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18387D" w14:textId="72C56142" w:rsidR="00AD1C8D" w:rsidRPr="000D6E12" w:rsidRDefault="00AD1C8D" w:rsidP="000252B8">
      <w:pPr>
        <w:pStyle w:val="Default"/>
        <w:spacing w:line="480" w:lineRule="auto"/>
        <w:ind w:left="1417" w:firstLine="707"/>
        <w:jc w:val="center"/>
        <w:rPr>
          <w:sz w:val="36"/>
          <w:szCs w:val="36"/>
          <w:lang w:val="en-US"/>
        </w:rPr>
      </w:pPr>
      <w:r>
        <w:rPr>
          <w:noProof/>
          <w:sz w:val="36"/>
          <w:szCs w:val="36"/>
          <w:lang w:eastAsia="es-ES"/>
        </w:rPr>
        <w:drawing>
          <wp:inline distT="0" distB="0" distL="0" distR="0" wp14:anchorId="2DFD326E" wp14:editId="07777777">
            <wp:extent cx="952500" cy="1347982"/>
            <wp:effectExtent l="0" t="0" r="0" b="508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53035" cy="1348739"/>
                    </a:xfrm>
                    <a:prstGeom prst="rect">
                      <a:avLst/>
                    </a:prstGeom>
                    <a:noFill/>
                    <a:ln>
                      <a:noFill/>
                    </a:ln>
                  </pic:spPr>
                </pic:pic>
              </a:graphicData>
            </a:graphic>
          </wp:inline>
        </w:drawing>
      </w:r>
    </w:p>
    <w:p w14:paraId="6DA16DAA" w14:textId="77777777" w:rsidR="00AD1C8D" w:rsidRPr="00B5762A" w:rsidRDefault="5CBE0531" w:rsidP="00DC05EE">
      <w:pPr>
        <w:pStyle w:val="Caratula"/>
      </w:pPr>
      <w:bookmarkStart w:id="0" w:name="_Toc486797667"/>
      <w:r w:rsidRPr="00B5762A">
        <w:t>UNIVERSIDAD TÉCNICA PARTICULAR DE LOJA</w:t>
      </w:r>
      <w:bookmarkEnd w:id="0"/>
    </w:p>
    <w:p w14:paraId="72BB688C" w14:textId="77777777" w:rsidR="00AD1C8D" w:rsidRPr="008D040E" w:rsidRDefault="5CBE0531" w:rsidP="00AD1C8D">
      <w:pPr>
        <w:pStyle w:val="Default"/>
        <w:spacing w:line="276" w:lineRule="auto"/>
        <w:ind w:firstLine="284"/>
        <w:jc w:val="center"/>
        <w:rPr>
          <w:rFonts w:ascii="Bell MT" w:hAnsi="Bell MT"/>
          <w:sz w:val="32"/>
          <w:szCs w:val="32"/>
        </w:rPr>
      </w:pPr>
      <w:r w:rsidRPr="008D040E">
        <w:rPr>
          <w:rFonts w:ascii="Bell MT" w:hAnsi="Bell MT"/>
          <w:i/>
          <w:iCs/>
          <w:sz w:val="32"/>
          <w:szCs w:val="32"/>
        </w:rPr>
        <w:t>La Universidad Católica de Loja</w:t>
      </w:r>
    </w:p>
    <w:p w14:paraId="35EF39D6" w14:textId="77777777" w:rsidR="00AD1C8D" w:rsidRDefault="00AD1C8D" w:rsidP="00AD1C8D">
      <w:pPr>
        <w:pStyle w:val="Default"/>
        <w:spacing w:line="480" w:lineRule="auto"/>
        <w:ind w:firstLine="284"/>
        <w:jc w:val="center"/>
        <w:rPr>
          <w:sz w:val="28"/>
          <w:szCs w:val="28"/>
        </w:rPr>
      </w:pPr>
    </w:p>
    <w:p w14:paraId="36272E90" w14:textId="77777777" w:rsidR="00AD1C8D" w:rsidRPr="008B3CC3" w:rsidRDefault="5CBE0531" w:rsidP="00AD1C8D">
      <w:pPr>
        <w:pStyle w:val="Default"/>
        <w:spacing w:line="480" w:lineRule="auto"/>
        <w:ind w:firstLine="284"/>
        <w:jc w:val="center"/>
        <w:rPr>
          <w:sz w:val="36"/>
          <w:szCs w:val="36"/>
        </w:rPr>
      </w:pPr>
      <w:r w:rsidRPr="5CBE0531">
        <w:rPr>
          <w:sz w:val="36"/>
          <w:szCs w:val="36"/>
        </w:rPr>
        <w:t>ÁREA TÉCNICA</w:t>
      </w:r>
    </w:p>
    <w:p w14:paraId="1635BF09" w14:textId="77777777" w:rsidR="00AD1C8D" w:rsidRDefault="5CBE0531" w:rsidP="00AD1C8D">
      <w:pPr>
        <w:pStyle w:val="Default"/>
        <w:spacing w:line="276" w:lineRule="auto"/>
        <w:ind w:firstLine="284"/>
        <w:jc w:val="center"/>
        <w:rPr>
          <w:sz w:val="28"/>
          <w:szCs w:val="28"/>
        </w:rPr>
      </w:pPr>
      <w:r w:rsidRPr="5CBE0531">
        <w:rPr>
          <w:sz w:val="28"/>
          <w:szCs w:val="28"/>
        </w:rPr>
        <w:t xml:space="preserve">TITULACIÓN DE INGENIERO EN SISTEMAS INFORMÁTICOS Y COMPUTACIÓN </w:t>
      </w:r>
    </w:p>
    <w:p w14:paraId="30228669" w14:textId="77777777" w:rsidR="00AD1C8D" w:rsidRDefault="00AD1C8D" w:rsidP="00AD1C8D">
      <w:pPr>
        <w:pStyle w:val="Default"/>
        <w:spacing w:line="480" w:lineRule="auto"/>
        <w:ind w:firstLine="284"/>
        <w:jc w:val="center"/>
        <w:rPr>
          <w:sz w:val="36"/>
          <w:szCs w:val="36"/>
        </w:rPr>
      </w:pPr>
    </w:p>
    <w:p w14:paraId="027EA8CA" w14:textId="5FDC2DA9" w:rsidR="00AD1C8D" w:rsidRPr="00B44549" w:rsidRDefault="008D040E" w:rsidP="00AD1C8D">
      <w:pPr>
        <w:jc w:val="center"/>
        <w:rPr>
          <w:noProof/>
          <w:color w:val="000000" w:themeColor="text1"/>
          <w:sz w:val="28"/>
          <w:szCs w:val="28"/>
        </w:rPr>
      </w:pPr>
      <w:r>
        <w:rPr>
          <w:noProof/>
          <w:color w:val="000000" w:themeColor="text1"/>
          <w:sz w:val="28"/>
          <w:szCs w:val="28"/>
        </w:rPr>
        <w:t>Evaluación del impacto de los Recursos Educativos Abiertos  OPENCOURSEWARE (OCW) en las universidades</w:t>
      </w:r>
    </w:p>
    <w:p w14:paraId="6A0C9E63" w14:textId="77777777" w:rsidR="00AD1C8D" w:rsidRDefault="00AD1C8D" w:rsidP="00AD1C8D">
      <w:pPr>
        <w:widowControl w:val="0"/>
        <w:autoSpaceDE w:val="0"/>
        <w:autoSpaceDN w:val="0"/>
        <w:adjustRightInd w:val="0"/>
        <w:spacing w:line="276" w:lineRule="auto"/>
        <w:jc w:val="center"/>
        <w:rPr>
          <w:b/>
          <w:bCs/>
          <w:sz w:val="28"/>
          <w:szCs w:val="32"/>
        </w:rPr>
      </w:pPr>
    </w:p>
    <w:p w14:paraId="4B45A295" w14:textId="77777777" w:rsidR="00AD1C8D" w:rsidRDefault="00AD1C8D" w:rsidP="00AD1C8D">
      <w:pPr>
        <w:widowControl w:val="0"/>
        <w:autoSpaceDE w:val="0"/>
        <w:autoSpaceDN w:val="0"/>
        <w:adjustRightInd w:val="0"/>
        <w:jc w:val="right"/>
        <w:rPr>
          <w:sz w:val="23"/>
          <w:szCs w:val="23"/>
        </w:rPr>
      </w:pPr>
    </w:p>
    <w:p w14:paraId="09882017" w14:textId="0FB5164B" w:rsidR="00AD1C8D" w:rsidRPr="00E43CDF" w:rsidRDefault="00522DDE" w:rsidP="00AD1C8D">
      <w:pPr>
        <w:pStyle w:val="Default"/>
        <w:spacing w:line="480" w:lineRule="auto"/>
        <w:ind w:firstLine="284"/>
        <w:jc w:val="right"/>
        <w:rPr>
          <w:sz w:val="28"/>
          <w:szCs w:val="28"/>
        </w:rPr>
      </w:pPr>
      <w:proofErr w:type="gramStart"/>
      <w:r>
        <w:rPr>
          <w:sz w:val="28"/>
          <w:szCs w:val="28"/>
        </w:rPr>
        <w:t xml:space="preserve">TRABAJO </w:t>
      </w:r>
      <w:r w:rsidR="5CBE0531" w:rsidRPr="5CBE0531">
        <w:rPr>
          <w:sz w:val="28"/>
          <w:szCs w:val="28"/>
        </w:rPr>
        <w:t xml:space="preserve"> DE</w:t>
      </w:r>
      <w:proofErr w:type="gramEnd"/>
      <w:r w:rsidR="5CBE0531" w:rsidRPr="5CBE0531">
        <w:rPr>
          <w:sz w:val="28"/>
          <w:szCs w:val="28"/>
        </w:rPr>
        <w:t xml:space="preserve"> TITULACIÓN</w:t>
      </w:r>
    </w:p>
    <w:p w14:paraId="5E47676A" w14:textId="77777777" w:rsidR="00AD1C8D" w:rsidRPr="00AB29D6" w:rsidRDefault="00AD1C8D" w:rsidP="00AD1C8D">
      <w:pPr>
        <w:widowControl w:val="0"/>
        <w:autoSpaceDE w:val="0"/>
        <w:autoSpaceDN w:val="0"/>
        <w:adjustRightInd w:val="0"/>
        <w:jc w:val="center"/>
        <w:rPr>
          <w:b/>
          <w:bCs/>
          <w:sz w:val="32"/>
          <w:szCs w:val="32"/>
          <w:u w:val="single"/>
        </w:rPr>
      </w:pPr>
    </w:p>
    <w:p w14:paraId="6DDE0AD7" w14:textId="77777777" w:rsidR="00AD1C8D" w:rsidRPr="008D040E" w:rsidRDefault="5CBE0531" w:rsidP="00AD1C8D">
      <w:pPr>
        <w:pStyle w:val="Default"/>
        <w:spacing w:line="480" w:lineRule="auto"/>
        <w:ind w:firstLine="284"/>
        <w:jc w:val="center"/>
        <w:rPr>
          <w:sz w:val="28"/>
          <w:szCs w:val="28"/>
        </w:rPr>
      </w:pPr>
      <w:r w:rsidRPr="008D040E">
        <w:rPr>
          <w:b/>
          <w:bCs/>
          <w:sz w:val="28"/>
          <w:szCs w:val="28"/>
        </w:rPr>
        <w:t xml:space="preserve">AUTOR: </w:t>
      </w:r>
      <w:r w:rsidRPr="008D040E">
        <w:rPr>
          <w:sz w:val="28"/>
          <w:szCs w:val="28"/>
        </w:rPr>
        <w:t>Pesantez Carrión, César Augusto</w:t>
      </w:r>
    </w:p>
    <w:p w14:paraId="39AE3ED8" w14:textId="42AACC29" w:rsidR="00AD1C8D" w:rsidRPr="008D040E" w:rsidRDefault="5CBE0531" w:rsidP="00AD1C8D">
      <w:pPr>
        <w:pStyle w:val="Default"/>
        <w:spacing w:line="480" w:lineRule="auto"/>
        <w:ind w:firstLine="284"/>
        <w:jc w:val="center"/>
        <w:rPr>
          <w:sz w:val="28"/>
          <w:szCs w:val="28"/>
        </w:rPr>
      </w:pPr>
      <w:r w:rsidRPr="008D040E">
        <w:rPr>
          <w:b/>
          <w:bCs/>
          <w:sz w:val="28"/>
          <w:szCs w:val="28"/>
        </w:rPr>
        <w:t xml:space="preserve">DIRECTOR: </w:t>
      </w:r>
      <w:r w:rsidR="0033687F" w:rsidRPr="008D040E">
        <w:rPr>
          <w:sz w:val="28"/>
          <w:szCs w:val="28"/>
        </w:rPr>
        <w:t>Cueva, Samanta, PhD.</w:t>
      </w:r>
    </w:p>
    <w:p w14:paraId="494BB33D" w14:textId="77777777" w:rsidR="00AD1C8D" w:rsidRPr="002F5374" w:rsidRDefault="00AD1C8D" w:rsidP="00AD1C8D">
      <w:pPr>
        <w:pStyle w:val="Default"/>
        <w:spacing w:line="480" w:lineRule="auto"/>
        <w:ind w:firstLine="284"/>
        <w:jc w:val="center"/>
        <w:rPr>
          <w:b/>
          <w:bCs/>
          <w:szCs w:val="28"/>
        </w:rPr>
      </w:pPr>
    </w:p>
    <w:p w14:paraId="116C33C9" w14:textId="77777777" w:rsidR="00AD1C8D" w:rsidRPr="008B3CC3" w:rsidRDefault="5CBE0531" w:rsidP="00AD1C8D">
      <w:pPr>
        <w:pStyle w:val="Default"/>
        <w:spacing w:line="480" w:lineRule="auto"/>
        <w:ind w:firstLine="284"/>
        <w:jc w:val="center"/>
        <w:rPr>
          <w:sz w:val="28"/>
          <w:szCs w:val="28"/>
        </w:rPr>
      </w:pPr>
      <w:r w:rsidRPr="5CBE0531">
        <w:rPr>
          <w:sz w:val="28"/>
          <w:szCs w:val="28"/>
        </w:rPr>
        <w:t>LOJA – ECUADOR</w:t>
      </w:r>
    </w:p>
    <w:p w14:paraId="7B42DF75" w14:textId="2B278221" w:rsidR="00AA082B" w:rsidRDefault="003F6F05" w:rsidP="00306DCD">
      <w:pPr>
        <w:pStyle w:val="Default"/>
        <w:spacing w:line="480" w:lineRule="auto"/>
        <w:ind w:firstLine="284"/>
        <w:jc w:val="center"/>
        <w:rPr>
          <w:sz w:val="28"/>
          <w:szCs w:val="28"/>
        </w:rPr>
      </w:pPr>
      <w:r>
        <w:rPr>
          <w:sz w:val="28"/>
          <w:szCs w:val="28"/>
        </w:rPr>
        <w:t>2017</w:t>
      </w:r>
    </w:p>
    <w:p w14:paraId="0E652D7D" w14:textId="77777777" w:rsidR="008D040E" w:rsidRDefault="008D040E">
      <w:pPr>
        <w:spacing w:line="259" w:lineRule="auto"/>
        <w:jc w:val="left"/>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1E121DA2" w14:textId="597742C6" w:rsidR="00AA082B" w:rsidRPr="00EB649C" w:rsidRDefault="0033687F" w:rsidP="009E05FC">
      <w:pPr>
        <w:pStyle w:val="Contenido"/>
        <w:jc w:val="center"/>
        <w:rPr>
          <w:color w:val="000000"/>
        </w:rPr>
      </w:pPr>
      <w:bookmarkStart w:id="1" w:name="_Toc486797668"/>
      <w:r w:rsidRPr="00EB649C">
        <w:lastRenderedPageBreak/>
        <w:t>APROBACIÓ</w:t>
      </w:r>
      <w:r w:rsidR="5CBE0531" w:rsidRPr="00EB649C">
        <w:t>N DEL DIRECTOR</w:t>
      </w:r>
      <w:r w:rsidRPr="00EB649C">
        <w:t xml:space="preserve"> DEL TRABAJO DE FIN DE TITULACIÓ</w:t>
      </w:r>
      <w:r w:rsidR="5CBE0531" w:rsidRPr="00EB649C">
        <w:t>N</w:t>
      </w:r>
      <w:bookmarkEnd w:id="1"/>
    </w:p>
    <w:p w14:paraId="36B3E6DE" w14:textId="77777777" w:rsidR="00AA082B" w:rsidRDefault="00AA082B" w:rsidP="00AA082B">
      <w:pPr>
        <w:spacing w:line="259" w:lineRule="auto"/>
        <w:jc w:val="center"/>
        <w:rPr>
          <w:rFonts w:ascii="Times New Roman" w:hAnsi="Times New Roman" w:cs="Times New Roman"/>
          <w:b/>
          <w:color w:val="000000"/>
          <w:szCs w:val="24"/>
        </w:rPr>
      </w:pPr>
    </w:p>
    <w:p w14:paraId="549AC761" w14:textId="3D438940" w:rsidR="00AA082B" w:rsidRPr="00EB649C" w:rsidRDefault="0033687F" w:rsidP="00663AB8">
      <w:pPr>
        <w:spacing w:line="259" w:lineRule="auto"/>
        <w:rPr>
          <w:rFonts w:cs="Arial"/>
          <w:color w:val="000000"/>
          <w:sz w:val="22"/>
        </w:rPr>
      </w:pPr>
      <w:r w:rsidRPr="00EB649C">
        <w:rPr>
          <w:rFonts w:eastAsia="Times New Roman" w:cs="Arial"/>
          <w:color w:val="000000" w:themeColor="text1"/>
          <w:sz w:val="22"/>
        </w:rPr>
        <w:t>PhD.</w:t>
      </w:r>
    </w:p>
    <w:p w14:paraId="61068C08" w14:textId="77777777" w:rsidR="00AA082B" w:rsidRPr="00EB649C" w:rsidRDefault="5CBE0531" w:rsidP="00663AB8">
      <w:pPr>
        <w:spacing w:line="259" w:lineRule="auto"/>
        <w:rPr>
          <w:rFonts w:cs="Arial"/>
          <w:color w:val="000000"/>
          <w:sz w:val="22"/>
        </w:rPr>
      </w:pPr>
      <w:r w:rsidRPr="00EB649C">
        <w:rPr>
          <w:rFonts w:eastAsia="Times New Roman" w:cs="Arial"/>
          <w:color w:val="000000" w:themeColor="text1"/>
          <w:sz w:val="22"/>
        </w:rPr>
        <w:t>Samanta Patricia Cueva Carrión,</w:t>
      </w:r>
    </w:p>
    <w:p w14:paraId="212F5C42" w14:textId="1484B21E" w:rsidR="00AA082B" w:rsidRPr="008C4249" w:rsidRDefault="008E3509" w:rsidP="00663AB8">
      <w:pPr>
        <w:spacing w:line="259" w:lineRule="auto"/>
        <w:rPr>
          <w:rFonts w:cs="Arial"/>
          <w:b/>
          <w:color w:val="000000"/>
          <w:sz w:val="22"/>
        </w:rPr>
      </w:pPr>
      <w:r w:rsidRPr="008C4249">
        <w:rPr>
          <w:rFonts w:eastAsia="Times New Roman" w:cs="Arial"/>
          <w:b/>
          <w:color w:val="000000" w:themeColor="text1"/>
          <w:sz w:val="22"/>
        </w:rPr>
        <w:t>DOCENTE DE LA</w:t>
      </w:r>
      <w:r w:rsidR="5CBE0531" w:rsidRPr="008C4249">
        <w:rPr>
          <w:rFonts w:eastAsia="Times New Roman" w:cs="Arial"/>
          <w:b/>
          <w:color w:val="000000" w:themeColor="text1"/>
          <w:sz w:val="22"/>
        </w:rPr>
        <w:t xml:space="preserve"> TITULACIÓN</w:t>
      </w:r>
    </w:p>
    <w:p w14:paraId="5D47537C" w14:textId="77777777" w:rsidR="00AA082B" w:rsidRDefault="00AA082B" w:rsidP="00663AB8">
      <w:pPr>
        <w:spacing w:line="259" w:lineRule="auto"/>
        <w:rPr>
          <w:rFonts w:ascii="Times New Roman" w:hAnsi="Times New Roman" w:cs="Times New Roman"/>
          <w:color w:val="000000"/>
          <w:szCs w:val="24"/>
        </w:rPr>
      </w:pPr>
    </w:p>
    <w:p w14:paraId="7EA68452" w14:textId="77777777" w:rsidR="00AA082B" w:rsidRDefault="00AA082B" w:rsidP="00663AB8">
      <w:pPr>
        <w:spacing w:line="259" w:lineRule="auto"/>
        <w:rPr>
          <w:rFonts w:ascii="Times New Roman" w:hAnsi="Times New Roman" w:cs="Times New Roman"/>
          <w:color w:val="000000"/>
          <w:szCs w:val="24"/>
        </w:rPr>
      </w:pPr>
    </w:p>
    <w:p w14:paraId="002727FE" w14:textId="77777777" w:rsidR="00AA082B" w:rsidRPr="008233B4" w:rsidRDefault="5CBE0531" w:rsidP="00663AB8">
      <w:pPr>
        <w:spacing w:line="259" w:lineRule="auto"/>
        <w:rPr>
          <w:rFonts w:cs="Arial"/>
          <w:color w:val="000000"/>
          <w:sz w:val="22"/>
        </w:rPr>
      </w:pPr>
      <w:r w:rsidRPr="008233B4">
        <w:rPr>
          <w:rFonts w:eastAsia="Times New Roman" w:cs="Arial"/>
          <w:color w:val="000000" w:themeColor="text1"/>
          <w:sz w:val="22"/>
        </w:rPr>
        <w:t>De mi consideración:</w:t>
      </w:r>
    </w:p>
    <w:p w14:paraId="68DD0CED" w14:textId="77777777" w:rsidR="00AA082B" w:rsidRPr="008233B4" w:rsidRDefault="00AA082B" w:rsidP="00663AB8">
      <w:pPr>
        <w:spacing w:line="259" w:lineRule="auto"/>
        <w:rPr>
          <w:rFonts w:cs="Arial"/>
          <w:color w:val="000000"/>
          <w:sz w:val="22"/>
        </w:rPr>
      </w:pPr>
    </w:p>
    <w:p w14:paraId="3B00AF74" w14:textId="77777777" w:rsidR="00AA082B" w:rsidRPr="008233B4" w:rsidRDefault="00AA082B" w:rsidP="00663AB8">
      <w:pPr>
        <w:spacing w:line="259" w:lineRule="auto"/>
        <w:rPr>
          <w:rFonts w:cs="Arial"/>
          <w:color w:val="000000"/>
          <w:sz w:val="22"/>
        </w:rPr>
      </w:pPr>
    </w:p>
    <w:p w14:paraId="2DA69E6D" w14:textId="7CF3C8A4" w:rsidR="00AA082B" w:rsidRPr="008233B4" w:rsidRDefault="008E3509" w:rsidP="00663AB8">
      <w:pPr>
        <w:spacing w:line="259" w:lineRule="auto"/>
        <w:rPr>
          <w:rFonts w:cs="Arial"/>
          <w:color w:val="000000"/>
          <w:sz w:val="22"/>
        </w:rPr>
      </w:pPr>
      <w:r w:rsidRPr="008233B4">
        <w:rPr>
          <w:rFonts w:eastAsia="Times New Roman" w:cs="Arial"/>
          <w:color w:val="000000" w:themeColor="text1"/>
          <w:sz w:val="22"/>
        </w:rPr>
        <w:t xml:space="preserve">El presente trabajo </w:t>
      </w:r>
      <w:r w:rsidR="5CBE0531" w:rsidRPr="008233B4">
        <w:rPr>
          <w:rFonts w:eastAsia="Times New Roman" w:cs="Arial"/>
          <w:color w:val="000000" w:themeColor="text1"/>
          <w:sz w:val="22"/>
        </w:rPr>
        <w:t xml:space="preserve">de titulación: “Evaluación de impacto de los recursos educativos </w:t>
      </w:r>
      <w:proofErr w:type="spellStart"/>
      <w:r w:rsidR="5CBE0531" w:rsidRPr="008233B4">
        <w:rPr>
          <w:rFonts w:eastAsia="Times New Roman" w:cs="Arial"/>
          <w:color w:val="000000" w:themeColor="text1"/>
          <w:sz w:val="22"/>
        </w:rPr>
        <w:t>OpenCourseWare</w:t>
      </w:r>
      <w:proofErr w:type="spellEnd"/>
      <w:r w:rsidR="5CBE0531" w:rsidRPr="008233B4">
        <w:rPr>
          <w:rFonts w:eastAsia="Times New Roman" w:cs="Arial"/>
          <w:color w:val="000000" w:themeColor="text1"/>
          <w:sz w:val="22"/>
        </w:rPr>
        <w:t xml:space="preserve"> (OCW) en las universidades”, realizado</w:t>
      </w:r>
      <w:r w:rsidR="0033687F" w:rsidRPr="008233B4">
        <w:rPr>
          <w:rFonts w:eastAsia="Times New Roman" w:cs="Arial"/>
          <w:color w:val="000000" w:themeColor="text1"/>
          <w:sz w:val="22"/>
        </w:rPr>
        <w:t xml:space="preserve"> por Cé</w:t>
      </w:r>
      <w:r w:rsidR="5CBE0531" w:rsidRPr="008233B4">
        <w:rPr>
          <w:rFonts w:eastAsia="Times New Roman" w:cs="Arial"/>
          <w:color w:val="000000" w:themeColor="text1"/>
          <w:sz w:val="22"/>
        </w:rPr>
        <w:t>sar Augusto Pesantez Carrión; ha sido orientado y revisado durante su ejecución, por cuanto se aprueba la presentación del mismo.</w:t>
      </w:r>
    </w:p>
    <w:p w14:paraId="6E4EAF59" w14:textId="77777777" w:rsidR="008C4249" w:rsidRDefault="008C4249" w:rsidP="00663AB8">
      <w:pPr>
        <w:spacing w:line="259" w:lineRule="auto"/>
        <w:rPr>
          <w:rFonts w:eastAsia="Times New Roman" w:cs="Arial"/>
          <w:color w:val="000000" w:themeColor="text1"/>
          <w:sz w:val="22"/>
        </w:rPr>
      </w:pPr>
    </w:p>
    <w:p w14:paraId="5BA9CF75" w14:textId="77777777" w:rsidR="008C4249" w:rsidRDefault="008C4249" w:rsidP="00663AB8">
      <w:pPr>
        <w:spacing w:line="259" w:lineRule="auto"/>
        <w:rPr>
          <w:rFonts w:eastAsia="Times New Roman" w:cs="Arial"/>
          <w:color w:val="000000" w:themeColor="text1"/>
          <w:sz w:val="22"/>
        </w:rPr>
      </w:pPr>
    </w:p>
    <w:p w14:paraId="50C8F85E" w14:textId="5E718B48" w:rsidR="00663AB8" w:rsidRPr="008233B4" w:rsidRDefault="008E3509" w:rsidP="00663AB8">
      <w:pPr>
        <w:spacing w:line="259" w:lineRule="auto"/>
        <w:rPr>
          <w:rFonts w:cs="Arial"/>
          <w:color w:val="000000"/>
          <w:sz w:val="22"/>
        </w:rPr>
      </w:pPr>
      <w:r w:rsidRPr="008233B4">
        <w:rPr>
          <w:rFonts w:eastAsia="Times New Roman" w:cs="Arial"/>
          <w:color w:val="000000" w:themeColor="text1"/>
          <w:sz w:val="22"/>
        </w:rPr>
        <w:t>Loja, abril de 2017</w:t>
      </w:r>
    </w:p>
    <w:p w14:paraId="27AE816C" w14:textId="77777777" w:rsidR="00663AB8" w:rsidRPr="008233B4" w:rsidRDefault="00663AB8" w:rsidP="00663AB8">
      <w:pPr>
        <w:spacing w:line="259" w:lineRule="auto"/>
        <w:rPr>
          <w:rFonts w:cs="Arial"/>
          <w:color w:val="000000"/>
          <w:sz w:val="22"/>
        </w:rPr>
      </w:pPr>
    </w:p>
    <w:p w14:paraId="558CF7F1" w14:textId="77777777" w:rsidR="00663AB8" w:rsidRPr="008233B4" w:rsidRDefault="00663AB8" w:rsidP="00663AB8">
      <w:pPr>
        <w:spacing w:line="259" w:lineRule="auto"/>
        <w:rPr>
          <w:rFonts w:cs="Arial"/>
          <w:color w:val="000000"/>
          <w:sz w:val="22"/>
        </w:rPr>
      </w:pPr>
    </w:p>
    <w:p w14:paraId="4E9E74E3" w14:textId="77777777" w:rsidR="00663AB8" w:rsidRPr="008233B4" w:rsidRDefault="00663AB8" w:rsidP="00663AB8">
      <w:pPr>
        <w:spacing w:line="259" w:lineRule="auto"/>
        <w:rPr>
          <w:rFonts w:cs="Arial"/>
          <w:color w:val="000000"/>
          <w:sz w:val="22"/>
        </w:rPr>
      </w:pPr>
    </w:p>
    <w:p w14:paraId="65AB13A8" w14:textId="538387C0" w:rsidR="008546CB" w:rsidRDefault="5CBE0531" w:rsidP="00663AB8">
      <w:pPr>
        <w:spacing w:line="259" w:lineRule="auto"/>
        <w:rPr>
          <w:rFonts w:eastAsia="Times New Roman" w:cs="Arial"/>
          <w:color w:val="000000" w:themeColor="text1"/>
          <w:sz w:val="22"/>
        </w:rPr>
      </w:pPr>
      <w:proofErr w:type="gramStart"/>
      <w:r w:rsidRPr="008233B4">
        <w:rPr>
          <w:rFonts w:eastAsia="Times New Roman" w:cs="Arial"/>
          <w:color w:val="000000" w:themeColor="text1"/>
          <w:sz w:val="22"/>
        </w:rPr>
        <w:t>f</w:t>
      </w:r>
      <w:r w:rsidR="008233B4">
        <w:rPr>
          <w:rFonts w:eastAsia="Times New Roman" w:cs="Arial"/>
          <w:color w:val="000000" w:themeColor="text1"/>
          <w:sz w:val="22"/>
        </w:rPr>
        <w:t>)</w:t>
      </w:r>
      <w:r w:rsidRPr="008233B4">
        <w:rPr>
          <w:rFonts w:eastAsia="Times New Roman" w:cs="Arial"/>
          <w:color w:val="000000" w:themeColor="text1"/>
          <w:sz w:val="22"/>
        </w:rPr>
        <w:t>…</w:t>
      </w:r>
      <w:proofErr w:type="gramEnd"/>
      <w:r w:rsidRPr="008233B4">
        <w:rPr>
          <w:rFonts w:eastAsia="Times New Roman" w:cs="Arial"/>
          <w:color w:val="000000" w:themeColor="text1"/>
          <w:sz w:val="22"/>
        </w:rPr>
        <w:t>……………………………</w:t>
      </w:r>
    </w:p>
    <w:p w14:paraId="1C88AB86" w14:textId="710976EC" w:rsidR="008C4249" w:rsidRDefault="008C4249" w:rsidP="00663AB8">
      <w:pPr>
        <w:spacing w:line="259" w:lineRule="auto"/>
        <w:rPr>
          <w:rFonts w:eastAsia="Times New Roman" w:cs="Arial"/>
          <w:color w:val="000000" w:themeColor="text1"/>
          <w:sz w:val="22"/>
        </w:rPr>
      </w:pPr>
      <w:r>
        <w:rPr>
          <w:rFonts w:eastAsia="Times New Roman" w:cs="Arial"/>
          <w:color w:val="000000" w:themeColor="text1"/>
          <w:sz w:val="22"/>
        </w:rPr>
        <w:t>PhD.</w:t>
      </w:r>
      <w:r w:rsidR="009E05FC">
        <w:rPr>
          <w:rFonts w:eastAsia="Times New Roman" w:cs="Arial"/>
          <w:color w:val="000000" w:themeColor="text1"/>
          <w:sz w:val="22"/>
        </w:rPr>
        <w:t xml:space="preserve"> Cueva Carrión, Samanta Patricia</w:t>
      </w:r>
    </w:p>
    <w:p w14:paraId="25ACCB8C" w14:textId="7052D58D" w:rsidR="009E05FC" w:rsidRPr="008546CB" w:rsidRDefault="009E05FC" w:rsidP="00663AB8">
      <w:pPr>
        <w:spacing w:line="259" w:lineRule="auto"/>
        <w:rPr>
          <w:rFonts w:eastAsia="Times New Roman" w:cs="Arial"/>
          <w:color w:val="000000" w:themeColor="text1"/>
          <w:sz w:val="22"/>
        </w:rPr>
      </w:pPr>
      <w:r>
        <w:rPr>
          <w:rFonts w:eastAsia="Times New Roman" w:cs="Arial"/>
          <w:color w:val="000000" w:themeColor="text1"/>
          <w:sz w:val="22"/>
        </w:rPr>
        <w:t>C.I: 1103476808</w:t>
      </w:r>
    </w:p>
    <w:p w14:paraId="1A450A5B" w14:textId="77777777" w:rsidR="008546CB" w:rsidRDefault="008546CB">
      <w:pPr>
        <w:spacing w:line="259" w:lineRule="auto"/>
        <w:jc w:val="left"/>
        <w:rPr>
          <w:rFonts w:eastAsia="Times New Roman" w:cs="Arial"/>
          <w:b/>
          <w:bCs/>
          <w:color w:val="000000" w:themeColor="text1"/>
          <w:sz w:val="22"/>
        </w:rPr>
      </w:pPr>
      <w:r>
        <w:br w:type="page"/>
      </w:r>
    </w:p>
    <w:p w14:paraId="4112F62D" w14:textId="48596833" w:rsidR="00663AB8" w:rsidRDefault="5CBE0531" w:rsidP="00261335">
      <w:pPr>
        <w:pStyle w:val="Contenido"/>
        <w:jc w:val="center"/>
        <w:rPr>
          <w:rFonts w:ascii="Times New Roman" w:hAnsi="Times New Roman" w:cs="Times New Roman"/>
          <w:color w:val="000000"/>
          <w:szCs w:val="24"/>
        </w:rPr>
      </w:pPr>
      <w:bookmarkStart w:id="2" w:name="_Toc486797669"/>
      <w:r w:rsidRPr="008233B4">
        <w:lastRenderedPageBreak/>
        <w:t>DECLARACIÓN DE AUTORIA Y CESIÓN DE DERECHOS</w:t>
      </w:r>
      <w:bookmarkEnd w:id="2"/>
    </w:p>
    <w:p w14:paraId="2E294570" w14:textId="77777777" w:rsidR="00CA2232" w:rsidRDefault="00CA2232" w:rsidP="00663AB8">
      <w:pPr>
        <w:spacing w:line="259" w:lineRule="auto"/>
        <w:jc w:val="center"/>
        <w:rPr>
          <w:rFonts w:ascii="Times New Roman" w:hAnsi="Times New Roman" w:cs="Times New Roman"/>
          <w:b/>
          <w:color w:val="000000"/>
          <w:szCs w:val="24"/>
        </w:rPr>
      </w:pPr>
    </w:p>
    <w:p w14:paraId="6AEE0C58" w14:textId="33C51E7B" w:rsidR="00D42393" w:rsidRPr="008233B4" w:rsidRDefault="5CBE0531" w:rsidP="00663AB8">
      <w:pPr>
        <w:spacing w:line="259" w:lineRule="auto"/>
        <w:rPr>
          <w:rFonts w:cs="Arial"/>
          <w:color w:val="000000"/>
          <w:sz w:val="22"/>
        </w:rPr>
      </w:pPr>
      <w:r w:rsidRPr="008233B4">
        <w:rPr>
          <w:rFonts w:eastAsia="Times New Roman" w:cs="Arial"/>
          <w:color w:val="000000" w:themeColor="text1"/>
          <w:sz w:val="22"/>
        </w:rPr>
        <w:t xml:space="preserve">Yo, </w:t>
      </w:r>
      <w:r w:rsidR="008233B4" w:rsidRPr="008233B4">
        <w:rPr>
          <w:rFonts w:eastAsia="Times New Roman" w:cs="Arial"/>
          <w:color w:val="000000" w:themeColor="text1"/>
          <w:sz w:val="22"/>
        </w:rPr>
        <w:t>César Augusto Pesantez Carrión</w:t>
      </w:r>
      <w:r w:rsidRPr="008233B4">
        <w:rPr>
          <w:rFonts w:eastAsia="Times New Roman" w:cs="Arial"/>
          <w:color w:val="000000" w:themeColor="text1"/>
          <w:sz w:val="22"/>
        </w:rPr>
        <w:t xml:space="preserve"> declaro ser autor del presente trabajo de titulación Evaluación de impacto de los recursos educativos abiertos </w:t>
      </w:r>
      <w:proofErr w:type="spellStart"/>
      <w:r w:rsidRPr="008233B4">
        <w:rPr>
          <w:rFonts w:eastAsia="Times New Roman" w:cs="Arial"/>
          <w:color w:val="000000" w:themeColor="text1"/>
          <w:sz w:val="22"/>
        </w:rPr>
        <w:t>Open</w:t>
      </w:r>
      <w:r w:rsidR="004557B5" w:rsidRPr="008233B4">
        <w:rPr>
          <w:rFonts w:eastAsia="Times New Roman" w:cs="Arial"/>
          <w:color w:val="000000" w:themeColor="text1"/>
          <w:sz w:val="22"/>
        </w:rPr>
        <w:t>Course</w:t>
      </w:r>
      <w:r w:rsidRPr="008233B4">
        <w:rPr>
          <w:rFonts w:eastAsia="Times New Roman" w:cs="Arial"/>
          <w:color w:val="000000" w:themeColor="text1"/>
          <w:sz w:val="22"/>
        </w:rPr>
        <w:t>Ware</w:t>
      </w:r>
      <w:proofErr w:type="spellEnd"/>
      <w:r w:rsidRPr="008233B4">
        <w:rPr>
          <w:rFonts w:eastAsia="Times New Roman" w:cs="Arial"/>
          <w:color w:val="000000" w:themeColor="text1"/>
          <w:sz w:val="22"/>
        </w:rPr>
        <w:t xml:space="preserve"> (OCW) en las universidades, de la Titulación de Ingeniería en Sistemas Informáticos y Computación, siendo Samanta Patricia Cueva Carrión directo</w:t>
      </w:r>
      <w:r w:rsidR="0033687F" w:rsidRPr="008233B4">
        <w:rPr>
          <w:rFonts w:eastAsia="Times New Roman" w:cs="Arial"/>
          <w:color w:val="000000" w:themeColor="text1"/>
          <w:sz w:val="22"/>
        </w:rPr>
        <w:t>ra del presente trabajo; y exim</w:t>
      </w:r>
      <w:r w:rsidRPr="008233B4">
        <w:rPr>
          <w:rFonts w:eastAsia="Times New Roman" w:cs="Arial"/>
          <w:color w:val="000000" w:themeColor="text1"/>
          <w:sz w:val="22"/>
        </w:rPr>
        <w:t xml:space="preserve">o expresamente a la Universidad </w:t>
      </w:r>
      <w:proofErr w:type="gramStart"/>
      <w:r w:rsidRPr="008233B4">
        <w:rPr>
          <w:rFonts w:eastAsia="Times New Roman" w:cs="Arial"/>
          <w:color w:val="000000" w:themeColor="text1"/>
          <w:sz w:val="22"/>
        </w:rPr>
        <w:t>Técnica  Particular</w:t>
      </w:r>
      <w:proofErr w:type="gramEnd"/>
      <w:r w:rsidRPr="008233B4">
        <w:rPr>
          <w:rFonts w:eastAsia="Times New Roman" w:cs="Arial"/>
          <w:color w:val="000000" w:themeColor="text1"/>
          <w:sz w:val="22"/>
        </w:rPr>
        <w:t xml:space="preserve"> de Loja y a sus representantes legales de posibles reclamos o acciones legales. </w:t>
      </w:r>
      <w:proofErr w:type="gramStart"/>
      <w:r w:rsidRPr="008233B4">
        <w:rPr>
          <w:rFonts w:eastAsia="Times New Roman" w:cs="Arial"/>
          <w:color w:val="000000" w:themeColor="text1"/>
          <w:sz w:val="22"/>
        </w:rPr>
        <w:t>Además</w:t>
      </w:r>
      <w:proofErr w:type="gramEnd"/>
      <w:r w:rsidRPr="008233B4">
        <w:rPr>
          <w:rFonts w:eastAsia="Times New Roman" w:cs="Arial"/>
          <w:color w:val="000000" w:themeColor="text1"/>
          <w:sz w:val="22"/>
        </w:rPr>
        <w:t xml:space="preserve"> certifico que las ideas, conceptos o procedimientos y resultados vertidos en el presente trabajo investigativo, son de mi exclusiva responsabilidad.</w:t>
      </w:r>
    </w:p>
    <w:p w14:paraId="4B79371C" w14:textId="77777777" w:rsidR="00D42393" w:rsidRDefault="5CBE0531" w:rsidP="00663AB8">
      <w:pPr>
        <w:spacing w:line="259" w:lineRule="auto"/>
        <w:rPr>
          <w:rFonts w:ascii="Times New Roman" w:hAnsi="Times New Roman" w:cs="Times New Roman"/>
          <w:color w:val="000000"/>
          <w:szCs w:val="24"/>
        </w:rPr>
      </w:pPr>
      <w:r w:rsidRPr="008233B4">
        <w:rPr>
          <w:rFonts w:eastAsia="Times New Roman" w:cs="Arial"/>
          <w:color w:val="000000" w:themeColor="text1"/>
          <w:sz w:val="22"/>
        </w:rPr>
        <w:t xml:space="preserve">Adicionalmente declaro conocer y aceptar la disposición del Art. 67 del Estatuto Orgánico de la Universidad Técnica Particular de Loja que en su parte pertinente textualmente dice: “Forman parte del patrimonio de la Universidad la propiedad intelectual de investigaciones, trabajos científicos o </w:t>
      </w:r>
      <w:proofErr w:type="gramStart"/>
      <w:r w:rsidRPr="008233B4">
        <w:rPr>
          <w:rFonts w:eastAsia="Times New Roman" w:cs="Arial"/>
          <w:color w:val="000000" w:themeColor="text1"/>
          <w:sz w:val="22"/>
        </w:rPr>
        <w:t>técnicos  y</w:t>
      </w:r>
      <w:proofErr w:type="gramEnd"/>
      <w:r w:rsidRPr="008233B4">
        <w:rPr>
          <w:rFonts w:eastAsia="Times New Roman" w:cs="Arial"/>
          <w:color w:val="000000" w:themeColor="text1"/>
          <w:sz w:val="22"/>
        </w:rPr>
        <w:t xml:space="preserve"> tesis de grado que se realicen a través, o con el apoyo financiero, académico o institucional (operativo) de la Universidad</w:t>
      </w:r>
      <w:r w:rsidRPr="5CBE0531">
        <w:rPr>
          <w:rFonts w:ascii="Times New Roman" w:eastAsia="Times New Roman" w:hAnsi="Times New Roman" w:cs="Times New Roman"/>
          <w:color w:val="000000" w:themeColor="text1"/>
        </w:rPr>
        <w:t>”</w:t>
      </w:r>
    </w:p>
    <w:p w14:paraId="25AA8568" w14:textId="77777777" w:rsidR="00D42393" w:rsidRDefault="00D42393" w:rsidP="00663AB8">
      <w:pPr>
        <w:spacing w:line="259" w:lineRule="auto"/>
        <w:rPr>
          <w:rFonts w:ascii="Times New Roman" w:hAnsi="Times New Roman" w:cs="Times New Roman"/>
          <w:color w:val="000000"/>
          <w:szCs w:val="24"/>
        </w:rPr>
      </w:pPr>
    </w:p>
    <w:p w14:paraId="5823AA1C" w14:textId="77777777" w:rsidR="00D42393" w:rsidRDefault="00D42393" w:rsidP="00663AB8">
      <w:pPr>
        <w:spacing w:line="259" w:lineRule="auto"/>
        <w:rPr>
          <w:rFonts w:ascii="Times New Roman" w:hAnsi="Times New Roman" w:cs="Times New Roman"/>
          <w:color w:val="000000"/>
          <w:szCs w:val="24"/>
        </w:rPr>
      </w:pPr>
    </w:p>
    <w:p w14:paraId="21535012" w14:textId="77777777" w:rsidR="00D42393" w:rsidRDefault="00D42393" w:rsidP="00663AB8">
      <w:pPr>
        <w:spacing w:line="259" w:lineRule="auto"/>
        <w:rPr>
          <w:rFonts w:ascii="Times New Roman" w:hAnsi="Times New Roman" w:cs="Times New Roman"/>
          <w:color w:val="000000"/>
          <w:szCs w:val="24"/>
        </w:rPr>
      </w:pPr>
    </w:p>
    <w:p w14:paraId="16FDEBF1" w14:textId="77777777" w:rsidR="00D42393" w:rsidRDefault="00D42393" w:rsidP="00663AB8">
      <w:pPr>
        <w:spacing w:line="259" w:lineRule="auto"/>
        <w:rPr>
          <w:rFonts w:ascii="Times New Roman" w:hAnsi="Times New Roman" w:cs="Times New Roman"/>
          <w:color w:val="000000"/>
          <w:szCs w:val="24"/>
        </w:rPr>
      </w:pPr>
    </w:p>
    <w:p w14:paraId="2E9722CA" w14:textId="77777777" w:rsidR="00D42393" w:rsidRDefault="00D42393" w:rsidP="00663AB8">
      <w:pPr>
        <w:spacing w:line="259" w:lineRule="auto"/>
        <w:rPr>
          <w:rFonts w:ascii="Times New Roman" w:hAnsi="Times New Roman" w:cs="Times New Roman"/>
          <w:color w:val="000000"/>
          <w:szCs w:val="24"/>
        </w:rPr>
      </w:pPr>
    </w:p>
    <w:p w14:paraId="60B9209A" w14:textId="77777777" w:rsidR="00D42393" w:rsidRDefault="00D42393" w:rsidP="00663AB8">
      <w:pPr>
        <w:spacing w:line="259" w:lineRule="auto"/>
        <w:rPr>
          <w:rFonts w:ascii="Times New Roman" w:hAnsi="Times New Roman" w:cs="Times New Roman"/>
          <w:color w:val="000000"/>
          <w:szCs w:val="24"/>
        </w:rPr>
      </w:pPr>
    </w:p>
    <w:p w14:paraId="62F1F4E6" w14:textId="77777777" w:rsidR="00D42393" w:rsidRDefault="00D42393" w:rsidP="00663AB8">
      <w:pPr>
        <w:spacing w:line="259" w:lineRule="auto"/>
        <w:rPr>
          <w:rFonts w:ascii="Times New Roman" w:hAnsi="Times New Roman" w:cs="Times New Roman"/>
          <w:color w:val="000000"/>
          <w:szCs w:val="24"/>
        </w:rPr>
      </w:pPr>
    </w:p>
    <w:p w14:paraId="6ECE8D26" w14:textId="10679EC6" w:rsidR="00D42393" w:rsidRDefault="008233B4" w:rsidP="00663AB8">
      <w:pPr>
        <w:spacing w:line="259" w:lineRule="auto"/>
        <w:rPr>
          <w:rFonts w:ascii="Times New Roman" w:hAnsi="Times New Roman" w:cs="Times New Roman"/>
          <w:color w:val="000000"/>
          <w:szCs w:val="24"/>
        </w:rPr>
      </w:pPr>
      <w:r>
        <w:rPr>
          <w:rFonts w:ascii="Times New Roman" w:eastAsia="Times New Roman" w:hAnsi="Times New Roman" w:cs="Times New Roman"/>
          <w:color w:val="000000" w:themeColor="text1"/>
        </w:rPr>
        <w:t>f</w:t>
      </w:r>
      <w:r w:rsidR="00261335">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5CBE0531" w:rsidRPr="5CBE0531">
        <w:rPr>
          <w:rFonts w:ascii="Times New Roman" w:eastAsia="Times New Roman" w:hAnsi="Times New Roman" w:cs="Times New Roman"/>
          <w:color w:val="000000" w:themeColor="text1"/>
        </w:rPr>
        <w:t>……………………………………….</w:t>
      </w:r>
    </w:p>
    <w:p w14:paraId="7339D8CD" w14:textId="28DC4A08" w:rsidR="00D42393" w:rsidRDefault="008233B4" w:rsidP="00663AB8">
      <w:pPr>
        <w:spacing w:line="259" w:lineRule="auto"/>
        <w:rPr>
          <w:rFonts w:ascii="Times New Roman" w:hAnsi="Times New Roman" w:cs="Times New Roman"/>
          <w:color w:val="000000"/>
          <w:szCs w:val="24"/>
        </w:rPr>
      </w:pPr>
      <w:proofErr w:type="gramStart"/>
      <w:r>
        <w:rPr>
          <w:rFonts w:ascii="Times New Roman" w:eastAsia="Times New Roman" w:hAnsi="Times New Roman" w:cs="Times New Roman"/>
          <w:color w:val="000000" w:themeColor="text1"/>
        </w:rPr>
        <w:t xml:space="preserve">Autor </w:t>
      </w:r>
      <w:r w:rsidR="5CBE0531" w:rsidRPr="5CBE0531">
        <w:rPr>
          <w:rFonts w:ascii="Times New Roman" w:eastAsia="Times New Roman" w:hAnsi="Times New Roman" w:cs="Times New Roman"/>
          <w:color w:val="000000" w:themeColor="text1"/>
        </w:rPr>
        <w:t xml:space="preserve"> Cesar</w:t>
      </w:r>
      <w:proofErr w:type="gramEnd"/>
      <w:r w:rsidR="5CBE0531" w:rsidRPr="5CBE0531">
        <w:rPr>
          <w:rFonts w:ascii="Times New Roman" w:eastAsia="Times New Roman" w:hAnsi="Times New Roman" w:cs="Times New Roman"/>
          <w:color w:val="000000" w:themeColor="text1"/>
        </w:rPr>
        <w:t xml:space="preserve"> Augusto Pesantez Carrión</w:t>
      </w:r>
    </w:p>
    <w:p w14:paraId="080519DA" w14:textId="393977E0" w:rsidR="00D42393" w:rsidRDefault="008E3509" w:rsidP="00663AB8">
      <w:pPr>
        <w:spacing w:line="259" w:lineRule="auto"/>
        <w:rPr>
          <w:rFonts w:ascii="Times New Roman" w:hAnsi="Times New Roman" w:cs="Times New Roman"/>
          <w:color w:val="000000"/>
          <w:szCs w:val="24"/>
        </w:rPr>
      </w:pPr>
      <w:r>
        <w:rPr>
          <w:rFonts w:ascii="Times New Roman" w:eastAsia="Times New Roman" w:hAnsi="Times New Roman" w:cs="Times New Roman"/>
          <w:color w:val="000000" w:themeColor="text1"/>
        </w:rPr>
        <w:t>Cé</w:t>
      </w:r>
      <w:r w:rsidR="5CBE0531" w:rsidRPr="5CBE0531">
        <w:rPr>
          <w:rFonts w:ascii="Times New Roman" w:eastAsia="Times New Roman" w:hAnsi="Times New Roman" w:cs="Times New Roman"/>
          <w:color w:val="000000" w:themeColor="text1"/>
        </w:rPr>
        <w:t>dula: 1104558653</w:t>
      </w:r>
    </w:p>
    <w:p w14:paraId="488786A2" w14:textId="55F5D11D" w:rsidR="00CA2232" w:rsidRPr="008233B4" w:rsidRDefault="00663AB8" w:rsidP="0065558C">
      <w:pPr>
        <w:pStyle w:val="Contenido"/>
        <w:jc w:val="center"/>
        <w:rPr>
          <w:color w:val="000000"/>
        </w:rPr>
      </w:pPr>
      <w:r w:rsidRPr="5CBE0531">
        <w:rPr>
          <w:rFonts w:ascii="Times New Roman" w:hAnsi="Times New Roman" w:cs="Times New Roman"/>
        </w:rPr>
        <w:br w:type="page"/>
      </w:r>
      <w:bookmarkStart w:id="3" w:name="_Toc486797670"/>
      <w:r w:rsidR="5CBE0531" w:rsidRPr="008233B4">
        <w:lastRenderedPageBreak/>
        <w:t>DEDICATORIA</w:t>
      </w:r>
      <w:bookmarkEnd w:id="3"/>
    </w:p>
    <w:p w14:paraId="308F448A" w14:textId="77777777" w:rsidR="00CA2232" w:rsidRPr="008233B4" w:rsidRDefault="00CA2232" w:rsidP="00CA2232">
      <w:pPr>
        <w:spacing w:line="259" w:lineRule="auto"/>
        <w:rPr>
          <w:rFonts w:cs="Arial"/>
          <w:b/>
          <w:color w:val="000000"/>
          <w:sz w:val="22"/>
        </w:rPr>
      </w:pPr>
    </w:p>
    <w:p w14:paraId="1802E8BC" w14:textId="4A83D581" w:rsidR="00CA2232" w:rsidRPr="008233B4" w:rsidRDefault="5CBE0531" w:rsidP="00CA2232">
      <w:pPr>
        <w:spacing w:line="259" w:lineRule="auto"/>
        <w:rPr>
          <w:rFonts w:cs="Arial"/>
          <w:color w:val="000000"/>
          <w:sz w:val="22"/>
        </w:rPr>
      </w:pPr>
      <w:r w:rsidRPr="008233B4">
        <w:rPr>
          <w:rFonts w:eastAsia="Times New Roman" w:cs="Arial"/>
          <w:color w:val="000000" w:themeColor="text1"/>
          <w:sz w:val="22"/>
        </w:rPr>
        <w:t>Primeramente quiero dedicar este proyecto a D</w:t>
      </w:r>
      <w:r w:rsidR="008233B4">
        <w:rPr>
          <w:rFonts w:eastAsia="Times New Roman" w:cs="Arial"/>
          <w:color w:val="000000" w:themeColor="text1"/>
          <w:sz w:val="22"/>
        </w:rPr>
        <w:t xml:space="preserve">ios por forjarme un camino de </w:t>
      </w:r>
      <w:proofErr w:type="spellStart"/>
      <w:r w:rsidR="008233B4">
        <w:rPr>
          <w:rFonts w:eastAsia="Times New Roman" w:cs="Arial"/>
          <w:color w:val="000000" w:themeColor="text1"/>
          <w:sz w:val="22"/>
        </w:rPr>
        <w:t>fé</w:t>
      </w:r>
      <w:proofErr w:type="spellEnd"/>
      <w:r w:rsidRPr="008233B4">
        <w:rPr>
          <w:rFonts w:eastAsia="Times New Roman" w:cs="Arial"/>
          <w:color w:val="000000" w:themeColor="text1"/>
          <w:sz w:val="22"/>
        </w:rPr>
        <w:t xml:space="preserve">, por acompañarme siempre, en este camino </w:t>
      </w:r>
      <w:proofErr w:type="gramStart"/>
      <w:r w:rsidRPr="008233B4">
        <w:rPr>
          <w:rFonts w:eastAsia="Times New Roman" w:cs="Arial"/>
          <w:color w:val="000000" w:themeColor="text1"/>
          <w:sz w:val="22"/>
        </w:rPr>
        <w:t>largo  de</w:t>
      </w:r>
      <w:proofErr w:type="gramEnd"/>
      <w:r w:rsidRPr="008233B4">
        <w:rPr>
          <w:rFonts w:eastAsia="Times New Roman" w:cs="Arial"/>
          <w:color w:val="000000" w:themeColor="text1"/>
          <w:sz w:val="22"/>
        </w:rPr>
        <w:t xml:space="preserve"> estudios y sacrificio que he tomado, quiero también dedicar esta tesis a mi madre Hortensia Carrión y a mi padre Manuel Augusto Pesantez, por sentar el deseo de superación, ellos han sido mi fortaleza para continuar cuando he estado a punto  de caer; por ellos he logrado salir adelante.</w:t>
      </w:r>
    </w:p>
    <w:p w14:paraId="67B4972F" w14:textId="77777777" w:rsidR="00FD41A0" w:rsidRPr="008233B4" w:rsidRDefault="00FD41A0" w:rsidP="00CA2232">
      <w:pPr>
        <w:spacing w:line="259" w:lineRule="auto"/>
        <w:rPr>
          <w:rFonts w:cs="Arial"/>
          <w:color w:val="000000"/>
          <w:sz w:val="22"/>
        </w:rPr>
      </w:pPr>
    </w:p>
    <w:p w14:paraId="0228854F" w14:textId="77777777" w:rsidR="00950211" w:rsidRPr="008233B4" w:rsidRDefault="5CBE0531" w:rsidP="00CA2232">
      <w:pPr>
        <w:spacing w:line="259" w:lineRule="auto"/>
        <w:rPr>
          <w:rFonts w:cs="Arial"/>
          <w:color w:val="000000"/>
          <w:sz w:val="22"/>
        </w:rPr>
      </w:pPr>
      <w:r w:rsidRPr="008233B4">
        <w:rPr>
          <w:rFonts w:eastAsia="Times New Roman" w:cs="Arial"/>
          <w:color w:val="000000" w:themeColor="text1"/>
          <w:sz w:val="22"/>
        </w:rPr>
        <w:t>Quiero también dedicar a mi familia, en especial a mis hermanas por fomentar buenos sentimientos, hábitos y valores, los cuales me han hecho crecer como persona, además por brindarme su apoyo muchas veces poniéndose en el papel de padres.</w:t>
      </w:r>
    </w:p>
    <w:p w14:paraId="417D711B" w14:textId="77777777" w:rsidR="00FD41A0" w:rsidRPr="008233B4" w:rsidRDefault="00FD41A0" w:rsidP="00CA2232">
      <w:pPr>
        <w:spacing w:line="259" w:lineRule="auto"/>
        <w:rPr>
          <w:rFonts w:cs="Arial"/>
          <w:color w:val="000000"/>
          <w:sz w:val="22"/>
        </w:rPr>
      </w:pPr>
    </w:p>
    <w:p w14:paraId="4CF6A665" w14:textId="77777777" w:rsidR="00C70789" w:rsidRPr="008233B4" w:rsidRDefault="5CBE0531" w:rsidP="00CA2232">
      <w:pPr>
        <w:spacing w:line="259" w:lineRule="auto"/>
        <w:rPr>
          <w:rFonts w:cs="Arial"/>
          <w:color w:val="000000"/>
          <w:sz w:val="22"/>
          <w:u w:val="single"/>
        </w:rPr>
      </w:pPr>
      <w:r w:rsidRPr="008233B4">
        <w:rPr>
          <w:rFonts w:eastAsia="Times New Roman" w:cs="Arial"/>
          <w:color w:val="000000" w:themeColor="text1"/>
          <w:sz w:val="22"/>
        </w:rPr>
        <w:t>A mis amigos por su apoyo, por su ayuda, y por compartir su conocimiento y experiencias de una manera especial.</w:t>
      </w:r>
    </w:p>
    <w:p w14:paraId="4C721168" w14:textId="77777777" w:rsidR="00CA2232" w:rsidRDefault="00CA2232">
      <w:pPr>
        <w:spacing w:line="259" w:lineRule="auto"/>
        <w:jc w:val="left"/>
        <w:rPr>
          <w:rFonts w:ascii="Times New Roman" w:hAnsi="Times New Roman" w:cs="Times New Roman"/>
          <w:color w:val="000000"/>
          <w:szCs w:val="24"/>
        </w:rPr>
      </w:pPr>
      <w:r>
        <w:rPr>
          <w:rFonts w:ascii="Times New Roman" w:hAnsi="Times New Roman" w:cs="Times New Roman"/>
          <w:color w:val="000000"/>
          <w:szCs w:val="24"/>
        </w:rPr>
        <w:br w:type="page"/>
      </w:r>
    </w:p>
    <w:p w14:paraId="15741510" w14:textId="1CCC77E3" w:rsidR="00CA2232" w:rsidRPr="008233B4" w:rsidRDefault="5CBE0531" w:rsidP="0065558C">
      <w:pPr>
        <w:pStyle w:val="Contenido"/>
        <w:jc w:val="center"/>
        <w:rPr>
          <w:color w:val="000000"/>
        </w:rPr>
      </w:pPr>
      <w:bookmarkStart w:id="4" w:name="_Toc486797671"/>
      <w:r w:rsidRPr="008233B4">
        <w:lastRenderedPageBreak/>
        <w:t>AGRADECIMIENTO</w:t>
      </w:r>
      <w:bookmarkEnd w:id="4"/>
    </w:p>
    <w:p w14:paraId="3748B583" w14:textId="77777777" w:rsidR="00CA2232" w:rsidRPr="008233B4" w:rsidRDefault="00CA2232" w:rsidP="00C70789">
      <w:pPr>
        <w:spacing w:line="259" w:lineRule="auto"/>
        <w:rPr>
          <w:rFonts w:cs="Arial"/>
          <w:color w:val="000000"/>
          <w:sz w:val="22"/>
        </w:rPr>
      </w:pPr>
    </w:p>
    <w:p w14:paraId="36000692" w14:textId="1F851C2A" w:rsidR="00C70789" w:rsidRPr="008233B4" w:rsidRDefault="5CBE0531" w:rsidP="00CA2232">
      <w:pPr>
        <w:spacing w:line="259" w:lineRule="auto"/>
        <w:rPr>
          <w:rFonts w:cs="Arial"/>
          <w:color w:val="000000"/>
          <w:sz w:val="22"/>
        </w:rPr>
      </w:pPr>
      <w:r w:rsidRPr="008233B4">
        <w:rPr>
          <w:rFonts w:eastAsia="Times New Roman" w:cs="Arial"/>
          <w:color w:val="000000" w:themeColor="text1"/>
          <w:sz w:val="22"/>
        </w:rPr>
        <w:t xml:space="preserve">Agradezco a Dios y a mi familia por guiarme a lo largo de mi carrera, por ser comprensivos, por brindarme la oportunidad de recibir una excelente educación en mi vida, en especial a mi Madre Hortensia </w:t>
      </w:r>
      <w:proofErr w:type="gramStart"/>
      <w:r w:rsidRPr="008233B4">
        <w:rPr>
          <w:rFonts w:eastAsia="Times New Roman" w:cs="Arial"/>
          <w:color w:val="000000" w:themeColor="text1"/>
          <w:sz w:val="22"/>
        </w:rPr>
        <w:t>Carrión  y</w:t>
      </w:r>
      <w:proofErr w:type="gramEnd"/>
      <w:r w:rsidRPr="008233B4">
        <w:rPr>
          <w:rFonts w:eastAsia="Times New Roman" w:cs="Arial"/>
          <w:color w:val="000000" w:themeColor="text1"/>
          <w:sz w:val="22"/>
        </w:rPr>
        <w:t xml:space="preserve"> mi Padre Manuel Augusto </w:t>
      </w:r>
      <w:r w:rsidR="00533D2F" w:rsidRPr="008233B4">
        <w:rPr>
          <w:rFonts w:eastAsia="Times New Roman" w:cs="Arial"/>
          <w:color w:val="000000" w:themeColor="text1"/>
          <w:sz w:val="22"/>
        </w:rPr>
        <w:t>Pesantez, por nunca perder la fe</w:t>
      </w:r>
      <w:r w:rsidRPr="008233B4">
        <w:rPr>
          <w:rFonts w:eastAsia="Times New Roman" w:cs="Arial"/>
          <w:color w:val="000000" w:themeColor="text1"/>
          <w:sz w:val="22"/>
        </w:rPr>
        <w:t xml:space="preserve"> ni la confianza puesta en mi persona.</w:t>
      </w:r>
    </w:p>
    <w:p w14:paraId="2D58B21B" w14:textId="77777777" w:rsidR="00347280" w:rsidRPr="008233B4" w:rsidRDefault="5CBE0531" w:rsidP="00CA2232">
      <w:pPr>
        <w:spacing w:line="259" w:lineRule="auto"/>
        <w:rPr>
          <w:rFonts w:cs="Arial"/>
          <w:color w:val="000000"/>
          <w:sz w:val="22"/>
        </w:rPr>
      </w:pPr>
      <w:r w:rsidRPr="008233B4">
        <w:rPr>
          <w:rFonts w:eastAsia="Times New Roman" w:cs="Arial"/>
          <w:color w:val="000000" w:themeColor="text1"/>
          <w:sz w:val="22"/>
        </w:rPr>
        <w:t>Agradezco a mis hermanos por sus consejos, por su apoyo, por ser un ejemplo para mí de sacrificio y dedicación, de lucha incansable de salir adelante ante circunstancias difíciles, gracias a ustedes he logrado culminar con éxitos mis estudios.</w:t>
      </w:r>
    </w:p>
    <w:p w14:paraId="7521D6F4" w14:textId="77777777" w:rsidR="00D548FD" w:rsidRPr="008233B4" w:rsidRDefault="5CBE0531" w:rsidP="00CA2232">
      <w:pPr>
        <w:spacing w:line="259" w:lineRule="auto"/>
        <w:rPr>
          <w:rFonts w:cs="Arial"/>
          <w:color w:val="000000"/>
          <w:sz w:val="22"/>
        </w:rPr>
      </w:pPr>
      <w:r w:rsidRPr="008233B4">
        <w:rPr>
          <w:rFonts w:eastAsia="Times New Roman" w:cs="Arial"/>
          <w:color w:val="000000" w:themeColor="text1"/>
          <w:sz w:val="22"/>
        </w:rPr>
        <w:t>Agradezco a la Ingeniera Samanta por ser una guía para mí, en el desarrollo de mi proyecto, gracias por toda la ayuda brindada, por su paciencia, por brindarme su apoyo en la realización de la tesis y a todos mis profesores por haberme guiado y tratar de ayudarme como un colega más.</w:t>
      </w:r>
    </w:p>
    <w:p w14:paraId="54D80A5C" w14:textId="77777777" w:rsidR="007B355B" w:rsidRPr="008233B4" w:rsidRDefault="5CBE0531" w:rsidP="00CA2232">
      <w:pPr>
        <w:spacing w:line="259" w:lineRule="auto"/>
        <w:rPr>
          <w:rFonts w:cs="Arial"/>
          <w:color w:val="000000"/>
          <w:sz w:val="22"/>
          <w:u w:val="single"/>
        </w:rPr>
      </w:pPr>
      <w:r w:rsidRPr="008233B4">
        <w:rPr>
          <w:rFonts w:eastAsia="Times New Roman" w:cs="Arial"/>
          <w:color w:val="000000" w:themeColor="text1"/>
          <w:sz w:val="22"/>
        </w:rPr>
        <w:t>Agradezco también a la institución por formarme y hacerme sentir siempre que soy parte de ella, y además de brindarme la bienvenida al mundo profesional.</w:t>
      </w:r>
    </w:p>
    <w:p w14:paraId="1943A605" w14:textId="77777777" w:rsidR="0082583D" w:rsidRPr="008233B4" w:rsidRDefault="5CBE0531" w:rsidP="007B355B">
      <w:pPr>
        <w:spacing w:line="259" w:lineRule="auto"/>
        <w:jc w:val="left"/>
        <w:rPr>
          <w:rFonts w:cs="Arial"/>
          <w:color w:val="000000"/>
          <w:sz w:val="22"/>
        </w:rPr>
      </w:pPr>
      <w:r w:rsidRPr="008233B4">
        <w:rPr>
          <w:rFonts w:eastAsia="Times New Roman" w:cs="Arial"/>
          <w:color w:val="000000" w:themeColor="text1"/>
          <w:sz w:val="22"/>
        </w:rPr>
        <w:t>Muchas gracias a mis amigos por su compañerismo, amistad y apoyo moral aportado en un alto porcentaje a mis ganas de seguir adelante en mi carrera profesional.</w:t>
      </w:r>
    </w:p>
    <w:p w14:paraId="5231621B" w14:textId="77777777" w:rsidR="00E8209A" w:rsidRDefault="00E8209A">
      <w:pPr>
        <w:spacing w:line="259" w:lineRule="auto"/>
        <w:jc w:val="left"/>
      </w:pPr>
      <w:bookmarkStart w:id="5" w:name="_Toc417393915"/>
      <w:bookmarkStart w:id="6" w:name="_Toc449361812"/>
      <w:bookmarkStart w:id="7" w:name="_Toc466976665"/>
      <w:r>
        <w:br w:type="page"/>
      </w:r>
    </w:p>
    <w:bookmarkStart w:id="8" w:name="_Toc486797672" w:displacedByCustomXml="next"/>
    <w:sdt>
      <w:sdtPr>
        <w:rPr>
          <w:rFonts w:eastAsiaTheme="minorHAnsi" w:cstheme="minorBidi"/>
          <w:b w:val="0"/>
          <w:bCs w:val="0"/>
          <w:color w:val="auto"/>
          <w:sz w:val="24"/>
        </w:rPr>
        <w:id w:val="-1403674662"/>
        <w:docPartObj>
          <w:docPartGallery w:val="Table of Contents"/>
          <w:docPartUnique/>
        </w:docPartObj>
      </w:sdtPr>
      <w:sdtContent>
        <w:p w14:paraId="6725A644" w14:textId="0D5A2D76" w:rsidR="00854CA3" w:rsidRPr="00DC05EE" w:rsidRDefault="00AE0210" w:rsidP="0065558C">
          <w:pPr>
            <w:pStyle w:val="Contenido"/>
            <w:jc w:val="center"/>
          </w:pPr>
          <w:r w:rsidRPr="009D7C48">
            <w:t>ÍNDICE DE CONTENIDOS</w:t>
          </w:r>
          <w:bookmarkEnd w:id="8"/>
        </w:p>
        <w:p w14:paraId="2D998B80" w14:textId="77777777" w:rsidR="00F27FCB" w:rsidRDefault="00FD2AD4">
          <w:pPr>
            <w:pStyle w:val="TDC1"/>
            <w:tabs>
              <w:tab w:val="right" w:leader="dot" w:pos="9736"/>
            </w:tabs>
            <w:rPr>
              <w:rFonts w:eastAsiaTheme="minorEastAsia" w:cstheme="minorBidi"/>
              <w:b w:val="0"/>
              <w:bCs w:val="0"/>
              <w:caps w:val="0"/>
              <w:noProof/>
              <w:sz w:val="22"/>
              <w:szCs w:val="22"/>
              <w:lang w:val="es-EC" w:eastAsia="es-EC"/>
            </w:rPr>
          </w:pPr>
          <w:r>
            <w:rPr>
              <w:rFonts w:cs="Arial"/>
              <w:sz w:val="22"/>
            </w:rPr>
            <w:fldChar w:fldCharType="begin"/>
          </w:r>
          <w:r>
            <w:rPr>
              <w:rFonts w:cs="Arial"/>
              <w:sz w:val="22"/>
            </w:rPr>
            <w:instrText xml:space="preserve"> TOC \o "1-4" \h \z \t "Caratula;1;Contenido;1" </w:instrText>
          </w:r>
          <w:r>
            <w:rPr>
              <w:rFonts w:cs="Arial"/>
              <w:sz w:val="22"/>
            </w:rPr>
            <w:fldChar w:fldCharType="separate"/>
          </w:r>
          <w:hyperlink w:anchor="_Toc486797667" w:history="1">
            <w:r w:rsidR="00F27FCB" w:rsidRPr="00771E39">
              <w:rPr>
                <w:rStyle w:val="Hipervnculo"/>
                <w:noProof/>
              </w:rPr>
              <w:t>UNIVERSIDAD TÉCNICA PARTICULAR DE LOJA</w:t>
            </w:r>
            <w:r w:rsidR="00F27FCB">
              <w:rPr>
                <w:noProof/>
                <w:webHidden/>
              </w:rPr>
              <w:tab/>
            </w:r>
            <w:r w:rsidR="00F27FCB">
              <w:rPr>
                <w:noProof/>
                <w:webHidden/>
              </w:rPr>
              <w:fldChar w:fldCharType="begin"/>
            </w:r>
            <w:r w:rsidR="00F27FCB">
              <w:rPr>
                <w:noProof/>
                <w:webHidden/>
              </w:rPr>
              <w:instrText xml:space="preserve"> PAGEREF _Toc486797667 \h </w:instrText>
            </w:r>
            <w:r w:rsidR="00F27FCB">
              <w:rPr>
                <w:noProof/>
                <w:webHidden/>
              </w:rPr>
            </w:r>
            <w:r w:rsidR="00F27FCB">
              <w:rPr>
                <w:noProof/>
                <w:webHidden/>
              </w:rPr>
              <w:fldChar w:fldCharType="separate"/>
            </w:r>
            <w:r w:rsidR="00F27FCB">
              <w:rPr>
                <w:noProof/>
                <w:webHidden/>
              </w:rPr>
              <w:t>i</w:t>
            </w:r>
            <w:r w:rsidR="00F27FCB">
              <w:rPr>
                <w:noProof/>
                <w:webHidden/>
              </w:rPr>
              <w:fldChar w:fldCharType="end"/>
            </w:r>
          </w:hyperlink>
        </w:p>
        <w:p w14:paraId="76897295" w14:textId="77777777" w:rsidR="00F27FCB" w:rsidRDefault="00307E5A">
          <w:pPr>
            <w:pStyle w:val="TDC1"/>
            <w:tabs>
              <w:tab w:val="right" w:leader="dot" w:pos="9736"/>
            </w:tabs>
            <w:rPr>
              <w:rFonts w:eastAsiaTheme="minorEastAsia" w:cstheme="minorBidi"/>
              <w:b w:val="0"/>
              <w:bCs w:val="0"/>
              <w:caps w:val="0"/>
              <w:noProof/>
              <w:sz w:val="22"/>
              <w:szCs w:val="22"/>
              <w:lang w:val="es-EC" w:eastAsia="es-EC"/>
            </w:rPr>
          </w:pPr>
          <w:hyperlink w:anchor="_Toc486797668" w:history="1">
            <w:r w:rsidR="00F27FCB" w:rsidRPr="00771E39">
              <w:rPr>
                <w:rStyle w:val="Hipervnculo"/>
                <w:noProof/>
              </w:rPr>
              <w:t>APROBACIÓN DEL DIRECTOR DEL TRABAJO DE FIN DE TITULACIÓN</w:t>
            </w:r>
            <w:r w:rsidR="00F27FCB">
              <w:rPr>
                <w:noProof/>
                <w:webHidden/>
              </w:rPr>
              <w:tab/>
            </w:r>
            <w:r w:rsidR="00F27FCB">
              <w:rPr>
                <w:noProof/>
                <w:webHidden/>
              </w:rPr>
              <w:fldChar w:fldCharType="begin"/>
            </w:r>
            <w:r w:rsidR="00F27FCB">
              <w:rPr>
                <w:noProof/>
                <w:webHidden/>
              </w:rPr>
              <w:instrText xml:space="preserve"> PAGEREF _Toc486797668 \h </w:instrText>
            </w:r>
            <w:r w:rsidR="00F27FCB">
              <w:rPr>
                <w:noProof/>
                <w:webHidden/>
              </w:rPr>
            </w:r>
            <w:r w:rsidR="00F27FCB">
              <w:rPr>
                <w:noProof/>
                <w:webHidden/>
              </w:rPr>
              <w:fldChar w:fldCharType="separate"/>
            </w:r>
            <w:r w:rsidR="00F27FCB">
              <w:rPr>
                <w:noProof/>
                <w:webHidden/>
              </w:rPr>
              <w:t>ii</w:t>
            </w:r>
            <w:r w:rsidR="00F27FCB">
              <w:rPr>
                <w:noProof/>
                <w:webHidden/>
              </w:rPr>
              <w:fldChar w:fldCharType="end"/>
            </w:r>
          </w:hyperlink>
        </w:p>
        <w:p w14:paraId="11FDAA1B" w14:textId="77777777" w:rsidR="00F27FCB" w:rsidRDefault="00307E5A">
          <w:pPr>
            <w:pStyle w:val="TDC1"/>
            <w:tabs>
              <w:tab w:val="right" w:leader="dot" w:pos="9736"/>
            </w:tabs>
            <w:rPr>
              <w:rFonts w:eastAsiaTheme="minorEastAsia" w:cstheme="minorBidi"/>
              <w:b w:val="0"/>
              <w:bCs w:val="0"/>
              <w:caps w:val="0"/>
              <w:noProof/>
              <w:sz w:val="22"/>
              <w:szCs w:val="22"/>
              <w:lang w:val="es-EC" w:eastAsia="es-EC"/>
            </w:rPr>
          </w:pPr>
          <w:hyperlink w:anchor="_Toc486797669" w:history="1">
            <w:r w:rsidR="00F27FCB" w:rsidRPr="00771E39">
              <w:rPr>
                <w:rStyle w:val="Hipervnculo"/>
                <w:noProof/>
              </w:rPr>
              <w:t>DECLARACIÓN DE AUTORIA Y CESIÓN DE DERECHOS</w:t>
            </w:r>
            <w:r w:rsidR="00F27FCB">
              <w:rPr>
                <w:noProof/>
                <w:webHidden/>
              </w:rPr>
              <w:tab/>
            </w:r>
            <w:r w:rsidR="00F27FCB">
              <w:rPr>
                <w:noProof/>
                <w:webHidden/>
              </w:rPr>
              <w:fldChar w:fldCharType="begin"/>
            </w:r>
            <w:r w:rsidR="00F27FCB">
              <w:rPr>
                <w:noProof/>
                <w:webHidden/>
              </w:rPr>
              <w:instrText xml:space="preserve"> PAGEREF _Toc486797669 \h </w:instrText>
            </w:r>
            <w:r w:rsidR="00F27FCB">
              <w:rPr>
                <w:noProof/>
                <w:webHidden/>
              </w:rPr>
            </w:r>
            <w:r w:rsidR="00F27FCB">
              <w:rPr>
                <w:noProof/>
                <w:webHidden/>
              </w:rPr>
              <w:fldChar w:fldCharType="separate"/>
            </w:r>
            <w:r w:rsidR="00F27FCB">
              <w:rPr>
                <w:noProof/>
                <w:webHidden/>
              </w:rPr>
              <w:t>iii</w:t>
            </w:r>
            <w:r w:rsidR="00F27FCB">
              <w:rPr>
                <w:noProof/>
                <w:webHidden/>
              </w:rPr>
              <w:fldChar w:fldCharType="end"/>
            </w:r>
          </w:hyperlink>
        </w:p>
        <w:p w14:paraId="4B73778B" w14:textId="77777777" w:rsidR="00F27FCB" w:rsidRDefault="00307E5A">
          <w:pPr>
            <w:pStyle w:val="TDC1"/>
            <w:tabs>
              <w:tab w:val="right" w:leader="dot" w:pos="9736"/>
            </w:tabs>
            <w:rPr>
              <w:rFonts w:eastAsiaTheme="minorEastAsia" w:cstheme="minorBidi"/>
              <w:b w:val="0"/>
              <w:bCs w:val="0"/>
              <w:caps w:val="0"/>
              <w:noProof/>
              <w:sz w:val="22"/>
              <w:szCs w:val="22"/>
              <w:lang w:val="es-EC" w:eastAsia="es-EC"/>
            </w:rPr>
          </w:pPr>
          <w:hyperlink w:anchor="_Toc486797670" w:history="1">
            <w:r w:rsidR="00F27FCB" w:rsidRPr="00771E39">
              <w:rPr>
                <w:rStyle w:val="Hipervnculo"/>
                <w:noProof/>
              </w:rPr>
              <w:t>DEDICATORIA</w:t>
            </w:r>
            <w:r w:rsidR="00F27FCB">
              <w:rPr>
                <w:noProof/>
                <w:webHidden/>
              </w:rPr>
              <w:tab/>
            </w:r>
            <w:r w:rsidR="00F27FCB">
              <w:rPr>
                <w:noProof/>
                <w:webHidden/>
              </w:rPr>
              <w:fldChar w:fldCharType="begin"/>
            </w:r>
            <w:r w:rsidR="00F27FCB">
              <w:rPr>
                <w:noProof/>
                <w:webHidden/>
              </w:rPr>
              <w:instrText xml:space="preserve"> PAGEREF _Toc486797670 \h </w:instrText>
            </w:r>
            <w:r w:rsidR="00F27FCB">
              <w:rPr>
                <w:noProof/>
                <w:webHidden/>
              </w:rPr>
            </w:r>
            <w:r w:rsidR="00F27FCB">
              <w:rPr>
                <w:noProof/>
                <w:webHidden/>
              </w:rPr>
              <w:fldChar w:fldCharType="separate"/>
            </w:r>
            <w:r w:rsidR="00F27FCB">
              <w:rPr>
                <w:noProof/>
                <w:webHidden/>
              </w:rPr>
              <w:t>iv</w:t>
            </w:r>
            <w:r w:rsidR="00F27FCB">
              <w:rPr>
                <w:noProof/>
                <w:webHidden/>
              </w:rPr>
              <w:fldChar w:fldCharType="end"/>
            </w:r>
          </w:hyperlink>
        </w:p>
        <w:p w14:paraId="27BDF001" w14:textId="77777777" w:rsidR="00F27FCB" w:rsidRDefault="00307E5A">
          <w:pPr>
            <w:pStyle w:val="TDC1"/>
            <w:tabs>
              <w:tab w:val="right" w:leader="dot" w:pos="9736"/>
            </w:tabs>
            <w:rPr>
              <w:rFonts w:eastAsiaTheme="minorEastAsia" w:cstheme="minorBidi"/>
              <w:b w:val="0"/>
              <w:bCs w:val="0"/>
              <w:caps w:val="0"/>
              <w:noProof/>
              <w:sz w:val="22"/>
              <w:szCs w:val="22"/>
              <w:lang w:val="es-EC" w:eastAsia="es-EC"/>
            </w:rPr>
          </w:pPr>
          <w:hyperlink w:anchor="_Toc486797671" w:history="1">
            <w:r w:rsidR="00F27FCB" w:rsidRPr="00771E39">
              <w:rPr>
                <w:rStyle w:val="Hipervnculo"/>
                <w:noProof/>
              </w:rPr>
              <w:t>AGRADECIMIENTO</w:t>
            </w:r>
            <w:r w:rsidR="00F27FCB">
              <w:rPr>
                <w:noProof/>
                <w:webHidden/>
              </w:rPr>
              <w:tab/>
            </w:r>
            <w:r w:rsidR="00F27FCB">
              <w:rPr>
                <w:noProof/>
                <w:webHidden/>
              </w:rPr>
              <w:fldChar w:fldCharType="begin"/>
            </w:r>
            <w:r w:rsidR="00F27FCB">
              <w:rPr>
                <w:noProof/>
                <w:webHidden/>
              </w:rPr>
              <w:instrText xml:space="preserve"> PAGEREF _Toc486797671 \h </w:instrText>
            </w:r>
            <w:r w:rsidR="00F27FCB">
              <w:rPr>
                <w:noProof/>
                <w:webHidden/>
              </w:rPr>
            </w:r>
            <w:r w:rsidR="00F27FCB">
              <w:rPr>
                <w:noProof/>
                <w:webHidden/>
              </w:rPr>
              <w:fldChar w:fldCharType="separate"/>
            </w:r>
            <w:r w:rsidR="00F27FCB">
              <w:rPr>
                <w:noProof/>
                <w:webHidden/>
              </w:rPr>
              <w:t>v</w:t>
            </w:r>
            <w:r w:rsidR="00F27FCB">
              <w:rPr>
                <w:noProof/>
                <w:webHidden/>
              </w:rPr>
              <w:fldChar w:fldCharType="end"/>
            </w:r>
          </w:hyperlink>
        </w:p>
        <w:p w14:paraId="3CAD2E68" w14:textId="77777777" w:rsidR="00F27FCB" w:rsidRDefault="00307E5A">
          <w:pPr>
            <w:pStyle w:val="TDC1"/>
            <w:tabs>
              <w:tab w:val="right" w:leader="dot" w:pos="9736"/>
            </w:tabs>
            <w:rPr>
              <w:rFonts w:eastAsiaTheme="minorEastAsia" w:cstheme="minorBidi"/>
              <w:b w:val="0"/>
              <w:bCs w:val="0"/>
              <w:caps w:val="0"/>
              <w:noProof/>
              <w:sz w:val="22"/>
              <w:szCs w:val="22"/>
              <w:lang w:val="es-EC" w:eastAsia="es-EC"/>
            </w:rPr>
          </w:pPr>
          <w:hyperlink w:anchor="_Toc486797672" w:history="1">
            <w:r w:rsidR="00F27FCB" w:rsidRPr="00771E39">
              <w:rPr>
                <w:rStyle w:val="Hipervnculo"/>
                <w:noProof/>
              </w:rPr>
              <w:t>ÍNDICE DE CONTENIDOS</w:t>
            </w:r>
            <w:r w:rsidR="00F27FCB">
              <w:rPr>
                <w:noProof/>
                <w:webHidden/>
              </w:rPr>
              <w:tab/>
            </w:r>
            <w:r w:rsidR="00F27FCB">
              <w:rPr>
                <w:noProof/>
                <w:webHidden/>
              </w:rPr>
              <w:fldChar w:fldCharType="begin"/>
            </w:r>
            <w:r w:rsidR="00F27FCB">
              <w:rPr>
                <w:noProof/>
                <w:webHidden/>
              </w:rPr>
              <w:instrText xml:space="preserve"> PAGEREF _Toc486797672 \h </w:instrText>
            </w:r>
            <w:r w:rsidR="00F27FCB">
              <w:rPr>
                <w:noProof/>
                <w:webHidden/>
              </w:rPr>
            </w:r>
            <w:r w:rsidR="00F27FCB">
              <w:rPr>
                <w:noProof/>
                <w:webHidden/>
              </w:rPr>
              <w:fldChar w:fldCharType="separate"/>
            </w:r>
            <w:r w:rsidR="00F27FCB">
              <w:rPr>
                <w:noProof/>
                <w:webHidden/>
              </w:rPr>
              <w:t>vi</w:t>
            </w:r>
            <w:r w:rsidR="00F27FCB">
              <w:rPr>
                <w:noProof/>
                <w:webHidden/>
              </w:rPr>
              <w:fldChar w:fldCharType="end"/>
            </w:r>
          </w:hyperlink>
        </w:p>
        <w:p w14:paraId="5ADA0FAA" w14:textId="77777777" w:rsidR="00F27FCB" w:rsidRDefault="00307E5A">
          <w:pPr>
            <w:pStyle w:val="TDC1"/>
            <w:tabs>
              <w:tab w:val="right" w:leader="dot" w:pos="9736"/>
            </w:tabs>
            <w:rPr>
              <w:rFonts w:eastAsiaTheme="minorEastAsia" w:cstheme="minorBidi"/>
              <w:b w:val="0"/>
              <w:bCs w:val="0"/>
              <w:caps w:val="0"/>
              <w:noProof/>
              <w:sz w:val="22"/>
              <w:szCs w:val="22"/>
              <w:lang w:val="es-EC" w:eastAsia="es-EC"/>
            </w:rPr>
          </w:pPr>
          <w:hyperlink w:anchor="_Toc486797673" w:history="1">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73 \h </w:instrText>
            </w:r>
            <w:r w:rsidR="00F27FCB">
              <w:rPr>
                <w:noProof/>
                <w:webHidden/>
              </w:rPr>
            </w:r>
            <w:r w:rsidR="00F27FCB">
              <w:rPr>
                <w:noProof/>
                <w:webHidden/>
              </w:rPr>
              <w:fldChar w:fldCharType="separate"/>
            </w:r>
            <w:r w:rsidR="00F27FCB">
              <w:rPr>
                <w:noProof/>
                <w:webHidden/>
              </w:rPr>
              <w:t>1</w:t>
            </w:r>
            <w:r w:rsidR="00F27FCB">
              <w:rPr>
                <w:noProof/>
                <w:webHidden/>
              </w:rPr>
              <w:fldChar w:fldCharType="end"/>
            </w:r>
          </w:hyperlink>
        </w:p>
        <w:p w14:paraId="7A97DC53" w14:textId="77777777" w:rsidR="00F27FCB" w:rsidRDefault="00307E5A">
          <w:pPr>
            <w:pStyle w:val="TDC1"/>
            <w:tabs>
              <w:tab w:val="right" w:leader="dot" w:pos="9736"/>
            </w:tabs>
            <w:rPr>
              <w:rFonts w:eastAsiaTheme="minorEastAsia" w:cstheme="minorBidi"/>
              <w:b w:val="0"/>
              <w:bCs w:val="0"/>
              <w:caps w:val="0"/>
              <w:noProof/>
              <w:sz w:val="22"/>
              <w:szCs w:val="22"/>
              <w:lang w:val="es-EC" w:eastAsia="es-EC"/>
            </w:rPr>
          </w:pPr>
          <w:hyperlink w:anchor="_Toc486797674" w:history="1">
            <w:r w:rsidR="00F27FCB" w:rsidRPr="00771E39">
              <w:rPr>
                <w:rStyle w:val="Hipervnculo"/>
                <w:noProof/>
              </w:rPr>
              <w:t>CAPÍTULO I: RECURSOS EDUCATIVOS ABIERTOS</w:t>
            </w:r>
            <w:r w:rsidR="00F27FCB">
              <w:rPr>
                <w:noProof/>
                <w:webHidden/>
              </w:rPr>
              <w:tab/>
            </w:r>
            <w:r w:rsidR="00F27FCB">
              <w:rPr>
                <w:noProof/>
                <w:webHidden/>
              </w:rPr>
              <w:fldChar w:fldCharType="begin"/>
            </w:r>
            <w:r w:rsidR="00F27FCB">
              <w:rPr>
                <w:noProof/>
                <w:webHidden/>
              </w:rPr>
              <w:instrText xml:space="preserve"> PAGEREF _Toc486797674 \h </w:instrText>
            </w:r>
            <w:r w:rsidR="00F27FCB">
              <w:rPr>
                <w:noProof/>
                <w:webHidden/>
              </w:rPr>
            </w:r>
            <w:r w:rsidR="00F27FCB">
              <w:rPr>
                <w:noProof/>
                <w:webHidden/>
              </w:rPr>
              <w:fldChar w:fldCharType="separate"/>
            </w:r>
            <w:r w:rsidR="00F27FCB">
              <w:rPr>
                <w:noProof/>
                <w:webHidden/>
              </w:rPr>
              <w:t>4</w:t>
            </w:r>
            <w:r w:rsidR="00F27FCB">
              <w:rPr>
                <w:noProof/>
                <w:webHidden/>
              </w:rPr>
              <w:fldChar w:fldCharType="end"/>
            </w:r>
          </w:hyperlink>
        </w:p>
        <w:p w14:paraId="2EEC47C0" w14:textId="77777777" w:rsidR="00F27FCB" w:rsidRDefault="00307E5A">
          <w:pPr>
            <w:pStyle w:val="TDC2"/>
            <w:tabs>
              <w:tab w:val="left" w:pos="720"/>
              <w:tab w:val="right" w:leader="dot" w:pos="9736"/>
            </w:tabs>
            <w:rPr>
              <w:rFonts w:eastAsiaTheme="minorEastAsia" w:cstheme="minorBidi"/>
              <w:smallCaps w:val="0"/>
              <w:noProof/>
              <w:sz w:val="22"/>
              <w:szCs w:val="22"/>
              <w:lang w:val="es-EC" w:eastAsia="es-EC"/>
            </w:rPr>
          </w:pPr>
          <w:hyperlink w:anchor="_Toc486797675" w:history="1">
            <w:r w:rsidR="00F27FCB" w:rsidRPr="00771E39">
              <w:rPr>
                <w:rStyle w:val="Hipervnculo"/>
                <w:noProof/>
              </w:rPr>
              <w:t>1.1</w:t>
            </w:r>
            <w:r w:rsidR="00F27FCB">
              <w:rPr>
                <w:rFonts w:eastAsiaTheme="minorEastAsia" w:cstheme="minorBidi"/>
                <w:smallCaps w:val="0"/>
                <w:noProof/>
                <w:sz w:val="22"/>
                <w:szCs w:val="22"/>
                <w:lang w:val="es-EC" w:eastAsia="es-EC"/>
              </w:rPr>
              <w:tab/>
            </w:r>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75 \h </w:instrText>
            </w:r>
            <w:r w:rsidR="00F27FCB">
              <w:rPr>
                <w:noProof/>
                <w:webHidden/>
              </w:rPr>
            </w:r>
            <w:r w:rsidR="00F27FCB">
              <w:rPr>
                <w:noProof/>
                <w:webHidden/>
              </w:rPr>
              <w:fldChar w:fldCharType="separate"/>
            </w:r>
            <w:r w:rsidR="00F27FCB">
              <w:rPr>
                <w:noProof/>
                <w:webHidden/>
              </w:rPr>
              <w:t>5</w:t>
            </w:r>
            <w:r w:rsidR="00F27FCB">
              <w:rPr>
                <w:noProof/>
                <w:webHidden/>
              </w:rPr>
              <w:fldChar w:fldCharType="end"/>
            </w:r>
          </w:hyperlink>
        </w:p>
        <w:p w14:paraId="3989644C" w14:textId="77777777" w:rsidR="00F27FCB" w:rsidRDefault="00307E5A">
          <w:pPr>
            <w:pStyle w:val="TDC2"/>
            <w:tabs>
              <w:tab w:val="left" w:pos="720"/>
              <w:tab w:val="right" w:leader="dot" w:pos="9736"/>
            </w:tabs>
            <w:rPr>
              <w:rFonts w:eastAsiaTheme="minorEastAsia" w:cstheme="minorBidi"/>
              <w:smallCaps w:val="0"/>
              <w:noProof/>
              <w:sz w:val="22"/>
              <w:szCs w:val="22"/>
              <w:lang w:val="es-EC" w:eastAsia="es-EC"/>
            </w:rPr>
          </w:pPr>
          <w:hyperlink w:anchor="_Toc486797676" w:history="1">
            <w:r w:rsidR="00F27FCB" w:rsidRPr="00771E39">
              <w:rPr>
                <w:rStyle w:val="Hipervnculo"/>
                <w:noProof/>
              </w:rPr>
              <w:t>1.2</w:t>
            </w:r>
            <w:r w:rsidR="00F27FCB">
              <w:rPr>
                <w:rFonts w:eastAsiaTheme="minorEastAsia" w:cstheme="minorBidi"/>
                <w:smallCaps w:val="0"/>
                <w:noProof/>
                <w:sz w:val="22"/>
                <w:szCs w:val="22"/>
                <w:lang w:val="es-EC" w:eastAsia="es-EC"/>
              </w:rPr>
              <w:tab/>
            </w:r>
            <w:r w:rsidR="00F27FCB" w:rsidRPr="00771E39">
              <w:rPr>
                <w:rStyle w:val="Hipervnculo"/>
                <w:noProof/>
              </w:rPr>
              <w:t>Definición</w:t>
            </w:r>
            <w:r w:rsidR="00F27FCB">
              <w:rPr>
                <w:noProof/>
                <w:webHidden/>
              </w:rPr>
              <w:tab/>
            </w:r>
            <w:r w:rsidR="00F27FCB">
              <w:rPr>
                <w:noProof/>
                <w:webHidden/>
              </w:rPr>
              <w:fldChar w:fldCharType="begin"/>
            </w:r>
            <w:r w:rsidR="00F27FCB">
              <w:rPr>
                <w:noProof/>
                <w:webHidden/>
              </w:rPr>
              <w:instrText xml:space="preserve"> PAGEREF _Toc486797676 \h </w:instrText>
            </w:r>
            <w:r w:rsidR="00F27FCB">
              <w:rPr>
                <w:noProof/>
                <w:webHidden/>
              </w:rPr>
            </w:r>
            <w:r w:rsidR="00F27FCB">
              <w:rPr>
                <w:noProof/>
                <w:webHidden/>
              </w:rPr>
              <w:fldChar w:fldCharType="separate"/>
            </w:r>
            <w:r w:rsidR="00F27FCB">
              <w:rPr>
                <w:noProof/>
                <w:webHidden/>
              </w:rPr>
              <w:t>5</w:t>
            </w:r>
            <w:r w:rsidR="00F27FCB">
              <w:rPr>
                <w:noProof/>
                <w:webHidden/>
              </w:rPr>
              <w:fldChar w:fldCharType="end"/>
            </w:r>
          </w:hyperlink>
        </w:p>
        <w:p w14:paraId="66D97F63" w14:textId="77777777" w:rsidR="00F27FCB" w:rsidRDefault="00307E5A">
          <w:pPr>
            <w:pStyle w:val="TDC2"/>
            <w:tabs>
              <w:tab w:val="left" w:pos="720"/>
              <w:tab w:val="right" w:leader="dot" w:pos="9736"/>
            </w:tabs>
            <w:rPr>
              <w:rFonts w:eastAsiaTheme="minorEastAsia" w:cstheme="minorBidi"/>
              <w:smallCaps w:val="0"/>
              <w:noProof/>
              <w:sz w:val="22"/>
              <w:szCs w:val="22"/>
              <w:lang w:val="es-EC" w:eastAsia="es-EC"/>
            </w:rPr>
          </w:pPr>
          <w:hyperlink w:anchor="_Toc486797677" w:history="1">
            <w:r w:rsidR="00F27FCB" w:rsidRPr="00771E39">
              <w:rPr>
                <w:rStyle w:val="Hipervnculo"/>
                <w:noProof/>
              </w:rPr>
              <w:t>1.3</w:t>
            </w:r>
            <w:r w:rsidR="00F27FCB">
              <w:rPr>
                <w:rFonts w:eastAsiaTheme="minorEastAsia" w:cstheme="minorBidi"/>
                <w:smallCaps w:val="0"/>
                <w:noProof/>
                <w:sz w:val="22"/>
                <w:szCs w:val="22"/>
                <w:lang w:val="es-EC" w:eastAsia="es-EC"/>
              </w:rPr>
              <w:tab/>
            </w:r>
            <w:r w:rsidR="00F27FCB" w:rsidRPr="00771E39">
              <w:rPr>
                <w:rStyle w:val="Hipervnculo"/>
                <w:noProof/>
              </w:rPr>
              <w:t>Características</w:t>
            </w:r>
            <w:r w:rsidR="00F27FCB">
              <w:rPr>
                <w:noProof/>
                <w:webHidden/>
              </w:rPr>
              <w:tab/>
            </w:r>
            <w:r w:rsidR="00F27FCB">
              <w:rPr>
                <w:noProof/>
                <w:webHidden/>
              </w:rPr>
              <w:fldChar w:fldCharType="begin"/>
            </w:r>
            <w:r w:rsidR="00F27FCB">
              <w:rPr>
                <w:noProof/>
                <w:webHidden/>
              </w:rPr>
              <w:instrText xml:space="preserve"> PAGEREF _Toc486797677 \h </w:instrText>
            </w:r>
            <w:r w:rsidR="00F27FCB">
              <w:rPr>
                <w:noProof/>
                <w:webHidden/>
              </w:rPr>
            </w:r>
            <w:r w:rsidR="00F27FCB">
              <w:rPr>
                <w:noProof/>
                <w:webHidden/>
              </w:rPr>
              <w:fldChar w:fldCharType="separate"/>
            </w:r>
            <w:r w:rsidR="00F27FCB">
              <w:rPr>
                <w:noProof/>
                <w:webHidden/>
              </w:rPr>
              <w:t>11</w:t>
            </w:r>
            <w:r w:rsidR="00F27FCB">
              <w:rPr>
                <w:noProof/>
                <w:webHidden/>
              </w:rPr>
              <w:fldChar w:fldCharType="end"/>
            </w:r>
          </w:hyperlink>
        </w:p>
        <w:p w14:paraId="40F8F99E" w14:textId="77777777" w:rsidR="00F27FCB" w:rsidRDefault="00307E5A">
          <w:pPr>
            <w:pStyle w:val="TDC2"/>
            <w:tabs>
              <w:tab w:val="left" w:pos="720"/>
              <w:tab w:val="right" w:leader="dot" w:pos="9736"/>
            </w:tabs>
            <w:rPr>
              <w:rFonts w:eastAsiaTheme="minorEastAsia" w:cstheme="minorBidi"/>
              <w:smallCaps w:val="0"/>
              <w:noProof/>
              <w:sz w:val="22"/>
              <w:szCs w:val="22"/>
              <w:lang w:val="es-EC" w:eastAsia="es-EC"/>
            </w:rPr>
          </w:pPr>
          <w:hyperlink w:anchor="_Toc486797678" w:history="1">
            <w:r w:rsidR="00F27FCB" w:rsidRPr="00771E39">
              <w:rPr>
                <w:rStyle w:val="Hipervnculo"/>
                <w:noProof/>
              </w:rPr>
              <w:t>1.4</w:t>
            </w:r>
            <w:r w:rsidR="00F27FCB">
              <w:rPr>
                <w:rFonts w:eastAsiaTheme="minorEastAsia" w:cstheme="minorBidi"/>
                <w:smallCaps w:val="0"/>
                <w:noProof/>
                <w:sz w:val="22"/>
                <w:szCs w:val="22"/>
                <w:lang w:val="es-EC" w:eastAsia="es-EC"/>
              </w:rPr>
              <w:tab/>
            </w:r>
            <w:r w:rsidR="00F27FCB" w:rsidRPr="00771E39">
              <w:rPr>
                <w:rStyle w:val="Hipervnculo"/>
                <w:noProof/>
              </w:rPr>
              <w:t>OpenCourseWare (OCW)</w:t>
            </w:r>
            <w:r w:rsidR="00F27FCB">
              <w:rPr>
                <w:noProof/>
                <w:webHidden/>
              </w:rPr>
              <w:tab/>
            </w:r>
            <w:r w:rsidR="00F27FCB">
              <w:rPr>
                <w:noProof/>
                <w:webHidden/>
              </w:rPr>
              <w:fldChar w:fldCharType="begin"/>
            </w:r>
            <w:r w:rsidR="00F27FCB">
              <w:rPr>
                <w:noProof/>
                <w:webHidden/>
              </w:rPr>
              <w:instrText xml:space="preserve"> PAGEREF _Toc486797678 \h </w:instrText>
            </w:r>
            <w:r w:rsidR="00F27FCB">
              <w:rPr>
                <w:noProof/>
                <w:webHidden/>
              </w:rPr>
            </w:r>
            <w:r w:rsidR="00F27FCB">
              <w:rPr>
                <w:noProof/>
                <w:webHidden/>
              </w:rPr>
              <w:fldChar w:fldCharType="separate"/>
            </w:r>
            <w:r w:rsidR="00F27FCB">
              <w:rPr>
                <w:noProof/>
                <w:webHidden/>
              </w:rPr>
              <w:t>12</w:t>
            </w:r>
            <w:r w:rsidR="00F27FCB">
              <w:rPr>
                <w:noProof/>
                <w:webHidden/>
              </w:rPr>
              <w:fldChar w:fldCharType="end"/>
            </w:r>
          </w:hyperlink>
        </w:p>
        <w:p w14:paraId="2A8CF785" w14:textId="77777777" w:rsidR="00F27FCB" w:rsidRDefault="00307E5A">
          <w:pPr>
            <w:pStyle w:val="TDC3"/>
            <w:tabs>
              <w:tab w:val="left" w:pos="1200"/>
              <w:tab w:val="right" w:leader="dot" w:pos="9736"/>
            </w:tabs>
            <w:rPr>
              <w:rFonts w:eastAsiaTheme="minorEastAsia" w:cstheme="minorBidi"/>
              <w:i w:val="0"/>
              <w:iCs w:val="0"/>
              <w:noProof/>
              <w:sz w:val="22"/>
              <w:szCs w:val="22"/>
              <w:lang w:val="es-EC" w:eastAsia="es-EC"/>
            </w:rPr>
          </w:pPr>
          <w:hyperlink w:anchor="_Toc486797679" w:history="1">
            <w:r w:rsidR="00F27FCB" w:rsidRPr="00771E39">
              <w:rPr>
                <w:rStyle w:val="Hipervnculo"/>
                <w:noProof/>
                <w14:scene3d>
                  <w14:camera w14:prst="orthographicFront"/>
                  <w14:lightRig w14:rig="threePt" w14:dir="t">
                    <w14:rot w14:lat="0" w14:lon="0" w14:rev="0"/>
                  </w14:lightRig>
                </w14:scene3d>
              </w:rPr>
              <w:t>1.4.1</w:t>
            </w:r>
            <w:r w:rsidR="00F27FCB">
              <w:rPr>
                <w:rFonts w:eastAsiaTheme="minorEastAsia" w:cstheme="minorBidi"/>
                <w:i w:val="0"/>
                <w:iCs w:val="0"/>
                <w:noProof/>
                <w:sz w:val="22"/>
                <w:szCs w:val="22"/>
                <w:lang w:val="es-EC" w:eastAsia="es-EC"/>
              </w:rPr>
              <w:tab/>
            </w:r>
            <w:r w:rsidR="00F27FCB" w:rsidRPr="00771E39">
              <w:rPr>
                <w:rStyle w:val="Hipervnculo"/>
                <w:noProof/>
              </w:rPr>
              <w:t>Sitios OCW</w:t>
            </w:r>
            <w:r w:rsidR="00F27FCB">
              <w:rPr>
                <w:noProof/>
                <w:webHidden/>
              </w:rPr>
              <w:tab/>
            </w:r>
            <w:r w:rsidR="00F27FCB">
              <w:rPr>
                <w:noProof/>
                <w:webHidden/>
              </w:rPr>
              <w:fldChar w:fldCharType="begin"/>
            </w:r>
            <w:r w:rsidR="00F27FCB">
              <w:rPr>
                <w:noProof/>
                <w:webHidden/>
              </w:rPr>
              <w:instrText xml:space="preserve"> PAGEREF _Toc486797679 \h </w:instrText>
            </w:r>
            <w:r w:rsidR="00F27FCB">
              <w:rPr>
                <w:noProof/>
                <w:webHidden/>
              </w:rPr>
            </w:r>
            <w:r w:rsidR="00F27FCB">
              <w:rPr>
                <w:noProof/>
                <w:webHidden/>
              </w:rPr>
              <w:fldChar w:fldCharType="separate"/>
            </w:r>
            <w:r w:rsidR="00F27FCB">
              <w:rPr>
                <w:noProof/>
                <w:webHidden/>
              </w:rPr>
              <w:t>13</w:t>
            </w:r>
            <w:r w:rsidR="00F27FCB">
              <w:rPr>
                <w:noProof/>
                <w:webHidden/>
              </w:rPr>
              <w:fldChar w:fldCharType="end"/>
            </w:r>
          </w:hyperlink>
        </w:p>
        <w:p w14:paraId="7D0069FA" w14:textId="77777777" w:rsidR="00F27FCB" w:rsidRDefault="00307E5A">
          <w:pPr>
            <w:pStyle w:val="TDC2"/>
            <w:tabs>
              <w:tab w:val="left" w:pos="720"/>
              <w:tab w:val="right" w:leader="dot" w:pos="9736"/>
            </w:tabs>
            <w:rPr>
              <w:rFonts w:eastAsiaTheme="minorEastAsia" w:cstheme="minorBidi"/>
              <w:smallCaps w:val="0"/>
              <w:noProof/>
              <w:sz w:val="22"/>
              <w:szCs w:val="22"/>
              <w:lang w:val="es-EC" w:eastAsia="es-EC"/>
            </w:rPr>
          </w:pPr>
          <w:hyperlink w:anchor="_Toc486797680" w:history="1">
            <w:r w:rsidR="00F27FCB" w:rsidRPr="00771E39">
              <w:rPr>
                <w:rStyle w:val="Hipervnculo"/>
                <w:noProof/>
              </w:rPr>
              <w:t>1.5</w:t>
            </w:r>
            <w:r w:rsidR="00F27FCB">
              <w:rPr>
                <w:rFonts w:eastAsiaTheme="minorEastAsia" w:cstheme="minorBidi"/>
                <w:smallCaps w:val="0"/>
                <w:noProof/>
                <w:sz w:val="22"/>
                <w:szCs w:val="22"/>
                <w:lang w:val="es-EC" w:eastAsia="es-EC"/>
              </w:rPr>
              <w:tab/>
            </w:r>
            <w:r w:rsidR="00F27FCB" w:rsidRPr="00771E39">
              <w:rPr>
                <w:rStyle w:val="Hipervnculo"/>
                <w:noProof/>
              </w:rPr>
              <w:t>OpenCourseWare Consortium (OCWC)</w:t>
            </w:r>
            <w:r w:rsidR="00F27FCB">
              <w:rPr>
                <w:noProof/>
                <w:webHidden/>
              </w:rPr>
              <w:tab/>
            </w:r>
            <w:r w:rsidR="00F27FCB">
              <w:rPr>
                <w:noProof/>
                <w:webHidden/>
              </w:rPr>
              <w:fldChar w:fldCharType="begin"/>
            </w:r>
            <w:r w:rsidR="00F27FCB">
              <w:rPr>
                <w:noProof/>
                <w:webHidden/>
              </w:rPr>
              <w:instrText xml:space="preserve"> PAGEREF _Toc486797680 \h </w:instrText>
            </w:r>
            <w:r w:rsidR="00F27FCB">
              <w:rPr>
                <w:noProof/>
                <w:webHidden/>
              </w:rPr>
            </w:r>
            <w:r w:rsidR="00F27FCB">
              <w:rPr>
                <w:noProof/>
                <w:webHidden/>
              </w:rPr>
              <w:fldChar w:fldCharType="separate"/>
            </w:r>
            <w:r w:rsidR="00F27FCB">
              <w:rPr>
                <w:noProof/>
                <w:webHidden/>
              </w:rPr>
              <w:t>23</w:t>
            </w:r>
            <w:r w:rsidR="00F27FCB">
              <w:rPr>
                <w:noProof/>
                <w:webHidden/>
              </w:rPr>
              <w:fldChar w:fldCharType="end"/>
            </w:r>
          </w:hyperlink>
        </w:p>
        <w:p w14:paraId="13EE92A9" w14:textId="77777777" w:rsidR="00F27FCB" w:rsidRDefault="00307E5A">
          <w:pPr>
            <w:pStyle w:val="TDC3"/>
            <w:tabs>
              <w:tab w:val="left" w:pos="1200"/>
              <w:tab w:val="right" w:leader="dot" w:pos="9736"/>
            </w:tabs>
            <w:rPr>
              <w:rFonts w:eastAsiaTheme="minorEastAsia" w:cstheme="minorBidi"/>
              <w:i w:val="0"/>
              <w:iCs w:val="0"/>
              <w:noProof/>
              <w:sz w:val="22"/>
              <w:szCs w:val="22"/>
              <w:lang w:val="es-EC" w:eastAsia="es-EC"/>
            </w:rPr>
          </w:pPr>
          <w:hyperlink w:anchor="_Toc486797681" w:history="1">
            <w:r w:rsidR="00F27FCB" w:rsidRPr="00771E39">
              <w:rPr>
                <w:rStyle w:val="Hipervnculo"/>
                <w:noProof/>
                <w:lang w:eastAsia="es-ES"/>
                <w14:scene3d>
                  <w14:camera w14:prst="orthographicFront"/>
                  <w14:lightRig w14:rig="threePt" w14:dir="t">
                    <w14:rot w14:lat="0" w14:lon="0" w14:rev="0"/>
                  </w14:lightRig>
                </w14:scene3d>
              </w:rPr>
              <w:t>1.5.1</w:t>
            </w:r>
            <w:r w:rsidR="00F27FCB">
              <w:rPr>
                <w:rFonts w:eastAsiaTheme="minorEastAsia" w:cstheme="minorBidi"/>
                <w:i w:val="0"/>
                <w:iCs w:val="0"/>
                <w:noProof/>
                <w:sz w:val="22"/>
                <w:szCs w:val="22"/>
                <w:lang w:val="es-EC" w:eastAsia="es-EC"/>
              </w:rPr>
              <w:tab/>
            </w:r>
            <w:r w:rsidR="00F27FCB" w:rsidRPr="00771E39">
              <w:rPr>
                <w:rStyle w:val="Hipervnculo"/>
                <w:noProof/>
                <w:lang w:eastAsia="es-ES"/>
              </w:rPr>
              <w:t>Otros consorcios a nivel mundial</w:t>
            </w:r>
            <w:r w:rsidR="00F27FCB">
              <w:rPr>
                <w:noProof/>
                <w:webHidden/>
              </w:rPr>
              <w:tab/>
            </w:r>
            <w:r w:rsidR="00F27FCB">
              <w:rPr>
                <w:noProof/>
                <w:webHidden/>
              </w:rPr>
              <w:fldChar w:fldCharType="begin"/>
            </w:r>
            <w:r w:rsidR="00F27FCB">
              <w:rPr>
                <w:noProof/>
                <w:webHidden/>
              </w:rPr>
              <w:instrText xml:space="preserve"> PAGEREF _Toc486797681 \h </w:instrText>
            </w:r>
            <w:r w:rsidR="00F27FCB">
              <w:rPr>
                <w:noProof/>
                <w:webHidden/>
              </w:rPr>
            </w:r>
            <w:r w:rsidR="00F27FCB">
              <w:rPr>
                <w:noProof/>
                <w:webHidden/>
              </w:rPr>
              <w:fldChar w:fldCharType="separate"/>
            </w:r>
            <w:r w:rsidR="00F27FCB">
              <w:rPr>
                <w:noProof/>
                <w:webHidden/>
              </w:rPr>
              <w:t>24</w:t>
            </w:r>
            <w:r w:rsidR="00F27FCB">
              <w:rPr>
                <w:noProof/>
                <w:webHidden/>
              </w:rPr>
              <w:fldChar w:fldCharType="end"/>
            </w:r>
          </w:hyperlink>
        </w:p>
        <w:p w14:paraId="427D142B" w14:textId="77777777" w:rsidR="00F27FCB" w:rsidRDefault="00307E5A">
          <w:pPr>
            <w:pStyle w:val="TDC2"/>
            <w:tabs>
              <w:tab w:val="left" w:pos="720"/>
              <w:tab w:val="right" w:leader="dot" w:pos="9736"/>
            </w:tabs>
            <w:rPr>
              <w:rFonts w:eastAsiaTheme="minorEastAsia" w:cstheme="minorBidi"/>
              <w:smallCaps w:val="0"/>
              <w:noProof/>
              <w:sz w:val="22"/>
              <w:szCs w:val="22"/>
              <w:lang w:val="es-EC" w:eastAsia="es-EC"/>
            </w:rPr>
          </w:pPr>
          <w:hyperlink w:anchor="_Toc486797682" w:history="1">
            <w:r w:rsidR="00F27FCB" w:rsidRPr="00771E39">
              <w:rPr>
                <w:rStyle w:val="Hipervnculo"/>
                <w:noProof/>
              </w:rPr>
              <w:t>1.6</w:t>
            </w:r>
            <w:r w:rsidR="00F27FCB">
              <w:rPr>
                <w:rFonts w:eastAsiaTheme="minorEastAsia" w:cstheme="minorBidi"/>
                <w:smallCaps w:val="0"/>
                <w:noProof/>
                <w:sz w:val="22"/>
                <w:szCs w:val="22"/>
                <w:lang w:val="es-EC" w:eastAsia="es-EC"/>
              </w:rPr>
              <w:tab/>
            </w:r>
            <w:r w:rsidR="00F27FCB" w:rsidRPr="00771E39">
              <w:rPr>
                <w:rStyle w:val="Hipervnculo"/>
                <w:noProof/>
              </w:rPr>
              <w:t>Massive Online Open Courses (MOOC)</w:t>
            </w:r>
            <w:r w:rsidR="00F27FCB">
              <w:rPr>
                <w:noProof/>
                <w:webHidden/>
              </w:rPr>
              <w:tab/>
            </w:r>
            <w:r w:rsidR="00F27FCB">
              <w:rPr>
                <w:noProof/>
                <w:webHidden/>
              </w:rPr>
              <w:fldChar w:fldCharType="begin"/>
            </w:r>
            <w:r w:rsidR="00F27FCB">
              <w:rPr>
                <w:noProof/>
                <w:webHidden/>
              </w:rPr>
              <w:instrText xml:space="preserve"> PAGEREF _Toc486797682 \h </w:instrText>
            </w:r>
            <w:r w:rsidR="00F27FCB">
              <w:rPr>
                <w:noProof/>
                <w:webHidden/>
              </w:rPr>
            </w:r>
            <w:r w:rsidR="00F27FCB">
              <w:rPr>
                <w:noProof/>
                <w:webHidden/>
              </w:rPr>
              <w:fldChar w:fldCharType="separate"/>
            </w:r>
            <w:r w:rsidR="00F27FCB">
              <w:rPr>
                <w:noProof/>
                <w:webHidden/>
              </w:rPr>
              <w:t>26</w:t>
            </w:r>
            <w:r w:rsidR="00F27FCB">
              <w:rPr>
                <w:noProof/>
                <w:webHidden/>
              </w:rPr>
              <w:fldChar w:fldCharType="end"/>
            </w:r>
          </w:hyperlink>
        </w:p>
        <w:p w14:paraId="537B86FE" w14:textId="77777777" w:rsidR="00F27FCB" w:rsidRDefault="00307E5A">
          <w:pPr>
            <w:pStyle w:val="TDC3"/>
            <w:tabs>
              <w:tab w:val="left" w:pos="1200"/>
              <w:tab w:val="right" w:leader="dot" w:pos="9736"/>
            </w:tabs>
            <w:rPr>
              <w:rFonts w:eastAsiaTheme="minorEastAsia" w:cstheme="minorBidi"/>
              <w:i w:val="0"/>
              <w:iCs w:val="0"/>
              <w:noProof/>
              <w:sz w:val="22"/>
              <w:szCs w:val="22"/>
              <w:lang w:val="es-EC" w:eastAsia="es-EC"/>
            </w:rPr>
          </w:pPr>
          <w:hyperlink w:anchor="_Toc486797683" w:history="1">
            <w:r w:rsidR="00F27FCB" w:rsidRPr="00771E39">
              <w:rPr>
                <w:rStyle w:val="Hipervnculo"/>
                <w:noProof/>
                <w14:scene3d>
                  <w14:camera w14:prst="orthographicFront"/>
                  <w14:lightRig w14:rig="threePt" w14:dir="t">
                    <w14:rot w14:lat="0" w14:lon="0" w14:rev="0"/>
                  </w14:lightRig>
                </w14:scene3d>
              </w:rPr>
              <w:t>1.6.1</w:t>
            </w:r>
            <w:r w:rsidR="00F27FCB">
              <w:rPr>
                <w:rFonts w:eastAsiaTheme="minorEastAsia" w:cstheme="minorBidi"/>
                <w:i w:val="0"/>
                <w:iCs w:val="0"/>
                <w:noProof/>
                <w:sz w:val="22"/>
                <w:szCs w:val="22"/>
                <w:lang w:val="es-EC" w:eastAsia="es-EC"/>
              </w:rPr>
              <w:tab/>
            </w:r>
            <w:r w:rsidR="00F27FCB" w:rsidRPr="00771E39">
              <w:rPr>
                <w:rStyle w:val="Hipervnculo"/>
                <w:noProof/>
              </w:rPr>
              <w:t>Breve Historia de los MOOCs</w:t>
            </w:r>
            <w:r w:rsidR="00F27FCB">
              <w:rPr>
                <w:noProof/>
                <w:webHidden/>
              </w:rPr>
              <w:tab/>
            </w:r>
            <w:r w:rsidR="00F27FCB">
              <w:rPr>
                <w:noProof/>
                <w:webHidden/>
              </w:rPr>
              <w:fldChar w:fldCharType="begin"/>
            </w:r>
            <w:r w:rsidR="00F27FCB">
              <w:rPr>
                <w:noProof/>
                <w:webHidden/>
              </w:rPr>
              <w:instrText xml:space="preserve"> PAGEREF _Toc486797683 \h </w:instrText>
            </w:r>
            <w:r w:rsidR="00F27FCB">
              <w:rPr>
                <w:noProof/>
                <w:webHidden/>
              </w:rPr>
            </w:r>
            <w:r w:rsidR="00F27FCB">
              <w:rPr>
                <w:noProof/>
                <w:webHidden/>
              </w:rPr>
              <w:fldChar w:fldCharType="separate"/>
            </w:r>
            <w:r w:rsidR="00F27FCB">
              <w:rPr>
                <w:noProof/>
                <w:webHidden/>
              </w:rPr>
              <w:t>29</w:t>
            </w:r>
            <w:r w:rsidR="00F27FCB">
              <w:rPr>
                <w:noProof/>
                <w:webHidden/>
              </w:rPr>
              <w:fldChar w:fldCharType="end"/>
            </w:r>
          </w:hyperlink>
        </w:p>
        <w:p w14:paraId="44F6A227" w14:textId="77777777" w:rsidR="00F27FCB" w:rsidRDefault="00307E5A">
          <w:pPr>
            <w:pStyle w:val="TDC3"/>
            <w:tabs>
              <w:tab w:val="left" w:pos="1200"/>
              <w:tab w:val="right" w:leader="dot" w:pos="9736"/>
            </w:tabs>
            <w:rPr>
              <w:rFonts w:eastAsiaTheme="minorEastAsia" w:cstheme="minorBidi"/>
              <w:i w:val="0"/>
              <w:iCs w:val="0"/>
              <w:noProof/>
              <w:sz w:val="22"/>
              <w:szCs w:val="22"/>
              <w:lang w:val="es-EC" w:eastAsia="es-EC"/>
            </w:rPr>
          </w:pPr>
          <w:hyperlink w:anchor="_Toc486797684" w:history="1">
            <w:r w:rsidR="00F27FCB" w:rsidRPr="00771E39">
              <w:rPr>
                <w:rStyle w:val="Hipervnculo"/>
                <w:noProof/>
                <w14:scene3d>
                  <w14:camera w14:prst="orthographicFront"/>
                  <w14:lightRig w14:rig="threePt" w14:dir="t">
                    <w14:rot w14:lat="0" w14:lon="0" w14:rev="0"/>
                  </w14:lightRig>
                </w14:scene3d>
              </w:rPr>
              <w:t>1.6.2</w:t>
            </w:r>
            <w:r w:rsidR="00F27FCB">
              <w:rPr>
                <w:rFonts w:eastAsiaTheme="minorEastAsia" w:cstheme="minorBidi"/>
                <w:i w:val="0"/>
                <w:iCs w:val="0"/>
                <w:noProof/>
                <w:sz w:val="22"/>
                <w:szCs w:val="22"/>
                <w:lang w:val="es-EC" w:eastAsia="es-EC"/>
              </w:rPr>
              <w:tab/>
            </w:r>
            <w:r w:rsidR="00F27FCB" w:rsidRPr="00771E39">
              <w:rPr>
                <w:rStyle w:val="Hipervnculo"/>
                <w:noProof/>
              </w:rPr>
              <w:t>Tipos de MOOC</w:t>
            </w:r>
            <w:r w:rsidR="00F27FCB">
              <w:rPr>
                <w:noProof/>
                <w:webHidden/>
              </w:rPr>
              <w:tab/>
            </w:r>
            <w:r w:rsidR="00F27FCB">
              <w:rPr>
                <w:noProof/>
                <w:webHidden/>
              </w:rPr>
              <w:fldChar w:fldCharType="begin"/>
            </w:r>
            <w:r w:rsidR="00F27FCB">
              <w:rPr>
                <w:noProof/>
                <w:webHidden/>
              </w:rPr>
              <w:instrText xml:space="preserve"> PAGEREF _Toc486797684 \h </w:instrText>
            </w:r>
            <w:r w:rsidR="00F27FCB">
              <w:rPr>
                <w:noProof/>
                <w:webHidden/>
              </w:rPr>
            </w:r>
            <w:r w:rsidR="00F27FCB">
              <w:rPr>
                <w:noProof/>
                <w:webHidden/>
              </w:rPr>
              <w:fldChar w:fldCharType="separate"/>
            </w:r>
            <w:r w:rsidR="00F27FCB">
              <w:rPr>
                <w:noProof/>
                <w:webHidden/>
              </w:rPr>
              <w:t>30</w:t>
            </w:r>
            <w:r w:rsidR="00F27FCB">
              <w:rPr>
                <w:noProof/>
                <w:webHidden/>
              </w:rPr>
              <w:fldChar w:fldCharType="end"/>
            </w:r>
          </w:hyperlink>
        </w:p>
        <w:p w14:paraId="44B790E1" w14:textId="77777777" w:rsidR="00F27FCB" w:rsidRDefault="00307E5A">
          <w:pPr>
            <w:pStyle w:val="TDC4"/>
            <w:tabs>
              <w:tab w:val="left" w:pos="1680"/>
              <w:tab w:val="right" w:leader="dot" w:pos="9736"/>
            </w:tabs>
            <w:rPr>
              <w:rFonts w:eastAsiaTheme="minorEastAsia" w:cstheme="minorBidi"/>
              <w:noProof/>
              <w:sz w:val="22"/>
              <w:szCs w:val="22"/>
              <w:lang w:val="es-EC" w:eastAsia="es-EC"/>
            </w:rPr>
          </w:pPr>
          <w:hyperlink w:anchor="_Toc486797685" w:history="1">
            <w:r w:rsidR="00F27FCB" w:rsidRPr="00771E39">
              <w:rPr>
                <w:rStyle w:val="Hipervnculo"/>
                <w:noProof/>
              </w:rPr>
              <w:t>1.6.2.1</w:t>
            </w:r>
            <w:r w:rsidR="00F27FCB">
              <w:rPr>
                <w:rFonts w:eastAsiaTheme="minorEastAsia" w:cstheme="minorBidi"/>
                <w:noProof/>
                <w:sz w:val="22"/>
                <w:szCs w:val="22"/>
                <w:lang w:val="es-EC" w:eastAsia="es-EC"/>
              </w:rPr>
              <w:tab/>
            </w:r>
            <w:r w:rsidR="00F27FCB" w:rsidRPr="00771E39">
              <w:rPr>
                <w:rStyle w:val="Hipervnculo"/>
                <w:noProof/>
              </w:rPr>
              <w:t>cMOOCs</w:t>
            </w:r>
            <w:r w:rsidR="00F27FCB">
              <w:rPr>
                <w:noProof/>
                <w:webHidden/>
              </w:rPr>
              <w:tab/>
            </w:r>
            <w:r w:rsidR="00F27FCB">
              <w:rPr>
                <w:noProof/>
                <w:webHidden/>
              </w:rPr>
              <w:fldChar w:fldCharType="begin"/>
            </w:r>
            <w:r w:rsidR="00F27FCB">
              <w:rPr>
                <w:noProof/>
                <w:webHidden/>
              </w:rPr>
              <w:instrText xml:space="preserve"> PAGEREF _Toc486797685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513DD1FE" w14:textId="77777777" w:rsidR="00F27FCB" w:rsidRDefault="00307E5A">
          <w:pPr>
            <w:pStyle w:val="TDC4"/>
            <w:tabs>
              <w:tab w:val="left" w:pos="1680"/>
              <w:tab w:val="right" w:leader="dot" w:pos="9736"/>
            </w:tabs>
            <w:rPr>
              <w:rFonts w:eastAsiaTheme="minorEastAsia" w:cstheme="minorBidi"/>
              <w:noProof/>
              <w:sz w:val="22"/>
              <w:szCs w:val="22"/>
              <w:lang w:val="es-EC" w:eastAsia="es-EC"/>
            </w:rPr>
          </w:pPr>
          <w:hyperlink w:anchor="_Toc486797686" w:history="1">
            <w:r w:rsidR="00F27FCB" w:rsidRPr="00771E39">
              <w:rPr>
                <w:rStyle w:val="Hipervnculo"/>
                <w:noProof/>
              </w:rPr>
              <w:t>1.6.2.2</w:t>
            </w:r>
            <w:r w:rsidR="00F27FCB">
              <w:rPr>
                <w:rFonts w:eastAsiaTheme="minorEastAsia" w:cstheme="minorBidi"/>
                <w:noProof/>
                <w:sz w:val="22"/>
                <w:szCs w:val="22"/>
                <w:lang w:val="es-EC" w:eastAsia="es-EC"/>
              </w:rPr>
              <w:tab/>
            </w:r>
            <w:r w:rsidR="00F27FCB" w:rsidRPr="00771E39">
              <w:rPr>
                <w:rStyle w:val="Hipervnculo"/>
                <w:noProof/>
              </w:rPr>
              <w:t>xMOOCs</w:t>
            </w:r>
            <w:r w:rsidR="00F27FCB">
              <w:rPr>
                <w:noProof/>
                <w:webHidden/>
              </w:rPr>
              <w:tab/>
            </w:r>
            <w:r w:rsidR="00F27FCB">
              <w:rPr>
                <w:noProof/>
                <w:webHidden/>
              </w:rPr>
              <w:fldChar w:fldCharType="begin"/>
            </w:r>
            <w:r w:rsidR="00F27FCB">
              <w:rPr>
                <w:noProof/>
                <w:webHidden/>
              </w:rPr>
              <w:instrText xml:space="preserve"> PAGEREF _Toc486797686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4BADD756" w14:textId="77777777" w:rsidR="00F27FCB" w:rsidRDefault="00307E5A">
          <w:pPr>
            <w:pStyle w:val="TDC2"/>
            <w:tabs>
              <w:tab w:val="left" w:pos="720"/>
              <w:tab w:val="right" w:leader="dot" w:pos="9736"/>
            </w:tabs>
            <w:rPr>
              <w:rFonts w:eastAsiaTheme="minorEastAsia" w:cstheme="minorBidi"/>
              <w:smallCaps w:val="0"/>
              <w:noProof/>
              <w:sz w:val="22"/>
              <w:szCs w:val="22"/>
              <w:lang w:val="es-EC" w:eastAsia="es-EC"/>
            </w:rPr>
          </w:pPr>
          <w:hyperlink w:anchor="_Toc486797687" w:history="1">
            <w:r w:rsidR="00F27FCB" w:rsidRPr="00771E39">
              <w:rPr>
                <w:rStyle w:val="Hipervnculo"/>
                <w:noProof/>
              </w:rPr>
              <w:t>1.7</w:t>
            </w:r>
            <w:r w:rsidR="00F27FCB">
              <w:rPr>
                <w:rFonts w:eastAsiaTheme="minorEastAsia" w:cstheme="minorBidi"/>
                <w:smallCaps w:val="0"/>
                <w:noProof/>
                <w:sz w:val="22"/>
                <w:szCs w:val="22"/>
                <w:lang w:val="es-EC" w:eastAsia="es-EC"/>
              </w:rPr>
              <w:tab/>
            </w:r>
            <w:r w:rsidR="00F27FCB" w:rsidRPr="00771E39">
              <w:rPr>
                <w:rStyle w:val="Hipervnculo"/>
                <w:noProof/>
              </w:rPr>
              <w:t>Diferencia entre de OCW y MOOC</w:t>
            </w:r>
            <w:r w:rsidR="00F27FCB">
              <w:rPr>
                <w:noProof/>
                <w:webHidden/>
              </w:rPr>
              <w:tab/>
            </w:r>
            <w:r w:rsidR="00F27FCB">
              <w:rPr>
                <w:noProof/>
                <w:webHidden/>
              </w:rPr>
              <w:fldChar w:fldCharType="begin"/>
            </w:r>
            <w:r w:rsidR="00F27FCB">
              <w:rPr>
                <w:noProof/>
                <w:webHidden/>
              </w:rPr>
              <w:instrText xml:space="preserve"> PAGEREF _Toc486797687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672AE4D1" w14:textId="77777777" w:rsidR="00F27FCB" w:rsidRDefault="00307E5A">
          <w:pPr>
            <w:pStyle w:val="TDC1"/>
            <w:tabs>
              <w:tab w:val="right" w:leader="dot" w:pos="9736"/>
            </w:tabs>
            <w:rPr>
              <w:rFonts w:eastAsiaTheme="minorEastAsia" w:cstheme="minorBidi"/>
              <w:b w:val="0"/>
              <w:bCs w:val="0"/>
              <w:caps w:val="0"/>
              <w:noProof/>
              <w:sz w:val="22"/>
              <w:szCs w:val="22"/>
              <w:lang w:val="es-EC" w:eastAsia="es-EC"/>
            </w:rPr>
          </w:pPr>
          <w:hyperlink w:anchor="_Toc486797688" w:history="1">
            <w:r w:rsidR="00F27FCB" w:rsidRPr="00771E39">
              <w:rPr>
                <w:rStyle w:val="Hipervnculo"/>
                <w:noProof/>
              </w:rPr>
              <w:t>CAPÍTULO II: IMPORTANCIA DE RECURSOS EDUCATIVOS ABIERTOS EN LAS UNIVERSIDADES</w:t>
            </w:r>
            <w:r w:rsidR="00F27FCB">
              <w:rPr>
                <w:noProof/>
                <w:webHidden/>
              </w:rPr>
              <w:tab/>
            </w:r>
            <w:r w:rsidR="00F27FCB">
              <w:rPr>
                <w:noProof/>
                <w:webHidden/>
              </w:rPr>
              <w:fldChar w:fldCharType="begin"/>
            </w:r>
            <w:r w:rsidR="00F27FCB">
              <w:rPr>
                <w:noProof/>
                <w:webHidden/>
              </w:rPr>
              <w:instrText xml:space="preserve"> PAGEREF _Toc486797688 \h </w:instrText>
            </w:r>
            <w:r w:rsidR="00F27FCB">
              <w:rPr>
                <w:noProof/>
                <w:webHidden/>
              </w:rPr>
            </w:r>
            <w:r w:rsidR="00F27FCB">
              <w:rPr>
                <w:noProof/>
                <w:webHidden/>
              </w:rPr>
              <w:fldChar w:fldCharType="separate"/>
            </w:r>
            <w:r w:rsidR="00F27FCB">
              <w:rPr>
                <w:noProof/>
                <w:webHidden/>
              </w:rPr>
              <w:t>35</w:t>
            </w:r>
            <w:r w:rsidR="00F27FCB">
              <w:rPr>
                <w:noProof/>
                <w:webHidden/>
              </w:rPr>
              <w:fldChar w:fldCharType="end"/>
            </w:r>
          </w:hyperlink>
        </w:p>
        <w:p w14:paraId="73991950" w14:textId="77777777" w:rsidR="00F27FCB" w:rsidRDefault="00307E5A">
          <w:pPr>
            <w:pStyle w:val="TDC2"/>
            <w:tabs>
              <w:tab w:val="left" w:pos="720"/>
              <w:tab w:val="right" w:leader="dot" w:pos="9736"/>
            </w:tabs>
            <w:rPr>
              <w:rFonts w:eastAsiaTheme="minorEastAsia" w:cstheme="minorBidi"/>
              <w:smallCaps w:val="0"/>
              <w:noProof/>
              <w:sz w:val="22"/>
              <w:szCs w:val="22"/>
              <w:lang w:val="es-EC" w:eastAsia="es-EC"/>
            </w:rPr>
          </w:pPr>
          <w:hyperlink w:anchor="_Toc486797689" w:history="1">
            <w:r w:rsidR="00F27FCB" w:rsidRPr="00771E39">
              <w:rPr>
                <w:rStyle w:val="Hipervnculo"/>
                <w:noProof/>
              </w:rPr>
              <w:t>2.1</w:t>
            </w:r>
            <w:r w:rsidR="00F27FCB">
              <w:rPr>
                <w:rFonts w:eastAsiaTheme="minorEastAsia" w:cstheme="minorBidi"/>
                <w:smallCaps w:val="0"/>
                <w:noProof/>
                <w:sz w:val="22"/>
                <w:szCs w:val="22"/>
                <w:lang w:val="es-EC" w:eastAsia="es-EC"/>
              </w:rPr>
              <w:tab/>
            </w:r>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89 \h </w:instrText>
            </w:r>
            <w:r w:rsidR="00F27FCB">
              <w:rPr>
                <w:noProof/>
                <w:webHidden/>
              </w:rPr>
            </w:r>
            <w:r w:rsidR="00F27FCB">
              <w:rPr>
                <w:noProof/>
                <w:webHidden/>
              </w:rPr>
              <w:fldChar w:fldCharType="separate"/>
            </w:r>
            <w:r w:rsidR="00F27FCB">
              <w:rPr>
                <w:noProof/>
                <w:webHidden/>
              </w:rPr>
              <w:t>36</w:t>
            </w:r>
            <w:r w:rsidR="00F27FCB">
              <w:rPr>
                <w:noProof/>
                <w:webHidden/>
              </w:rPr>
              <w:fldChar w:fldCharType="end"/>
            </w:r>
          </w:hyperlink>
        </w:p>
        <w:p w14:paraId="536D07C6" w14:textId="77777777" w:rsidR="00F27FCB" w:rsidRDefault="00307E5A">
          <w:pPr>
            <w:pStyle w:val="TDC2"/>
            <w:tabs>
              <w:tab w:val="left" w:pos="720"/>
              <w:tab w:val="right" w:leader="dot" w:pos="9736"/>
            </w:tabs>
            <w:rPr>
              <w:rFonts w:eastAsiaTheme="minorEastAsia" w:cstheme="minorBidi"/>
              <w:smallCaps w:val="0"/>
              <w:noProof/>
              <w:sz w:val="22"/>
              <w:szCs w:val="22"/>
              <w:lang w:val="es-EC" w:eastAsia="es-EC"/>
            </w:rPr>
          </w:pPr>
          <w:hyperlink w:anchor="_Toc486797690" w:history="1">
            <w:r w:rsidR="00F27FCB" w:rsidRPr="00771E39">
              <w:rPr>
                <w:rStyle w:val="Hipervnculo"/>
                <w:noProof/>
              </w:rPr>
              <w:t>2.2</w:t>
            </w:r>
            <w:r w:rsidR="00F27FCB">
              <w:rPr>
                <w:rFonts w:eastAsiaTheme="minorEastAsia" w:cstheme="minorBidi"/>
                <w:smallCaps w:val="0"/>
                <w:noProof/>
                <w:sz w:val="22"/>
                <w:szCs w:val="22"/>
                <w:lang w:val="es-EC" w:eastAsia="es-EC"/>
              </w:rPr>
              <w:tab/>
            </w:r>
            <w:r w:rsidR="00F27FCB" w:rsidRPr="00771E39">
              <w:rPr>
                <w:rStyle w:val="Hipervnculo"/>
                <w:noProof/>
              </w:rPr>
              <w:t>Problemática</w:t>
            </w:r>
            <w:r w:rsidR="00F27FCB">
              <w:rPr>
                <w:noProof/>
                <w:webHidden/>
              </w:rPr>
              <w:tab/>
            </w:r>
            <w:r w:rsidR="00F27FCB">
              <w:rPr>
                <w:noProof/>
                <w:webHidden/>
              </w:rPr>
              <w:fldChar w:fldCharType="begin"/>
            </w:r>
            <w:r w:rsidR="00F27FCB">
              <w:rPr>
                <w:noProof/>
                <w:webHidden/>
              </w:rPr>
              <w:instrText xml:space="preserve"> PAGEREF _Toc486797690 \h </w:instrText>
            </w:r>
            <w:r w:rsidR="00F27FCB">
              <w:rPr>
                <w:noProof/>
                <w:webHidden/>
              </w:rPr>
            </w:r>
            <w:r w:rsidR="00F27FCB">
              <w:rPr>
                <w:noProof/>
                <w:webHidden/>
              </w:rPr>
              <w:fldChar w:fldCharType="separate"/>
            </w:r>
            <w:r w:rsidR="00F27FCB">
              <w:rPr>
                <w:noProof/>
                <w:webHidden/>
              </w:rPr>
              <w:t>36</w:t>
            </w:r>
            <w:r w:rsidR="00F27FCB">
              <w:rPr>
                <w:noProof/>
                <w:webHidden/>
              </w:rPr>
              <w:fldChar w:fldCharType="end"/>
            </w:r>
          </w:hyperlink>
        </w:p>
        <w:p w14:paraId="18D01E8F" w14:textId="77777777" w:rsidR="00F27FCB" w:rsidRDefault="00307E5A">
          <w:pPr>
            <w:pStyle w:val="TDC2"/>
            <w:tabs>
              <w:tab w:val="left" w:pos="720"/>
              <w:tab w:val="right" w:leader="dot" w:pos="9736"/>
            </w:tabs>
            <w:rPr>
              <w:rFonts w:eastAsiaTheme="minorEastAsia" w:cstheme="minorBidi"/>
              <w:smallCaps w:val="0"/>
              <w:noProof/>
              <w:sz w:val="22"/>
              <w:szCs w:val="22"/>
              <w:lang w:val="es-EC" w:eastAsia="es-EC"/>
            </w:rPr>
          </w:pPr>
          <w:hyperlink w:anchor="_Toc486797691" w:history="1">
            <w:r w:rsidR="00F27FCB" w:rsidRPr="00771E39">
              <w:rPr>
                <w:rStyle w:val="Hipervnculo"/>
                <w:noProof/>
              </w:rPr>
              <w:t>2.3</w:t>
            </w:r>
            <w:r w:rsidR="00F27FCB">
              <w:rPr>
                <w:rFonts w:eastAsiaTheme="minorEastAsia" w:cstheme="minorBidi"/>
                <w:smallCaps w:val="0"/>
                <w:noProof/>
                <w:sz w:val="22"/>
                <w:szCs w:val="22"/>
                <w:lang w:val="es-EC" w:eastAsia="es-EC"/>
              </w:rPr>
              <w:tab/>
            </w:r>
            <w:r w:rsidR="00F27FCB" w:rsidRPr="00771E39">
              <w:rPr>
                <w:rStyle w:val="Hipervnculo"/>
                <w:noProof/>
              </w:rPr>
              <w:t>Proyectos del Movimiento REA y OCW</w:t>
            </w:r>
            <w:r w:rsidR="00F27FCB">
              <w:rPr>
                <w:noProof/>
                <w:webHidden/>
              </w:rPr>
              <w:tab/>
            </w:r>
            <w:r w:rsidR="00F27FCB">
              <w:rPr>
                <w:noProof/>
                <w:webHidden/>
              </w:rPr>
              <w:fldChar w:fldCharType="begin"/>
            </w:r>
            <w:r w:rsidR="00F27FCB">
              <w:rPr>
                <w:noProof/>
                <w:webHidden/>
              </w:rPr>
              <w:instrText xml:space="preserve"> PAGEREF _Toc486797691 \h </w:instrText>
            </w:r>
            <w:r w:rsidR="00F27FCB">
              <w:rPr>
                <w:noProof/>
                <w:webHidden/>
              </w:rPr>
            </w:r>
            <w:r w:rsidR="00F27FCB">
              <w:rPr>
                <w:noProof/>
                <w:webHidden/>
              </w:rPr>
              <w:fldChar w:fldCharType="separate"/>
            </w:r>
            <w:r w:rsidR="00F27FCB">
              <w:rPr>
                <w:noProof/>
                <w:webHidden/>
              </w:rPr>
              <w:t>41</w:t>
            </w:r>
            <w:r w:rsidR="00F27FCB">
              <w:rPr>
                <w:noProof/>
                <w:webHidden/>
              </w:rPr>
              <w:fldChar w:fldCharType="end"/>
            </w:r>
          </w:hyperlink>
        </w:p>
        <w:p w14:paraId="03310F72" w14:textId="77777777" w:rsidR="00F27FCB" w:rsidRDefault="00307E5A">
          <w:pPr>
            <w:pStyle w:val="TDC3"/>
            <w:tabs>
              <w:tab w:val="left" w:pos="1200"/>
              <w:tab w:val="right" w:leader="dot" w:pos="9736"/>
            </w:tabs>
            <w:rPr>
              <w:rFonts w:eastAsiaTheme="minorEastAsia" w:cstheme="minorBidi"/>
              <w:i w:val="0"/>
              <w:iCs w:val="0"/>
              <w:noProof/>
              <w:sz w:val="22"/>
              <w:szCs w:val="22"/>
              <w:lang w:val="es-EC" w:eastAsia="es-EC"/>
            </w:rPr>
          </w:pPr>
          <w:hyperlink w:anchor="_Toc486797692" w:history="1">
            <w:r w:rsidR="00F27FCB" w:rsidRPr="00771E39">
              <w:rPr>
                <w:rStyle w:val="Hipervnculo"/>
                <w:noProof/>
                <w14:scene3d>
                  <w14:camera w14:prst="orthographicFront"/>
                  <w14:lightRig w14:rig="threePt" w14:dir="t">
                    <w14:rot w14:lat="0" w14:lon="0" w14:rev="0"/>
                  </w14:lightRig>
                </w14:scene3d>
              </w:rPr>
              <w:t>2.3.1</w:t>
            </w:r>
            <w:r w:rsidR="00F27FCB">
              <w:rPr>
                <w:rFonts w:eastAsiaTheme="minorEastAsia" w:cstheme="minorBidi"/>
                <w:i w:val="0"/>
                <w:iCs w:val="0"/>
                <w:noProof/>
                <w:sz w:val="22"/>
                <w:szCs w:val="22"/>
                <w:lang w:val="es-EC" w:eastAsia="es-EC"/>
              </w:rPr>
              <w:tab/>
            </w:r>
            <w:r w:rsidR="00F27FCB" w:rsidRPr="00771E39">
              <w:rPr>
                <w:rStyle w:val="Hipervnculo"/>
                <w:noProof/>
              </w:rPr>
              <w:t>OER RESEARCH HUB</w:t>
            </w:r>
            <w:r w:rsidR="00F27FCB">
              <w:rPr>
                <w:noProof/>
                <w:webHidden/>
              </w:rPr>
              <w:tab/>
            </w:r>
            <w:r w:rsidR="00F27FCB">
              <w:rPr>
                <w:noProof/>
                <w:webHidden/>
              </w:rPr>
              <w:fldChar w:fldCharType="begin"/>
            </w:r>
            <w:r w:rsidR="00F27FCB">
              <w:rPr>
                <w:noProof/>
                <w:webHidden/>
              </w:rPr>
              <w:instrText xml:space="preserve"> PAGEREF _Toc486797692 \h </w:instrText>
            </w:r>
            <w:r w:rsidR="00F27FCB">
              <w:rPr>
                <w:noProof/>
                <w:webHidden/>
              </w:rPr>
            </w:r>
            <w:r w:rsidR="00F27FCB">
              <w:rPr>
                <w:noProof/>
                <w:webHidden/>
              </w:rPr>
              <w:fldChar w:fldCharType="separate"/>
            </w:r>
            <w:r w:rsidR="00F27FCB">
              <w:rPr>
                <w:noProof/>
                <w:webHidden/>
              </w:rPr>
              <w:t>42</w:t>
            </w:r>
            <w:r w:rsidR="00F27FCB">
              <w:rPr>
                <w:noProof/>
                <w:webHidden/>
              </w:rPr>
              <w:fldChar w:fldCharType="end"/>
            </w:r>
          </w:hyperlink>
        </w:p>
        <w:p w14:paraId="0C2A446F" w14:textId="77777777" w:rsidR="00F27FCB" w:rsidRDefault="00307E5A">
          <w:pPr>
            <w:pStyle w:val="TDC3"/>
            <w:tabs>
              <w:tab w:val="left" w:pos="1200"/>
              <w:tab w:val="right" w:leader="dot" w:pos="9736"/>
            </w:tabs>
            <w:rPr>
              <w:rFonts w:eastAsiaTheme="minorEastAsia" w:cstheme="minorBidi"/>
              <w:i w:val="0"/>
              <w:iCs w:val="0"/>
              <w:noProof/>
              <w:sz w:val="22"/>
              <w:szCs w:val="22"/>
              <w:lang w:val="es-EC" w:eastAsia="es-EC"/>
            </w:rPr>
          </w:pPr>
          <w:hyperlink w:anchor="_Toc486797693" w:history="1">
            <w:r w:rsidR="00F27FCB" w:rsidRPr="00771E39">
              <w:rPr>
                <w:rStyle w:val="Hipervnculo"/>
                <w:noProof/>
                <w14:scene3d>
                  <w14:camera w14:prst="orthographicFront"/>
                  <w14:lightRig w14:rig="threePt" w14:dir="t">
                    <w14:rot w14:lat="0" w14:lon="0" w14:rev="0"/>
                  </w14:lightRig>
                </w14:scene3d>
              </w:rPr>
              <w:t>2.3.2</w:t>
            </w:r>
            <w:r w:rsidR="00F27FCB">
              <w:rPr>
                <w:rFonts w:eastAsiaTheme="minorEastAsia" w:cstheme="minorBidi"/>
                <w:i w:val="0"/>
                <w:iCs w:val="0"/>
                <w:noProof/>
                <w:sz w:val="22"/>
                <w:szCs w:val="22"/>
                <w:lang w:val="es-EC" w:eastAsia="es-EC"/>
              </w:rPr>
              <w:tab/>
            </w:r>
            <w:r w:rsidR="00F27FCB" w:rsidRPr="00771E39">
              <w:rPr>
                <w:rStyle w:val="Hipervnculo"/>
                <w:noProof/>
              </w:rPr>
              <w:t>MIT OpenCourseWare 2005 Program Evaluation Findings</w:t>
            </w:r>
            <w:r w:rsidR="00F27FCB">
              <w:rPr>
                <w:noProof/>
                <w:webHidden/>
              </w:rPr>
              <w:tab/>
            </w:r>
            <w:r w:rsidR="00F27FCB">
              <w:rPr>
                <w:noProof/>
                <w:webHidden/>
              </w:rPr>
              <w:fldChar w:fldCharType="begin"/>
            </w:r>
            <w:r w:rsidR="00F27FCB">
              <w:rPr>
                <w:noProof/>
                <w:webHidden/>
              </w:rPr>
              <w:instrText xml:space="preserve"> PAGEREF _Toc486797693 \h </w:instrText>
            </w:r>
            <w:r w:rsidR="00F27FCB">
              <w:rPr>
                <w:noProof/>
                <w:webHidden/>
              </w:rPr>
            </w:r>
            <w:r w:rsidR="00F27FCB">
              <w:rPr>
                <w:noProof/>
                <w:webHidden/>
              </w:rPr>
              <w:fldChar w:fldCharType="separate"/>
            </w:r>
            <w:r w:rsidR="00F27FCB">
              <w:rPr>
                <w:noProof/>
                <w:webHidden/>
              </w:rPr>
              <w:t>44</w:t>
            </w:r>
            <w:r w:rsidR="00F27FCB">
              <w:rPr>
                <w:noProof/>
                <w:webHidden/>
              </w:rPr>
              <w:fldChar w:fldCharType="end"/>
            </w:r>
          </w:hyperlink>
        </w:p>
        <w:p w14:paraId="4C901CC2" w14:textId="77777777" w:rsidR="00F27FCB" w:rsidRDefault="00307E5A">
          <w:pPr>
            <w:pStyle w:val="TDC1"/>
            <w:tabs>
              <w:tab w:val="right" w:leader="dot" w:pos="9736"/>
            </w:tabs>
            <w:rPr>
              <w:rFonts w:eastAsiaTheme="minorEastAsia" w:cstheme="minorBidi"/>
              <w:b w:val="0"/>
              <w:bCs w:val="0"/>
              <w:caps w:val="0"/>
              <w:noProof/>
              <w:sz w:val="22"/>
              <w:szCs w:val="22"/>
              <w:lang w:val="es-EC" w:eastAsia="es-EC"/>
            </w:rPr>
          </w:pPr>
          <w:hyperlink w:anchor="_Toc486797694" w:history="1">
            <w:r w:rsidR="00F27FCB" w:rsidRPr="00771E39">
              <w:rPr>
                <w:rStyle w:val="Hipervnculo"/>
                <w:noProof/>
              </w:rPr>
              <w:t>CAPÍTULO III: MODELO PARA LA EVALUACIÓN DEL IMPACTO DE OCW</w:t>
            </w:r>
            <w:r w:rsidR="00F27FCB">
              <w:rPr>
                <w:noProof/>
                <w:webHidden/>
              </w:rPr>
              <w:tab/>
            </w:r>
            <w:r w:rsidR="00F27FCB">
              <w:rPr>
                <w:noProof/>
                <w:webHidden/>
              </w:rPr>
              <w:fldChar w:fldCharType="begin"/>
            </w:r>
            <w:r w:rsidR="00F27FCB">
              <w:rPr>
                <w:noProof/>
                <w:webHidden/>
              </w:rPr>
              <w:instrText xml:space="preserve"> PAGEREF _Toc486797694 \h </w:instrText>
            </w:r>
            <w:r w:rsidR="00F27FCB">
              <w:rPr>
                <w:noProof/>
                <w:webHidden/>
              </w:rPr>
            </w:r>
            <w:r w:rsidR="00F27FCB">
              <w:rPr>
                <w:noProof/>
                <w:webHidden/>
              </w:rPr>
              <w:fldChar w:fldCharType="separate"/>
            </w:r>
            <w:r w:rsidR="00F27FCB">
              <w:rPr>
                <w:noProof/>
                <w:webHidden/>
              </w:rPr>
              <w:t>46</w:t>
            </w:r>
            <w:r w:rsidR="00F27FCB">
              <w:rPr>
                <w:noProof/>
                <w:webHidden/>
              </w:rPr>
              <w:fldChar w:fldCharType="end"/>
            </w:r>
          </w:hyperlink>
        </w:p>
        <w:p w14:paraId="4FAC256B" w14:textId="77777777" w:rsidR="00F27FCB" w:rsidRDefault="00307E5A">
          <w:pPr>
            <w:pStyle w:val="TDC1"/>
            <w:tabs>
              <w:tab w:val="right" w:leader="dot" w:pos="9736"/>
            </w:tabs>
            <w:rPr>
              <w:rFonts w:eastAsiaTheme="minorEastAsia" w:cstheme="minorBidi"/>
              <w:b w:val="0"/>
              <w:bCs w:val="0"/>
              <w:caps w:val="0"/>
              <w:noProof/>
              <w:sz w:val="22"/>
              <w:szCs w:val="22"/>
              <w:lang w:val="es-EC" w:eastAsia="es-EC"/>
            </w:rPr>
          </w:pPr>
          <w:hyperlink w:anchor="_Toc486797695" w:history="1">
            <w:r w:rsidR="00F27FCB" w:rsidRPr="00771E39">
              <w:rPr>
                <w:rStyle w:val="Hipervnculo"/>
                <w:noProof/>
              </w:rPr>
              <w:t>Modelo para evaluación del Impacto de OCW</w:t>
            </w:r>
            <w:r w:rsidR="00F27FCB">
              <w:rPr>
                <w:noProof/>
                <w:webHidden/>
              </w:rPr>
              <w:tab/>
            </w:r>
            <w:r w:rsidR="00F27FCB">
              <w:rPr>
                <w:noProof/>
                <w:webHidden/>
              </w:rPr>
              <w:fldChar w:fldCharType="begin"/>
            </w:r>
            <w:r w:rsidR="00F27FCB">
              <w:rPr>
                <w:noProof/>
                <w:webHidden/>
              </w:rPr>
              <w:instrText xml:space="preserve"> PAGEREF _Toc486797695 \h </w:instrText>
            </w:r>
            <w:r w:rsidR="00F27FCB">
              <w:rPr>
                <w:noProof/>
                <w:webHidden/>
              </w:rPr>
            </w:r>
            <w:r w:rsidR="00F27FCB">
              <w:rPr>
                <w:noProof/>
                <w:webHidden/>
              </w:rPr>
              <w:fldChar w:fldCharType="separate"/>
            </w:r>
            <w:r w:rsidR="00F27FCB">
              <w:rPr>
                <w:noProof/>
                <w:webHidden/>
              </w:rPr>
              <w:t>47</w:t>
            </w:r>
            <w:r w:rsidR="00F27FCB">
              <w:rPr>
                <w:noProof/>
                <w:webHidden/>
              </w:rPr>
              <w:fldChar w:fldCharType="end"/>
            </w:r>
          </w:hyperlink>
        </w:p>
        <w:p w14:paraId="1A245A75" w14:textId="77777777" w:rsidR="00F27FCB" w:rsidRDefault="00307E5A">
          <w:pPr>
            <w:pStyle w:val="TDC2"/>
            <w:tabs>
              <w:tab w:val="left" w:pos="720"/>
              <w:tab w:val="right" w:leader="dot" w:pos="9736"/>
            </w:tabs>
            <w:rPr>
              <w:rFonts w:eastAsiaTheme="minorEastAsia" w:cstheme="minorBidi"/>
              <w:smallCaps w:val="0"/>
              <w:noProof/>
              <w:sz w:val="22"/>
              <w:szCs w:val="22"/>
              <w:lang w:val="es-EC" w:eastAsia="es-EC"/>
            </w:rPr>
          </w:pPr>
          <w:hyperlink w:anchor="_Toc486797696" w:history="1">
            <w:r w:rsidR="00F27FCB" w:rsidRPr="00771E39">
              <w:rPr>
                <w:rStyle w:val="Hipervnculo"/>
                <w:noProof/>
              </w:rPr>
              <w:t>2.4</w:t>
            </w:r>
            <w:r w:rsidR="00F27FCB">
              <w:rPr>
                <w:rFonts w:eastAsiaTheme="minorEastAsia" w:cstheme="minorBidi"/>
                <w:smallCaps w:val="0"/>
                <w:noProof/>
                <w:sz w:val="22"/>
                <w:szCs w:val="22"/>
                <w:lang w:val="es-EC" w:eastAsia="es-EC"/>
              </w:rPr>
              <w:tab/>
            </w:r>
            <w:r w:rsidR="00F27FCB" w:rsidRPr="00771E39">
              <w:rPr>
                <w:rStyle w:val="Hipervnculo"/>
                <w:noProof/>
              </w:rPr>
              <w:t>Modelo para la evaluación del impacto de OCW</w:t>
            </w:r>
            <w:r w:rsidR="00F27FCB">
              <w:rPr>
                <w:noProof/>
                <w:webHidden/>
              </w:rPr>
              <w:tab/>
            </w:r>
            <w:r w:rsidR="00F27FCB">
              <w:rPr>
                <w:noProof/>
                <w:webHidden/>
              </w:rPr>
              <w:fldChar w:fldCharType="begin"/>
            </w:r>
            <w:r w:rsidR="00F27FCB">
              <w:rPr>
                <w:noProof/>
                <w:webHidden/>
              </w:rPr>
              <w:instrText xml:space="preserve"> PAGEREF _Toc486797696 \h </w:instrText>
            </w:r>
            <w:r w:rsidR="00F27FCB">
              <w:rPr>
                <w:noProof/>
                <w:webHidden/>
              </w:rPr>
            </w:r>
            <w:r w:rsidR="00F27FCB">
              <w:rPr>
                <w:noProof/>
                <w:webHidden/>
              </w:rPr>
              <w:fldChar w:fldCharType="separate"/>
            </w:r>
            <w:r w:rsidR="00F27FCB">
              <w:rPr>
                <w:noProof/>
                <w:webHidden/>
              </w:rPr>
              <w:t>47</w:t>
            </w:r>
            <w:r w:rsidR="00F27FCB">
              <w:rPr>
                <w:noProof/>
                <w:webHidden/>
              </w:rPr>
              <w:fldChar w:fldCharType="end"/>
            </w:r>
          </w:hyperlink>
        </w:p>
        <w:p w14:paraId="7FAEF325" w14:textId="77777777" w:rsidR="00F27FCB" w:rsidRDefault="00307E5A">
          <w:pPr>
            <w:pStyle w:val="TDC2"/>
            <w:tabs>
              <w:tab w:val="left" w:pos="720"/>
              <w:tab w:val="right" w:leader="dot" w:pos="9736"/>
            </w:tabs>
            <w:rPr>
              <w:rFonts w:eastAsiaTheme="minorEastAsia" w:cstheme="minorBidi"/>
              <w:smallCaps w:val="0"/>
              <w:noProof/>
              <w:sz w:val="22"/>
              <w:szCs w:val="22"/>
              <w:lang w:val="es-EC" w:eastAsia="es-EC"/>
            </w:rPr>
          </w:pPr>
          <w:hyperlink w:anchor="_Toc486797697" w:history="1">
            <w:r w:rsidR="00F27FCB" w:rsidRPr="00771E39">
              <w:rPr>
                <w:rStyle w:val="Hipervnculo"/>
                <w:noProof/>
              </w:rPr>
              <w:t>2.5</w:t>
            </w:r>
            <w:r w:rsidR="00F27FCB">
              <w:rPr>
                <w:rFonts w:eastAsiaTheme="minorEastAsia" w:cstheme="minorBidi"/>
                <w:smallCaps w:val="0"/>
                <w:noProof/>
                <w:sz w:val="22"/>
                <w:szCs w:val="22"/>
                <w:lang w:val="es-EC" w:eastAsia="es-EC"/>
              </w:rPr>
              <w:tab/>
            </w:r>
            <w:r w:rsidR="00F27FCB" w:rsidRPr="00771E39">
              <w:rPr>
                <w:rStyle w:val="Hipervnculo"/>
                <w:noProof/>
              </w:rPr>
              <w:t>Evaluación del impacto</w:t>
            </w:r>
            <w:r w:rsidR="00F27FCB">
              <w:rPr>
                <w:noProof/>
                <w:webHidden/>
              </w:rPr>
              <w:tab/>
            </w:r>
            <w:r w:rsidR="00F27FCB">
              <w:rPr>
                <w:noProof/>
                <w:webHidden/>
              </w:rPr>
              <w:fldChar w:fldCharType="begin"/>
            </w:r>
            <w:r w:rsidR="00F27FCB">
              <w:rPr>
                <w:noProof/>
                <w:webHidden/>
              </w:rPr>
              <w:instrText xml:space="preserve"> PAGEREF _Toc486797697 \h </w:instrText>
            </w:r>
            <w:r w:rsidR="00F27FCB">
              <w:rPr>
                <w:noProof/>
                <w:webHidden/>
              </w:rPr>
            </w:r>
            <w:r w:rsidR="00F27FCB">
              <w:rPr>
                <w:noProof/>
                <w:webHidden/>
              </w:rPr>
              <w:fldChar w:fldCharType="separate"/>
            </w:r>
            <w:r w:rsidR="00F27FCB">
              <w:rPr>
                <w:noProof/>
                <w:webHidden/>
              </w:rPr>
              <w:t>48</w:t>
            </w:r>
            <w:r w:rsidR="00F27FCB">
              <w:rPr>
                <w:noProof/>
                <w:webHidden/>
              </w:rPr>
              <w:fldChar w:fldCharType="end"/>
            </w:r>
          </w:hyperlink>
        </w:p>
        <w:p w14:paraId="75B2DEEE" w14:textId="77777777" w:rsidR="00F27FCB" w:rsidRDefault="00307E5A">
          <w:pPr>
            <w:pStyle w:val="TDC3"/>
            <w:tabs>
              <w:tab w:val="left" w:pos="960"/>
              <w:tab w:val="right" w:leader="dot" w:pos="9736"/>
            </w:tabs>
            <w:rPr>
              <w:rFonts w:eastAsiaTheme="minorEastAsia" w:cstheme="minorBidi"/>
              <w:i w:val="0"/>
              <w:iCs w:val="0"/>
              <w:noProof/>
              <w:sz w:val="22"/>
              <w:szCs w:val="22"/>
              <w:lang w:val="es-EC" w:eastAsia="es-EC"/>
            </w:rPr>
          </w:pPr>
          <w:hyperlink w:anchor="_Toc486797698" w:history="1">
            <w:r w:rsidR="00F27FCB" w:rsidRPr="00771E39">
              <w:rPr>
                <w:rStyle w:val="Hipervnculo"/>
                <w:noProof/>
              </w:rPr>
              <w:t>3.1</w:t>
            </w:r>
            <w:r w:rsidR="00F27FCB">
              <w:rPr>
                <w:rFonts w:eastAsiaTheme="minorEastAsia" w:cstheme="minorBidi"/>
                <w:i w:val="0"/>
                <w:iCs w:val="0"/>
                <w:noProof/>
                <w:sz w:val="22"/>
                <w:szCs w:val="22"/>
                <w:lang w:val="es-EC" w:eastAsia="es-EC"/>
              </w:rPr>
              <w:tab/>
            </w:r>
            <w:r w:rsidR="00F27FCB" w:rsidRPr="00771E39">
              <w:rPr>
                <w:rStyle w:val="Hipervnculo"/>
                <w:noProof/>
                <w:shd w:val="clear" w:color="auto" w:fill="FFFFFF"/>
              </w:rPr>
              <w:t>Grupos de estudio</w:t>
            </w:r>
            <w:r w:rsidR="00F27FCB">
              <w:rPr>
                <w:noProof/>
                <w:webHidden/>
              </w:rPr>
              <w:tab/>
            </w:r>
            <w:r w:rsidR="00F27FCB">
              <w:rPr>
                <w:noProof/>
                <w:webHidden/>
              </w:rPr>
              <w:fldChar w:fldCharType="begin"/>
            </w:r>
            <w:r w:rsidR="00F27FCB">
              <w:rPr>
                <w:noProof/>
                <w:webHidden/>
              </w:rPr>
              <w:instrText xml:space="preserve"> PAGEREF _Toc486797698 \h </w:instrText>
            </w:r>
            <w:r w:rsidR="00F27FCB">
              <w:rPr>
                <w:noProof/>
                <w:webHidden/>
              </w:rPr>
            </w:r>
            <w:r w:rsidR="00F27FCB">
              <w:rPr>
                <w:noProof/>
                <w:webHidden/>
              </w:rPr>
              <w:fldChar w:fldCharType="separate"/>
            </w:r>
            <w:r w:rsidR="00F27FCB">
              <w:rPr>
                <w:noProof/>
                <w:webHidden/>
              </w:rPr>
              <w:t>49</w:t>
            </w:r>
            <w:r w:rsidR="00F27FCB">
              <w:rPr>
                <w:noProof/>
                <w:webHidden/>
              </w:rPr>
              <w:fldChar w:fldCharType="end"/>
            </w:r>
          </w:hyperlink>
        </w:p>
        <w:p w14:paraId="6A1F407A" w14:textId="77777777" w:rsidR="00F27FCB" w:rsidRDefault="00307E5A">
          <w:pPr>
            <w:pStyle w:val="TDC3"/>
            <w:tabs>
              <w:tab w:val="left" w:pos="960"/>
              <w:tab w:val="right" w:leader="dot" w:pos="9736"/>
            </w:tabs>
            <w:rPr>
              <w:rFonts w:eastAsiaTheme="minorEastAsia" w:cstheme="minorBidi"/>
              <w:i w:val="0"/>
              <w:iCs w:val="0"/>
              <w:noProof/>
              <w:sz w:val="22"/>
              <w:szCs w:val="22"/>
              <w:lang w:val="es-EC" w:eastAsia="es-EC"/>
            </w:rPr>
          </w:pPr>
          <w:hyperlink w:anchor="_Toc486797699" w:history="1">
            <w:r w:rsidR="00F27FCB" w:rsidRPr="00771E39">
              <w:rPr>
                <w:rStyle w:val="Hipervnculo"/>
                <w:noProof/>
              </w:rPr>
              <w:t>3.2</w:t>
            </w:r>
            <w:r w:rsidR="00F27FCB">
              <w:rPr>
                <w:rFonts w:eastAsiaTheme="minorEastAsia" w:cstheme="minorBidi"/>
                <w:i w:val="0"/>
                <w:iCs w:val="0"/>
                <w:noProof/>
                <w:sz w:val="22"/>
                <w:szCs w:val="22"/>
                <w:lang w:val="es-EC" w:eastAsia="es-EC"/>
              </w:rPr>
              <w:tab/>
            </w:r>
            <w:r w:rsidR="00F27FCB" w:rsidRPr="00771E39">
              <w:rPr>
                <w:rStyle w:val="Hipervnculo"/>
                <w:noProof/>
              </w:rPr>
              <w:t>Criterios para la Evaluación de Impacto</w:t>
            </w:r>
            <w:r w:rsidR="00F27FCB">
              <w:rPr>
                <w:noProof/>
                <w:webHidden/>
              </w:rPr>
              <w:tab/>
            </w:r>
            <w:r w:rsidR="00F27FCB">
              <w:rPr>
                <w:noProof/>
                <w:webHidden/>
              </w:rPr>
              <w:fldChar w:fldCharType="begin"/>
            </w:r>
            <w:r w:rsidR="00F27FCB">
              <w:rPr>
                <w:noProof/>
                <w:webHidden/>
              </w:rPr>
              <w:instrText xml:space="preserve"> PAGEREF _Toc486797699 \h </w:instrText>
            </w:r>
            <w:r w:rsidR="00F27FCB">
              <w:rPr>
                <w:noProof/>
                <w:webHidden/>
              </w:rPr>
            </w:r>
            <w:r w:rsidR="00F27FCB">
              <w:rPr>
                <w:noProof/>
                <w:webHidden/>
              </w:rPr>
              <w:fldChar w:fldCharType="separate"/>
            </w:r>
            <w:r w:rsidR="00F27FCB">
              <w:rPr>
                <w:noProof/>
                <w:webHidden/>
              </w:rPr>
              <w:t>50</w:t>
            </w:r>
            <w:r w:rsidR="00F27FCB">
              <w:rPr>
                <w:noProof/>
                <w:webHidden/>
              </w:rPr>
              <w:fldChar w:fldCharType="end"/>
            </w:r>
          </w:hyperlink>
        </w:p>
        <w:p w14:paraId="4BF97770" w14:textId="77777777" w:rsidR="00F27FCB" w:rsidRDefault="00307E5A">
          <w:pPr>
            <w:pStyle w:val="TDC3"/>
            <w:tabs>
              <w:tab w:val="left" w:pos="960"/>
              <w:tab w:val="right" w:leader="dot" w:pos="9736"/>
            </w:tabs>
            <w:rPr>
              <w:rFonts w:eastAsiaTheme="minorEastAsia" w:cstheme="minorBidi"/>
              <w:i w:val="0"/>
              <w:iCs w:val="0"/>
              <w:noProof/>
              <w:sz w:val="22"/>
              <w:szCs w:val="22"/>
              <w:lang w:val="es-EC" w:eastAsia="es-EC"/>
            </w:rPr>
          </w:pPr>
          <w:hyperlink w:anchor="_Toc486797700" w:history="1">
            <w:r w:rsidR="00F27FCB" w:rsidRPr="00771E39">
              <w:rPr>
                <w:rStyle w:val="Hipervnculo"/>
                <w:noProof/>
              </w:rPr>
              <w:t>3.3</w:t>
            </w:r>
            <w:r w:rsidR="00F27FCB">
              <w:rPr>
                <w:rFonts w:eastAsiaTheme="minorEastAsia" w:cstheme="minorBidi"/>
                <w:i w:val="0"/>
                <w:iCs w:val="0"/>
                <w:noProof/>
                <w:sz w:val="22"/>
                <w:szCs w:val="22"/>
                <w:lang w:val="es-EC" w:eastAsia="es-EC"/>
              </w:rPr>
              <w:tab/>
            </w:r>
            <w:r w:rsidR="00F27FCB" w:rsidRPr="00771E39">
              <w:rPr>
                <w:rStyle w:val="Hipervnculo"/>
                <w:noProof/>
              </w:rPr>
              <w:t>Evaluación del impacto de OCW</w:t>
            </w:r>
            <w:r w:rsidR="00F27FCB">
              <w:rPr>
                <w:noProof/>
                <w:webHidden/>
              </w:rPr>
              <w:tab/>
            </w:r>
            <w:r w:rsidR="00F27FCB">
              <w:rPr>
                <w:noProof/>
                <w:webHidden/>
              </w:rPr>
              <w:fldChar w:fldCharType="begin"/>
            </w:r>
            <w:r w:rsidR="00F27FCB">
              <w:rPr>
                <w:noProof/>
                <w:webHidden/>
              </w:rPr>
              <w:instrText xml:space="preserve"> PAGEREF _Toc486797700 \h </w:instrText>
            </w:r>
            <w:r w:rsidR="00F27FCB">
              <w:rPr>
                <w:noProof/>
                <w:webHidden/>
              </w:rPr>
            </w:r>
            <w:r w:rsidR="00F27FCB">
              <w:rPr>
                <w:noProof/>
                <w:webHidden/>
              </w:rPr>
              <w:fldChar w:fldCharType="separate"/>
            </w:r>
            <w:r w:rsidR="00F27FCB">
              <w:rPr>
                <w:noProof/>
                <w:webHidden/>
              </w:rPr>
              <w:t>51</w:t>
            </w:r>
            <w:r w:rsidR="00F27FCB">
              <w:rPr>
                <w:noProof/>
                <w:webHidden/>
              </w:rPr>
              <w:fldChar w:fldCharType="end"/>
            </w:r>
          </w:hyperlink>
        </w:p>
        <w:p w14:paraId="3C67EBD7" w14:textId="77777777" w:rsidR="00F27FCB" w:rsidRDefault="00307E5A">
          <w:pPr>
            <w:pStyle w:val="TDC4"/>
            <w:tabs>
              <w:tab w:val="left" w:pos="1440"/>
              <w:tab w:val="right" w:leader="dot" w:pos="9736"/>
            </w:tabs>
            <w:rPr>
              <w:rFonts w:eastAsiaTheme="minorEastAsia" w:cstheme="minorBidi"/>
              <w:noProof/>
              <w:sz w:val="22"/>
              <w:szCs w:val="22"/>
              <w:lang w:val="es-EC" w:eastAsia="es-EC"/>
            </w:rPr>
          </w:pPr>
          <w:hyperlink w:anchor="_Toc486797701" w:history="1">
            <w:r w:rsidR="00F27FCB" w:rsidRPr="00771E39">
              <w:rPr>
                <w:rStyle w:val="Hipervnculo"/>
                <w:noProof/>
              </w:rPr>
              <w:t>3.3.1</w:t>
            </w:r>
            <w:r w:rsidR="00F27FCB">
              <w:rPr>
                <w:rFonts w:eastAsiaTheme="minorEastAsia" w:cstheme="minorBidi"/>
                <w:noProof/>
                <w:sz w:val="22"/>
                <w:szCs w:val="22"/>
                <w:lang w:val="es-EC" w:eastAsia="es-EC"/>
              </w:rPr>
              <w:tab/>
            </w:r>
            <w:r w:rsidR="00F27FCB" w:rsidRPr="00771E39">
              <w:rPr>
                <w:rStyle w:val="Hipervnculo"/>
                <w:noProof/>
              </w:rPr>
              <w:t>Técnica de Análisis de datos</w:t>
            </w:r>
            <w:r w:rsidR="00F27FCB">
              <w:rPr>
                <w:noProof/>
                <w:webHidden/>
              </w:rPr>
              <w:tab/>
            </w:r>
            <w:r w:rsidR="00F27FCB">
              <w:rPr>
                <w:noProof/>
                <w:webHidden/>
              </w:rPr>
              <w:fldChar w:fldCharType="begin"/>
            </w:r>
            <w:r w:rsidR="00F27FCB">
              <w:rPr>
                <w:noProof/>
                <w:webHidden/>
              </w:rPr>
              <w:instrText xml:space="preserve"> PAGEREF _Toc486797701 \h </w:instrText>
            </w:r>
            <w:r w:rsidR="00F27FCB">
              <w:rPr>
                <w:noProof/>
                <w:webHidden/>
              </w:rPr>
            </w:r>
            <w:r w:rsidR="00F27FCB">
              <w:rPr>
                <w:noProof/>
                <w:webHidden/>
              </w:rPr>
              <w:fldChar w:fldCharType="separate"/>
            </w:r>
            <w:r w:rsidR="00F27FCB">
              <w:rPr>
                <w:noProof/>
                <w:webHidden/>
              </w:rPr>
              <w:t>51</w:t>
            </w:r>
            <w:r w:rsidR="00F27FCB">
              <w:rPr>
                <w:noProof/>
                <w:webHidden/>
              </w:rPr>
              <w:fldChar w:fldCharType="end"/>
            </w:r>
          </w:hyperlink>
        </w:p>
        <w:p w14:paraId="79CF5D03" w14:textId="77777777" w:rsidR="00F27FCB" w:rsidRDefault="00307E5A">
          <w:pPr>
            <w:pStyle w:val="TDC3"/>
            <w:tabs>
              <w:tab w:val="left" w:pos="960"/>
              <w:tab w:val="right" w:leader="dot" w:pos="9736"/>
            </w:tabs>
            <w:rPr>
              <w:rFonts w:eastAsiaTheme="minorEastAsia" w:cstheme="minorBidi"/>
              <w:i w:val="0"/>
              <w:iCs w:val="0"/>
              <w:noProof/>
              <w:sz w:val="22"/>
              <w:szCs w:val="22"/>
              <w:lang w:val="es-EC" w:eastAsia="es-EC"/>
            </w:rPr>
          </w:pPr>
          <w:hyperlink w:anchor="_Toc486797702" w:history="1">
            <w:r w:rsidR="00F27FCB" w:rsidRPr="00771E39">
              <w:rPr>
                <w:rStyle w:val="Hipervnculo"/>
                <w:noProof/>
              </w:rPr>
              <w:t>4.3</w:t>
            </w:r>
            <w:r w:rsidR="00F27FCB">
              <w:rPr>
                <w:rFonts w:eastAsiaTheme="minorEastAsia" w:cstheme="minorBidi"/>
                <w:i w:val="0"/>
                <w:iCs w:val="0"/>
                <w:noProof/>
                <w:sz w:val="22"/>
                <w:szCs w:val="22"/>
                <w:lang w:val="es-EC" w:eastAsia="es-EC"/>
              </w:rPr>
              <w:tab/>
            </w:r>
            <w:r w:rsidR="00F27FCB" w:rsidRPr="00771E39">
              <w:rPr>
                <w:rStyle w:val="Hipervnculo"/>
                <w:noProof/>
              </w:rPr>
              <w:t>Instrumento para recolección de datos</w:t>
            </w:r>
            <w:r w:rsidR="00F27FCB">
              <w:rPr>
                <w:noProof/>
                <w:webHidden/>
              </w:rPr>
              <w:tab/>
            </w:r>
            <w:r w:rsidR="00F27FCB">
              <w:rPr>
                <w:noProof/>
                <w:webHidden/>
              </w:rPr>
              <w:fldChar w:fldCharType="begin"/>
            </w:r>
            <w:r w:rsidR="00F27FCB">
              <w:rPr>
                <w:noProof/>
                <w:webHidden/>
              </w:rPr>
              <w:instrText xml:space="preserve"> PAGEREF _Toc486797702 \h </w:instrText>
            </w:r>
            <w:r w:rsidR="00F27FCB">
              <w:rPr>
                <w:noProof/>
                <w:webHidden/>
              </w:rPr>
            </w:r>
            <w:r w:rsidR="00F27FCB">
              <w:rPr>
                <w:noProof/>
                <w:webHidden/>
              </w:rPr>
              <w:fldChar w:fldCharType="separate"/>
            </w:r>
            <w:r w:rsidR="00F27FCB">
              <w:rPr>
                <w:noProof/>
                <w:webHidden/>
              </w:rPr>
              <w:t>53</w:t>
            </w:r>
            <w:r w:rsidR="00F27FCB">
              <w:rPr>
                <w:noProof/>
                <w:webHidden/>
              </w:rPr>
              <w:fldChar w:fldCharType="end"/>
            </w:r>
          </w:hyperlink>
        </w:p>
        <w:p w14:paraId="233027FD" w14:textId="77777777" w:rsidR="00F27FCB" w:rsidRDefault="00307E5A">
          <w:pPr>
            <w:pStyle w:val="TDC1"/>
            <w:tabs>
              <w:tab w:val="right" w:leader="dot" w:pos="9736"/>
            </w:tabs>
            <w:rPr>
              <w:rFonts w:eastAsiaTheme="minorEastAsia" w:cstheme="minorBidi"/>
              <w:b w:val="0"/>
              <w:bCs w:val="0"/>
              <w:caps w:val="0"/>
              <w:noProof/>
              <w:sz w:val="22"/>
              <w:szCs w:val="22"/>
              <w:lang w:val="es-EC" w:eastAsia="es-EC"/>
            </w:rPr>
          </w:pPr>
          <w:hyperlink w:anchor="_Toc486797703" w:history="1">
            <w:r w:rsidR="00F27FCB" w:rsidRPr="00771E39">
              <w:rPr>
                <w:rStyle w:val="Hipervnculo"/>
                <w:noProof/>
              </w:rPr>
              <w:t>CAPITULO IV: ANALISIS E INTERPRETACIÓN DE RESULTADOS</w:t>
            </w:r>
            <w:r w:rsidR="00F27FCB">
              <w:rPr>
                <w:noProof/>
                <w:webHidden/>
              </w:rPr>
              <w:tab/>
            </w:r>
            <w:r w:rsidR="00F27FCB">
              <w:rPr>
                <w:noProof/>
                <w:webHidden/>
              </w:rPr>
              <w:fldChar w:fldCharType="begin"/>
            </w:r>
            <w:r w:rsidR="00F27FCB">
              <w:rPr>
                <w:noProof/>
                <w:webHidden/>
              </w:rPr>
              <w:instrText xml:space="preserve"> PAGEREF _Toc486797703 \h </w:instrText>
            </w:r>
            <w:r w:rsidR="00F27FCB">
              <w:rPr>
                <w:noProof/>
                <w:webHidden/>
              </w:rPr>
            </w:r>
            <w:r w:rsidR="00F27FCB">
              <w:rPr>
                <w:noProof/>
                <w:webHidden/>
              </w:rPr>
              <w:fldChar w:fldCharType="separate"/>
            </w:r>
            <w:r w:rsidR="00F27FCB">
              <w:rPr>
                <w:noProof/>
                <w:webHidden/>
              </w:rPr>
              <w:t>58</w:t>
            </w:r>
            <w:r w:rsidR="00F27FCB">
              <w:rPr>
                <w:noProof/>
                <w:webHidden/>
              </w:rPr>
              <w:fldChar w:fldCharType="end"/>
            </w:r>
          </w:hyperlink>
        </w:p>
        <w:p w14:paraId="097ADDF8" w14:textId="77777777" w:rsidR="00F27FCB" w:rsidRDefault="00307E5A">
          <w:pPr>
            <w:pStyle w:val="TDC1"/>
            <w:tabs>
              <w:tab w:val="right" w:leader="dot" w:pos="9736"/>
            </w:tabs>
            <w:rPr>
              <w:rFonts w:eastAsiaTheme="minorEastAsia" w:cstheme="minorBidi"/>
              <w:b w:val="0"/>
              <w:bCs w:val="0"/>
              <w:caps w:val="0"/>
              <w:noProof/>
              <w:sz w:val="22"/>
              <w:szCs w:val="22"/>
              <w:lang w:val="es-EC" w:eastAsia="es-EC"/>
            </w:rPr>
          </w:pPr>
          <w:hyperlink w:anchor="_Toc486797704" w:history="1">
            <w:r w:rsidR="00F27FCB" w:rsidRPr="00771E39">
              <w:rPr>
                <w:rStyle w:val="Hipervnculo"/>
                <w:noProof/>
              </w:rPr>
              <w:t>Alcance que tuvo OCW al producir los resultados observados</w:t>
            </w:r>
            <w:r w:rsidR="00F27FCB">
              <w:rPr>
                <w:noProof/>
                <w:webHidden/>
              </w:rPr>
              <w:tab/>
            </w:r>
            <w:r w:rsidR="00F27FCB">
              <w:rPr>
                <w:noProof/>
                <w:webHidden/>
              </w:rPr>
              <w:fldChar w:fldCharType="begin"/>
            </w:r>
            <w:r w:rsidR="00F27FCB">
              <w:rPr>
                <w:noProof/>
                <w:webHidden/>
              </w:rPr>
              <w:instrText xml:space="preserve"> PAGEREF _Toc486797704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49A22A64" w14:textId="77777777" w:rsidR="00F27FCB" w:rsidRDefault="00307E5A">
          <w:pPr>
            <w:pStyle w:val="TDC3"/>
            <w:tabs>
              <w:tab w:val="left" w:pos="960"/>
              <w:tab w:val="right" w:leader="dot" w:pos="9736"/>
            </w:tabs>
            <w:rPr>
              <w:rFonts w:eastAsiaTheme="minorEastAsia" w:cstheme="minorBidi"/>
              <w:i w:val="0"/>
              <w:iCs w:val="0"/>
              <w:noProof/>
              <w:sz w:val="22"/>
              <w:szCs w:val="22"/>
              <w:lang w:val="es-EC" w:eastAsia="es-EC"/>
            </w:rPr>
          </w:pPr>
          <w:hyperlink w:anchor="_Toc486797705" w:history="1">
            <w:r w:rsidR="00F27FCB" w:rsidRPr="00771E39">
              <w:rPr>
                <w:rStyle w:val="Hipervnculo"/>
                <w:noProof/>
              </w:rPr>
              <w:t>4.1</w:t>
            </w:r>
            <w:r w:rsidR="00F27FCB">
              <w:rPr>
                <w:rFonts w:eastAsiaTheme="minorEastAsia" w:cstheme="minorBidi"/>
                <w:i w:val="0"/>
                <w:iCs w:val="0"/>
                <w:noProof/>
                <w:sz w:val="22"/>
                <w:szCs w:val="22"/>
                <w:lang w:val="es-EC" w:eastAsia="es-EC"/>
              </w:rPr>
              <w:tab/>
            </w:r>
            <w:r w:rsidR="00F27FCB" w:rsidRPr="00771E39">
              <w:rPr>
                <w:rStyle w:val="Hipervnculo"/>
                <w:noProof/>
              </w:rPr>
              <w:t>Síntesis de la evidencia</w:t>
            </w:r>
            <w:r w:rsidR="00F27FCB">
              <w:rPr>
                <w:noProof/>
                <w:webHidden/>
              </w:rPr>
              <w:tab/>
            </w:r>
            <w:r w:rsidR="00F27FCB">
              <w:rPr>
                <w:noProof/>
                <w:webHidden/>
              </w:rPr>
              <w:fldChar w:fldCharType="begin"/>
            </w:r>
            <w:r w:rsidR="00F27FCB">
              <w:rPr>
                <w:noProof/>
                <w:webHidden/>
              </w:rPr>
              <w:instrText xml:space="preserve"> PAGEREF _Toc486797705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6D411A1D" w14:textId="77777777" w:rsidR="00F27FCB" w:rsidRDefault="00307E5A">
          <w:pPr>
            <w:pStyle w:val="TDC3"/>
            <w:tabs>
              <w:tab w:val="left" w:pos="960"/>
              <w:tab w:val="right" w:leader="dot" w:pos="9736"/>
            </w:tabs>
            <w:rPr>
              <w:rFonts w:eastAsiaTheme="minorEastAsia" w:cstheme="minorBidi"/>
              <w:i w:val="0"/>
              <w:iCs w:val="0"/>
              <w:noProof/>
              <w:sz w:val="22"/>
              <w:szCs w:val="22"/>
              <w:lang w:val="es-EC" w:eastAsia="es-EC"/>
            </w:rPr>
          </w:pPr>
          <w:hyperlink w:anchor="_Toc486797706" w:history="1">
            <w:r w:rsidR="00F27FCB" w:rsidRPr="00771E39">
              <w:rPr>
                <w:rStyle w:val="Hipervnculo"/>
                <w:noProof/>
              </w:rPr>
              <w:t>4.2</w:t>
            </w:r>
            <w:r w:rsidR="00F27FCB">
              <w:rPr>
                <w:rFonts w:eastAsiaTheme="minorEastAsia" w:cstheme="minorBidi"/>
                <w:i w:val="0"/>
                <w:iCs w:val="0"/>
                <w:noProof/>
                <w:sz w:val="22"/>
                <w:szCs w:val="22"/>
                <w:lang w:val="es-EC" w:eastAsia="es-EC"/>
              </w:rPr>
              <w:tab/>
            </w:r>
            <w:r w:rsidR="00F27FCB" w:rsidRPr="00771E39">
              <w:rPr>
                <w:rStyle w:val="Hipervnculo"/>
                <w:noProof/>
              </w:rPr>
              <w:t>Informe de los hallazgos</w:t>
            </w:r>
            <w:r w:rsidR="00F27FCB">
              <w:rPr>
                <w:noProof/>
                <w:webHidden/>
              </w:rPr>
              <w:tab/>
            </w:r>
            <w:r w:rsidR="00F27FCB">
              <w:rPr>
                <w:noProof/>
                <w:webHidden/>
              </w:rPr>
              <w:fldChar w:fldCharType="begin"/>
            </w:r>
            <w:r w:rsidR="00F27FCB">
              <w:rPr>
                <w:noProof/>
                <w:webHidden/>
              </w:rPr>
              <w:instrText xml:space="preserve"> PAGEREF _Toc486797706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7593B7ED" w14:textId="77777777" w:rsidR="00F27FCB" w:rsidRDefault="00307E5A">
          <w:pPr>
            <w:pStyle w:val="TDC3"/>
            <w:tabs>
              <w:tab w:val="left" w:pos="960"/>
              <w:tab w:val="right" w:leader="dot" w:pos="9736"/>
            </w:tabs>
            <w:rPr>
              <w:rFonts w:eastAsiaTheme="minorEastAsia" w:cstheme="minorBidi"/>
              <w:i w:val="0"/>
              <w:iCs w:val="0"/>
              <w:noProof/>
              <w:sz w:val="22"/>
              <w:szCs w:val="22"/>
              <w:lang w:val="es-EC" w:eastAsia="es-EC"/>
            </w:rPr>
          </w:pPr>
          <w:hyperlink w:anchor="_Toc486797707" w:history="1">
            <w:r w:rsidR="00F27FCB" w:rsidRPr="00771E39">
              <w:rPr>
                <w:rStyle w:val="Hipervnculo"/>
                <w:noProof/>
              </w:rPr>
              <w:t>4.3</w:t>
            </w:r>
            <w:r w:rsidR="00F27FCB">
              <w:rPr>
                <w:rFonts w:eastAsiaTheme="minorEastAsia" w:cstheme="minorBidi"/>
                <w:i w:val="0"/>
                <w:iCs w:val="0"/>
                <w:noProof/>
                <w:sz w:val="22"/>
                <w:szCs w:val="22"/>
                <w:lang w:val="es-EC" w:eastAsia="es-EC"/>
              </w:rPr>
              <w:tab/>
            </w:r>
            <w:r w:rsidR="00F27FCB" w:rsidRPr="00771E39">
              <w:rPr>
                <w:rStyle w:val="Hipervnculo"/>
                <w:noProof/>
              </w:rPr>
              <w:t>Conclusiones</w:t>
            </w:r>
            <w:r w:rsidR="00F27FCB">
              <w:rPr>
                <w:noProof/>
                <w:webHidden/>
              </w:rPr>
              <w:tab/>
            </w:r>
            <w:r w:rsidR="00F27FCB">
              <w:rPr>
                <w:noProof/>
                <w:webHidden/>
              </w:rPr>
              <w:fldChar w:fldCharType="begin"/>
            </w:r>
            <w:r w:rsidR="00F27FCB">
              <w:rPr>
                <w:noProof/>
                <w:webHidden/>
              </w:rPr>
              <w:instrText xml:space="preserve"> PAGEREF _Toc486797707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3F0406CB" w14:textId="77777777" w:rsidR="00F27FCB" w:rsidRDefault="00307E5A">
          <w:pPr>
            <w:pStyle w:val="TDC3"/>
            <w:tabs>
              <w:tab w:val="left" w:pos="960"/>
              <w:tab w:val="right" w:leader="dot" w:pos="9736"/>
            </w:tabs>
            <w:rPr>
              <w:rFonts w:eastAsiaTheme="minorEastAsia" w:cstheme="minorBidi"/>
              <w:i w:val="0"/>
              <w:iCs w:val="0"/>
              <w:noProof/>
              <w:sz w:val="22"/>
              <w:szCs w:val="22"/>
              <w:lang w:val="es-EC" w:eastAsia="es-EC"/>
            </w:rPr>
          </w:pPr>
          <w:hyperlink w:anchor="_Toc486797708" w:history="1">
            <w:r w:rsidR="00F27FCB" w:rsidRPr="00771E39">
              <w:rPr>
                <w:rStyle w:val="Hipervnculo"/>
                <w:noProof/>
              </w:rPr>
              <w:t>4.4</w:t>
            </w:r>
            <w:r w:rsidR="00F27FCB">
              <w:rPr>
                <w:rFonts w:eastAsiaTheme="minorEastAsia" w:cstheme="minorBidi"/>
                <w:i w:val="0"/>
                <w:iCs w:val="0"/>
                <w:noProof/>
                <w:sz w:val="22"/>
                <w:szCs w:val="22"/>
                <w:lang w:val="es-EC" w:eastAsia="es-EC"/>
              </w:rPr>
              <w:tab/>
            </w:r>
            <w:r w:rsidR="00F27FCB" w:rsidRPr="00771E39">
              <w:rPr>
                <w:rStyle w:val="Hipervnculo"/>
                <w:noProof/>
              </w:rPr>
              <w:t>Recomendaciones</w:t>
            </w:r>
            <w:r w:rsidR="00F27FCB">
              <w:rPr>
                <w:noProof/>
                <w:webHidden/>
              </w:rPr>
              <w:tab/>
            </w:r>
            <w:r w:rsidR="00F27FCB">
              <w:rPr>
                <w:noProof/>
                <w:webHidden/>
              </w:rPr>
              <w:fldChar w:fldCharType="begin"/>
            </w:r>
            <w:r w:rsidR="00F27FCB">
              <w:rPr>
                <w:noProof/>
                <w:webHidden/>
              </w:rPr>
              <w:instrText xml:space="preserve"> PAGEREF _Toc486797708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188571CA" w14:textId="77777777" w:rsidR="00F27FCB" w:rsidRDefault="00307E5A">
          <w:pPr>
            <w:pStyle w:val="TDC1"/>
            <w:tabs>
              <w:tab w:val="right" w:leader="dot" w:pos="9736"/>
            </w:tabs>
            <w:rPr>
              <w:rFonts w:eastAsiaTheme="minorEastAsia" w:cstheme="minorBidi"/>
              <w:b w:val="0"/>
              <w:bCs w:val="0"/>
              <w:caps w:val="0"/>
              <w:noProof/>
              <w:sz w:val="22"/>
              <w:szCs w:val="22"/>
              <w:lang w:val="es-EC" w:eastAsia="es-EC"/>
            </w:rPr>
          </w:pPr>
          <w:hyperlink w:anchor="_Toc486797709" w:history="1">
            <w:r w:rsidR="00F27FCB" w:rsidRPr="00771E39">
              <w:rPr>
                <w:rStyle w:val="Hipervnculo"/>
                <w:noProof/>
              </w:rPr>
              <w:t>Bibliografía</w:t>
            </w:r>
            <w:r w:rsidR="00F27FCB">
              <w:rPr>
                <w:noProof/>
                <w:webHidden/>
              </w:rPr>
              <w:tab/>
            </w:r>
            <w:r w:rsidR="00F27FCB">
              <w:rPr>
                <w:noProof/>
                <w:webHidden/>
              </w:rPr>
              <w:fldChar w:fldCharType="begin"/>
            </w:r>
            <w:r w:rsidR="00F27FCB">
              <w:rPr>
                <w:noProof/>
                <w:webHidden/>
              </w:rPr>
              <w:instrText xml:space="preserve"> PAGEREF _Toc486797709 \h </w:instrText>
            </w:r>
            <w:r w:rsidR="00F27FCB">
              <w:rPr>
                <w:noProof/>
                <w:webHidden/>
              </w:rPr>
            </w:r>
            <w:r w:rsidR="00F27FCB">
              <w:rPr>
                <w:noProof/>
                <w:webHidden/>
              </w:rPr>
              <w:fldChar w:fldCharType="separate"/>
            </w:r>
            <w:r w:rsidR="00F27FCB">
              <w:rPr>
                <w:noProof/>
                <w:webHidden/>
              </w:rPr>
              <w:t>60</w:t>
            </w:r>
            <w:r w:rsidR="00F27FCB">
              <w:rPr>
                <w:noProof/>
                <w:webHidden/>
              </w:rPr>
              <w:fldChar w:fldCharType="end"/>
            </w:r>
          </w:hyperlink>
        </w:p>
        <w:p w14:paraId="781E62BF" w14:textId="1627E217" w:rsidR="00A85533" w:rsidRPr="00261335" w:rsidRDefault="00FD2AD4" w:rsidP="00CE0BB9">
          <w:pPr>
            <w:rPr>
              <w:rFonts w:cs="Arial"/>
              <w:sz w:val="22"/>
            </w:rPr>
          </w:pPr>
          <w:r>
            <w:rPr>
              <w:rFonts w:asciiTheme="minorHAnsi" w:hAnsiTheme="minorHAnsi" w:cs="Arial"/>
              <w:sz w:val="22"/>
              <w:szCs w:val="20"/>
            </w:rPr>
            <w:fldChar w:fldCharType="end"/>
          </w:r>
        </w:p>
      </w:sdtContent>
    </w:sdt>
    <w:p w14:paraId="1F4E65BA" w14:textId="77777777" w:rsidR="00447EA2" w:rsidRPr="00261335" w:rsidRDefault="00A85533" w:rsidP="00CE0BB9">
      <w:pPr>
        <w:spacing w:line="259" w:lineRule="auto"/>
        <w:rPr>
          <w:rFonts w:cs="Arial"/>
          <w:sz w:val="22"/>
        </w:rPr>
        <w:sectPr w:rsidR="00447EA2" w:rsidRPr="00261335" w:rsidSect="008C4249">
          <w:footerReference w:type="default" r:id="rId9"/>
          <w:pgSz w:w="11906" w:h="16838"/>
          <w:pgMar w:top="1440" w:right="1080" w:bottom="1440" w:left="1080" w:header="708" w:footer="708" w:gutter="0"/>
          <w:pgNumType w:fmt="lowerRoman" w:start="1"/>
          <w:cols w:space="708"/>
          <w:titlePg/>
          <w:docGrid w:linePitch="360"/>
        </w:sectPr>
      </w:pPr>
      <w:r w:rsidRPr="00261335">
        <w:rPr>
          <w:rFonts w:cs="Arial"/>
          <w:sz w:val="22"/>
        </w:rPr>
        <w:br w:type="page"/>
      </w:r>
    </w:p>
    <w:p w14:paraId="7851D34C" w14:textId="5AA615CC" w:rsidR="008539CC" w:rsidRDefault="008539CC" w:rsidP="001A217B">
      <w:pPr>
        <w:pStyle w:val="Ttulo1"/>
      </w:pPr>
      <w:bookmarkStart w:id="9" w:name="_Toc486797673"/>
      <w:r w:rsidRPr="00135A17">
        <w:lastRenderedPageBreak/>
        <w:t>I</w:t>
      </w:r>
      <w:bookmarkEnd w:id="5"/>
      <w:bookmarkEnd w:id="6"/>
      <w:r w:rsidR="006303C3">
        <w:t>NTRODUCCIÓN</w:t>
      </w:r>
      <w:bookmarkEnd w:id="7"/>
      <w:bookmarkEnd w:id="9"/>
    </w:p>
    <w:p w14:paraId="00F6015C" w14:textId="77777777" w:rsidR="003D6060" w:rsidRDefault="003D6060" w:rsidP="00E37B75"/>
    <w:p w14:paraId="43E62F31" w14:textId="04E7131C" w:rsidR="00F60293" w:rsidRDefault="37EA8DA4" w:rsidP="00F60293">
      <w:proofErr w:type="spellStart"/>
      <w:r>
        <w:t>OpenCourseWare</w:t>
      </w:r>
      <w:proofErr w:type="spellEnd"/>
      <w:r>
        <w:t xml:space="preserve"> </w:t>
      </w:r>
      <w:r w:rsidR="00CB794D">
        <w:t xml:space="preserve">(OCW) </w:t>
      </w:r>
      <w:r>
        <w:t>es un recurso educativo de aprendizaje digital, en el cual se realizan publicaciones de material educativo</w:t>
      </w:r>
      <w:r w:rsidR="00A310C0">
        <w:t xml:space="preserve"> de nivel universitario de alta calidad</w:t>
      </w:r>
      <w:r>
        <w:t>, creado por docentes, y accedido gratuitamente por estu</w:t>
      </w:r>
      <w:r w:rsidR="00021115">
        <w:t>diantes, autodidactas y profesionales</w:t>
      </w:r>
      <w:r>
        <w:t xml:space="preserve"> en general, este recurso educativo ha cambiado la perspectiva de la educación superior</w:t>
      </w:r>
      <w:r w:rsidR="00533D2F">
        <w:t xml:space="preserve"> </w:t>
      </w:r>
      <w:r w:rsidR="00021115">
        <w:t>moderna</w:t>
      </w:r>
      <w:r w:rsidR="00E95886">
        <w:fldChar w:fldCharType="begin" w:fldLock="1"/>
      </w:r>
      <w:r w:rsidR="00117FD4">
        <w:instrText>ADDIN CSL_CITATION { "citationItems" : [ { "id" : "ITEM-1", "itemData" : { "abstract" : "E sta Gu\u00eda comprende tres secciones. La primera \u2013un resumen de los asuntos clave\u2013 se presenta bajo la forma de un conjunto de \" Preguntas Frecuentes \" . Su objetivo es proporcionar al lector una introducci\u00f3n r\u00e1pida y de f\u00e1cil utilizaci\u00f3n a los Recursos Educativos Abiertos (REA) y a los asuntos clave que deben considerarse al buscar la manera m\u00e1s eficaz de utilizar los REA. La segunda secci\u00f3n contiene un an\u00e1lisis m\u00e1s extenso de esos asuntos, los cuales se presentan bajo la forma de un art\u00edculo tradicional de investigaci\u00f3n. Para los que est\u00e9n interesados en estudiar m\u00e1s a fondo los REA, la secci\u00f3n servir\u00e1 como auxilio para defender la causa de los REA con m\u00e1s fundamento. La tercera secci\u00f3n constituye un conjunto de ap\u00e9ndices, los cuales contienen informaci\u00f3n m\u00e1s detallada sobre \u00e1reas espec\u00edficas relevantes para los REA. Dichos ap\u00e9ndices se destinan a personas que est\u00e9n buscando informaci\u00f3n fidedigna sobre alguna \u00e1rea espec\u00edfica de inter\u00e9s.", "author" : [ { "dropping-particle" : "", "family" : "Neil Butcher, Asha Kanwar (COL)", "given" : "Stamenka Uvalic\u00b4-Trumbic\u00b4 (UNESCO)", "non-dropping-particle" : "", "parse-names" : false, "suffix" : "" } ], "id" : "ITEM-1", "issued" : { "date-parts" : [ [ "2015" ] ] }, "title" : "Gu\u00eda B\u00e1sica de Recursos Educativos Abiertos (REA) Sector de la Comunicaci\u00f3n e Informaci\u00f3n", "type" : "article-journal" }, "uris" : [ "http://www.mendeley.com/documents/?uuid=a9ac8482-4fc0-39a8-88e2-85d16f7353d4" ] } ], "mendeley" : { "formattedCitation" : "(Neil Butcher, Asha Kanwar (COL), 2015)", "manualFormatting" : "( Butcher N. &amp;  Kanwar A, 2015)", "plainTextFormattedCitation" : "(Neil Butcher, Asha Kanwar (COL), 2015)", "previouslyFormattedCitation" : "(Neil Butcher, Asha Kanwar (COL), 2015)" }, "properties" : { "noteIndex" : 0 }, "schema" : "https://github.com/citation-style-language/schema/raw/master/csl-citation.json" }</w:instrText>
      </w:r>
      <w:r w:rsidR="00E95886">
        <w:fldChar w:fldCharType="separate"/>
      </w:r>
      <w:r w:rsidR="00E95886" w:rsidRPr="00E95886">
        <w:rPr>
          <w:noProof/>
        </w:rPr>
        <w:t>( Butcher</w:t>
      </w:r>
      <w:r w:rsidR="00C9429B">
        <w:rPr>
          <w:noProof/>
        </w:rPr>
        <w:t xml:space="preserve"> N. &amp; </w:t>
      </w:r>
      <w:r w:rsidR="00E95886" w:rsidRPr="00E95886">
        <w:rPr>
          <w:noProof/>
        </w:rPr>
        <w:t xml:space="preserve"> Kanwar</w:t>
      </w:r>
      <w:r w:rsidR="00C9429B">
        <w:rPr>
          <w:noProof/>
        </w:rPr>
        <w:t xml:space="preserve"> A</w:t>
      </w:r>
      <w:r w:rsidR="00E95886" w:rsidRPr="00E95886">
        <w:rPr>
          <w:noProof/>
        </w:rPr>
        <w:t>, 2015)</w:t>
      </w:r>
      <w:r w:rsidR="00E95886">
        <w:fldChar w:fldCharType="end"/>
      </w:r>
      <w:r>
        <w:t>.</w:t>
      </w:r>
      <w:r w:rsidR="00453278">
        <w:t xml:space="preserve"> Sin </w:t>
      </w:r>
      <w:proofErr w:type="gramStart"/>
      <w:r w:rsidR="00453278">
        <w:t>embargo</w:t>
      </w:r>
      <w:proofErr w:type="gramEnd"/>
      <w:r w:rsidR="00453278">
        <w:t xml:space="preserve"> la </w:t>
      </w:r>
      <w:r w:rsidR="00477134">
        <w:t>importancia</w:t>
      </w:r>
      <w:r w:rsidR="00453278">
        <w:t xml:space="preserve"> de </w:t>
      </w:r>
      <w:r w:rsidR="002924B2">
        <w:t xml:space="preserve">los OCW </w:t>
      </w:r>
      <w:r w:rsidR="00453278">
        <w:t>no</w:t>
      </w:r>
      <w:r w:rsidR="00742220">
        <w:t xml:space="preserve"> se ha comprobado</w:t>
      </w:r>
      <w:r w:rsidR="00021115">
        <w:t xml:space="preserve"> su</w:t>
      </w:r>
      <w:r w:rsidR="00742220">
        <w:t xml:space="preserve"> objetividad </w:t>
      </w:r>
      <w:r w:rsidR="00453278">
        <w:t xml:space="preserve">  en las universidades como recurso educativo abierto (REA) </w:t>
      </w:r>
      <w:r w:rsidR="00453278" w:rsidRPr="00144398">
        <w:t>y a través de esto proponer un escenario más acorde a modalidad actual de aprendizaje.</w:t>
      </w:r>
    </w:p>
    <w:p w14:paraId="7D319285" w14:textId="7E03B56A" w:rsidR="00F32687" w:rsidRDefault="002924B2" w:rsidP="00E37B75">
      <w:r>
        <w:t>Es necesario de</w:t>
      </w:r>
      <w:r w:rsidR="00F32687">
        <w:t xml:space="preserve">terminar </w:t>
      </w:r>
      <w:r w:rsidR="0049313B">
        <w:t>cuáles</w:t>
      </w:r>
      <w:r w:rsidR="00F32687">
        <w:t xml:space="preserve"> son los factores </w:t>
      </w:r>
      <w:proofErr w:type="gramStart"/>
      <w:r w:rsidR="0049313B">
        <w:t xml:space="preserve">que </w:t>
      </w:r>
      <w:r>
        <w:t xml:space="preserve"> midan</w:t>
      </w:r>
      <w:proofErr w:type="gramEnd"/>
      <w:r>
        <w:t xml:space="preserve"> los cambios </w:t>
      </w:r>
      <w:r w:rsidR="00B53235">
        <w:t>inherentes</w:t>
      </w:r>
      <w:r>
        <w:t xml:space="preserve"> que representen la intervención de los OCW dentro de </w:t>
      </w:r>
      <w:r w:rsidR="00B53235">
        <w:t>las instituciones,</w:t>
      </w:r>
      <w:r>
        <w:t xml:space="preserve"> </w:t>
      </w:r>
      <w:r w:rsidR="00B53235">
        <w:t xml:space="preserve"> empresas, usuarios y sociedad en general como un recurso educativo de fácil acceso</w:t>
      </w:r>
      <w:r w:rsidR="0049313B">
        <w:t>.</w:t>
      </w:r>
    </w:p>
    <w:p w14:paraId="5349025F" w14:textId="3B277A4B" w:rsidR="00E37B75" w:rsidRDefault="5CBE0531" w:rsidP="00E37B75">
      <w:r>
        <w:t>La evaluación del impacto que tienen los OCW en las instituciones permitirá medir los efectos positivos y negativos, además de exponer efectos directos e indirectos que produce la intervención de los OCW.</w:t>
      </w:r>
    </w:p>
    <w:p w14:paraId="1D5F8B93" w14:textId="454AC752" w:rsidR="00E37B75" w:rsidRDefault="5CBE0531" w:rsidP="00E37B75">
      <w:r>
        <w:t xml:space="preserve">Considerando esta situación el presente trabajo de investigación tiene como objetivo la implementación de un modelo </w:t>
      </w:r>
      <w:proofErr w:type="gramStart"/>
      <w:r>
        <w:t>que  permita</w:t>
      </w:r>
      <w:proofErr w:type="gramEnd"/>
      <w:r>
        <w:t xml:space="preserve"> iden</w:t>
      </w:r>
      <w:r w:rsidR="00533D2F">
        <w:t>tificar y</w:t>
      </w:r>
      <w:r>
        <w:t xml:space="preserve"> evaluar </w:t>
      </w:r>
      <w:r w:rsidR="001810B8">
        <w:t>el impacto</w:t>
      </w:r>
      <w:r>
        <w:t xml:space="preserve"> del uso de recursos educativos abiertos en las universidades, el modelo se probará como caso de estudio </w:t>
      </w:r>
      <w:r w:rsidR="001810B8">
        <w:t>en la Universidad Técnica Particular de Loja (</w:t>
      </w:r>
      <w:r>
        <w:t>UTPL</w:t>
      </w:r>
      <w:r w:rsidR="001810B8">
        <w:t>)</w:t>
      </w:r>
      <w:r>
        <w:t xml:space="preserve"> con el propósito de informar acerca de los beneficios que ha tenido la implementación de este programa y proponer mejoras para su mayor inserción en el mundo del aprendizaje.</w:t>
      </w:r>
    </w:p>
    <w:p w14:paraId="024F970E" w14:textId="77777777" w:rsidR="00E37B75" w:rsidRDefault="5CBE0531" w:rsidP="00E37B75">
      <w:r>
        <w:t>Para el cumplimiento de este objetivo se consideró lo siguiente:</w:t>
      </w:r>
    </w:p>
    <w:p w14:paraId="7FCC5CC9" w14:textId="68B0B2B7" w:rsidR="00E37B75" w:rsidRPr="00427D16" w:rsidRDefault="5CBE0531" w:rsidP="00AA75BB">
      <w:pPr>
        <w:pStyle w:val="Prrafodelista"/>
        <w:numPr>
          <w:ilvl w:val="0"/>
          <w:numId w:val="8"/>
        </w:numPr>
      </w:pPr>
      <w:r w:rsidRPr="00C87D5F">
        <w:t>Analizar proyectos de inclusión de REA en instituciones superiores</w:t>
      </w:r>
    </w:p>
    <w:p w14:paraId="65449849" w14:textId="5DC5078C" w:rsidR="00E37B75" w:rsidRPr="00C87D5F" w:rsidRDefault="5CBE0531" w:rsidP="00AA75BB">
      <w:pPr>
        <w:pStyle w:val="Prrafodelista"/>
        <w:numPr>
          <w:ilvl w:val="0"/>
          <w:numId w:val="8"/>
        </w:numPr>
      </w:pPr>
      <w:r w:rsidRPr="00C87D5F">
        <w:t>Analizar modelos para evaluar el impacto del uso de REA en las universidades.</w:t>
      </w:r>
    </w:p>
    <w:p w14:paraId="4AD4DD8F" w14:textId="6F83022F" w:rsidR="00E37B75" w:rsidRPr="00427D16" w:rsidRDefault="00C87D5F" w:rsidP="00AA75BB">
      <w:pPr>
        <w:pStyle w:val="Prrafodelista"/>
        <w:numPr>
          <w:ilvl w:val="0"/>
          <w:numId w:val="8"/>
        </w:numPr>
      </w:pPr>
      <w:r>
        <w:t>Desarrollar un modelo que</w:t>
      </w:r>
      <w:r w:rsidR="5CBE0531">
        <w:t xml:space="preserve"> permita evaluar el impacto de acuerdo a la intervención de OCW.</w:t>
      </w:r>
    </w:p>
    <w:p w14:paraId="68394062" w14:textId="4BBA5623" w:rsidR="00E37B75" w:rsidRPr="00427D16" w:rsidRDefault="5CBE0531" w:rsidP="00AA75BB">
      <w:pPr>
        <w:pStyle w:val="Prrafodelista"/>
        <w:numPr>
          <w:ilvl w:val="0"/>
          <w:numId w:val="8"/>
        </w:numPr>
      </w:pPr>
      <w:r>
        <w:lastRenderedPageBreak/>
        <w:t>Implementa</w:t>
      </w:r>
      <w:r w:rsidR="00C87D5F" w:rsidRPr="00C87D5F">
        <w:t xml:space="preserve">r </w:t>
      </w:r>
      <w:r>
        <w:t xml:space="preserve">herramientas para evaluar el impacto de la </w:t>
      </w:r>
      <w:r w:rsidR="00C87D5F">
        <w:t>inclusión de OCW en la universidad</w:t>
      </w:r>
    </w:p>
    <w:p w14:paraId="6F4CFEF5" w14:textId="0FF7AD87" w:rsidR="00E37B75" w:rsidRPr="001810B8" w:rsidRDefault="5CBE0531" w:rsidP="00AA75BB">
      <w:pPr>
        <w:pStyle w:val="Prrafodelista"/>
        <w:numPr>
          <w:ilvl w:val="0"/>
          <w:numId w:val="8"/>
        </w:numPr>
      </w:pPr>
      <w:r>
        <w:t xml:space="preserve">Analizar los resultados </w:t>
      </w:r>
      <w:r w:rsidRPr="00C87D5F">
        <w:t>de la evaluación de impacto</w:t>
      </w:r>
    </w:p>
    <w:p w14:paraId="0E35F9CC" w14:textId="3671C367" w:rsidR="00E37B75" w:rsidRPr="006068B4" w:rsidRDefault="5CBE0531" w:rsidP="00EA5717">
      <w:pPr>
        <w:ind w:left="360"/>
      </w:pPr>
      <w:r>
        <w:t>La estructura de esta investigación comprende los siguientes capítulos:</w:t>
      </w:r>
    </w:p>
    <w:p w14:paraId="45620548" w14:textId="3BB0A225" w:rsidR="00EA5717" w:rsidRDefault="00EA5717" w:rsidP="00AA75BB">
      <w:pPr>
        <w:pStyle w:val="Prrafodelista"/>
        <w:numPr>
          <w:ilvl w:val="0"/>
          <w:numId w:val="8"/>
        </w:numPr>
      </w:pPr>
      <w:r>
        <w:t>Capítulo 1</w:t>
      </w:r>
      <w:r w:rsidR="5CBE0531">
        <w:t xml:space="preserve">.- Estado del </w:t>
      </w:r>
      <w:r w:rsidR="0000172C">
        <w:t>Arte. -</w:t>
      </w:r>
      <w:r w:rsidR="5CBE0531">
        <w:t xml:space="preserve"> Se define que son los Recursos Educativos Abiertos, se presenta sus características básicas, y </w:t>
      </w:r>
      <w:r w:rsidR="00095E70">
        <w:t>tipos de</w:t>
      </w:r>
      <w:r w:rsidR="5CBE0531">
        <w:t xml:space="preserve"> contenido REA, especialmente con referencia a los OCW (</w:t>
      </w:r>
      <w:proofErr w:type="spellStart"/>
      <w:r w:rsidR="5CBE0531">
        <w:t>OpenCourseWare</w:t>
      </w:r>
      <w:proofErr w:type="spellEnd"/>
      <w:r w:rsidR="5CBE0531">
        <w:t xml:space="preserve">), se investiga de manera amplia </w:t>
      </w:r>
      <w:r w:rsidR="00533D2F">
        <w:t xml:space="preserve">los </w:t>
      </w:r>
      <w:r w:rsidR="001810B8">
        <w:t>OCW</w:t>
      </w:r>
      <w:r w:rsidR="5CBE0531">
        <w:t xml:space="preserve"> y MOOC.</w:t>
      </w:r>
    </w:p>
    <w:p w14:paraId="02EE064E" w14:textId="02FC2A77" w:rsidR="00E37B75" w:rsidRDefault="00EA5717" w:rsidP="00AA75BB">
      <w:pPr>
        <w:pStyle w:val="Prrafodelista"/>
        <w:numPr>
          <w:ilvl w:val="0"/>
          <w:numId w:val="8"/>
        </w:numPr>
      </w:pPr>
      <w:r>
        <w:t xml:space="preserve">Capítulo 2.- Importancia de los Recursos Educativos Abiertos en las </w:t>
      </w:r>
      <w:r w:rsidR="00095E70">
        <w:t>universidades. -</w:t>
      </w:r>
      <w:r>
        <w:t xml:space="preserve"> Descripción de la trascendencia de </w:t>
      </w:r>
      <w:r w:rsidR="00095E70">
        <w:t>REA, su</w:t>
      </w:r>
      <w:r>
        <w:t xml:space="preserve"> problemática y proyectos similares.</w:t>
      </w:r>
      <w:r w:rsidR="5CBE0531">
        <w:t xml:space="preserve"> </w:t>
      </w:r>
    </w:p>
    <w:p w14:paraId="59D9D7F0" w14:textId="1B4EF41A" w:rsidR="00E37B75" w:rsidRDefault="5CBE0531" w:rsidP="00AA75BB">
      <w:pPr>
        <w:pStyle w:val="Prrafodelista"/>
        <w:numPr>
          <w:ilvl w:val="0"/>
          <w:numId w:val="8"/>
        </w:numPr>
      </w:pPr>
      <w:r>
        <w:t>Capítulo 3.-</w:t>
      </w:r>
      <w:r w:rsidR="001810B8">
        <w:t xml:space="preserve"> Modelo para la </w:t>
      </w:r>
      <w:r>
        <w:t>evaluación del impacto d</w:t>
      </w:r>
      <w:r w:rsidR="00533D2F">
        <w:t>e los OCW en las universidades, s</w:t>
      </w:r>
      <w:r>
        <w:t xml:space="preserve">e investiga el método más adecuado para evaluar el impacto de OCW, </w:t>
      </w:r>
      <w:r w:rsidR="00C9429B">
        <w:t xml:space="preserve">se </w:t>
      </w:r>
      <w:r w:rsidR="00095E70">
        <w:t>utiliza técnicas</w:t>
      </w:r>
      <w:r>
        <w:t xml:space="preserve"> de recolección y análisis de datos y se aplica este método de evaluación del impacto a un componente académico.</w:t>
      </w:r>
    </w:p>
    <w:p w14:paraId="4687525C" w14:textId="60AEB4D5" w:rsidR="00C87D5F" w:rsidRDefault="5CBE0531" w:rsidP="00AA75BB">
      <w:pPr>
        <w:pStyle w:val="Prrafodelista"/>
        <w:numPr>
          <w:ilvl w:val="0"/>
          <w:numId w:val="8"/>
        </w:numPr>
      </w:pPr>
      <w:r>
        <w:t>Capítulo 4.-</w:t>
      </w:r>
      <w:r w:rsidR="00C9429B">
        <w:t xml:space="preserve"> </w:t>
      </w:r>
      <w:r>
        <w:t xml:space="preserve">Análisis e Interpretación de </w:t>
      </w:r>
      <w:r w:rsidR="00095E70">
        <w:t>Resultados. -</w:t>
      </w:r>
      <w:r>
        <w:t xml:space="preserve">Se interpreta el alcance que tuvo OCW, se analiza una síntesis de la evidencia del componente académico evaluado, y se presenta un informe de los hallazgos. </w:t>
      </w:r>
    </w:p>
    <w:p w14:paraId="18E5E22E" w14:textId="39ECED12" w:rsidR="00C87D5F" w:rsidRDefault="00E8209A" w:rsidP="00AA75BB">
      <w:pPr>
        <w:pStyle w:val="Prrafodelista"/>
        <w:numPr>
          <w:ilvl w:val="0"/>
          <w:numId w:val="8"/>
        </w:numPr>
      </w:pPr>
      <w:r>
        <w:t>Capítulo</w:t>
      </w:r>
      <w:r w:rsidR="00C87D5F">
        <w:t xml:space="preserve"> 5.-</w:t>
      </w:r>
      <w:r w:rsidR="00C9429B">
        <w:t xml:space="preserve"> </w:t>
      </w:r>
      <w:r w:rsidR="00C87D5F">
        <w:t>C</w:t>
      </w:r>
      <w:r w:rsidR="5CBE0531">
        <w:t>o</w:t>
      </w:r>
      <w:r w:rsidR="00C87D5F">
        <w:t>nclusiones y</w:t>
      </w:r>
      <w:r w:rsidR="5CBE0531">
        <w:t xml:space="preserve"> recomendaciones para mejorar el uso de esta herramienta.</w:t>
      </w:r>
    </w:p>
    <w:p w14:paraId="14A8400E" w14:textId="77777777" w:rsidR="003D6060" w:rsidRPr="00CB794D" w:rsidRDefault="003D6060" w:rsidP="00CB794D">
      <w:pPr>
        <w:rPr>
          <w:color w:val="FF0000"/>
          <w:highlight w:val="yellow"/>
        </w:rPr>
      </w:pPr>
      <w:r w:rsidRPr="00CB794D">
        <w:rPr>
          <w:color w:val="FF0000"/>
          <w:highlight w:val="yellow"/>
        </w:rPr>
        <w:t xml:space="preserve">Hoy en día el desarrollo de la sociedad de la información y la rápida difusión de la información dan lugar a nuevas oportunidades de aprender; permitiendo desafiar puntos de vista y </w:t>
      </w:r>
      <w:proofErr w:type="gramStart"/>
      <w:r w:rsidRPr="00CB794D">
        <w:rPr>
          <w:color w:val="FF0000"/>
          <w:highlight w:val="yellow"/>
        </w:rPr>
        <w:t>prácticas  establecidas</w:t>
      </w:r>
      <w:proofErr w:type="gramEnd"/>
      <w:r w:rsidRPr="00CB794D">
        <w:rPr>
          <w:color w:val="FF0000"/>
          <w:highlight w:val="yellow"/>
        </w:rPr>
        <w:t xml:space="preserve"> sobre la organización e implementación de la enseñanza y aprendizaje. En la última década, las instituciones de educación superior han utilizado internet para el desarrollo y distribución de la educación. Esto causó una revolución debido a que hasta hace poco los materiales de aprendizaje, no estaban al alcance de personas ajenas a las instituciones.</w:t>
      </w:r>
    </w:p>
    <w:p w14:paraId="15AE0F69" w14:textId="77777777" w:rsidR="003D6060" w:rsidRPr="00CB794D" w:rsidRDefault="003D6060" w:rsidP="00CB794D">
      <w:pPr>
        <w:rPr>
          <w:color w:val="FF0000"/>
          <w:highlight w:val="yellow"/>
        </w:rPr>
      </w:pPr>
      <w:r w:rsidRPr="00CB794D">
        <w:rPr>
          <w:color w:val="FF0000"/>
          <w:highlight w:val="yellow"/>
        </w:rPr>
        <w:t xml:space="preserve">Hasta abril de 2016, más de 280 instituciones de 40 países y personas </w:t>
      </w:r>
      <w:r w:rsidRPr="00CB794D">
        <w:rPr>
          <w:color w:val="FF0000"/>
          <w:highlight w:val="yellow"/>
        </w:rPr>
        <w:fldChar w:fldCharType="begin" w:fldLock="1"/>
      </w:r>
      <w:r w:rsidRPr="00CB794D">
        <w:rPr>
          <w:color w:val="FF0000"/>
          <w:highlight w:val="yellow"/>
        </w:rPr>
        <w:instrText>ADDIN CSL_CITATION { "citationItems" : [ { "id" : "ITEM-1", "itemData" : { "URL" : "http://www.oeconsortium.org/", "id" : "ITEM-1", "issued" : { "date-parts" : [ [ "0" ] ] }, "title" : "The Open Education Consortium", "type" : "webpage" }, "uris" : [ "http://www.mendeley.com/documents/?uuid=38630b9d-9ee0-3dd4-aa88-28455aa00c48" ] } ], "mendeley" : { "formattedCitation" : "(\u201cThe Open Education Consortium,\u201d n.d.)", "manualFormatting" : "(\u201cThe Open Education Consortium,\u201d s.f.)", "plainTextFormattedCitation" : "(\u201cThe Open Education Consortium,\u201d n.d.)", "previouslyFormattedCitation" : "(\u201cThe Open Education Consortium,\u201d n.d.)" }, "properties" : { "noteIndex" : 0 }, "schema" : "https://github.com/citation-style-language/schema/raw/master/csl-citation.json" }</w:instrText>
      </w:r>
      <w:r w:rsidRPr="00CB794D">
        <w:rPr>
          <w:color w:val="FF0000"/>
          <w:highlight w:val="yellow"/>
        </w:rPr>
        <w:fldChar w:fldCharType="separate"/>
      </w:r>
      <w:r w:rsidRPr="00CB794D">
        <w:rPr>
          <w:noProof/>
          <w:color w:val="FF0000"/>
          <w:highlight w:val="yellow"/>
        </w:rPr>
        <w:t>(“The Open Education Consortium,” s.f.)</w:t>
      </w:r>
      <w:r w:rsidRPr="00CB794D">
        <w:rPr>
          <w:color w:val="FF0000"/>
          <w:highlight w:val="yellow"/>
        </w:rPr>
        <w:fldChar w:fldCharType="end"/>
      </w:r>
      <w:r w:rsidRPr="00CB794D">
        <w:rPr>
          <w:color w:val="FF0000"/>
          <w:highlight w:val="yellow"/>
        </w:rPr>
        <w:t xml:space="preserve">,   se están sumando a la iniciativa de compartir </w:t>
      </w:r>
      <w:r w:rsidRPr="00CB794D">
        <w:rPr>
          <w:color w:val="FF0000"/>
          <w:highlight w:val="yellow"/>
        </w:rPr>
        <w:lastRenderedPageBreak/>
        <w:t>los recursos educativos de aprendizaje digitales abiertamente a través de la web y sin ningún costo, esto ha llevado a investigadores; a preguntarse  ¿por qué está ocurriendo esto?, ¿quién está participando?, ¿cuáles  son las implicaciones más importantes? y en definitiva, ¿cuál es el impacto que está causando en las instituciones educativas?</w:t>
      </w:r>
    </w:p>
    <w:p w14:paraId="5EB396A4" w14:textId="77777777" w:rsidR="00CB794D" w:rsidRPr="00CB794D" w:rsidRDefault="00CB794D" w:rsidP="00CB794D">
      <w:pPr>
        <w:rPr>
          <w:color w:val="FF0000"/>
          <w:highlight w:val="yellow"/>
        </w:rPr>
      </w:pPr>
      <w:r w:rsidRPr="00CB794D">
        <w:rPr>
          <w:color w:val="FF0000"/>
          <w:highlight w:val="yellow"/>
        </w:rPr>
        <w:t xml:space="preserve">Las instituciones de Educación superior no presentan ningún antecedente de haber mejorado el sistema tradicional con referencia a los cambios generados por la utilización de </w:t>
      </w:r>
      <w:proofErr w:type="spellStart"/>
      <w:r w:rsidRPr="00CB794D">
        <w:rPr>
          <w:color w:val="FF0000"/>
          <w:highlight w:val="yellow"/>
        </w:rPr>
        <w:t>OpenCourseWare</w:t>
      </w:r>
      <w:proofErr w:type="spellEnd"/>
      <w:r w:rsidRPr="00CB794D">
        <w:rPr>
          <w:color w:val="FF0000"/>
          <w:highlight w:val="yellow"/>
        </w:rPr>
        <w:t xml:space="preserve"> (OCW).</w:t>
      </w:r>
    </w:p>
    <w:p w14:paraId="1151254A" w14:textId="77777777" w:rsidR="00742220" w:rsidRDefault="00742220" w:rsidP="00742220">
      <w:r w:rsidRPr="00144398">
        <w:t>El presente trabajo de titulación pretende impulsar la investigación del impacto que tiene OCW en las universidades como Recurso Educativo Abierto</w:t>
      </w:r>
      <w:r>
        <w:t xml:space="preserve"> (REA)</w:t>
      </w:r>
      <w:r w:rsidRPr="00144398">
        <w:t xml:space="preserve"> y a través de esto proponer un escenario más acorde a modalidad actual de aprendizaje.</w:t>
      </w:r>
    </w:p>
    <w:p w14:paraId="1A8796DF" w14:textId="77777777" w:rsidR="00CB794D" w:rsidRDefault="00CB794D" w:rsidP="00CB794D"/>
    <w:p w14:paraId="6FDE7310" w14:textId="3C3BE6EE" w:rsidR="00A77C32" w:rsidRDefault="00C87D5F" w:rsidP="008110FE">
      <w:pPr>
        <w:spacing w:line="259" w:lineRule="auto"/>
        <w:jc w:val="left"/>
      </w:pPr>
      <w:r>
        <w:br w:type="page"/>
      </w:r>
    </w:p>
    <w:p w14:paraId="537944F2" w14:textId="77777777" w:rsidR="003D6060" w:rsidRPr="00F946F9" w:rsidRDefault="003D6060" w:rsidP="008110FE">
      <w:pPr>
        <w:spacing w:line="259" w:lineRule="auto"/>
        <w:jc w:val="left"/>
      </w:pPr>
    </w:p>
    <w:p w14:paraId="476703D5" w14:textId="77777777" w:rsidR="00F946F9" w:rsidRDefault="00F946F9" w:rsidP="001A217B">
      <w:pPr>
        <w:pStyle w:val="Capitulos"/>
        <w:sectPr w:rsidR="00F946F9" w:rsidSect="00447EA2">
          <w:footerReference w:type="default" r:id="rId10"/>
          <w:pgSz w:w="11906" w:h="16838"/>
          <w:pgMar w:top="1417" w:right="1701" w:bottom="1417" w:left="1701" w:header="708" w:footer="708" w:gutter="0"/>
          <w:pgNumType w:start="1"/>
          <w:cols w:space="708"/>
          <w:docGrid w:linePitch="360"/>
        </w:sectPr>
      </w:pPr>
      <w:bookmarkStart w:id="10" w:name="_Toc466976666"/>
    </w:p>
    <w:p w14:paraId="23A51BEC" w14:textId="3A1FF643" w:rsidR="00A77C32" w:rsidRPr="008110FE" w:rsidRDefault="00822191" w:rsidP="001A217B">
      <w:pPr>
        <w:pStyle w:val="Ttulo1"/>
      </w:pPr>
      <w:bookmarkStart w:id="11" w:name="_Toc486797674"/>
      <w:r w:rsidRPr="00F946F9">
        <w:rPr>
          <w:szCs w:val="22"/>
        </w:rPr>
        <w:lastRenderedPageBreak/>
        <w:t>CAPÍ</w:t>
      </w:r>
      <w:r w:rsidR="00D821EA" w:rsidRPr="00F946F9">
        <w:rPr>
          <w:szCs w:val="22"/>
        </w:rPr>
        <w:t>TULO</w:t>
      </w:r>
      <w:r w:rsidR="00D821EA">
        <w:t xml:space="preserve"> I</w:t>
      </w:r>
      <w:r w:rsidR="001207C5">
        <w:t>:</w:t>
      </w:r>
      <w:bookmarkEnd w:id="10"/>
      <w:r w:rsidR="001207C5">
        <w:t xml:space="preserve"> </w:t>
      </w:r>
      <w:r w:rsidR="009F66B6">
        <w:t>RECURSOS EDUCATIVOS ABIERTOS</w:t>
      </w:r>
      <w:bookmarkEnd w:id="11"/>
    </w:p>
    <w:p w14:paraId="6C79302B" w14:textId="77777777" w:rsidR="00143414" w:rsidRDefault="00143414">
      <w:pPr>
        <w:spacing w:line="259" w:lineRule="auto"/>
        <w:jc w:val="left"/>
        <w:rPr>
          <w:rFonts w:eastAsiaTheme="majorEastAsia" w:cstheme="majorBidi"/>
          <w:b/>
          <w:szCs w:val="26"/>
        </w:rPr>
      </w:pPr>
      <w:bookmarkStart w:id="12" w:name="_Toc417393916"/>
      <w:r>
        <w:br w:type="page"/>
      </w:r>
    </w:p>
    <w:p w14:paraId="05B40EF2" w14:textId="77777777" w:rsidR="00FE544D" w:rsidRDefault="00FE544D" w:rsidP="001A217B">
      <w:pPr>
        <w:pStyle w:val="Ttulo1"/>
        <w:sectPr w:rsidR="00FE544D" w:rsidSect="00FE544D">
          <w:pgSz w:w="11906" w:h="16838" w:code="9"/>
          <w:pgMar w:top="1417" w:right="1701" w:bottom="1417" w:left="1701" w:header="708" w:footer="708" w:gutter="0"/>
          <w:cols w:space="708"/>
          <w:vAlign w:val="center"/>
          <w:docGrid w:linePitch="360"/>
        </w:sectPr>
      </w:pPr>
      <w:bookmarkStart w:id="13" w:name="_Toc449361815"/>
      <w:bookmarkStart w:id="14" w:name="_Toc466976667"/>
    </w:p>
    <w:p w14:paraId="0BA475B6" w14:textId="77777777" w:rsidR="005B07D0" w:rsidRPr="005B07D0" w:rsidRDefault="005B07D0" w:rsidP="00AA75BB">
      <w:pPr>
        <w:pStyle w:val="Prrafodelista"/>
        <w:keepNext/>
        <w:keepLines/>
        <w:numPr>
          <w:ilvl w:val="0"/>
          <w:numId w:val="9"/>
        </w:numPr>
        <w:spacing w:before="40" w:after="0"/>
        <w:contextualSpacing w:val="0"/>
        <w:outlineLvl w:val="2"/>
        <w:rPr>
          <w:rFonts w:eastAsiaTheme="majorEastAsia" w:cstheme="majorBidi"/>
          <w:b/>
          <w:vanish/>
          <w:szCs w:val="24"/>
        </w:rPr>
      </w:pPr>
      <w:bookmarkStart w:id="15" w:name="_Toc449363152"/>
      <w:bookmarkStart w:id="16" w:name="_Toc449368718"/>
      <w:bookmarkStart w:id="17" w:name="_Toc449368895"/>
      <w:bookmarkStart w:id="18" w:name="_Toc458174045"/>
      <w:bookmarkStart w:id="19" w:name="_Toc458174886"/>
      <w:bookmarkStart w:id="20" w:name="_Toc458380217"/>
      <w:bookmarkStart w:id="21" w:name="_Toc458381431"/>
      <w:bookmarkStart w:id="22" w:name="_Toc458381517"/>
      <w:bookmarkStart w:id="23" w:name="_Toc458421702"/>
      <w:bookmarkStart w:id="24" w:name="_Toc466976430"/>
      <w:bookmarkStart w:id="25" w:name="_Toc466976568"/>
      <w:bookmarkStart w:id="26" w:name="_Toc466976625"/>
      <w:bookmarkStart w:id="27" w:name="_Toc466976668"/>
      <w:bookmarkStart w:id="28" w:name="_Toc466977637"/>
      <w:bookmarkStart w:id="29" w:name="_Toc466977936"/>
      <w:bookmarkStart w:id="30" w:name="_Toc485737423"/>
      <w:bookmarkStart w:id="31" w:name="_Toc485739398"/>
      <w:bookmarkStart w:id="32" w:name="_Toc485846002"/>
      <w:bookmarkStart w:id="33" w:name="_Toc485846161"/>
      <w:bookmarkStart w:id="34" w:name="_Toc485846433"/>
      <w:bookmarkStart w:id="35" w:name="_Toc417393917"/>
      <w:bookmarkStart w:id="36" w:name="_Toc449361816"/>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0716FE77" w14:textId="092E1100" w:rsidR="000D0EA0" w:rsidRDefault="000D0EA0" w:rsidP="00955455">
      <w:pPr>
        <w:pStyle w:val="Ttulo2"/>
      </w:pPr>
      <w:bookmarkStart w:id="37" w:name="_Toc486797675"/>
      <w:bookmarkStart w:id="38" w:name="_Toc466976669"/>
      <w:r>
        <w:t>Introducción</w:t>
      </w:r>
      <w:bookmarkEnd w:id="37"/>
      <w:r>
        <w:t xml:space="preserve"> </w:t>
      </w:r>
    </w:p>
    <w:p w14:paraId="2D1AE77F" w14:textId="0B2DB1A7" w:rsidR="000D0EA0" w:rsidRPr="000D0EA0" w:rsidRDefault="000D0EA0" w:rsidP="000D0EA0">
      <w:r>
        <w:t>En este capítulo, denominado Recursos Educativos Abierto, se</w:t>
      </w:r>
      <w:r w:rsidR="006137F1">
        <w:t xml:space="preserve"> realiza una descripción teórica a modo de introducción, de lo que son los Recursos Educativos</w:t>
      </w:r>
      <w:r w:rsidR="00112A64">
        <w:t xml:space="preserve"> Abiertos</w:t>
      </w:r>
      <w:r w:rsidR="006137F1">
        <w:t xml:space="preserve">, su historia, su composición, sus características, </w:t>
      </w:r>
      <w:r w:rsidR="00112A64">
        <w:t>sus principales sitios y consorcios.</w:t>
      </w:r>
    </w:p>
    <w:p w14:paraId="7C3D9AA7" w14:textId="13509F1A" w:rsidR="00E047CD" w:rsidRDefault="00874A49" w:rsidP="00955455">
      <w:pPr>
        <w:pStyle w:val="Ttulo2"/>
      </w:pPr>
      <w:bookmarkStart w:id="39" w:name="_Toc486797676"/>
      <w:r>
        <w:t>Definición</w:t>
      </w:r>
      <w:bookmarkEnd w:id="35"/>
      <w:bookmarkEnd w:id="36"/>
      <w:bookmarkEnd w:id="38"/>
      <w:bookmarkEnd w:id="39"/>
    </w:p>
    <w:p w14:paraId="78D0CB76" w14:textId="2FB1E4B8" w:rsidR="00E047CD" w:rsidRDefault="5CBE0531" w:rsidP="002063A4">
      <w:r>
        <w:t>El término “Recursos Educativos Abiertos”</w:t>
      </w:r>
      <w:r w:rsidR="00FD44F1">
        <w:t xml:space="preserve"> (REA),</w:t>
      </w:r>
      <w:r>
        <w:t xml:space="preserve"> en inglés Open </w:t>
      </w:r>
      <w:proofErr w:type="spellStart"/>
      <w:r>
        <w:t>Educational</w:t>
      </w:r>
      <w:proofErr w:type="spellEnd"/>
      <w:r>
        <w:t xml:space="preserve"> </w:t>
      </w:r>
      <w:proofErr w:type="spellStart"/>
      <w:r>
        <w:t>Resources</w:t>
      </w:r>
      <w:proofErr w:type="spellEnd"/>
      <w:r>
        <w:t xml:space="preserve"> (OER) fue definido por la UNESCO  en el año 2002, y procede de términos como “contenido de código abierto”</w:t>
      </w:r>
      <w:r w:rsidR="00D91AD9">
        <w:fldChar w:fldCharType="begin" w:fldLock="1"/>
      </w:r>
      <w:r w:rsidR="008D28B0">
        <w:instrText>ADDIN CSL_CITATION { "citationItems" : [ { "id" : "ITEM-1", "itemData" : { "URL" : "https://opencontent.org/blog/archives/247", "abstract" : "Following up on Steven\u2019s post Models for Sustainable Open Educational Resources from a few days ago, here is my paper for the OECD meeting in Sweden next week. I had a length constraint of 2-3 pages, which fortunately Steven didn\u2019t have.", "accessed" : { "date-parts" : [ [ "2017", "3", "22" ] ] }, "author" : [ { "dropping-particle" : "", "family" : "David Wiley", "given" : "", "non-dropping-particle" : "", "parse-names" : false, "suffix" : "" } ], "id" : "ITEM-1", "issued" : { "date-parts" : [ [ "1998" ] ] }, "title" : "The Current State of Open Educational Resources", "type" : "webpage" }, "uris" : [ "http://www.mendeley.com/documents/?uuid=881ec830-2e94-38aa-8647-e3edaac379c2" ] } ], "mendeley" : { "formattedCitation" : "(David Wiley, 1998)", "plainTextFormattedCitation" : "(David Wiley, 1998)", "previouslyFormattedCitation" : "(David Wiley, 1998)" }, "properties" : { "noteIndex" : 0 }, "schema" : "https://github.com/citation-style-language/schema/raw/master/csl-citation.json" }</w:instrText>
      </w:r>
      <w:r w:rsidR="00D91AD9">
        <w:fldChar w:fldCharType="separate"/>
      </w:r>
      <w:r w:rsidR="00D91AD9" w:rsidRPr="00D91AD9">
        <w:rPr>
          <w:noProof/>
        </w:rPr>
        <w:t>(David Wiley, 1998)</w:t>
      </w:r>
      <w:r w:rsidR="00D91AD9">
        <w:fldChar w:fldCharType="end"/>
      </w:r>
      <w:r>
        <w:t>, expresión que procede del entorno  del sof</w:t>
      </w:r>
      <w:r w:rsidR="00F453DA">
        <w:t>tware de código abierto. Los REA</w:t>
      </w:r>
      <w:r>
        <w:t xml:space="preserve"> son los materiales y recursos educativos que pueden ser reutilizados para la docencia y el aprendizaje de forma gratuita, que residen en un sitio de dominio público </w:t>
      </w:r>
      <w:r w:rsidR="00FD44F1">
        <w:t>que</w:t>
      </w:r>
      <w:r>
        <w:t xml:space="preserve"> se han publicado bajo una licencia de propiedad </w:t>
      </w:r>
      <w:r w:rsidR="00077DF1">
        <w:t>intelectual, lo</w:t>
      </w:r>
      <w:r>
        <w:t xml:space="preserve"> que permite a otras personas su uso libre o con propósitos diferentes a los que </w:t>
      </w:r>
      <w:r w:rsidR="00077DF1">
        <w:t>contempla su</w:t>
      </w:r>
      <w:r>
        <w:t xml:space="preserve"> autor. </w:t>
      </w:r>
    </w:p>
    <w:p w14:paraId="1A9D41E0" w14:textId="77777777" w:rsidR="00174C2D" w:rsidRDefault="00D821EA" w:rsidP="00174C2D">
      <w:pPr>
        <w:keepNext/>
      </w:pPr>
      <w:r>
        <w:rPr>
          <w:noProof/>
          <w:lang w:eastAsia="es-ES"/>
        </w:rPr>
        <w:lastRenderedPageBreak/>
        <w:drawing>
          <wp:inline distT="0" distB="0" distL="0" distR="0" wp14:anchorId="1358902E" wp14:editId="39DB92DD">
            <wp:extent cx="5961413" cy="4904509"/>
            <wp:effectExtent l="0" t="38100" r="0" b="4889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5227E2F" w14:textId="3A729AD1" w:rsidR="00174C2D" w:rsidRPr="00B52514" w:rsidRDefault="00174C2D" w:rsidP="00341DFF">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w:t>
      </w:r>
      <w:r w:rsidRPr="003E3801">
        <w:rPr>
          <w:sz w:val="20"/>
          <w:szCs w:val="20"/>
        </w:rPr>
        <w:fldChar w:fldCharType="begin"/>
      </w:r>
      <w:r w:rsidRPr="00B52514">
        <w:rPr>
          <w:sz w:val="20"/>
          <w:szCs w:val="20"/>
          <w:lang w:val="en-US"/>
        </w:rPr>
        <w:instrText xml:space="preserve"> SEQ Figura \* ARABIC </w:instrText>
      </w:r>
      <w:r w:rsidRPr="003E3801">
        <w:rPr>
          <w:sz w:val="20"/>
          <w:szCs w:val="20"/>
        </w:rPr>
        <w:fldChar w:fldCharType="separate"/>
      </w:r>
      <w:r w:rsidR="006020FF" w:rsidRPr="00B52514">
        <w:rPr>
          <w:noProof/>
          <w:sz w:val="20"/>
          <w:szCs w:val="20"/>
          <w:lang w:val="en-US"/>
        </w:rPr>
        <w:t>1</w:t>
      </w:r>
      <w:r w:rsidRPr="003E3801">
        <w:rPr>
          <w:sz w:val="20"/>
          <w:szCs w:val="20"/>
        </w:rPr>
        <w:fldChar w:fldCharType="end"/>
      </w:r>
      <w:r w:rsidRPr="00B52514">
        <w:rPr>
          <w:sz w:val="20"/>
          <w:szCs w:val="20"/>
          <w:lang w:val="en-US"/>
        </w:rPr>
        <w:t xml:space="preserve">. </w:t>
      </w:r>
      <w:proofErr w:type="spellStart"/>
      <w:r w:rsidR="00341DFF" w:rsidRPr="00B52514">
        <w:rPr>
          <w:sz w:val="20"/>
          <w:szCs w:val="20"/>
          <w:lang w:val="en-US"/>
        </w:rPr>
        <w:t>Historia</w:t>
      </w:r>
      <w:proofErr w:type="spellEnd"/>
      <w:r w:rsidR="00341DFF" w:rsidRPr="00B52514">
        <w:rPr>
          <w:sz w:val="20"/>
          <w:szCs w:val="20"/>
          <w:lang w:val="en-US"/>
        </w:rPr>
        <w:t xml:space="preserve"> de REA</w:t>
      </w:r>
    </w:p>
    <w:p w14:paraId="61666952" w14:textId="67CE3779" w:rsidR="003E3801" w:rsidRPr="00B52514" w:rsidRDefault="003E3801" w:rsidP="00341DFF">
      <w:pPr>
        <w:spacing w:after="0" w:line="240" w:lineRule="atLeast"/>
        <w:jc w:val="left"/>
        <w:rPr>
          <w:sz w:val="18"/>
          <w:szCs w:val="18"/>
          <w:lang w:val="en-US"/>
        </w:rPr>
      </w:pPr>
      <w:r w:rsidRPr="00B52514">
        <w:rPr>
          <w:sz w:val="18"/>
          <w:szCs w:val="18"/>
          <w:lang w:val="en-US"/>
        </w:rPr>
        <w:t>Fuente</w:t>
      </w:r>
      <w:r w:rsidR="00091DF0" w:rsidRPr="00B52514">
        <w:rPr>
          <w:sz w:val="18"/>
          <w:szCs w:val="18"/>
          <w:lang w:val="en-US"/>
        </w:rPr>
        <w:t xml:space="preserve">: </w:t>
      </w:r>
      <w:r w:rsidR="00091DF0" w:rsidRPr="00B52514">
        <w:rPr>
          <w:sz w:val="20"/>
          <w:szCs w:val="20"/>
          <w:lang w:val="en-US"/>
        </w:rPr>
        <w:t>The Current State of Open Educational Resources</w:t>
      </w:r>
    </w:p>
    <w:p w14:paraId="713005C6" w14:textId="7F8EE614" w:rsidR="003E3801" w:rsidRPr="00091DF0" w:rsidRDefault="00091DF0" w:rsidP="00091DF0">
      <w:pPr>
        <w:spacing w:after="0"/>
        <w:jc w:val="left"/>
        <w:rPr>
          <w:sz w:val="18"/>
          <w:szCs w:val="18"/>
        </w:rPr>
      </w:pPr>
      <w:r>
        <w:rPr>
          <w:sz w:val="18"/>
          <w:szCs w:val="18"/>
        </w:rPr>
        <w:t xml:space="preserve">Elaboración: : </w:t>
      </w:r>
      <w:r>
        <w:rPr>
          <w:sz w:val="18"/>
          <w:szCs w:val="18"/>
        </w:rPr>
        <w:fldChar w:fldCharType="begin" w:fldLock="1"/>
      </w:r>
      <w:r w:rsidR="00E45FCA">
        <w:rPr>
          <w:sz w:val="18"/>
          <w:szCs w:val="18"/>
        </w:rPr>
        <w:instrText>ADDIN CSL_CITATION { "citationItems" : [ { "id" : "ITEM-1", "itemData" : { "URL" : "https://opencontent.org/blog/archives/247", "abstract" : "Following up on Steven\u2019s post Models for Sustainable Open Educational Resources from a few days ago, here is my paper for the OECD meeting in Sweden next week. I had a length constraint of 2-3 pages, which fortunately Steven didn\u2019t have.", "accessed" : { "date-parts" : [ [ "2017", "3", "22" ] ] }, "author" : [ { "dropping-particle" : "", "family" : "David Wiley", "given" : "", "non-dropping-particle" : "", "parse-names" : false, "suffix" : "" } ], "id" : "ITEM-1", "issued" : { "date-parts" : [ [ "1998" ] ] }, "title" : "The Current State of Open Educational Resources", "type" : "webpage" }, "uris" : [ "http://www.mendeley.com/documents/?uuid=881ec830-2e94-38aa-8647-e3edaac379c2" ] } ], "mendeley" : { "formattedCitation" : "(David Wiley, 1998)", "plainTextFormattedCitation" : "(David Wiley, 1998)", "previouslyFormattedCitation" : "(David Wiley, 1998)" }, "properties" : { "noteIndex" : 0 }, "schema" : "https://github.com/citation-style-language/schema/raw/master/csl-citation.json" }</w:instrText>
      </w:r>
      <w:r>
        <w:rPr>
          <w:sz w:val="18"/>
          <w:szCs w:val="18"/>
        </w:rPr>
        <w:fldChar w:fldCharType="separate"/>
      </w:r>
      <w:r w:rsidRPr="00091DF0">
        <w:rPr>
          <w:noProof/>
          <w:sz w:val="18"/>
          <w:szCs w:val="18"/>
        </w:rPr>
        <w:t>(David Wiley, 1998)</w:t>
      </w:r>
      <w:r>
        <w:rPr>
          <w:sz w:val="18"/>
          <w:szCs w:val="18"/>
        </w:rPr>
        <w:fldChar w:fldCharType="end"/>
      </w:r>
      <w:r w:rsidR="003E3801">
        <w:tab/>
      </w:r>
    </w:p>
    <w:p w14:paraId="4A0F8319" w14:textId="3CF308CB" w:rsidR="00215E42" w:rsidRDefault="00215E42" w:rsidP="002063A4">
      <w:r w:rsidRPr="008C0369">
        <w:t>Los REA además son un desarrollo tecnológico y se los utiliza como una herramienta educativa superior de acceso libre. Esto</w:t>
      </w:r>
      <w:r w:rsidR="00C90830" w:rsidRPr="008C0369">
        <w:t>s</w:t>
      </w:r>
      <w:r w:rsidRPr="008C0369">
        <w:t xml:space="preserve"> se compone de información y material digitalizado relacionado con la educación (enseñanza, aprendizaje, evaluación e investigación), </w:t>
      </w:r>
      <w:proofErr w:type="gramStart"/>
      <w:r w:rsidRPr="008C0369">
        <w:t>su  objetivo</w:t>
      </w:r>
      <w:proofErr w:type="gramEnd"/>
      <w:r w:rsidRPr="008C0369">
        <w:t xml:space="preserve"> es el de acelerar  la extensión del aprendizaje formal  e informal, mediante el uso y la distribución del contenido. </w:t>
      </w:r>
      <w:sdt>
        <w:sdtPr>
          <w:id w:val="390469450"/>
          <w:citation/>
        </w:sdtPr>
        <w:sdtContent>
          <w:r w:rsidRPr="008C0369">
            <w:fldChar w:fldCharType="begin"/>
          </w:r>
          <w:r w:rsidRPr="008C0369">
            <w:instrText xml:space="preserve"> CITATION OCD10 \l 3082 </w:instrText>
          </w:r>
          <w:r w:rsidRPr="008C0369">
            <w:fldChar w:fldCharType="separate"/>
          </w:r>
          <w:r w:rsidRPr="008C0369">
            <w:rPr>
              <w:noProof/>
            </w:rPr>
            <w:t>(OCDE, 2010)</w:t>
          </w:r>
          <w:r w:rsidRPr="008C0369">
            <w:rPr>
              <w:noProof/>
            </w:rPr>
            <w:fldChar w:fldCharType="end"/>
          </w:r>
        </w:sdtContent>
      </w:sdt>
      <w:r w:rsidRPr="008C0369">
        <w:t>.</w:t>
      </w:r>
    </w:p>
    <w:p w14:paraId="227C11D7" w14:textId="3C518124" w:rsidR="00CB4B16" w:rsidRDefault="00CB4B16" w:rsidP="002063A4">
      <w:r>
        <w:t xml:space="preserve">En la figura 2, se muestra la composición de los REA, los </w:t>
      </w:r>
      <w:proofErr w:type="gramStart"/>
      <w:r>
        <w:t xml:space="preserve">cuales </w:t>
      </w:r>
      <w:r w:rsidR="00254B44">
        <w:t xml:space="preserve"> </w:t>
      </w:r>
      <w:r>
        <w:t>son</w:t>
      </w:r>
      <w:proofErr w:type="gramEnd"/>
      <w:r>
        <w:t xml:space="preserve"> de 3  tipos; contenidos educativos, herramientas y recursos de implementación.</w:t>
      </w:r>
    </w:p>
    <w:p w14:paraId="7DE6DDD6" w14:textId="0C3BB06E" w:rsidR="00CB4B16" w:rsidRPr="00024E23" w:rsidRDefault="00CB4B16" w:rsidP="00024E23">
      <w:r>
        <w:rPr>
          <w:noProof/>
          <w:lang w:eastAsia="es-ES"/>
        </w:rPr>
        <w:lastRenderedPageBreak/>
        <w:drawing>
          <wp:inline distT="0" distB="0" distL="0" distR="0" wp14:anchorId="681BFC2E" wp14:editId="14A6503F">
            <wp:extent cx="5786120" cy="4804012"/>
            <wp:effectExtent l="0" t="0" r="5080" b="15875"/>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1CD94F1C" w14:textId="77777777" w:rsidR="00CB4B16" w:rsidRPr="00B52514" w:rsidRDefault="00CB4B16" w:rsidP="00CB4B16">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2. </w:t>
      </w:r>
      <w:proofErr w:type="spellStart"/>
      <w:r w:rsidRPr="00B52514">
        <w:rPr>
          <w:sz w:val="20"/>
          <w:szCs w:val="20"/>
          <w:lang w:val="en-US"/>
        </w:rPr>
        <w:t>Composición</w:t>
      </w:r>
      <w:proofErr w:type="spellEnd"/>
      <w:r w:rsidRPr="00B52514">
        <w:rPr>
          <w:sz w:val="20"/>
          <w:szCs w:val="20"/>
          <w:lang w:val="en-US"/>
        </w:rPr>
        <w:t xml:space="preserve"> de REA</w:t>
      </w:r>
    </w:p>
    <w:p w14:paraId="57BC9C18" w14:textId="77777777" w:rsidR="00CB4B16" w:rsidRPr="00B52514" w:rsidRDefault="00CB4B16" w:rsidP="00CB4B16">
      <w:pPr>
        <w:spacing w:after="0" w:line="240" w:lineRule="atLeast"/>
        <w:jc w:val="left"/>
        <w:rPr>
          <w:sz w:val="18"/>
          <w:szCs w:val="18"/>
          <w:lang w:val="en-US"/>
        </w:rPr>
      </w:pPr>
      <w:r w:rsidRPr="00B52514">
        <w:rPr>
          <w:sz w:val="18"/>
          <w:szCs w:val="18"/>
          <w:lang w:val="en-US"/>
        </w:rPr>
        <w:t xml:space="preserve">Fuente: </w:t>
      </w:r>
      <w:proofErr w:type="spellStart"/>
      <w:r w:rsidRPr="00B52514">
        <w:rPr>
          <w:sz w:val="18"/>
          <w:szCs w:val="18"/>
          <w:lang w:val="en-US"/>
        </w:rPr>
        <w:t>Organisation</w:t>
      </w:r>
      <w:proofErr w:type="spellEnd"/>
      <w:r w:rsidRPr="00B52514">
        <w:rPr>
          <w:sz w:val="18"/>
          <w:szCs w:val="18"/>
          <w:lang w:val="en-US"/>
        </w:rPr>
        <w:t xml:space="preserve"> for Economic Co-Operation and Developed (OECD) 2007.</w:t>
      </w:r>
    </w:p>
    <w:p w14:paraId="2BD3C2E6" w14:textId="72F71709" w:rsidR="00CB4B16" w:rsidRPr="00024E23" w:rsidRDefault="00CB4B16" w:rsidP="00024E23">
      <w:pPr>
        <w:spacing w:after="0" w:line="240" w:lineRule="atLeast"/>
        <w:jc w:val="left"/>
        <w:rPr>
          <w:sz w:val="20"/>
          <w:szCs w:val="20"/>
        </w:rPr>
      </w:pPr>
      <w:r>
        <w:rPr>
          <w:sz w:val="20"/>
          <w:szCs w:val="20"/>
        </w:rPr>
        <w:t>Elaboración:</w:t>
      </w:r>
      <w:r w:rsidRPr="007A5270">
        <w:rPr>
          <w:sz w:val="18"/>
          <w:szCs w:val="18"/>
        </w:rPr>
        <w:t xml:space="preserve"> </w:t>
      </w:r>
      <w:proofErr w:type="spellStart"/>
      <w:r>
        <w:rPr>
          <w:sz w:val="18"/>
          <w:szCs w:val="18"/>
        </w:rPr>
        <w:t>Margulies</w:t>
      </w:r>
      <w:proofErr w:type="spellEnd"/>
      <w:r>
        <w:rPr>
          <w:sz w:val="18"/>
          <w:szCs w:val="18"/>
        </w:rPr>
        <w:t>.</w:t>
      </w:r>
    </w:p>
    <w:p w14:paraId="6EED8C23" w14:textId="147D5AC8" w:rsidR="00C840CE" w:rsidRPr="00C840CE" w:rsidRDefault="00C840CE" w:rsidP="000C0512">
      <w:pPr>
        <w:pStyle w:val="Prrafodelista"/>
        <w:numPr>
          <w:ilvl w:val="0"/>
          <w:numId w:val="1"/>
        </w:numPr>
      </w:pPr>
      <w:r w:rsidRPr="5CBE0531">
        <w:rPr>
          <w:b/>
          <w:bCs/>
        </w:rPr>
        <w:t xml:space="preserve">Herramientas: </w:t>
      </w:r>
      <w:r>
        <w:t xml:space="preserve">Software para apoyar la creación, entrega (acceso), uso y mejoramiento de contenidos educativos abiertos. Esto incluye herramientas y </w:t>
      </w:r>
      <w:proofErr w:type="gramStart"/>
      <w:r>
        <w:t>sistemas  para</w:t>
      </w:r>
      <w:proofErr w:type="gramEnd"/>
      <w:r>
        <w:t>: crear contenido, registrar  y organizar contenido; gestionar el aprendizaje (LMS) y desarrollar comunidades de aprendizaje en línea</w:t>
      </w:r>
      <w:r w:rsidR="00CB4B16">
        <w:t>.</w:t>
      </w:r>
    </w:p>
    <w:p w14:paraId="3F796F9B" w14:textId="77777777" w:rsidR="00F2280C" w:rsidRDefault="5CBE0531" w:rsidP="000C0512">
      <w:pPr>
        <w:pStyle w:val="Prrafodelista"/>
        <w:numPr>
          <w:ilvl w:val="0"/>
          <w:numId w:val="1"/>
        </w:numPr>
      </w:pPr>
      <w:r w:rsidRPr="5CBE0531">
        <w:rPr>
          <w:b/>
          <w:bCs/>
        </w:rPr>
        <w:t xml:space="preserve">Contenidos educativos: </w:t>
      </w:r>
      <w:r>
        <w:t>cursos completos (programas educativos), materiales para cursos, módulos de contenido, objetos de aprendizaje, libros de texto, materiales multimedia (texto, sonido, video, imágenes, animaciones), exámenes, compilaciones, publicaciones periódicas (diarios y revistas), etc.</w:t>
      </w:r>
    </w:p>
    <w:p w14:paraId="5AB2D7CC" w14:textId="01B3EF3C" w:rsidR="00BD1363" w:rsidRDefault="5CBE0531" w:rsidP="00C840CE">
      <w:pPr>
        <w:pStyle w:val="Prrafodelista"/>
      </w:pPr>
      <w:r>
        <w:t>.</w:t>
      </w:r>
    </w:p>
    <w:p w14:paraId="0A09DE76" w14:textId="77777777" w:rsidR="00BF09F6" w:rsidRDefault="5CBE0531" w:rsidP="00BF09F6">
      <w:pPr>
        <w:pStyle w:val="Prrafodelista"/>
        <w:numPr>
          <w:ilvl w:val="0"/>
          <w:numId w:val="1"/>
        </w:numPr>
      </w:pPr>
      <w:r w:rsidRPr="5CBE0531">
        <w:rPr>
          <w:b/>
          <w:bCs/>
        </w:rPr>
        <w:t>Recursos de implementación:</w:t>
      </w:r>
      <w:r>
        <w:t xml:space="preserve"> Licencias de propiedad intelectual que promuevan la publicación abierta de materiales; principios de diseño; </w:t>
      </w:r>
      <w:r>
        <w:lastRenderedPageBreak/>
        <w:t xml:space="preserve">adaptación y localización de contenido; y materiales o técnicas para apoyar el acceso al conocimiento. Por lo general quienes crean REA, permiten que cualquier persona use sus materiales, los modifique, lo traduzca a mejores, </w:t>
      </w:r>
      <w:proofErr w:type="gramStart"/>
      <w:r>
        <w:t>y</w:t>
      </w:r>
      <w:proofErr w:type="gramEnd"/>
      <w:r>
        <w:t xml:space="preserve"> además, que los comparta con otros. Se debe tener en cuenta que </w:t>
      </w:r>
      <w:proofErr w:type="gramStart"/>
      <w:r>
        <w:t>algunas licencias restringe</w:t>
      </w:r>
      <w:proofErr w:type="gramEnd"/>
      <w:r>
        <w:t xml:space="preserve"> las modificaciones (obras derivadas) o el uso comercial.</w:t>
      </w:r>
    </w:p>
    <w:p w14:paraId="465049A4" w14:textId="0D2FF8AE" w:rsidR="00F55AF9" w:rsidRDefault="00A05C28" w:rsidP="00814FCA">
      <w:r>
        <w:t xml:space="preserve">En cuanto a las herramientas </w:t>
      </w:r>
      <w:r w:rsidR="00254B44">
        <w:t>encontramos componentes como</w:t>
      </w:r>
      <w:r>
        <w:t>:</w:t>
      </w:r>
    </w:p>
    <w:p w14:paraId="1CF1E5E1" w14:textId="03E58893" w:rsidR="00944C87" w:rsidRPr="00E73808" w:rsidRDefault="00944C87" w:rsidP="00AA75BB">
      <w:pPr>
        <w:pStyle w:val="Prrafodelista"/>
        <w:numPr>
          <w:ilvl w:val="0"/>
          <w:numId w:val="16"/>
        </w:numPr>
        <w:rPr>
          <w:b/>
          <w:bCs/>
        </w:rPr>
      </w:pPr>
      <w:r w:rsidRPr="00944C87">
        <w:rPr>
          <w:b/>
          <w:bCs/>
        </w:rPr>
        <w:t xml:space="preserve">Content Management </w:t>
      </w:r>
      <w:proofErr w:type="spellStart"/>
      <w:r w:rsidRPr="00944C87">
        <w:rPr>
          <w:b/>
          <w:bCs/>
        </w:rPr>
        <w:t>Systems</w:t>
      </w:r>
      <w:proofErr w:type="spellEnd"/>
      <w:r w:rsidR="003C622C">
        <w:rPr>
          <w:b/>
          <w:bCs/>
        </w:rPr>
        <w:t xml:space="preserve"> </w:t>
      </w:r>
      <w:r>
        <w:rPr>
          <w:b/>
          <w:bCs/>
        </w:rPr>
        <w:t>(CMS</w:t>
      </w:r>
      <w:proofErr w:type="gramStart"/>
      <w:r>
        <w:rPr>
          <w:b/>
          <w:bCs/>
        </w:rPr>
        <w:t>)</w:t>
      </w:r>
      <w:r w:rsidR="0004213D">
        <w:rPr>
          <w:b/>
          <w:bCs/>
        </w:rPr>
        <w:t>.-</w:t>
      </w:r>
      <w:proofErr w:type="gramEnd"/>
      <w:r w:rsidR="0004213D">
        <w:rPr>
          <w:b/>
          <w:bCs/>
        </w:rPr>
        <w:t xml:space="preserve"> </w:t>
      </w:r>
      <w:r w:rsidR="009F7C84">
        <w:t>un sistema</w:t>
      </w:r>
      <w:r w:rsidR="00BD75CA">
        <w:t xml:space="preserve"> de gestión de </w:t>
      </w:r>
      <w:r w:rsidR="009F7C84">
        <w:t>contenido (</w:t>
      </w:r>
      <w:r w:rsidR="00BD75CA">
        <w:t xml:space="preserve">CMS por sus siglas en inglés) es una herramienta que nos permite crear un sitio web o blog, de forma que nos permita </w:t>
      </w:r>
      <w:r w:rsidR="00C840CE">
        <w:t xml:space="preserve"> crear, </w:t>
      </w:r>
      <w:r w:rsidR="00BD75CA">
        <w:t xml:space="preserve">clasificar, editar y publicar la información </w:t>
      </w:r>
      <w:r w:rsidR="00C840CE">
        <w:t>que los usuarios posean</w:t>
      </w:r>
      <w:r w:rsidR="009F7C84">
        <w:t>. De modo que un CMS es el software que facilita la administración y gestión del contenido publicado por el usuario, y sin que el usuario tenga conocimiento de programación.</w:t>
      </w:r>
      <w:r w:rsidR="007D1E31">
        <w:t xml:space="preserve"> Con un CMS el usuario solo debe preocuparse de la información que desea publicar. </w:t>
      </w:r>
      <w:proofErr w:type="gramStart"/>
      <w:r w:rsidR="007D1E31">
        <w:t>Además</w:t>
      </w:r>
      <w:proofErr w:type="gramEnd"/>
      <w:r w:rsidR="007D1E31">
        <w:t xml:space="preserve"> un CMS Sirve para organizar sitios web, publicaciones, permite la escalabilidad y administración de us</w:t>
      </w:r>
      <w:r w:rsidR="00C840CE">
        <w:t>u</w:t>
      </w:r>
      <w:r w:rsidR="007D1E31">
        <w:t xml:space="preserve">arios, además de disponer </w:t>
      </w:r>
      <w:r w:rsidR="00C840CE">
        <w:t>módulos</w:t>
      </w:r>
      <w:r w:rsidR="007D1E31">
        <w:t xml:space="preserve"> modificables. Entre los más conocidos están </w:t>
      </w:r>
      <w:proofErr w:type="spellStart"/>
      <w:r w:rsidR="003671B4">
        <w:t>Wordpress</w:t>
      </w:r>
      <w:proofErr w:type="spellEnd"/>
      <w:r w:rsidR="003671B4">
        <w:t xml:space="preserve">, </w:t>
      </w:r>
      <w:proofErr w:type="spellStart"/>
      <w:r w:rsidR="003671B4">
        <w:t>J</w:t>
      </w:r>
      <w:r w:rsidR="007D1E31">
        <w:t>oomla</w:t>
      </w:r>
      <w:proofErr w:type="spellEnd"/>
      <w:r w:rsidR="003671B4">
        <w:t xml:space="preserve">, </w:t>
      </w:r>
      <w:proofErr w:type="spellStart"/>
      <w:r w:rsidR="003671B4">
        <w:t>Drupal</w:t>
      </w:r>
      <w:proofErr w:type="spellEnd"/>
      <w:r w:rsidR="003671B4">
        <w:t xml:space="preserve"> y </w:t>
      </w:r>
      <w:proofErr w:type="spellStart"/>
      <w:r w:rsidR="003671B4">
        <w:t>M</w:t>
      </w:r>
      <w:r w:rsidR="007D1E31">
        <w:t>agento</w:t>
      </w:r>
      <w:proofErr w:type="spellEnd"/>
      <w:r w:rsidR="003671B4">
        <w:t>.</w:t>
      </w:r>
    </w:p>
    <w:p w14:paraId="50937987" w14:textId="301304D7" w:rsidR="00E73808" w:rsidRPr="00201361" w:rsidRDefault="00E73808" w:rsidP="00AA75BB">
      <w:pPr>
        <w:pStyle w:val="Prrafodelista"/>
        <w:numPr>
          <w:ilvl w:val="0"/>
          <w:numId w:val="16"/>
        </w:numPr>
        <w:rPr>
          <w:b/>
          <w:bCs/>
        </w:rPr>
      </w:pPr>
      <w:r>
        <w:rPr>
          <w:b/>
          <w:bCs/>
        </w:rPr>
        <w:t xml:space="preserve">Social </w:t>
      </w:r>
      <w:proofErr w:type="gramStart"/>
      <w:r>
        <w:rPr>
          <w:b/>
          <w:bCs/>
        </w:rPr>
        <w:t>Software.-</w:t>
      </w:r>
      <w:proofErr w:type="gramEnd"/>
      <w:r w:rsidR="00201361">
        <w:rPr>
          <w:b/>
          <w:bCs/>
        </w:rPr>
        <w:t xml:space="preserve"> </w:t>
      </w:r>
      <w:r w:rsidR="00201361">
        <w:rPr>
          <w:bCs/>
        </w:rPr>
        <w:t xml:space="preserve">es un conjunto de </w:t>
      </w:r>
      <w:r w:rsidR="00DF0F37">
        <w:rPr>
          <w:bCs/>
        </w:rPr>
        <w:t xml:space="preserve">software que se utiliza como </w:t>
      </w:r>
      <w:r w:rsidR="00201361">
        <w:rPr>
          <w:bCs/>
        </w:rPr>
        <w:t xml:space="preserve">herramienta que permite la colaboración y la comunicación de usuarios, pretenden ampliar las posibilidades de comunicación y la conexión entre usuarios. Las primeras herramientas utilizadas para este fin es la mensajería instantánea, email, foros de internet, salas de chat, wikis </w:t>
      </w:r>
      <w:proofErr w:type="gramStart"/>
      <w:r w:rsidR="00201361">
        <w:rPr>
          <w:bCs/>
        </w:rPr>
        <w:t>y  blogs</w:t>
      </w:r>
      <w:proofErr w:type="gramEnd"/>
      <w:r w:rsidR="00201361">
        <w:rPr>
          <w:bCs/>
        </w:rPr>
        <w:t xml:space="preserve"> en la web.</w:t>
      </w:r>
    </w:p>
    <w:p w14:paraId="391A2C07" w14:textId="718FE797" w:rsidR="00201361" w:rsidRPr="00841E4C" w:rsidRDefault="00DF0F37" w:rsidP="00AA75BB">
      <w:pPr>
        <w:pStyle w:val="Prrafodelista"/>
        <w:numPr>
          <w:ilvl w:val="0"/>
          <w:numId w:val="16"/>
        </w:numPr>
        <w:rPr>
          <w:b/>
          <w:bCs/>
        </w:rPr>
      </w:pPr>
      <w:proofErr w:type="spellStart"/>
      <w:r>
        <w:rPr>
          <w:b/>
          <w:bCs/>
        </w:rPr>
        <w:t>Develoment</w:t>
      </w:r>
      <w:proofErr w:type="spellEnd"/>
      <w:r>
        <w:rPr>
          <w:b/>
          <w:bCs/>
        </w:rPr>
        <w:t xml:space="preserve"> </w:t>
      </w:r>
      <w:proofErr w:type="spellStart"/>
      <w:r>
        <w:rPr>
          <w:b/>
          <w:bCs/>
        </w:rPr>
        <w:t>tools</w:t>
      </w:r>
      <w:proofErr w:type="spellEnd"/>
      <w:r>
        <w:rPr>
          <w:b/>
          <w:bCs/>
        </w:rPr>
        <w:t xml:space="preserve">: </w:t>
      </w:r>
      <w:r w:rsidR="004B5B0D">
        <w:rPr>
          <w:bCs/>
        </w:rPr>
        <w:t xml:space="preserve">son herramientas desarrolladas para un propósito específico como el caso de </w:t>
      </w:r>
      <w:proofErr w:type="spellStart"/>
      <w:r w:rsidR="004B5B0D">
        <w:rPr>
          <w:bCs/>
        </w:rPr>
        <w:t>Connexions</w:t>
      </w:r>
      <w:proofErr w:type="spellEnd"/>
      <w:r w:rsidR="004B5B0D">
        <w:rPr>
          <w:bCs/>
        </w:rPr>
        <w:t xml:space="preserve"> que es utilizada como repositorio global de contenidos educativos los cuales pueden ser editados o actualizados nuevamente por nuevos </w:t>
      </w:r>
      <w:r w:rsidR="00077DF1">
        <w:rPr>
          <w:bCs/>
        </w:rPr>
        <w:t>autores, todos sus contenidos</w:t>
      </w:r>
      <w:r w:rsidR="004B5B0D">
        <w:rPr>
          <w:bCs/>
        </w:rPr>
        <w:t xml:space="preserve"> está</w:t>
      </w:r>
      <w:r w:rsidR="00077DF1">
        <w:rPr>
          <w:bCs/>
        </w:rPr>
        <w:t>n</w:t>
      </w:r>
      <w:r w:rsidR="004B5B0D">
        <w:rPr>
          <w:bCs/>
        </w:rPr>
        <w:t xml:space="preserve"> disponible libremente y su contenido puede ser </w:t>
      </w:r>
      <w:r w:rsidR="00077DF1">
        <w:rPr>
          <w:bCs/>
        </w:rPr>
        <w:t xml:space="preserve">explorado. </w:t>
      </w:r>
      <w:proofErr w:type="spellStart"/>
      <w:r w:rsidR="00077DF1">
        <w:rPr>
          <w:bCs/>
        </w:rPr>
        <w:t>Connexions</w:t>
      </w:r>
      <w:proofErr w:type="spellEnd"/>
      <w:r w:rsidR="004B5B0D">
        <w:rPr>
          <w:bCs/>
        </w:rPr>
        <w:t xml:space="preserve"> es pionera junto a OCW.</w:t>
      </w:r>
    </w:p>
    <w:p w14:paraId="73B2BCE4" w14:textId="30781592" w:rsidR="00841E4C" w:rsidRPr="00254B44" w:rsidRDefault="00841E4C" w:rsidP="00AA75BB">
      <w:pPr>
        <w:pStyle w:val="Prrafodelista"/>
        <w:numPr>
          <w:ilvl w:val="0"/>
          <w:numId w:val="16"/>
        </w:numPr>
        <w:rPr>
          <w:b/>
          <w:bCs/>
        </w:rPr>
      </w:pPr>
      <w:proofErr w:type="spellStart"/>
      <w:r>
        <w:rPr>
          <w:b/>
          <w:bCs/>
        </w:rPr>
        <w:t>Learning</w:t>
      </w:r>
      <w:proofErr w:type="spellEnd"/>
      <w:r>
        <w:rPr>
          <w:b/>
          <w:bCs/>
        </w:rPr>
        <w:t xml:space="preserve"> M</w:t>
      </w:r>
      <w:r w:rsidR="000A2B8C">
        <w:rPr>
          <w:b/>
          <w:bCs/>
        </w:rPr>
        <w:t>anagement</w:t>
      </w:r>
      <w:r>
        <w:rPr>
          <w:b/>
          <w:bCs/>
        </w:rPr>
        <w:t xml:space="preserve"> </w:t>
      </w:r>
      <w:proofErr w:type="spellStart"/>
      <w:r>
        <w:rPr>
          <w:b/>
          <w:bCs/>
        </w:rPr>
        <w:t>System</w:t>
      </w:r>
      <w:r w:rsidR="000A2B8C">
        <w:rPr>
          <w:b/>
          <w:bCs/>
        </w:rPr>
        <w:t>s</w:t>
      </w:r>
      <w:proofErr w:type="spellEnd"/>
      <w:r>
        <w:rPr>
          <w:b/>
          <w:bCs/>
        </w:rPr>
        <w:t>:</w:t>
      </w:r>
      <w:r w:rsidR="000A2B8C">
        <w:rPr>
          <w:b/>
          <w:bCs/>
        </w:rPr>
        <w:t xml:space="preserve"> </w:t>
      </w:r>
      <w:r w:rsidR="000A2B8C">
        <w:rPr>
          <w:bCs/>
        </w:rPr>
        <w:t xml:space="preserve">un sistema de gestión de aprendizaje </w:t>
      </w:r>
      <w:r w:rsidR="00077DF1">
        <w:rPr>
          <w:bCs/>
        </w:rPr>
        <w:t>no es</w:t>
      </w:r>
      <w:r w:rsidR="000A2B8C">
        <w:rPr>
          <w:bCs/>
        </w:rPr>
        <w:t xml:space="preserve"> más que una aplicación instalada en un servidor que sirve para controlar y distribuir actividades para estudiantes en formación en una </w:t>
      </w:r>
      <w:r w:rsidR="000A2B8C">
        <w:rPr>
          <w:bCs/>
        </w:rPr>
        <w:lastRenderedPageBreak/>
        <w:t xml:space="preserve">institución, sus funciones incluyen la gestión de usuarios, cursos, contenido, actividades de formación, eventos, evaluaciones, foros, y generar informes. Entre los más conocido tenemos Moodle, </w:t>
      </w:r>
      <w:proofErr w:type="spellStart"/>
      <w:r w:rsidR="000A2B8C">
        <w:rPr>
          <w:bCs/>
        </w:rPr>
        <w:t>ATutor</w:t>
      </w:r>
      <w:proofErr w:type="spellEnd"/>
      <w:r w:rsidR="000A2B8C">
        <w:rPr>
          <w:bCs/>
        </w:rPr>
        <w:t>,</w:t>
      </w:r>
      <w:r w:rsidR="00094F3E">
        <w:rPr>
          <w:bCs/>
        </w:rPr>
        <w:t xml:space="preserve"> </w:t>
      </w:r>
      <w:proofErr w:type="gramStart"/>
      <w:r w:rsidR="00094F3E">
        <w:rPr>
          <w:bCs/>
        </w:rPr>
        <w:t xml:space="preserve">y </w:t>
      </w:r>
      <w:r w:rsidR="000A2B8C">
        <w:rPr>
          <w:bCs/>
        </w:rPr>
        <w:t xml:space="preserve"> </w:t>
      </w:r>
      <w:proofErr w:type="spellStart"/>
      <w:r w:rsidR="000A2B8C">
        <w:rPr>
          <w:bCs/>
        </w:rPr>
        <w:t>Eliademy</w:t>
      </w:r>
      <w:proofErr w:type="spellEnd"/>
      <w:proofErr w:type="gramEnd"/>
      <w:r w:rsidR="00254B44">
        <w:rPr>
          <w:bCs/>
        </w:rPr>
        <w:t>.</w:t>
      </w:r>
    </w:p>
    <w:p w14:paraId="6B824C16" w14:textId="385D7EF0" w:rsidR="00254B44" w:rsidRPr="00254B44" w:rsidRDefault="00254B44" w:rsidP="00254B44">
      <w:pPr>
        <w:ind w:left="360"/>
        <w:rPr>
          <w:bCs/>
        </w:rPr>
      </w:pPr>
      <w:r>
        <w:rPr>
          <w:bCs/>
        </w:rPr>
        <w:t>En cuanto a los contenidos encontramos componentes como:</w:t>
      </w:r>
    </w:p>
    <w:p w14:paraId="16A8E02A" w14:textId="3E52D12B" w:rsidR="00B5409A" w:rsidRPr="006975A0" w:rsidRDefault="00B5409A" w:rsidP="00AA75BB">
      <w:pPr>
        <w:pStyle w:val="Prrafodelista"/>
        <w:numPr>
          <w:ilvl w:val="0"/>
          <w:numId w:val="16"/>
        </w:numPr>
        <w:rPr>
          <w:b/>
          <w:bCs/>
        </w:rPr>
      </w:pPr>
      <w:proofErr w:type="spellStart"/>
      <w:r>
        <w:rPr>
          <w:b/>
          <w:bCs/>
        </w:rPr>
        <w:t>L</w:t>
      </w:r>
      <w:r w:rsidR="00254B44">
        <w:rPr>
          <w:b/>
          <w:bCs/>
        </w:rPr>
        <w:t>earning</w:t>
      </w:r>
      <w:proofErr w:type="spellEnd"/>
      <w:r w:rsidR="00254B44">
        <w:rPr>
          <w:b/>
          <w:bCs/>
        </w:rPr>
        <w:t xml:space="preserve"> </w:t>
      </w:r>
      <w:proofErr w:type="spellStart"/>
      <w:r w:rsidR="00254B44">
        <w:rPr>
          <w:b/>
          <w:bCs/>
        </w:rPr>
        <w:t>R</w:t>
      </w:r>
      <w:r>
        <w:rPr>
          <w:b/>
          <w:bCs/>
        </w:rPr>
        <w:t>esources</w:t>
      </w:r>
      <w:proofErr w:type="spellEnd"/>
      <w:r>
        <w:rPr>
          <w:b/>
          <w:bCs/>
        </w:rPr>
        <w:t>:</w:t>
      </w:r>
      <w:r w:rsidR="006975A0">
        <w:rPr>
          <w:b/>
          <w:bCs/>
        </w:rPr>
        <w:t xml:space="preserve"> </w:t>
      </w:r>
      <w:r w:rsidR="006975A0">
        <w:rPr>
          <w:bCs/>
        </w:rPr>
        <w:t xml:space="preserve">los recursos de aprendizaje son materiales que ayuda a los maestros a enseñar y a los estudiantes a aprender, los maestros con estos materiales satisfacen las expectativas de aprendizaje determinadas en los planes de estudio. Los recursos de aprendizaje incluyen libros de texto, </w:t>
      </w:r>
      <w:r w:rsidR="00254B44">
        <w:rPr>
          <w:bCs/>
        </w:rPr>
        <w:t>guías</w:t>
      </w:r>
      <w:r w:rsidR="006975A0">
        <w:rPr>
          <w:bCs/>
        </w:rPr>
        <w:t xml:space="preserve"> de estudio, sitios web, libros de trabajo, revistas, libros de actividades, curso online OCW</w:t>
      </w:r>
      <w:r w:rsidR="00EE6EDF">
        <w:rPr>
          <w:bCs/>
        </w:rPr>
        <w:tab/>
      </w:r>
      <w:r w:rsidR="006975A0">
        <w:rPr>
          <w:bCs/>
        </w:rPr>
        <w:t>, software y podcasts.</w:t>
      </w:r>
    </w:p>
    <w:p w14:paraId="5232DA46" w14:textId="77777777" w:rsidR="00E7785A" w:rsidRDefault="00EE6EDF" w:rsidP="00AA75BB">
      <w:pPr>
        <w:pStyle w:val="Prrafodelista"/>
        <w:numPr>
          <w:ilvl w:val="0"/>
          <w:numId w:val="16"/>
        </w:numPr>
        <w:rPr>
          <w:bCs/>
          <w:lang w:val="es-EC"/>
        </w:rPr>
      </w:pPr>
      <w:r w:rsidRPr="00EE6EDF">
        <w:rPr>
          <w:b/>
          <w:bCs/>
          <w:lang w:val="es-EC"/>
        </w:rPr>
        <w:t xml:space="preserve">Reference </w:t>
      </w:r>
      <w:proofErr w:type="spellStart"/>
      <w:r w:rsidRPr="00EE6EDF">
        <w:rPr>
          <w:b/>
          <w:bCs/>
          <w:lang w:val="es-EC"/>
        </w:rPr>
        <w:t>Collection</w:t>
      </w:r>
      <w:proofErr w:type="spellEnd"/>
      <w:r w:rsidR="002B42B1">
        <w:rPr>
          <w:b/>
          <w:bCs/>
          <w:lang w:val="es-EC"/>
        </w:rPr>
        <w:t>:</w:t>
      </w:r>
      <w:r w:rsidR="002B42B1">
        <w:rPr>
          <w:bCs/>
          <w:lang w:val="es-EC"/>
        </w:rPr>
        <w:t xml:space="preserve"> La colección de referencias sirve para reunir en una sola ubicación los recursos necesarios como diccionarios, enciclopedias, atlas, directorios, anuarios y estadísticas, los cuales proporcionaran respuestas a preguntas sobre cualquier tema en cualquier campo de investigación</w:t>
      </w:r>
      <w:r w:rsidR="00287D7D">
        <w:rPr>
          <w:bCs/>
          <w:lang w:val="es-EC"/>
        </w:rPr>
        <w:t>. Entre las más conocidas se encuentran;</w:t>
      </w:r>
      <w:r w:rsidR="00287D7D" w:rsidRPr="00287D7D">
        <w:rPr>
          <w:rFonts w:eastAsiaTheme="minorEastAsia" w:cs="Arial"/>
          <w:color w:val="000000" w:themeColor="dark1"/>
          <w:sz w:val="20"/>
          <w:szCs w:val="20"/>
          <w:lang w:val="es-EC" w:eastAsia="es-EC"/>
        </w:rPr>
        <w:t xml:space="preserve"> </w:t>
      </w:r>
      <w:r w:rsidR="00287D7D" w:rsidRPr="00287D7D">
        <w:rPr>
          <w:bCs/>
          <w:lang w:val="es-EC"/>
        </w:rPr>
        <w:t xml:space="preserve">Internet archive, Google </w:t>
      </w:r>
      <w:proofErr w:type="spellStart"/>
      <w:r w:rsidR="00287D7D" w:rsidRPr="00287D7D">
        <w:rPr>
          <w:bCs/>
          <w:lang w:val="es-EC"/>
        </w:rPr>
        <w:t>Scholar</w:t>
      </w:r>
      <w:proofErr w:type="spellEnd"/>
      <w:r w:rsidR="00287D7D" w:rsidRPr="00287D7D">
        <w:rPr>
          <w:bCs/>
          <w:lang w:val="es-EC"/>
        </w:rPr>
        <w:t xml:space="preserve">, Library of </w:t>
      </w:r>
      <w:proofErr w:type="spellStart"/>
      <w:r w:rsidR="00287D7D" w:rsidRPr="00287D7D">
        <w:rPr>
          <w:bCs/>
          <w:lang w:val="es-EC"/>
        </w:rPr>
        <w:t>Congress</w:t>
      </w:r>
      <w:proofErr w:type="spellEnd"/>
      <w:r w:rsidR="00287D7D" w:rsidRPr="00287D7D">
        <w:rPr>
          <w:bCs/>
          <w:lang w:val="es-EC"/>
        </w:rPr>
        <w:t>, Wikis</w:t>
      </w:r>
      <w:r w:rsidR="007A75C2">
        <w:rPr>
          <w:bCs/>
          <w:lang w:val="es-EC"/>
        </w:rPr>
        <w:t>.</w:t>
      </w:r>
    </w:p>
    <w:p w14:paraId="0ABB4C23" w14:textId="56353221" w:rsidR="00041F04" w:rsidRDefault="0051769C" w:rsidP="00AA75BB">
      <w:pPr>
        <w:pStyle w:val="Prrafodelista"/>
        <w:numPr>
          <w:ilvl w:val="0"/>
          <w:numId w:val="16"/>
        </w:numPr>
        <w:rPr>
          <w:bCs/>
          <w:lang w:val="es-EC"/>
        </w:rPr>
      </w:pPr>
      <w:r w:rsidRPr="00E7785A">
        <w:rPr>
          <w:b/>
          <w:bCs/>
          <w:lang w:val="es-EC"/>
        </w:rPr>
        <w:t xml:space="preserve">MOOC: </w:t>
      </w:r>
      <w:r w:rsidR="00E7785A">
        <w:rPr>
          <w:bCs/>
          <w:lang w:val="es-EC"/>
        </w:rPr>
        <w:t>este tipo de recurso educativo abierto tiene como principal objetivo el proporcionar un curso</w:t>
      </w:r>
      <w:r w:rsidR="00EF7754">
        <w:rPr>
          <w:bCs/>
          <w:lang w:val="es-EC"/>
        </w:rPr>
        <w:t xml:space="preserve"> </w:t>
      </w:r>
      <w:proofErr w:type="gramStart"/>
      <w:r w:rsidR="00EF7754">
        <w:rPr>
          <w:bCs/>
          <w:lang w:val="es-EC"/>
        </w:rPr>
        <w:t>abierto</w:t>
      </w:r>
      <w:r w:rsidR="00E7785A">
        <w:rPr>
          <w:bCs/>
          <w:lang w:val="es-EC"/>
        </w:rPr>
        <w:t xml:space="preserve">  a</w:t>
      </w:r>
      <w:proofErr w:type="gramEnd"/>
      <w:r w:rsidR="00E7785A">
        <w:rPr>
          <w:bCs/>
          <w:lang w:val="es-EC"/>
        </w:rPr>
        <w:t xml:space="preserve"> un </w:t>
      </w:r>
      <w:r w:rsidR="00EF7754">
        <w:rPr>
          <w:bCs/>
          <w:lang w:val="es-EC"/>
        </w:rPr>
        <w:t>número</w:t>
      </w:r>
      <w:r w:rsidR="00E7785A">
        <w:rPr>
          <w:bCs/>
          <w:lang w:val="es-EC"/>
        </w:rPr>
        <w:t xml:space="preserve"> masivo de in</w:t>
      </w:r>
      <w:r w:rsidR="00EF7754">
        <w:rPr>
          <w:bCs/>
          <w:lang w:val="es-EC"/>
        </w:rPr>
        <w:t xml:space="preserve">dividuos que se encuentren conectados a internet. Se verá con </w:t>
      </w:r>
      <w:r w:rsidR="00041F04">
        <w:rPr>
          <w:bCs/>
          <w:lang w:val="es-EC"/>
        </w:rPr>
        <w:t>mayor detalle en la sección 1.5.</w:t>
      </w:r>
    </w:p>
    <w:p w14:paraId="37230A47" w14:textId="1C1289AD" w:rsidR="00254B44" w:rsidRPr="00254B44" w:rsidRDefault="00254B44" w:rsidP="00254B44">
      <w:pPr>
        <w:ind w:left="360"/>
        <w:rPr>
          <w:bCs/>
          <w:lang w:val="es-EC"/>
        </w:rPr>
      </w:pPr>
      <w:r>
        <w:rPr>
          <w:bCs/>
          <w:lang w:val="es-EC"/>
        </w:rPr>
        <w:t>En cuanto a los Recursos de implementación encontramos componentes como:</w:t>
      </w:r>
    </w:p>
    <w:p w14:paraId="64E16B17" w14:textId="7D65965E" w:rsidR="00DD78E5" w:rsidRPr="003E0677" w:rsidRDefault="00041F04" w:rsidP="00AA75BB">
      <w:pPr>
        <w:pStyle w:val="Prrafodelista"/>
        <w:numPr>
          <w:ilvl w:val="0"/>
          <w:numId w:val="16"/>
        </w:numPr>
        <w:rPr>
          <w:bCs/>
          <w:lang w:val="es-EC"/>
        </w:rPr>
      </w:pPr>
      <w:proofErr w:type="spellStart"/>
      <w:r>
        <w:rPr>
          <w:b/>
          <w:bCs/>
          <w:lang w:val="es-EC"/>
        </w:rPr>
        <w:t>Licensing</w:t>
      </w:r>
      <w:proofErr w:type="spellEnd"/>
      <w:r>
        <w:rPr>
          <w:b/>
          <w:bCs/>
          <w:lang w:val="es-EC"/>
        </w:rPr>
        <w:t xml:space="preserve"> </w:t>
      </w:r>
      <w:proofErr w:type="spellStart"/>
      <w:r>
        <w:rPr>
          <w:b/>
          <w:bCs/>
          <w:lang w:val="es-EC"/>
        </w:rPr>
        <w:t>tools</w:t>
      </w:r>
      <w:proofErr w:type="spellEnd"/>
      <w:r>
        <w:rPr>
          <w:b/>
          <w:bCs/>
          <w:lang w:val="es-EC"/>
        </w:rPr>
        <w:t>:</w:t>
      </w:r>
      <w:r>
        <w:rPr>
          <w:bCs/>
          <w:lang w:val="es-EC"/>
        </w:rPr>
        <w:t xml:space="preserve"> </w:t>
      </w:r>
      <w:r w:rsidR="000060F5">
        <w:rPr>
          <w:bCs/>
          <w:lang w:val="es-EC"/>
        </w:rPr>
        <w:t xml:space="preserve">las herramientas de licenciamiento que se utilizan para crear, manipular y redistribuir contenido libre, diseñado fundamentalmente </w:t>
      </w:r>
      <w:r w:rsidR="003E0677">
        <w:rPr>
          <w:bCs/>
          <w:lang w:val="es-EC"/>
        </w:rPr>
        <w:t xml:space="preserve">para que sus contenidos se mantengan bajo los mismos términos de </w:t>
      </w:r>
      <w:proofErr w:type="gramStart"/>
      <w:r w:rsidR="003E0677">
        <w:rPr>
          <w:bCs/>
          <w:lang w:val="es-EC"/>
        </w:rPr>
        <w:t>la estas licencias</w:t>
      </w:r>
      <w:proofErr w:type="gramEnd"/>
      <w:r w:rsidR="003E0677">
        <w:rPr>
          <w:bCs/>
          <w:lang w:val="es-EC"/>
        </w:rPr>
        <w:t xml:space="preserve"> entre las </w:t>
      </w:r>
      <w:r w:rsidR="00CF745F">
        <w:rPr>
          <w:bCs/>
          <w:lang w:val="es-EC"/>
        </w:rPr>
        <w:t>más</w:t>
      </w:r>
      <w:r w:rsidR="003E0677">
        <w:rPr>
          <w:bCs/>
          <w:lang w:val="es-EC"/>
        </w:rPr>
        <w:t xml:space="preserve"> conocidas se encuentran la licencia </w:t>
      </w:r>
      <w:proofErr w:type="spellStart"/>
      <w:r w:rsidR="003E0677">
        <w:rPr>
          <w:bCs/>
          <w:lang w:val="es-EC"/>
        </w:rPr>
        <w:t>Creative</w:t>
      </w:r>
      <w:proofErr w:type="spellEnd"/>
      <w:r w:rsidR="003E0677">
        <w:rPr>
          <w:bCs/>
          <w:lang w:val="es-EC"/>
        </w:rPr>
        <w:t xml:space="preserve"> </w:t>
      </w:r>
      <w:proofErr w:type="spellStart"/>
      <w:r w:rsidR="003E0677">
        <w:rPr>
          <w:bCs/>
          <w:lang w:val="es-EC"/>
        </w:rPr>
        <w:t>Commons</w:t>
      </w:r>
      <w:proofErr w:type="spellEnd"/>
      <w:r w:rsidR="003E0677">
        <w:rPr>
          <w:bCs/>
          <w:lang w:val="es-EC"/>
        </w:rPr>
        <w:t xml:space="preserve"> y GNU </w:t>
      </w:r>
      <w:r w:rsidR="003E0677" w:rsidRPr="003E0677">
        <w:rPr>
          <w:bCs/>
          <w:lang w:val="es-EC"/>
        </w:rPr>
        <w:t xml:space="preserve">Free </w:t>
      </w:r>
      <w:proofErr w:type="spellStart"/>
      <w:r w:rsidR="003E0677" w:rsidRPr="003E0677">
        <w:rPr>
          <w:bCs/>
          <w:lang w:val="es-EC"/>
        </w:rPr>
        <w:t>Documentacion</w:t>
      </w:r>
      <w:proofErr w:type="spellEnd"/>
      <w:r w:rsidR="003E0677" w:rsidRPr="003E0677">
        <w:rPr>
          <w:bCs/>
          <w:lang w:val="es-EC"/>
        </w:rPr>
        <w:t xml:space="preserve"> </w:t>
      </w:r>
      <w:proofErr w:type="spellStart"/>
      <w:r w:rsidR="003E0677" w:rsidRPr="003E0677">
        <w:rPr>
          <w:bCs/>
          <w:lang w:val="es-EC"/>
        </w:rPr>
        <w:t>License</w:t>
      </w:r>
      <w:proofErr w:type="spellEnd"/>
    </w:p>
    <w:p w14:paraId="5A9CE3FF" w14:textId="17B694D7" w:rsidR="00DD78E5" w:rsidRPr="002F18C3" w:rsidRDefault="00692FEC" w:rsidP="00AA75BB">
      <w:pPr>
        <w:pStyle w:val="Prrafodelista"/>
        <w:numPr>
          <w:ilvl w:val="0"/>
          <w:numId w:val="16"/>
        </w:numPr>
        <w:rPr>
          <w:b/>
          <w:bCs/>
          <w:lang w:val="es-EC"/>
        </w:rPr>
      </w:pPr>
      <w:proofErr w:type="spellStart"/>
      <w:r w:rsidRPr="00692FEC">
        <w:rPr>
          <w:b/>
          <w:bCs/>
          <w:lang w:val="es-EC"/>
        </w:rPr>
        <w:t>Interoperability</w:t>
      </w:r>
      <w:proofErr w:type="spellEnd"/>
      <w:r>
        <w:rPr>
          <w:b/>
          <w:bCs/>
          <w:lang w:val="es-EC"/>
        </w:rPr>
        <w:t xml:space="preserve">: </w:t>
      </w:r>
      <w:r>
        <w:rPr>
          <w:bCs/>
          <w:lang w:val="es-EC"/>
        </w:rPr>
        <w:t xml:space="preserve">La interoperabilidad es una </w:t>
      </w:r>
      <w:r w:rsidR="009C628E">
        <w:rPr>
          <w:bCs/>
          <w:lang w:val="es-EC"/>
        </w:rPr>
        <w:t>característica fundamental que tienen las plataformas e-</w:t>
      </w:r>
      <w:proofErr w:type="spellStart"/>
      <w:r w:rsidR="009C628E">
        <w:rPr>
          <w:bCs/>
          <w:lang w:val="es-EC"/>
        </w:rPr>
        <w:t>learning</w:t>
      </w:r>
      <w:proofErr w:type="spellEnd"/>
      <w:r w:rsidR="009C628E">
        <w:rPr>
          <w:bCs/>
          <w:lang w:val="es-EC"/>
        </w:rPr>
        <w:t xml:space="preserve"> la cual le permite funcionar con </w:t>
      </w:r>
      <w:r w:rsidR="009C628E">
        <w:rPr>
          <w:bCs/>
          <w:lang w:val="es-EC"/>
        </w:rPr>
        <w:lastRenderedPageBreak/>
        <w:t>diferentes paquetes de contenido</w:t>
      </w:r>
      <w:r>
        <w:rPr>
          <w:bCs/>
          <w:lang w:val="es-EC"/>
        </w:rPr>
        <w:t xml:space="preserve"> </w:t>
      </w:r>
      <w:r w:rsidR="009C628E">
        <w:rPr>
          <w:bCs/>
          <w:lang w:val="es-EC"/>
        </w:rPr>
        <w:t xml:space="preserve">como SCORM, </w:t>
      </w:r>
      <w:proofErr w:type="gramStart"/>
      <w:r w:rsidR="009C628E">
        <w:rPr>
          <w:bCs/>
          <w:lang w:val="es-EC"/>
        </w:rPr>
        <w:t>IMS,  y</w:t>
      </w:r>
      <w:proofErr w:type="gramEnd"/>
      <w:r w:rsidR="009C628E">
        <w:rPr>
          <w:bCs/>
          <w:lang w:val="es-EC"/>
        </w:rPr>
        <w:t xml:space="preserve"> OKI sin tener una restricción de acceso o de implementación. </w:t>
      </w:r>
    </w:p>
    <w:p w14:paraId="5278CC21" w14:textId="2A5BED4D" w:rsidR="009C628E" w:rsidRPr="000D7977" w:rsidRDefault="002F18C3" w:rsidP="00AA75BB">
      <w:pPr>
        <w:pStyle w:val="Prrafodelista"/>
        <w:numPr>
          <w:ilvl w:val="0"/>
          <w:numId w:val="16"/>
        </w:numPr>
        <w:rPr>
          <w:b/>
          <w:bCs/>
          <w:lang w:val="es-EC"/>
        </w:rPr>
      </w:pPr>
      <w:proofErr w:type="spellStart"/>
      <w:r>
        <w:rPr>
          <w:b/>
          <w:bCs/>
          <w:lang w:val="es-EC"/>
        </w:rPr>
        <w:t>Best</w:t>
      </w:r>
      <w:proofErr w:type="spellEnd"/>
      <w:r>
        <w:rPr>
          <w:b/>
          <w:bCs/>
          <w:lang w:val="es-EC"/>
        </w:rPr>
        <w:t xml:space="preserve"> </w:t>
      </w:r>
      <w:proofErr w:type="spellStart"/>
      <w:r>
        <w:rPr>
          <w:b/>
          <w:bCs/>
          <w:lang w:val="es-EC"/>
        </w:rPr>
        <w:t>Practices</w:t>
      </w:r>
      <w:proofErr w:type="spellEnd"/>
      <w:r>
        <w:rPr>
          <w:b/>
          <w:bCs/>
          <w:lang w:val="es-EC"/>
        </w:rPr>
        <w:t>:</w:t>
      </w:r>
      <w:r w:rsidR="000D7977">
        <w:rPr>
          <w:b/>
          <w:bCs/>
          <w:lang w:val="es-EC"/>
        </w:rPr>
        <w:t xml:space="preserve"> </w:t>
      </w:r>
      <w:r w:rsidR="000D7977">
        <w:rPr>
          <w:bCs/>
          <w:lang w:val="es-EC"/>
        </w:rPr>
        <w:t xml:space="preserve">son directrices que nos ayudan a evitar tener un mal diseño, y a cómo aplicar estos principios para desarrollar tecnologías educativas eficaces. </w:t>
      </w:r>
    </w:p>
    <w:p w14:paraId="6935095A" w14:textId="39575839" w:rsidR="00E27E26" w:rsidRDefault="5CBE0531" w:rsidP="00814FCA">
      <w:r>
        <w:t xml:space="preserve">Existen varios tipos y clasificaciones de </w:t>
      </w:r>
      <w:r w:rsidR="00281D77">
        <w:t>OER</w:t>
      </w:r>
      <w:r>
        <w:t xml:space="preserve">, a </w:t>
      </w:r>
      <w:proofErr w:type="gramStart"/>
      <w:r>
        <w:t>continuación</w:t>
      </w:r>
      <w:proofErr w:type="gramEnd"/>
      <w:r>
        <w:t xml:space="preserve"> se presenta la clasificación en base a la alta calidad y disponibilidad en internet </w:t>
      </w:r>
      <w:r w:rsidR="000D7977">
        <w:t xml:space="preserve">propuesta por </w:t>
      </w:r>
      <w:proofErr w:type="spellStart"/>
      <w:r w:rsidR="000D7977">
        <w:t>Lakshmana</w:t>
      </w:r>
      <w:proofErr w:type="spellEnd"/>
      <w:r w:rsidR="000D7977">
        <w:t>, en 2015</w:t>
      </w:r>
      <w:r>
        <w:t>:</w:t>
      </w:r>
    </w:p>
    <w:p w14:paraId="38558D9F" w14:textId="77777777" w:rsidR="00F67DE5" w:rsidRPr="00E27E26" w:rsidRDefault="5CBE0531" w:rsidP="00AA75BB">
      <w:pPr>
        <w:pStyle w:val="Prrafodelista"/>
        <w:numPr>
          <w:ilvl w:val="0"/>
          <w:numId w:val="16"/>
        </w:numPr>
      </w:pPr>
      <w:r w:rsidRPr="5CBE0531">
        <w:rPr>
          <w:b/>
          <w:bCs/>
        </w:rPr>
        <w:t xml:space="preserve">OER </w:t>
      </w:r>
      <w:proofErr w:type="spellStart"/>
      <w:r w:rsidRPr="5CBE0531">
        <w:rPr>
          <w:b/>
          <w:bCs/>
        </w:rPr>
        <w:t>learning</w:t>
      </w:r>
      <w:proofErr w:type="spellEnd"/>
      <w:r w:rsidRPr="5CBE0531">
        <w:rPr>
          <w:b/>
          <w:bCs/>
        </w:rPr>
        <w:t xml:space="preserve"> </w:t>
      </w:r>
      <w:proofErr w:type="spellStart"/>
      <w:r w:rsidRPr="5CBE0531">
        <w:rPr>
          <w:b/>
          <w:bCs/>
        </w:rPr>
        <w:t>objects</w:t>
      </w:r>
      <w:proofErr w:type="spellEnd"/>
      <w:r w:rsidRPr="5CBE0531">
        <w:rPr>
          <w:b/>
          <w:bCs/>
        </w:rPr>
        <w:t>:</w:t>
      </w:r>
      <w:r>
        <w:t xml:space="preserve"> Son recursos digitales que se los emplea como materias primas reutilizable para apoyar el aprendizaje, estos objetos de aprendizaje pueden ser conceptos, ilustraciones, diagramas, y una amplia gama de herramientas en línea, los docentes los pueden agrupar en cursos y utilizarlos en combinación con otros objetos de aprendizaje.</w:t>
      </w:r>
    </w:p>
    <w:p w14:paraId="4D16ED1B" w14:textId="77777777" w:rsidR="00E27E26" w:rsidRPr="00E27E26" w:rsidRDefault="5CBE0531" w:rsidP="00AA75BB">
      <w:pPr>
        <w:pStyle w:val="Prrafodelista"/>
        <w:numPr>
          <w:ilvl w:val="0"/>
          <w:numId w:val="16"/>
        </w:numPr>
      </w:pPr>
      <w:r w:rsidRPr="5CBE0531">
        <w:rPr>
          <w:b/>
          <w:bCs/>
        </w:rPr>
        <w:t xml:space="preserve">OER </w:t>
      </w:r>
      <w:proofErr w:type="spellStart"/>
      <w:r w:rsidRPr="5CBE0531">
        <w:rPr>
          <w:b/>
          <w:bCs/>
        </w:rPr>
        <w:t>Digitalized</w:t>
      </w:r>
      <w:proofErr w:type="spellEnd"/>
      <w:r w:rsidRPr="5CBE0531">
        <w:rPr>
          <w:b/>
          <w:bCs/>
        </w:rPr>
        <w:t xml:space="preserve"> </w:t>
      </w:r>
      <w:proofErr w:type="spellStart"/>
      <w:r w:rsidRPr="5CBE0531">
        <w:rPr>
          <w:b/>
          <w:bCs/>
        </w:rPr>
        <w:t>library</w:t>
      </w:r>
      <w:proofErr w:type="spellEnd"/>
      <w:r w:rsidRPr="5CBE0531">
        <w:rPr>
          <w:b/>
          <w:bCs/>
        </w:rPr>
        <w:t xml:space="preserve"> </w:t>
      </w:r>
      <w:proofErr w:type="spellStart"/>
      <w:r w:rsidRPr="5CBE0531">
        <w:rPr>
          <w:b/>
          <w:bCs/>
        </w:rPr>
        <w:t>collections</w:t>
      </w:r>
      <w:proofErr w:type="spellEnd"/>
      <w:r w:rsidRPr="5CBE0531">
        <w:rPr>
          <w:b/>
          <w:bCs/>
        </w:rPr>
        <w:t>:</w:t>
      </w:r>
      <w:r>
        <w:t xml:space="preserve"> Son colecciones de bibliotecas digitalizadas, que incluyen materiales de referencia, catálogos, revistas, publicaciones periódicas, </w:t>
      </w:r>
      <w:proofErr w:type="gramStart"/>
      <w:r w:rsidRPr="005A33E5">
        <w:t>carteles</w:t>
      </w:r>
      <w:r>
        <w:t xml:space="preserve"> ,</w:t>
      </w:r>
      <w:proofErr w:type="gramEnd"/>
      <w:r>
        <w:t xml:space="preserve"> fotografías, y videos educativos, con el fin de ayudar a jóvenes con su tarea y de crear la primera escuela virtual de clase mundial de forma gratuita.</w:t>
      </w:r>
    </w:p>
    <w:p w14:paraId="6620F110" w14:textId="77777777" w:rsidR="00E27E26" w:rsidRPr="00011D71" w:rsidRDefault="5CBE0531" w:rsidP="00AA75BB">
      <w:pPr>
        <w:pStyle w:val="Prrafodelista"/>
        <w:numPr>
          <w:ilvl w:val="0"/>
          <w:numId w:val="16"/>
        </w:numPr>
      </w:pPr>
      <w:r w:rsidRPr="5CBE0531">
        <w:rPr>
          <w:b/>
          <w:bCs/>
        </w:rPr>
        <w:t xml:space="preserve">OER </w:t>
      </w:r>
      <w:proofErr w:type="spellStart"/>
      <w:r w:rsidRPr="5CBE0531">
        <w:rPr>
          <w:b/>
          <w:bCs/>
        </w:rPr>
        <w:t>Encyclopedia</w:t>
      </w:r>
      <w:proofErr w:type="spellEnd"/>
      <w:r w:rsidRPr="5CBE0531">
        <w:rPr>
          <w:b/>
          <w:bCs/>
        </w:rPr>
        <w:t xml:space="preserve">: </w:t>
      </w:r>
      <w:r>
        <w:t xml:space="preserve">Son materiales que contienen definiciones de una amplia variedad de temas, utilizadas y creadas por educadores, estudiantes y autodidactas, formando una gran </w:t>
      </w:r>
      <w:proofErr w:type="gramStart"/>
      <w:r>
        <w:t>enciclopedia  que</w:t>
      </w:r>
      <w:proofErr w:type="gramEnd"/>
      <w:r>
        <w:t xml:space="preserve"> puede utilizar para realizar sus investigaciones, la más conocida es Wikipedia.</w:t>
      </w:r>
    </w:p>
    <w:p w14:paraId="46FAB451" w14:textId="77777777" w:rsidR="00011D71" w:rsidRPr="00011D71" w:rsidRDefault="5CBE0531" w:rsidP="00AA75BB">
      <w:pPr>
        <w:pStyle w:val="Prrafodelista"/>
        <w:numPr>
          <w:ilvl w:val="0"/>
          <w:numId w:val="16"/>
        </w:numPr>
      </w:pPr>
      <w:r w:rsidRPr="5CBE0531">
        <w:rPr>
          <w:b/>
          <w:bCs/>
        </w:rPr>
        <w:t>OER Online archives:</w:t>
      </w:r>
      <w:r>
        <w:t xml:space="preserve"> Son archivos coleccionados que se encuentra subidos en la nube, disponible en distintos servicios de almacenamiento y que pueden ser recuperados, pueden ser sitios web en diferentes momentos, pueden ser también de diferente tipo ya sea audio, video, miles de guías de estudio, imágenes.</w:t>
      </w:r>
    </w:p>
    <w:p w14:paraId="6523A52F" w14:textId="77777777" w:rsidR="00011D71" w:rsidRPr="00011D71" w:rsidRDefault="5CBE0531" w:rsidP="00AA75BB">
      <w:pPr>
        <w:pStyle w:val="Prrafodelista"/>
        <w:numPr>
          <w:ilvl w:val="0"/>
          <w:numId w:val="16"/>
        </w:numPr>
      </w:pPr>
      <w:r w:rsidRPr="5CBE0531">
        <w:rPr>
          <w:b/>
          <w:bCs/>
        </w:rPr>
        <w:t xml:space="preserve">Open </w:t>
      </w:r>
      <w:proofErr w:type="spellStart"/>
      <w:r w:rsidRPr="5CBE0531">
        <w:rPr>
          <w:b/>
          <w:bCs/>
        </w:rPr>
        <w:t>Textbooks</w:t>
      </w:r>
      <w:proofErr w:type="spellEnd"/>
      <w:r w:rsidRPr="5CBE0531">
        <w:rPr>
          <w:b/>
          <w:bCs/>
        </w:rPr>
        <w:t>:</w:t>
      </w:r>
      <w:r>
        <w:t xml:space="preserve"> pueden ser libros de texto tradicional abiertos que han sido digitalizados y hechos disponibles online. Son fáciles de usar y obtener, además pueden ser modificados para el docente.</w:t>
      </w:r>
    </w:p>
    <w:p w14:paraId="3CA508DA" w14:textId="77777777" w:rsidR="00011D71" w:rsidRPr="00011D71" w:rsidRDefault="5CBE0531" w:rsidP="00AA75BB">
      <w:pPr>
        <w:pStyle w:val="Prrafodelista"/>
        <w:numPr>
          <w:ilvl w:val="0"/>
          <w:numId w:val="16"/>
        </w:numPr>
      </w:pPr>
      <w:r w:rsidRPr="5CBE0531">
        <w:rPr>
          <w:b/>
          <w:bCs/>
        </w:rPr>
        <w:t xml:space="preserve">OER </w:t>
      </w:r>
      <w:proofErr w:type="spellStart"/>
      <w:r w:rsidRPr="5CBE0531">
        <w:rPr>
          <w:b/>
          <w:bCs/>
        </w:rPr>
        <w:t>Courseware</w:t>
      </w:r>
      <w:proofErr w:type="spellEnd"/>
      <w:r w:rsidRPr="5CBE0531">
        <w:rPr>
          <w:b/>
          <w:bCs/>
        </w:rPr>
        <w:t xml:space="preserve">: </w:t>
      </w:r>
      <w:r>
        <w:t xml:space="preserve">Son materiales de cursos específicos impartidos en la web por instituciones educativas. En estos se incluyen notas de clase, textos, lista de lectura, tareas, programas de estudio, material de estudio </w:t>
      </w:r>
      <w:proofErr w:type="gramStart"/>
      <w:r>
        <w:lastRenderedPageBreak/>
        <w:t>y  exámenes</w:t>
      </w:r>
      <w:proofErr w:type="gramEnd"/>
      <w:r>
        <w:t xml:space="preserve">. Sirven de referencia para otros docentes que imparte el curso en algún lugar distinto del mundo. Estudiantes y autodidactas pueden utilizar para aumentar su educación. </w:t>
      </w:r>
      <w:proofErr w:type="gramStart"/>
      <w:r>
        <w:t>Además</w:t>
      </w:r>
      <w:proofErr w:type="gramEnd"/>
      <w:r>
        <w:t xml:space="preserve"> cuenta con un consorcio que reúne diferentes cursos de contenido abierto de diferentes instituciones de educación superior, con el objetivo de avanzar en la educación autónoma en todo el mundo. </w:t>
      </w:r>
    </w:p>
    <w:p w14:paraId="59898FB9" w14:textId="77777777" w:rsidR="00011D71" w:rsidRPr="00011D71" w:rsidRDefault="5CBE0531" w:rsidP="00AA75BB">
      <w:pPr>
        <w:pStyle w:val="Prrafodelista"/>
        <w:numPr>
          <w:ilvl w:val="0"/>
          <w:numId w:val="16"/>
        </w:numPr>
      </w:pPr>
      <w:r w:rsidRPr="5CBE0531">
        <w:rPr>
          <w:b/>
          <w:bCs/>
        </w:rPr>
        <w:t xml:space="preserve">OER </w:t>
      </w:r>
      <w:proofErr w:type="spellStart"/>
      <w:r w:rsidRPr="5CBE0531">
        <w:rPr>
          <w:b/>
          <w:bCs/>
        </w:rPr>
        <w:t>Courses</w:t>
      </w:r>
      <w:proofErr w:type="spellEnd"/>
      <w:r w:rsidRPr="5CBE0531">
        <w:rPr>
          <w:b/>
          <w:bCs/>
        </w:rPr>
        <w:t>:</w:t>
      </w:r>
      <w:r>
        <w:t xml:space="preserve"> Son cursos estructurados de materias específicas, que han sido creadas por un solo instructor y que abarcan diferentes niveles y disciplinas.</w:t>
      </w:r>
    </w:p>
    <w:p w14:paraId="0F5427C3" w14:textId="77777777" w:rsidR="00011D71" w:rsidRDefault="5CBE0531" w:rsidP="00AA75BB">
      <w:pPr>
        <w:pStyle w:val="Prrafodelista"/>
        <w:numPr>
          <w:ilvl w:val="0"/>
          <w:numId w:val="16"/>
        </w:numPr>
      </w:pPr>
      <w:r w:rsidRPr="5CBE0531">
        <w:rPr>
          <w:b/>
          <w:bCs/>
        </w:rPr>
        <w:t xml:space="preserve">Open </w:t>
      </w:r>
      <w:proofErr w:type="spellStart"/>
      <w:r w:rsidRPr="5CBE0531">
        <w:rPr>
          <w:b/>
          <w:bCs/>
        </w:rPr>
        <w:t>Course</w:t>
      </w:r>
      <w:proofErr w:type="spellEnd"/>
      <w:r w:rsidRPr="5CBE0531">
        <w:rPr>
          <w:b/>
          <w:bCs/>
        </w:rPr>
        <w:t xml:space="preserve"> </w:t>
      </w:r>
      <w:proofErr w:type="spellStart"/>
      <w:r w:rsidRPr="5CBE0531">
        <w:rPr>
          <w:b/>
          <w:bCs/>
        </w:rPr>
        <w:t>library</w:t>
      </w:r>
      <w:proofErr w:type="spellEnd"/>
      <w:r w:rsidRPr="5CBE0531">
        <w:rPr>
          <w:b/>
          <w:bCs/>
        </w:rPr>
        <w:t>:</w:t>
      </w:r>
      <w:r>
        <w:t xml:space="preserve"> Es una iniciativa del estado de Washington para hacer disponible en digital, libros de texto gratuitos, tareas interactivas y videos, siendo estos una mezcla heterogénea de módulos de enseñanza y ejercicios desarrollados por otros proyectos de aprendizaje abierto.</w:t>
      </w:r>
    </w:p>
    <w:p w14:paraId="00D3C814" w14:textId="77777777" w:rsidR="00B558B5" w:rsidRPr="00011D71" w:rsidRDefault="5CBE0531" w:rsidP="00AA75BB">
      <w:pPr>
        <w:pStyle w:val="Prrafodelista"/>
        <w:numPr>
          <w:ilvl w:val="0"/>
          <w:numId w:val="16"/>
        </w:numPr>
      </w:pPr>
      <w:r w:rsidRPr="5CBE0531">
        <w:rPr>
          <w:b/>
          <w:bCs/>
        </w:rPr>
        <w:t xml:space="preserve">Open Online </w:t>
      </w:r>
      <w:proofErr w:type="spellStart"/>
      <w:r w:rsidRPr="5CBE0531">
        <w:rPr>
          <w:b/>
          <w:bCs/>
        </w:rPr>
        <w:t>Courses</w:t>
      </w:r>
      <w:proofErr w:type="spellEnd"/>
      <w:r w:rsidRPr="5CBE0531">
        <w:rPr>
          <w:b/>
          <w:bCs/>
        </w:rPr>
        <w:t>:</w:t>
      </w:r>
      <w:r>
        <w:t xml:space="preserve"> Son cursos que está destinado para una cantidad de participantes ilimitada de acceso abierto a través de la web más comúnmente conocidos como MOOC, estos cuentan con materiales tales como video, lecturas, problemas, foros, y videoconferencias que hacen que sea más interactivos entre la comunidad de profesores y estudiantes (MOOC es considerado un desarrollo de la educación a distancia).</w:t>
      </w:r>
    </w:p>
    <w:p w14:paraId="2551D62A" w14:textId="072A472F" w:rsidR="00B40892" w:rsidRPr="00B40892" w:rsidRDefault="000C4C46" w:rsidP="00955455">
      <w:pPr>
        <w:pStyle w:val="Ttulo2"/>
      </w:pPr>
      <w:bookmarkStart w:id="40" w:name="_Toc417393918"/>
      <w:bookmarkStart w:id="41" w:name="_Toc449361817"/>
      <w:bookmarkStart w:id="42" w:name="_Toc466976670"/>
      <w:bookmarkStart w:id="43" w:name="_Toc486797677"/>
      <w:r>
        <w:t>Características</w:t>
      </w:r>
      <w:bookmarkEnd w:id="40"/>
      <w:bookmarkEnd w:id="41"/>
      <w:bookmarkEnd w:id="42"/>
      <w:bookmarkEnd w:id="43"/>
    </w:p>
    <w:p w14:paraId="423FA442" w14:textId="56B13119" w:rsidR="0015652B" w:rsidRDefault="008D28B0" w:rsidP="002063A4">
      <w:r>
        <w:fldChar w:fldCharType="begin" w:fldLock="1"/>
      </w:r>
      <w:r w:rsidR="00117FD4">
        <w:instrText>ADDIN CSL_CITATION { "citationItems" : [ { "id" : "ITEM-1", "itemData" : { "author" : [ { "dropping-particle" : "", "family" : "Favieri", "given" : "Adriana", "non-dropping-particle" : "", "parse-names" : false, "suffix" : "" }, { "dropping-particle" : "", "family" : "Mavrommatis", "given" : "Hern\u00e1n", "non-dropping-particle" : "", "parse-names" : false, "suffix" : "" } ], "id" : "ITEM-1", "issued" : { "date-parts" : [ [ "2012" ] ] }, "title" : "Plataforma sobre Recursos Educativos Abiertos de la Universidad Nacional de la Matanza : importancia y ventajas", "type" : "article-journal" }, "uris" : [ "http://www.mendeley.com/documents/?uuid=c633a965-b2c3-4b8a-98ed-64182a02f458" ] } ], "mendeley" : { "formattedCitation" : "(Favieri &amp; Mavrommatis, 2012)", "manualFormatting" : "Favieri &amp; Mavrommatis, en 2012", "plainTextFormattedCitation" : "(Favieri &amp; Mavrommatis, 2012)", "previouslyFormattedCitation" : "(Favieri &amp; Mavrommatis, 2012)" }, "properties" : { "noteIndex" : 0 }, "schema" : "https://github.com/citation-style-language/schema/raw/master/csl-citation.json" }</w:instrText>
      </w:r>
      <w:r>
        <w:fldChar w:fldCharType="separate"/>
      </w:r>
      <w:r w:rsidRPr="008D28B0">
        <w:rPr>
          <w:noProof/>
        </w:rPr>
        <w:t xml:space="preserve">Favieri &amp; Mavrommatis, </w:t>
      </w:r>
      <w:r w:rsidR="000D7977">
        <w:rPr>
          <w:noProof/>
        </w:rPr>
        <w:t xml:space="preserve">en </w:t>
      </w:r>
      <w:r w:rsidRPr="008D28B0">
        <w:rPr>
          <w:noProof/>
        </w:rPr>
        <w:t>2012</w:t>
      </w:r>
      <w:r>
        <w:fldChar w:fldCharType="end"/>
      </w:r>
      <w:r w:rsidR="5CBE0531">
        <w:t xml:space="preserve"> </w:t>
      </w:r>
      <w:r w:rsidR="000D7977">
        <w:t xml:space="preserve">mencionaron que las principales características de los REA según la Organización de Estados Americanos </w:t>
      </w:r>
      <w:r w:rsidR="5CBE0531">
        <w:t>son:</w:t>
      </w:r>
    </w:p>
    <w:p w14:paraId="28856CBA" w14:textId="77777777" w:rsidR="0000004F" w:rsidRDefault="5CBE0531" w:rsidP="000C0512">
      <w:pPr>
        <w:pStyle w:val="Prrafodelista"/>
        <w:numPr>
          <w:ilvl w:val="0"/>
          <w:numId w:val="2"/>
        </w:numPr>
      </w:pPr>
      <w:r w:rsidRPr="000D7977">
        <w:rPr>
          <w:u w:val="single"/>
        </w:rPr>
        <w:t>Flexibilidad</w:t>
      </w:r>
      <w:r>
        <w:t>: susceptible a cambios según los requerimientos del contexto de aprendizaje</w:t>
      </w:r>
    </w:p>
    <w:p w14:paraId="36B9A670" w14:textId="77777777" w:rsidR="0000004F" w:rsidRDefault="5CBE0531" w:rsidP="000C0512">
      <w:pPr>
        <w:pStyle w:val="Prrafodelista"/>
        <w:numPr>
          <w:ilvl w:val="0"/>
          <w:numId w:val="2"/>
        </w:numPr>
      </w:pPr>
      <w:r w:rsidRPr="000D7977">
        <w:rPr>
          <w:u w:val="single"/>
        </w:rPr>
        <w:t>Adaptabilidad</w:t>
      </w:r>
      <w:r>
        <w:t>: adaptable a cualquier ambiente de aprendizaje en línea o necesidad del usuario.</w:t>
      </w:r>
    </w:p>
    <w:p w14:paraId="44E897B3" w14:textId="77777777" w:rsidR="0000004F" w:rsidRDefault="5CBE0531" w:rsidP="000C0512">
      <w:pPr>
        <w:pStyle w:val="Prrafodelista"/>
        <w:numPr>
          <w:ilvl w:val="0"/>
          <w:numId w:val="2"/>
        </w:numPr>
      </w:pPr>
      <w:r w:rsidRPr="000D7977">
        <w:rPr>
          <w:u w:val="single"/>
        </w:rPr>
        <w:t>Durabilidad</w:t>
      </w:r>
      <w:r>
        <w:t>: el uso de estándares y tecnologías para que permanezcan vigentes en el tiempo.</w:t>
      </w:r>
    </w:p>
    <w:p w14:paraId="40236857" w14:textId="77777777" w:rsidR="0000004F" w:rsidRDefault="5CBE0531" w:rsidP="000C0512">
      <w:pPr>
        <w:pStyle w:val="Prrafodelista"/>
        <w:numPr>
          <w:ilvl w:val="0"/>
          <w:numId w:val="2"/>
        </w:numPr>
      </w:pPr>
      <w:r w:rsidRPr="000D7977">
        <w:rPr>
          <w:u w:val="single"/>
        </w:rPr>
        <w:t>Accesibilidad</w:t>
      </w:r>
      <w:r>
        <w:t>: permitir la consulta o uso a través de internet, por el mayor número de personas.</w:t>
      </w:r>
    </w:p>
    <w:p w14:paraId="7C3A7467" w14:textId="77777777" w:rsidR="008D15EA" w:rsidRDefault="5CBE0531" w:rsidP="000C0512">
      <w:pPr>
        <w:pStyle w:val="Prrafodelista"/>
        <w:numPr>
          <w:ilvl w:val="0"/>
          <w:numId w:val="2"/>
        </w:numPr>
      </w:pPr>
      <w:r w:rsidRPr="000D7977">
        <w:rPr>
          <w:u w:val="single"/>
        </w:rPr>
        <w:t>Interoperabilidad:</w:t>
      </w:r>
      <w:r>
        <w:t xml:space="preserve"> capacidad para condicionarse a cualquier ambiente </w:t>
      </w:r>
      <w:proofErr w:type="gramStart"/>
      <w:r>
        <w:t>virtual  y</w:t>
      </w:r>
      <w:proofErr w:type="gramEnd"/>
      <w:r>
        <w:t xml:space="preserve"> condición normativa de estándares.</w:t>
      </w:r>
    </w:p>
    <w:p w14:paraId="11E48943" w14:textId="77777777" w:rsidR="008D15EA" w:rsidRDefault="5CBE0531" w:rsidP="000C0512">
      <w:pPr>
        <w:pStyle w:val="Prrafodelista"/>
        <w:numPr>
          <w:ilvl w:val="0"/>
          <w:numId w:val="2"/>
        </w:numPr>
      </w:pPr>
      <w:r w:rsidRPr="000D7977">
        <w:rPr>
          <w:u w:val="single"/>
        </w:rPr>
        <w:t>Modular</w:t>
      </w:r>
      <w:r>
        <w:t>: capacidad de acoplarse e integrarse a otro REA.</w:t>
      </w:r>
    </w:p>
    <w:p w14:paraId="6CE3E012" w14:textId="77777777" w:rsidR="008D15EA" w:rsidRDefault="5CBE0531" w:rsidP="000C0512">
      <w:pPr>
        <w:pStyle w:val="Prrafodelista"/>
        <w:numPr>
          <w:ilvl w:val="0"/>
          <w:numId w:val="2"/>
        </w:numPr>
      </w:pPr>
      <w:r w:rsidRPr="000D7977">
        <w:rPr>
          <w:u w:val="single"/>
        </w:rPr>
        <w:lastRenderedPageBreak/>
        <w:t>Portable</w:t>
      </w:r>
      <w:r>
        <w:t>: capacidad para ser adaptado en cualquier entorno Virtual.</w:t>
      </w:r>
    </w:p>
    <w:p w14:paraId="610B37CE" w14:textId="77777777" w:rsidR="008D15EA" w:rsidRDefault="5CBE0531" w:rsidP="000C0512">
      <w:pPr>
        <w:pStyle w:val="Prrafodelista"/>
        <w:numPr>
          <w:ilvl w:val="0"/>
          <w:numId w:val="2"/>
        </w:numPr>
      </w:pPr>
      <w:r w:rsidRPr="000D7977">
        <w:rPr>
          <w:u w:val="single"/>
        </w:rPr>
        <w:t>Meta-datos</w:t>
      </w:r>
      <w:r>
        <w:t>: capacidad para ser encontrado en cualquier motor de búsqueda.</w:t>
      </w:r>
    </w:p>
    <w:p w14:paraId="0A9B48FC" w14:textId="21ECBAD3" w:rsidR="0000004F" w:rsidRDefault="00CD79A8" w:rsidP="000D7977">
      <w:r>
        <w:t xml:space="preserve">Además de las anteriores características, se ha podido </w:t>
      </w:r>
      <w:r w:rsidR="000D7977">
        <w:t>de</w:t>
      </w:r>
      <w:r>
        <w:t>terminar que los REA deben de tener las siguientes condiciones</w:t>
      </w:r>
      <w:r w:rsidR="000805CE">
        <w:t xml:space="preserve"> </w:t>
      </w:r>
      <w:r>
        <w:fldChar w:fldCharType="begin" w:fldLock="1"/>
      </w:r>
      <w:r w:rsidR="00025469">
        <w:instrText>ADDIN CSL_CITATION { "citationItems" : [ { "id" : "ITEM-1", "itemData" : { "author" : [ { "dropping-particle" : "", "family" : "Mavrommatis", "given" : "Adriana", "non-dropping-particle" : "", "parse-names" : false, "suffix" : "" } ], "id" : "ITEM-1", "issued" : { "date-parts" : [ [ "2012" ] ] }, "title" : "\u00daltimas tendencias en Recursos Educativos Abiertos en Am\u00e9rica Latina Resumen", "type" : "article-journal" }, "uris" : [ "http://www.mendeley.com/documents/?uuid=85b338b2-dc42-4e4a-bfc8-92fb7a352c99" ] } ], "mendeley" : { "formattedCitation" : "(Mavrommatis, 2012)", "plainTextFormattedCitation" : "(Mavrommatis, 2012)", "previouslyFormattedCitation" : "(Mavrommatis, 2012)" }, "properties" : { "noteIndex" : 0 }, "schema" : "https://github.com/citation-style-language/schema/raw/master/csl-citation.json" }</w:instrText>
      </w:r>
      <w:r>
        <w:fldChar w:fldCharType="separate"/>
      </w:r>
      <w:r w:rsidRPr="00CD79A8">
        <w:rPr>
          <w:noProof/>
        </w:rPr>
        <w:t>(Mavrommatis, 2012)</w:t>
      </w:r>
      <w:r>
        <w:fldChar w:fldCharType="end"/>
      </w:r>
      <w:r>
        <w:t>:</w:t>
      </w:r>
    </w:p>
    <w:p w14:paraId="1F03CB7A" w14:textId="77777777" w:rsidR="00E05770" w:rsidRDefault="5CBE0531" w:rsidP="000C0512">
      <w:pPr>
        <w:pStyle w:val="Prrafodelista"/>
        <w:numPr>
          <w:ilvl w:val="0"/>
          <w:numId w:val="3"/>
        </w:numPr>
      </w:pPr>
      <w:r w:rsidRPr="004B17D1">
        <w:rPr>
          <w:u w:val="single"/>
        </w:rPr>
        <w:t>Educativo</w:t>
      </w:r>
      <w:r>
        <w:t>: debe poseer una intencionalidad o finalidad pedagógica.</w:t>
      </w:r>
    </w:p>
    <w:p w14:paraId="75C0A381" w14:textId="77777777" w:rsidR="00470C77" w:rsidRDefault="5CBE0531" w:rsidP="000C0512">
      <w:pPr>
        <w:pStyle w:val="Prrafodelista"/>
        <w:numPr>
          <w:ilvl w:val="0"/>
          <w:numId w:val="3"/>
        </w:numPr>
      </w:pPr>
      <w:r w:rsidRPr="004B17D1">
        <w:rPr>
          <w:u w:val="single"/>
        </w:rPr>
        <w:t>Digital</w:t>
      </w:r>
      <w:r>
        <w:t xml:space="preserve">: debe ser un objeto </w:t>
      </w:r>
      <w:proofErr w:type="gramStart"/>
      <w:r>
        <w:t>codificado  en</w:t>
      </w:r>
      <w:proofErr w:type="gramEnd"/>
      <w:r>
        <w:t xml:space="preserve"> lenguaje binario, el cual puede ser reconocido por cualquier sistema computacional</w:t>
      </w:r>
    </w:p>
    <w:p w14:paraId="7D205719" w14:textId="77777777" w:rsidR="00FD7B55" w:rsidRDefault="5CBE0531" w:rsidP="000C0512">
      <w:pPr>
        <w:pStyle w:val="Prrafodelista"/>
        <w:numPr>
          <w:ilvl w:val="0"/>
          <w:numId w:val="3"/>
        </w:numPr>
      </w:pPr>
      <w:r w:rsidRPr="004B17D1">
        <w:rPr>
          <w:u w:val="single"/>
        </w:rPr>
        <w:t>Abierto</w:t>
      </w:r>
      <w:r>
        <w:t>: debe poseer la posibilidad de ser usado libremente, de ser modificado o adaptado a contextos educativos, de acuerdo a la licencia de uso que determine el autor.</w:t>
      </w:r>
    </w:p>
    <w:p w14:paraId="10F51159" w14:textId="2EB0F173" w:rsidR="00B40892" w:rsidRPr="00B40892" w:rsidRDefault="00CD13E6" w:rsidP="00955455">
      <w:pPr>
        <w:pStyle w:val="Ttulo2"/>
      </w:pPr>
      <w:bookmarkStart w:id="44" w:name="_Toc417393919"/>
      <w:bookmarkStart w:id="45" w:name="_Toc449361818"/>
      <w:bookmarkStart w:id="46" w:name="_Toc466976671"/>
      <w:bookmarkStart w:id="47" w:name="_Toc486797678"/>
      <w:proofErr w:type="spellStart"/>
      <w:r>
        <w:t>OpenCourseWare</w:t>
      </w:r>
      <w:proofErr w:type="spellEnd"/>
      <w:r>
        <w:t xml:space="preserve"> (</w:t>
      </w:r>
      <w:r w:rsidR="00CB41D4">
        <w:t>OCW)</w:t>
      </w:r>
      <w:bookmarkEnd w:id="44"/>
      <w:bookmarkEnd w:id="45"/>
      <w:bookmarkEnd w:id="46"/>
      <w:bookmarkEnd w:id="47"/>
    </w:p>
    <w:p w14:paraId="7363B907" w14:textId="1125E947" w:rsidR="00E61764" w:rsidRDefault="5CBE0531" w:rsidP="002063A4">
      <w:proofErr w:type="gramStart"/>
      <w:r>
        <w:t xml:space="preserve">Los </w:t>
      </w:r>
      <w:r w:rsidR="00CD79A8">
        <w:t xml:space="preserve"> Open</w:t>
      </w:r>
      <w:proofErr w:type="gramEnd"/>
      <w:r w:rsidR="00CD79A8">
        <w:t xml:space="preserve"> </w:t>
      </w:r>
      <w:proofErr w:type="spellStart"/>
      <w:r w:rsidR="00CD79A8">
        <w:t>Cou</w:t>
      </w:r>
      <w:r w:rsidR="00F55AF9">
        <w:t>r</w:t>
      </w:r>
      <w:r w:rsidR="00CD79A8">
        <w:t>se</w:t>
      </w:r>
      <w:proofErr w:type="spellEnd"/>
      <w:r w:rsidR="00CD79A8">
        <w:t xml:space="preserve"> </w:t>
      </w:r>
      <w:proofErr w:type="spellStart"/>
      <w:r w:rsidR="00CD79A8">
        <w:t>Ware</w:t>
      </w:r>
      <w:proofErr w:type="spellEnd"/>
      <w:r w:rsidR="00CD79A8">
        <w:t xml:space="preserve"> (</w:t>
      </w:r>
      <w:r>
        <w:t>OCW</w:t>
      </w:r>
      <w:r w:rsidR="00CD79A8">
        <w:t>)</w:t>
      </w:r>
      <w:r>
        <w:t xml:space="preserve">  son cursos universitarios completos, en abierto y disponible sin costo alguno para el usuario a través del internet que ofrece recursos digitales como ayuda a la estrategia de aprendizaje del docente. Estos cursos universitarios están compuestos por diferentes recursos digitales estos son: programas académicos, presentaciones, notas, lectura, tareas, exámenes, simulaciones, animaciones y video-conferencias.</w:t>
      </w:r>
    </w:p>
    <w:p w14:paraId="4FF86A8A" w14:textId="4660309C" w:rsidR="00885FFC" w:rsidRDefault="5CBE0531" w:rsidP="002063A4">
      <w:r>
        <w:t>Su objetivo inicial es: Proporcionar un acceso libre, sencillo y coherente a los materiales docentes para educadores del sector no lucrativo, estudiantes y a</w:t>
      </w:r>
      <w:r w:rsidR="003B0667">
        <w:t xml:space="preserve">utodidactas de todo el mundo. </w:t>
      </w:r>
      <w:r w:rsidR="00025469">
        <w:fldChar w:fldCharType="begin" w:fldLock="1"/>
      </w:r>
      <w:r w:rsidR="00117FD4">
        <w:instrText>ADDIN CSL_CITATION { "citationItems" : [ { "id" : "ITEM-1", "itemData" : { "URL" : "http://ocw.uniovi.es/ocw/ocw.php", "accessed" : { "date-parts" : [ [ "2017", "3", "22" ] ] }, "id" : "ITEM-1", "issued" : { "date-parts" : [ [ "2001" ] ] }, "title" : "OpenCourseWare de la Universidad de Oviedo", "type" : "webpage" }, "uris" : [ "http://www.mendeley.com/documents/?uuid=41bf3908-29c0-3c6f-b38e-ed1ea6cf88c2" ] } ], "mendeley" : { "formattedCitation" : "(\u201cOpenCourseWare de la Universidad de Oviedo,\u201d 2001)", "manualFormatting" : "(OpenCourseWare de la Universidad de Oviedo, 2001)", "plainTextFormattedCitation" : "(\u201cOpenCourseWare de la Universidad de Oviedo,\u201d 2001)", "previouslyFormattedCitation" : "(\u201cOpenCourseWare de la Universidad de Oviedo,\u201d 2001)" }, "properties" : { "noteIndex" : 0 }, "schema" : "https://github.com/citation-style-language/schema/raw/master/csl-citation.json" }</w:instrText>
      </w:r>
      <w:r w:rsidR="00025469">
        <w:fldChar w:fldCharType="separate"/>
      </w:r>
      <w:r w:rsidR="004B17D1">
        <w:rPr>
          <w:noProof/>
        </w:rPr>
        <w:t>(</w:t>
      </w:r>
      <w:r w:rsidR="00025469" w:rsidRPr="00025469">
        <w:rPr>
          <w:noProof/>
        </w:rPr>
        <w:t>OpenCourseWa</w:t>
      </w:r>
      <w:r w:rsidR="004B17D1">
        <w:rPr>
          <w:noProof/>
        </w:rPr>
        <w:t>re de la Universidad de Oviedo,</w:t>
      </w:r>
      <w:r w:rsidR="00025469" w:rsidRPr="00025469">
        <w:rPr>
          <w:noProof/>
        </w:rPr>
        <w:t xml:space="preserve"> 2001)</w:t>
      </w:r>
      <w:r w:rsidR="00025469">
        <w:fldChar w:fldCharType="end"/>
      </w:r>
      <w:r w:rsidR="005428FC">
        <w:t>.</w:t>
      </w:r>
    </w:p>
    <w:p w14:paraId="7EBBEE02" w14:textId="38BD929D" w:rsidR="00885FFC" w:rsidRDefault="5CBE0531" w:rsidP="00E25280">
      <w:r>
        <w:t>Otro  de los objetivos es el de crear un movimiento flexible basado en un modelo eficiente que otras universidades puedan emular a la hora de publicar sus propios materiales pedagógicos, generando siner</w:t>
      </w:r>
      <w:r w:rsidR="005428FC">
        <w:t>gias y espacios de colaboración</w:t>
      </w:r>
      <w:r>
        <w:t xml:space="preserve"> </w:t>
      </w:r>
      <w:r w:rsidR="00025469">
        <w:fldChar w:fldCharType="begin" w:fldLock="1"/>
      </w:r>
      <w:r w:rsidR="00117FD4">
        <w:instrText>ADDIN CSL_CITATION { "citationItems" : [ { "id" : "ITEM-1", "itemData" : { "URL" : "http://www.itla.edu.do/idiomas-inicio/34-sobre-nosotros/nosotros/255-sobre-el-ocw", "accessed" : { "date-parts" : [ [ "2017", "3", "22" ] ] }, "id" : "ITEM-1", "issued" : { "date-parts" : [ [ "2001" ] ] }, "title" : "ITLA - Sobre el OCW", "type" : "webpage" }, "uris" : [ "http://www.mendeley.com/documents/?uuid=26fd700e-eb41-334b-95fe-695205da4fd4" ] } ], "mendeley" : { "formattedCitation" : "(\u201cITLA - Sobre el OCW,\u201d 2001)", "manualFormatting" : "(ITLA - Sobre el OCW, 2001)", "plainTextFormattedCitation" : "(\u201cITLA - Sobre el OCW,\u201d 2001)", "previouslyFormattedCitation" : "(\u201cITLA - Sobre el OCW,\u201d 2001)" }, "properties" : { "noteIndex" : 0 }, "schema" : "https://github.com/citation-style-language/schema/raw/master/csl-citation.json" }</w:instrText>
      </w:r>
      <w:r w:rsidR="00025469">
        <w:fldChar w:fldCharType="separate"/>
      </w:r>
      <w:r w:rsidR="005428FC">
        <w:rPr>
          <w:noProof/>
        </w:rPr>
        <w:t>(ITLA - Sobre el OCW,</w:t>
      </w:r>
      <w:r w:rsidR="00025469" w:rsidRPr="00025469">
        <w:rPr>
          <w:noProof/>
        </w:rPr>
        <w:t xml:space="preserve"> 2001)</w:t>
      </w:r>
      <w:r w:rsidR="00025469">
        <w:fldChar w:fldCharType="end"/>
      </w:r>
      <w:r w:rsidR="005428FC">
        <w:t>.</w:t>
      </w:r>
    </w:p>
    <w:p w14:paraId="246A1593" w14:textId="40D769EA" w:rsidR="00A56C95" w:rsidRDefault="5CBE0531" w:rsidP="002063A4">
      <w:r>
        <w:t xml:space="preserve">Otro objetivo más </w:t>
      </w:r>
      <w:proofErr w:type="gramStart"/>
      <w:r>
        <w:t>de  los</w:t>
      </w:r>
      <w:proofErr w:type="gramEnd"/>
      <w:r>
        <w:t xml:space="preserve"> OCW, es </w:t>
      </w:r>
      <w:r w:rsidR="00CD79A8">
        <w:t>el</w:t>
      </w:r>
      <w:r>
        <w:t xml:space="preserve"> de mezclar la formación y herramientas de aprendizaje tradicional, para fortalecer la experiencia académica de manera más rica, donde el primer ejercicio sea la autonomía y el aprendizaje permanente.</w:t>
      </w:r>
    </w:p>
    <w:p w14:paraId="344E9DFA" w14:textId="77777777" w:rsidR="00D12146" w:rsidRDefault="5CBE0531" w:rsidP="002063A4">
      <w:r>
        <w:t xml:space="preserve">Aunque el origen de OCW es en el 2001, no fue hasta tres años después que aparecieron los primeros sitios web OCW. </w:t>
      </w:r>
    </w:p>
    <w:p w14:paraId="1B1698BE" w14:textId="091CC222" w:rsidR="00025469" w:rsidRDefault="5CBE0531" w:rsidP="002063A4">
      <w:r>
        <w:lastRenderedPageBreak/>
        <w:t xml:space="preserve">A </w:t>
      </w:r>
      <w:proofErr w:type="gramStart"/>
      <w:r>
        <w:t>continuació</w:t>
      </w:r>
      <w:r w:rsidR="00025469">
        <w:t>n</w:t>
      </w:r>
      <w:proofErr w:type="gramEnd"/>
      <w:r w:rsidR="00025469">
        <w:t xml:space="preserve"> se define que es un Sitio OCW:</w:t>
      </w:r>
    </w:p>
    <w:p w14:paraId="1D5FE9BC" w14:textId="19D8DB61" w:rsidR="001F2E4D" w:rsidRDefault="00A678D4" w:rsidP="00955455">
      <w:pPr>
        <w:pStyle w:val="Ttulo3"/>
      </w:pPr>
      <w:bookmarkStart w:id="48" w:name="_Toc417393921"/>
      <w:bookmarkStart w:id="49" w:name="_Toc449361820"/>
      <w:bookmarkStart w:id="50" w:name="_Toc486797679"/>
      <w:r>
        <w:t>Sitios OCW</w:t>
      </w:r>
      <w:bookmarkEnd w:id="48"/>
      <w:bookmarkEnd w:id="49"/>
      <w:bookmarkEnd w:id="50"/>
    </w:p>
    <w:p w14:paraId="6F01A5B1" w14:textId="77777777" w:rsidR="00A678D4" w:rsidRDefault="5CBE0531" w:rsidP="009B699A">
      <w:r>
        <w:t>Un sitio OCW es un espacio web que contiene materiales docentes creados por profesores para la formación superior.</w:t>
      </w:r>
    </w:p>
    <w:p w14:paraId="01BDE16B" w14:textId="653058D7" w:rsidR="009B699A" w:rsidRDefault="5CBE0531" w:rsidP="009B699A">
      <w:r>
        <w:t xml:space="preserve">Las características que tiene un </w:t>
      </w:r>
      <w:r w:rsidR="00C57F41">
        <w:t>sitio</w:t>
      </w:r>
      <w:r>
        <w:t xml:space="preserve"> </w:t>
      </w:r>
      <w:proofErr w:type="gramStart"/>
      <w:r>
        <w:t>OCW  son</w:t>
      </w:r>
      <w:proofErr w:type="gramEnd"/>
      <w:r>
        <w:t xml:space="preserve"> las siguientes:</w:t>
      </w:r>
    </w:p>
    <w:p w14:paraId="5FE09E66" w14:textId="77777777" w:rsidR="009B699A" w:rsidRDefault="5CBE0531" w:rsidP="000C0512">
      <w:pPr>
        <w:pStyle w:val="Prrafodelista"/>
        <w:numPr>
          <w:ilvl w:val="0"/>
          <w:numId w:val="4"/>
        </w:numPr>
      </w:pPr>
      <w:r>
        <w:t xml:space="preserve">El material educativo publicado en OCW se ordena en unidades de asignaturas o cursos, en esto se </w:t>
      </w:r>
      <w:proofErr w:type="gramStart"/>
      <w:r>
        <w:t>incluyen  un</w:t>
      </w:r>
      <w:proofErr w:type="gramEnd"/>
      <w:r>
        <w:t xml:space="preserve"> gran material asociados a ellas.</w:t>
      </w:r>
    </w:p>
    <w:p w14:paraId="1AD30B6B" w14:textId="77777777" w:rsidR="00A678D4" w:rsidRDefault="5CBE0531" w:rsidP="000C0512">
      <w:pPr>
        <w:pStyle w:val="Prrafodelista"/>
        <w:numPr>
          <w:ilvl w:val="0"/>
          <w:numId w:val="4"/>
        </w:numPr>
      </w:pPr>
      <w:r>
        <w:t xml:space="preserve">Los materiales representan un conjunto organizado de recursos (documentos, programa, </w:t>
      </w:r>
      <w:proofErr w:type="gramStart"/>
      <w:r>
        <w:t>calendario,...</w:t>
      </w:r>
      <w:proofErr w:type="gramEnd"/>
      <w:r>
        <w:t>) utilizados en el proceso de enseñanza-aprendizaje de las asignaturas que imparten los profesores.</w:t>
      </w:r>
    </w:p>
    <w:p w14:paraId="63976F5B" w14:textId="77777777" w:rsidR="00015A31" w:rsidRDefault="5CBE0531" w:rsidP="000C0512">
      <w:pPr>
        <w:pStyle w:val="Prrafodelista"/>
        <w:numPr>
          <w:ilvl w:val="0"/>
          <w:numId w:val="4"/>
        </w:numPr>
      </w:pPr>
      <w:r>
        <w:t>Se garantiza que el material publicado por docentes es original o tiene los derechos.</w:t>
      </w:r>
    </w:p>
    <w:p w14:paraId="5E40EFD8" w14:textId="77777777" w:rsidR="00A678D4" w:rsidRDefault="5CBE0531" w:rsidP="000C0512">
      <w:pPr>
        <w:pStyle w:val="Prrafodelista"/>
        <w:numPr>
          <w:ilvl w:val="0"/>
          <w:numId w:val="4"/>
        </w:numPr>
      </w:pPr>
      <w:r>
        <w:t>Se ofrecen libremente y son accesibles universalmente en la red.</w:t>
      </w:r>
    </w:p>
    <w:p w14:paraId="47FC5438" w14:textId="77777777" w:rsidR="00A678D4" w:rsidRDefault="5CBE0531" w:rsidP="000C0512">
      <w:pPr>
        <w:pStyle w:val="Prrafodelista"/>
        <w:numPr>
          <w:ilvl w:val="0"/>
          <w:numId w:val="4"/>
        </w:numPr>
      </w:pPr>
      <w:r>
        <w:t>No se encuentra limitada su difusión por cuestiones relativas a la propiedad intelectual.</w:t>
      </w:r>
    </w:p>
    <w:p w14:paraId="0ABACDE1" w14:textId="77777777" w:rsidR="00A678D4" w:rsidRDefault="5CBE0531" w:rsidP="000C0512">
      <w:pPr>
        <w:pStyle w:val="Prrafodelista"/>
        <w:numPr>
          <w:ilvl w:val="0"/>
          <w:numId w:val="4"/>
        </w:numPr>
      </w:pPr>
      <w:r>
        <w:t>Se permite el uso, la reutilización, la adaptación y la distribución por otros, con ciertas restricciones.</w:t>
      </w:r>
    </w:p>
    <w:p w14:paraId="67001311" w14:textId="7EFD5E6E" w:rsidR="00A678D4" w:rsidRDefault="5CBE0531" w:rsidP="00A678D4">
      <w:r>
        <w:t>Un OCW</w:t>
      </w:r>
      <w:r w:rsidR="005428FC">
        <w:t>,</w:t>
      </w:r>
      <w:r>
        <w:t xml:space="preserve"> no es un servicio de educación a distancia y por tanto no autoriza ni abre la posibilidad de acceder a través de los contenidos a los profesores/autores de los mismos ni da derechos a reclamar cualquier acreditación o reconocimiento por parte de la Institución. Un sitio OCW no dispone  de foros, correo u otros medios de interacción entre el profesor y el alumno</w:t>
      </w:r>
      <w:r w:rsidR="00D12146">
        <w:t>.</w:t>
      </w:r>
      <w:r w:rsidR="00D12146">
        <w:fldChar w:fldCharType="begin" w:fldLock="1"/>
      </w:r>
      <w:r w:rsidR="00CA6681">
        <w:instrText>ADDIN CSL_CITATION { "citationItems" : [ { "id" : "ITEM-1", "itemData" : { "URL" : "http://ocw.unican.es/que-no-es-ocw-universidad-de-cantabria/skinless_view", "accessed" : { "date-parts" : [ [ "2017", "3", "22" ] ] }, "id" : "ITEM-1", "issued" : { "date-parts" : [ [ "2008" ] ] }, "title" : "QU\u00c9 NO ES OCW Universidad de Cantabria", "type" : "webpage" }, "uris" : [ "http://www.mendeley.com/documents/?uuid=a546bd23-55c6-38cf-a168-27c147947a26" ] } ], "mendeley" : { "formattedCitation" : "(\u201cQU\u00c9 NO ES OCW Universidad de Cantabria,\u201d 2008)", "plainTextFormattedCitation" : "(\u201cQU\u00c9 NO ES OCW Universidad de Cantabria,\u201d 2008)", "previouslyFormattedCitation" : "(\u201cQU\u00c9 NO ES OCW Universidad de Cantabria,\u201d 2008)" }, "properties" : { "noteIndex" : 0 }, "schema" : "https://github.com/citation-style-language/schema/raw/master/csl-citation.json" }</w:instrText>
      </w:r>
      <w:r w:rsidR="00D12146">
        <w:fldChar w:fldCharType="separate"/>
      </w:r>
      <w:r w:rsidR="00D12146" w:rsidRPr="00D12146">
        <w:rPr>
          <w:noProof/>
        </w:rPr>
        <w:t>(“QUÉ NO ES OCW Universidad de Cantabria,” 2008)</w:t>
      </w:r>
      <w:r w:rsidR="00D12146">
        <w:fldChar w:fldCharType="end"/>
      </w:r>
      <w:r w:rsidR="00D12146">
        <w:t xml:space="preserve"> </w:t>
      </w:r>
    </w:p>
    <w:p w14:paraId="12EFA072" w14:textId="2D4EA4AA" w:rsidR="00224AEF" w:rsidRDefault="5CBE0531" w:rsidP="00A678D4">
      <w:r>
        <w:t>A continuación se muestra algunos siti</w:t>
      </w:r>
      <w:r w:rsidR="0077476C">
        <w:t xml:space="preserve">os OCW </w:t>
      </w:r>
      <w:r w:rsidR="00E01ACE">
        <w:t xml:space="preserve">que fueron seleccionados debido a las clasificaciones realizadas por US News &amp; </w:t>
      </w:r>
      <w:proofErr w:type="spellStart"/>
      <w:r w:rsidR="00E01ACE">
        <w:t>World</w:t>
      </w:r>
      <w:proofErr w:type="spellEnd"/>
      <w:r w:rsidR="00E01ACE">
        <w:t xml:space="preserve"> </w:t>
      </w:r>
      <w:proofErr w:type="spellStart"/>
      <w:r w:rsidR="00E01ACE">
        <w:t>Report</w:t>
      </w:r>
      <w:proofErr w:type="spellEnd"/>
      <w:r w:rsidR="00E01ACE">
        <w:t xml:space="preserve"> y </w:t>
      </w:r>
      <w:proofErr w:type="spellStart"/>
      <w:r w:rsidR="00E01ACE">
        <w:t>The</w:t>
      </w:r>
      <w:proofErr w:type="spellEnd"/>
      <w:r w:rsidR="00E01ACE">
        <w:t xml:space="preserve"> Princeton </w:t>
      </w:r>
      <w:proofErr w:type="spellStart"/>
      <w:r w:rsidR="00E01ACE">
        <w:t>Review</w:t>
      </w:r>
      <w:proofErr w:type="spellEnd"/>
      <w:r w:rsidR="00E01ACE">
        <w:t xml:space="preserve"> o a las clasificaciones globales de Times </w:t>
      </w:r>
      <w:proofErr w:type="spellStart"/>
      <w:r w:rsidR="00E01ACE">
        <w:t>Higher</w:t>
      </w:r>
      <w:proofErr w:type="spellEnd"/>
      <w:r w:rsidR="00E01ACE">
        <w:t xml:space="preserve"> </w:t>
      </w:r>
      <w:proofErr w:type="spellStart"/>
      <w:r w:rsidR="00117FD4">
        <w:t>Education</w:t>
      </w:r>
      <w:proofErr w:type="spellEnd"/>
      <w:r w:rsidR="00117FD4">
        <w:fldChar w:fldCharType="begin" w:fldLock="1"/>
      </w:r>
      <w:r w:rsidR="00C860CF">
        <w:instrText>ADDIN CSL_CITATION { "citationItems" : [ { "id" : "ITEM-1", "itemData" : { "URL" : "http://learn.org/articles/25_Colleges_and_Universities_Ranked_by_Their_OpenCourseWare.html", "accessed" : { "date-parts" : [ [ "2017", "6", "28" ] ] }, "id" : "ITEM-1", "issued" : { "date-parts" : [ [ "0" ] ] }, "title" : "25 Colleges and Universities Ranked by Their OpenCourseWare", "type" : "webpage" }, "uris" : [ "http://www.mendeley.com/documents/?uuid=da7853d5-8ee8-3fb4-9393-25789e3bc892" ] } ], "mendeley" : { "formattedCitation" : "(\u201c25 Colleges and Universities Ranked by Their OpenCourseWare,\u201d n.d.)", "manualFormatting" : "(\u201c25 Colleges and Universities Ranked by Their OpenCourseWare,\u201d s.f., p\u00e1rr.3 )", "plainTextFormattedCitation" : "(\u201c25 Colleges and Universities Ranked by Their OpenCourseWare,\u201d n.d.)", "previouslyFormattedCitation" : "(\u201c25 Colleges and Universities Ranked by Their OpenCourseWare,\u201d n.d.)" }, "properties" : { "noteIndex" : 0 }, "schema" : "https://github.com/citation-style-language/schema/raw/master/csl-citation.json" }</w:instrText>
      </w:r>
      <w:r w:rsidR="00117FD4">
        <w:fldChar w:fldCharType="separate"/>
      </w:r>
      <w:r w:rsidR="00117FD4" w:rsidRPr="00117FD4">
        <w:rPr>
          <w:noProof/>
        </w:rPr>
        <w:t>(“25 Colleges and Universities Ra</w:t>
      </w:r>
      <w:r w:rsidR="00117FD4">
        <w:rPr>
          <w:noProof/>
        </w:rPr>
        <w:t>nked by Their OpenCourseWare,” s.f</w:t>
      </w:r>
      <w:r w:rsidR="00117FD4" w:rsidRPr="00117FD4">
        <w:rPr>
          <w:noProof/>
        </w:rPr>
        <w:t>.</w:t>
      </w:r>
      <w:r w:rsidR="00C860CF">
        <w:rPr>
          <w:noProof/>
        </w:rPr>
        <w:t xml:space="preserve">, párr.3 </w:t>
      </w:r>
      <w:r w:rsidR="00117FD4" w:rsidRPr="00117FD4">
        <w:rPr>
          <w:noProof/>
        </w:rPr>
        <w:t>)</w:t>
      </w:r>
      <w:r w:rsidR="00117FD4">
        <w:fldChar w:fldCharType="end"/>
      </w:r>
      <w:r>
        <w:t>:</w:t>
      </w:r>
    </w:p>
    <w:p w14:paraId="71B1E74E" w14:textId="5A566321" w:rsidR="001D167A" w:rsidRDefault="0077476C" w:rsidP="001D167A">
      <w:pPr>
        <w:pStyle w:val="Prrafodelista"/>
        <w:numPr>
          <w:ilvl w:val="0"/>
          <w:numId w:val="7"/>
        </w:numPr>
      </w:pPr>
      <w:r w:rsidRPr="00B52514">
        <w:t xml:space="preserve">Portal del </w:t>
      </w:r>
      <w:proofErr w:type="spellStart"/>
      <w:r w:rsidRPr="00B52514">
        <w:t>MitOpenCourseWare</w:t>
      </w:r>
      <w:proofErr w:type="spellEnd"/>
      <w:r w:rsidRPr="00B52514">
        <w:t xml:space="preserve"> del Massachusetts </w:t>
      </w:r>
      <w:proofErr w:type="spellStart"/>
      <w:r w:rsidRPr="00B52514">
        <w:t>Institute</w:t>
      </w:r>
      <w:proofErr w:type="spellEnd"/>
      <w:r w:rsidRPr="00B52514">
        <w:t xml:space="preserve"> of </w:t>
      </w:r>
      <w:proofErr w:type="spellStart"/>
      <w:r w:rsidRPr="00B52514">
        <w:t>Technology</w:t>
      </w:r>
      <w:proofErr w:type="spellEnd"/>
      <w:r w:rsidRPr="00B52514">
        <w:t xml:space="preserve"> </w:t>
      </w:r>
      <w:r w:rsidR="00FB4C7E">
        <w:t xml:space="preserve">fue la primera universidad en adoptar </w:t>
      </w:r>
      <w:proofErr w:type="spellStart"/>
      <w:r w:rsidR="00FB4C7E">
        <w:t>OpenCourseWare</w:t>
      </w:r>
      <w:proofErr w:type="spellEnd"/>
      <w:r w:rsidR="00FB4C7E">
        <w:t xml:space="preserve"> lleva una de los mejores programas de OCW, ofrece 2150 cursos, los cuales incluyen audio y video, </w:t>
      </w:r>
      <w:r w:rsidR="00FB4C7E">
        <w:lastRenderedPageBreak/>
        <w:t>simulaciones interactivas, y libros de texto en línea, todos sus cursos incluyen calendario, programas de</w:t>
      </w:r>
      <w:r w:rsidR="001D167A">
        <w:t xml:space="preserve"> estudio, exámenes y materiales.</w:t>
      </w:r>
    </w:p>
    <w:p w14:paraId="3EA2B622" w14:textId="62B95AC0" w:rsidR="00AE4618" w:rsidRDefault="00D53D00" w:rsidP="009765F8">
      <w:pPr>
        <w:spacing w:line="240" w:lineRule="auto"/>
      </w:pPr>
      <w:r>
        <w:rPr>
          <w:noProof/>
          <w:lang w:eastAsia="es-ES"/>
        </w:rPr>
        <w:drawing>
          <wp:inline distT="0" distB="0" distL="0" distR="0" wp14:anchorId="7BDB5C24" wp14:editId="2521B96B">
            <wp:extent cx="5430416" cy="31877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8381" r="1617" b="4922"/>
                    <a:stretch/>
                  </pic:blipFill>
                  <pic:spPr bwMode="auto">
                    <a:xfrm>
                      <a:off x="0" y="0"/>
                      <a:ext cx="5497541" cy="3227103"/>
                    </a:xfrm>
                    <a:prstGeom prst="rect">
                      <a:avLst/>
                    </a:prstGeom>
                    <a:ln>
                      <a:noFill/>
                    </a:ln>
                    <a:extLst>
                      <a:ext uri="{53640926-AAD7-44D8-BBD7-CCE9431645EC}">
                        <a14:shadowObscured xmlns:a14="http://schemas.microsoft.com/office/drawing/2010/main"/>
                      </a:ext>
                    </a:extLst>
                  </pic:spPr>
                </pic:pic>
              </a:graphicData>
            </a:graphic>
          </wp:inline>
        </w:drawing>
      </w:r>
    </w:p>
    <w:p w14:paraId="7543B82B" w14:textId="4C8809D9" w:rsidR="005833E3" w:rsidRPr="00B52514" w:rsidRDefault="005833E3" w:rsidP="00914320">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3. </w:t>
      </w:r>
      <w:proofErr w:type="spellStart"/>
      <w:r w:rsidRPr="00B52514">
        <w:rPr>
          <w:sz w:val="20"/>
          <w:szCs w:val="20"/>
          <w:lang w:val="en-US"/>
        </w:rPr>
        <w:t>Sitio</w:t>
      </w:r>
      <w:proofErr w:type="spellEnd"/>
      <w:r w:rsidRPr="00B52514">
        <w:rPr>
          <w:sz w:val="20"/>
          <w:szCs w:val="20"/>
          <w:lang w:val="en-US"/>
        </w:rPr>
        <w:t xml:space="preserve"> MITOPENCOURSEWARE</w:t>
      </w:r>
    </w:p>
    <w:p w14:paraId="04F252C2" w14:textId="07038A19" w:rsidR="00FB4C7E" w:rsidRPr="00B52514" w:rsidRDefault="005833E3" w:rsidP="00914320">
      <w:pPr>
        <w:rPr>
          <w:sz w:val="18"/>
          <w:szCs w:val="18"/>
          <w:lang w:val="en-US"/>
        </w:rPr>
      </w:pPr>
      <w:r w:rsidRPr="00B52514">
        <w:rPr>
          <w:sz w:val="18"/>
          <w:szCs w:val="18"/>
          <w:lang w:val="en-US"/>
        </w:rPr>
        <w:t xml:space="preserve">Fuente: </w:t>
      </w:r>
      <w:r w:rsidR="00E45FCA">
        <w:fldChar w:fldCharType="begin" w:fldLock="1"/>
      </w:r>
      <w:r w:rsidR="00E45FCA" w:rsidRPr="00B52514">
        <w:rPr>
          <w:lang w:val="en-US"/>
        </w:rPr>
        <w:instrText>ADDIN CSL_CITATION { "citationItems" : [ { "id" : "ITEM-1", "itemData" : { "URL" : "https://ocw.mit.edu/index.htm", "accessed" : { "date-parts" : [ [ "2017", "7", "7" ] ] }, "id" : "ITEM-1", "issued" : { "date-parts" : [ [ "0" ] ] }, "title" : "MIT OpenCourseWare | Free Online Course Materials", "type" : "webpage" }, "uris" : [ "http://www.mendeley.com/documents/?uuid=8ddc50bd-d66f-3eb9-9409-f7c5eefc5f6b" ] } ], "mendeley" : { "formattedCitation" : "(\u201cMIT OpenCourseWare | Free Online Course Materials,\u201d n.d.)", "manualFormatting" : "MIT OpenCourseWare | Free Online Course Materials", "plainTextFormattedCitation" : "(\u201cMIT OpenCourseWare | Free Online Course Materials,\u201d n.d.)", "previouslyFormattedCitation" : "(\u201cMIT OpenCourseWare | Free Online Course Materials,\u201d n.d.)" }, "properties" : { "noteIndex" : 0 }, "schema" : "https://github.com/citation-style-language/schema/raw/master/csl-citation.json" }</w:instrText>
      </w:r>
      <w:r w:rsidR="00E45FCA">
        <w:fldChar w:fldCharType="separate"/>
      </w:r>
      <w:r w:rsidR="00E45FCA" w:rsidRPr="00B52514">
        <w:rPr>
          <w:noProof/>
          <w:lang w:val="en-US"/>
        </w:rPr>
        <w:t>MIT OpenCourseWare | Free Online Course Materials</w:t>
      </w:r>
      <w:r w:rsidR="00E45FCA">
        <w:fldChar w:fldCharType="end"/>
      </w:r>
    </w:p>
    <w:p w14:paraId="5B2C3EB6" w14:textId="0545C942" w:rsidR="0077476C" w:rsidRPr="00B52514" w:rsidRDefault="0077476C" w:rsidP="001D167A">
      <w:pPr>
        <w:pStyle w:val="Prrafodelista"/>
        <w:ind w:left="360"/>
      </w:pPr>
      <w:r w:rsidRPr="00B52514">
        <w:t xml:space="preserve">En esta página del MIT podemos encontrar estadísticas que muestran el porcentaje de impacto en años posteriores, según mencionan; el 80% de los visitantes califican el impacto como positivo, el 96% recomendarían el uso de OCW.  </w:t>
      </w:r>
      <w:r w:rsidRPr="009332F2">
        <w:rPr>
          <w:lang w:val="es-ES_tradnl"/>
        </w:rPr>
        <w:t>Otras estadísticas del MIT son:</w:t>
      </w:r>
    </w:p>
    <w:p w14:paraId="26226682" w14:textId="58D7C031" w:rsidR="00FA289E" w:rsidRPr="00B52514" w:rsidRDefault="00FA289E" w:rsidP="001D167A">
      <w:pPr>
        <w:pStyle w:val="Prrafodelista"/>
        <w:ind w:left="360"/>
      </w:pPr>
      <w:r w:rsidRPr="009332F2">
        <w:rPr>
          <w:lang w:val="es-ES_tradnl"/>
        </w:rPr>
        <w:t xml:space="preserve">Debido a que el MIT OCW es </w:t>
      </w:r>
      <w:r w:rsidR="001D167A" w:rsidRPr="009332F2">
        <w:rPr>
          <w:lang w:val="es-ES_tradnl"/>
        </w:rPr>
        <w:t>el principal</w:t>
      </w:r>
      <w:r w:rsidRPr="009332F2">
        <w:rPr>
          <w:lang w:val="es-ES_tradnl"/>
        </w:rPr>
        <w:t xml:space="preserve"> sitio de donde se realizan la búsqueda de este tipo de recurso, ha recolectado información de sus visitas y curso por año como se muestra en la Figura 4.  </w:t>
      </w:r>
    </w:p>
    <w:p w14:paraId="6941DC2D" w14:textId="77777777" w:rsidR="00AE50EA" w:rsidRDefault="00AE50EA" w:rsidP="00AE50EA">
      <w:pPr>
        <w:jc w:val="center"/>
      </w:pPr>
      <w:r>
        <w:rPr>
          <w:noProof/>
          <w:lang w:eastAsia="es-ES"/>
        </w:rPr>
        <w:lastRenderedPageBreak/>
        <w:drawing>
          <wp:inline distT="0" distB="0" distL="0" distR="0" wp14:anchorId="6D3FF408" wp14:editId="672FC6A5">
            <wp:extent cx="5457825" cy="2995126"/>
            <wp:effectExtent l="0" t="0" r="9525" b="1524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EA890ED" w14:textId="1319D194" w:rsidR="00AE50EA" w:rsidRDefault="00AE50EA" w:rsidP="00914320">
      <w:pPr>
        <w:spacing w:after="0" w:line="240" w:lineRule="atLeast"/>
        <w:jc w:val="left"/>
        <w:rPr>
          <w:sz w:val="20"/>
          <w:szCs w:val="20"/>
        </w:rPr>
      </w:pPr>
      <w:r>
        <w:rPr>
          <w:sz w:val="20"/>
          <w:szCs w:val="20"/>
        </w:rPr>
        <w:t>Figura 4</w:t>
      </w:r>
      <w:r w:rsidRPr="003224EC">
        <w:rPr>
          <w:sz w:val="20"/>
          <w:szCs w:val="20"/>
        </w:rPr>
        <w:t>. Indicador de Cursos y Visitas por Año (MIT)</w:t>
      </w:r>
    </w:p>
    <w:p w14:paraId="43CCA120" w14:textId="4340FC6F" w:rsidR="00AE50EA" w:rsidRPr="00B52514" w:rsidRDefault="00AE50EA" w:rsidP="00914320">
      <w:pPr>
        <w:spacing w:after="0" w:line="240" w:lineRule="atLeast"/>
        <w:jc w:val="left"/>
        <w:rPr>
          <w:sz w:val="20"/>
          <w:szCs w:val="20"/>
          <w:lang w:val="en-US"/>
        </w:rPr>
      </w:pPr>
      <w:r w:rsidRPr="00B52514">
        <w:rPr>
          <w:sz w:val="20"/>
          <w:szCs w:val="20"/>
          <w:lang w:val="en-US"/>
        </w:rPr>
        <w:t xml:space="preserve">Fuente: </w:t>
      </w:r>
      <w:r w:rsidR="00FF4984">
        <w:rPr>
          <w:sz w:val="20"/>
          <w:szCs w:val="20"/>
        </w:rPr>
        <w:fldChar w:fldCharType="begin" w:fldLock="1"/>
      </w:r>
      <w:r w:rsidR="00FF4984" w:rsidRPr="00B52514">
        <w:rPr>
          <w:sz w:val="20"/>
          <w:szCs w:val="20"/>
          <w:lang w:val="en-US"/>
        </w:rPr>
        <w:instrText>ADDIN CSL_CITATION { "citationItems" : [ { "id" : "ITEM-1", "itemData" : { "URL" : "https://ocw.mit.edu/about/site-statistics/monthly-reports/", "accessed" : { "date-parts" : [ [ "2017", "7", "7" ] ] }, "id" : "ITEM-1", "issued" : { "date-parts" : [ [ "0" ] ] }, "title" : "Monthly Reports | MIT OpenCourseWare | Free Online Course Materials", "type" : "webpage" }, "uris" : [ "http://www.mendeley.com/documents/?uuid=37b16a01-4d2b-3ea2-b133-3f89d274da79" ] } ], "mendeley" : { "formattedCitation" : "(\u201cMonthly Reports | MIT OpenCourseWare | Free Online Course Materials,\u201d n.d.)", "manualFormatting" : "Monthly Reports | MIT OpenCourseWare | Free Online Course Materials ", "plainTextFormattedCitation" : "(\u201cMonthly Reports | MIT OpenCourseWare | Free Online Course Materials,\u201d n.d.)", "previouslyFormattedCitation" : "(\u201cMonthly Reports | MIT OpenCourseWare | Free Online Course Materials,\u201d n.d.)" }, "properties" : { "noteIndex" : 0 }, "schema" : "https://github.com/citation-style-language/schema/raw/master/csl-citation.json" }</w:instrText>
      </w:r>
      <w:r w:rsidR="00FF4984">
        <w:rPr>
          <w:sz w:val="20"/>
          <w:szCs w:val="20"/>
        </w:rPr>
        <w:fldChar w:fldCharType="separate"/>
      </w:r>
      <w:r w:rsidR="00FF4984" w:rsidRPr="00B52514">
        <w:rPr>
          <w:noProof/>
          <w:sz w:val="20"/>
          <w:szCs w:val="20"/>
          <w:lang w:val="en-US"/>
        </w:rPr>
        <w:t xml:space="preserve">Monthly Reports | MIT OpenCourseWare | Free Online Course Materials </w:t>
      </w:r>
      <w:r w:rsidR="00FF4984">
        <w:rPr>
          <w:sz w:val="20"/>
          <w:szCs w:val="20"/>
        </w:rPr>
        <w:fldChar w:fldCharType="end"/>
      </w:r>
    </w:p>
    <w:p w14:paraId="1C4E17FA" w14:textId="77777777" w:rsidR="00AE50EA" w:rsidRPr="00B52514" w:rsidRDefault="00AE50EA" w:rsidP="00AE50EA">
      <w:pPr>
        <w:spacing w:after="0" w:line="240" w:lineRule="atLeast"/>
        <w:ind w:firstLine="360"/>
        <w:jc w:val="left"/>
        <w:rPr>
          <w:sz w:val="20"/>
          <w:szCs w:val="20"/>
          <w:lang w:val="en-US"/>
        </w:rPr>
      </w:pPr>
    </w:p>
    <w:p w14:paraId="7AFA9301" w14:textId="01A7BBD6" w:rsidR="00AE50EA" w:rsidRPr="009332F2" w:rsidRDefault="00FA289E" w:rsidP="009332F2">
      <w:r w:rsidRPr="009332F2">
        <w:t xml:space="preserve">En la Figura 5 se muestra un </w:t>
      </w:r>
      <w:r w:rsidR="001D167A" w:rsidRPr="009332F2">
        <w:t>indicador de</w:t>
      </w:r>
      <w:r w:rsidRPr="009332F2">
        <w:t xml:space="preserve"> los </w:t>
      </w:r>
      <w:proofErr w:type="gramStart"/>
      <w:r w:rsidRPr="009332F2">
        <w:t>principales usuario</w:t>
      </w:r>
      <w:proofErr w:type="gramEnd"/>
      <w:r w:rsidRPr="009332F2">
        <w:t xml:space="preserve"> </w:t>
      </w:r>
      <w:r w:rsidR="001D167A" w:rsidRPr="009332F2">
        <w:t>que visitan el Sitio MIT OCW.</w:t>
      </w:r>
    </w:p>
    <w:p w14:paraId="79E68E9D" w14:textId="33AD7700" w:rsidR="00AE50EA" w:rsidRPr="00FC425E" w:rsidRDefault="0020441D" w:rsidP="009765F8">
      <w:pPr>
        <w:spacing w:line="240" w:lineRule="auto"/>
        <w:jc w:val="center"/>
      </w:pPr>
      <w:r>
        <w:rPr>
          <w:noProof/>
          <w:lang w:eastAsia="es-ES"/>
        </w:rPr>
        <w:drawing>
          <wp:inline distT="0" distB="0" distL="0" distR="0" wp14:anchorId="43CEC6A3" wp14:editId="6717EA08">
            <wp:extent cx="5477069" cy="2861945"/>
            <wp:effectExtent l="0" t="0" r="9525" b="14605"/>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CFA039D" w14:textId="4B8DA4E2" w:rsidR="00AE50EA" w:rsidRDefault="00AE50EA" w:rsidP="009332F2">
      <w:pPr>
        <w:spacing w:after="0" w:line="240" w:lineRule="atLeast"/>
        <w:jc w:val="left"/>
        <w:rPr>
          <w:sz w:val="20"/>
          <w:szCs w:val="20"/>
        </w:rPr>
      </w:pPr>
      <w:r>
        <w:rPr>
          <w:sz w:val="20"/>
          <w:szCs w:val="20"/>
        </w:rPr>
        <w:t>Figura 5</w:t>
      </w:r>
      <w:r w:rsidRPr="00D6549A">
        <w:rPr>
          <w:sz w:val="20"/>
          <w:szCs w:val="20"/>
        </w:rPr>
        <w:t>.</w:t>
      </w:r>
      <w:r>
        <w:rPr>
          <w:sz w:val="20"/>
          <w:szCs w:val="20"/>
        </w:rPr>
        <w:t xml:space="preserve"> Audiencia de los OCW del MIT por rol</w:t>
      </w:r>
    </w:p>
    <w:p w14:paraId="3E696B23" w14:textId="647A8F3B" w:rsidR="00AE50EA" w:rsidRPr="00B52514" w:rsidRDefault="00AE50EA" w:rsidP="009332F2">
      <w:pPr>
        <w:spacing w:after="0" w:line="240" w:lineRule="atLeast"/>
        <w:jc w:val="left"/>
        <w:rPr>
          <w:sz w:val="20"/>
          <w:szCs w:val="20"/>
          <w:lang w:val="en-US"/>
        </w:rPr>
      </w:pPr>
      <w:r w:rsidRPr="00B52514">
        <w:rPr>
          <w:sz w:val="20"/>
          <w:szCs w:val="20"/>
          <w:lang w:val="en-US"/>
        </w:rPr>
        <w:t xml:space="preserve">Fuente: </w:t>
      </w:r>
      <w:r w:rsidR="00FF4984">
        <w:rPr>
          <w:sz w:val="20"/>
          <w:szCs w:val="20"/>
        </w:rPr>
        <w:fldChar w:fldCharType="begin" w:fldLock="1"/>
      </w:r>
      <w:r w:rsidR="00FF4984" w:rsidRPr="00B52514">
        <w:rPr>
          <w:sz w:val="20"/>
          <w:szCs w:val="20"/>
          <w:lang w:val="en-US"/>
        </w:rPr>
        <w:instrText>ADDIN CSL_CITATION { "citationItems" : [ { "id" : "ITEM-1", "itemData" : { "URL" : "https://ocw.mit.edu/about/site-statistics/", "accessed" : { "date-parts" : [ [ "2017", "7", "7" ] ] }, "id" : "ITEM-1", "issued" : { "date-parts" : [ [ "0" ] ] }, "title" : "Site Statistics | MIT OpenCourseWare | Free Online Course Materials", "type" : "webpage" }, "uris" : [ "http://www.mendeley.com/documents/?uuid=d0a3a06a-fc0a-3602-8962-47f031cc3948" ] } ], "mendeley" : { "formattedCitation" : "(\u201cSite Statistics | MIT OpenCourseWare | Free Online Course Materials,\u201d n.d.)", "manualFormatting" : "Site Statistics | MIT OpenCourseWare | Free Online Course Materials", "plainTextFormattedCitation" : "(\u201cSite Statistics | MIT OpenCourseWare | Free Online Course Materials,\u201d n.d.)", "previouslyFormattedCitation" : "(\u201cSite Statistics | MIT OpenCourseWare | Free Online Course Materials,\u201d n.d.)" }, "properties" : { "noteIndex" : 0 }, "schema" : "https://github.com/citation-style-language/schema/raw/master/csl-citation.json" }</w:instrText>
      </w:r>
      <w:r w:rsidR="00FF4984">
        <w:rPr>
          <w:sz w:val="20"/>
          <w:szCs w:val="20"/>
        </w:rPr>
        <w:fldChar w:fldCharType="separate"/>
      </w:r>
      <w:r w:rsidR="00FF4984" w:rsidRPr="00B52514">
        <w:rPr>
          <w:noProof/>
          <w:sz w:val="20"/>
          <w:szCs w:val="20"/>
          <w:lang w:val="en-US"/>
        </w:rPr>
        <w:t>Site Statistics | MIT OpenCourseWare | Free Online Course Materials</w:t>
      </w:r>
      <w:r w:rsidR="00FF4984">
        <w:rPr>
          <w:sz w:val="20"/>
          <w:szCs w:val="20"/>
        </w:rPr>
        <w:fldChar w:fldCharType="end"/>
      </w:r>
    </w:p>
    <w:p w14:paraId="0B52750B" w14:textId="77777777" w:rsidR="0020441D" w:rsidRPr="00B52514" w:rsidRDefault="0020441D" w:rsidP="00AE50EA">
      <w:pPr>
        <w:spacing w:after="0" w:line="240" w:lineRule="atLeast"/>
        <w:ind w:firstLine="360"/>
        <w:jc w:val="left"/>
        <w:rPr>
          <w:sz w:val="20"/>
          <w:szCs w:val="20"/>
          <w:lang w:val="en-US"/>
        </w:rPr>
      </w:pPr>
    </w:p>
    <w:p w14:paraId="2C780243" w14:textId="0C2D404B" w:rsidR="0020441D" w:rsidRPr="00914320" w:rsidRDefault="001D167A" w:rsidP="00914320">
      <w:r w:rsidRPr="001D167A">
        <w:t>La Tabla 1</w:t>
      </w:r>
      <w:r w:rsidR="00914320" w:rsidRPr="001D167A">
        <w:t>,</w:t>
      </w:r>
      <w:r w:rsidR="00914320">
        <w:t xml:space="preserve"> presenta</w:t>
      </w:r>
      <w:r w:rsidRPr="001D167A">
        <w:t xml:space="preserve"> las estadísticas </w:t>
      </w:r>
      <w:proofErr w:type="gramStart"/>
      <w:r w:rsidRPr="001D167A">
        <w:t xml:space="preserve">recolectadas </w:t>
      </w:r>
      <w:r w:rsidR="00914320">
        <w:t xml:space="preserve"> hasta</w:t>
      </w:r>
      <w:proofErr w:type="gramEnd"/>
      <w:r w:rsidR="00914320">
        <w:t xml:space="preserve"> el mes de Mayo de 2017 por el MIT a través de sus profesores.</w:t>
      </w:r>
    </w:p>
    <w:p w14:paraId="541FFBFF" w14:textId="77777777" w:rsidR="00914320" w:rsidRDefault="00914320" w:rsidP="00E65C74">
      <w:pPr>
        <w:pStyle w:val="Descripcin"/>
        <w:keepNext/>
        <w:jc w:val="left"/>
        <w:rPr>
          <w:sz w:val="20"/>
          <w:szCs w:val="20"/>
        </w:rPr>
      </w:pPr>
    </w:p>
    <w:p w14:paraId="656CBE4C" w14:textId="77777777" w:rsidR="00B4463E" w:rsidRDefault="00B4463E" w:rsidP="00B4463E">
      <w:pPr>
        <w:spacing w:after="0" w:line="240" w:lineRule="atLeast"/>
        <w:jc w:val="left"/>
        <w:rPr>
          <w:sz w:val="20"/>
          <w:szCs w:val="20"/>
        </w:rPr>
      </w:pPr>
    </w:p>
    <w:p w14:paraId="7B481B7B" w14:textId="756127B5" w:rsidR="006214C9" w:rsidRPr="00914320" w:rsidRDefault="006214C9" w:rsidP="00B4463E">
      <w:pPr>
        <w:spacing w:after="0" w:line="240" w:lineRule="atLeast"/>
        <w:jc w:val="left"/>
        <w:rPr>
          <w:sz w:val="20"/>
          <w:szCs w:val="20"/>
        </w:rPr>
      </w:pPr>
      <w:r w:rsidRPr="00914320">
        <w:rPr>
          <w:sz w:val="20"/>
          <w:szCs w:val="20"/>
        </w:rPr>
        <w:lastRenderedPageBreak/>
        <w:t xml:space="preserve">Tabla </w:t>
      </w:r>
      <w:r w:rsidRPr="00914320">
        <w:rPr>
          <w:sz w:val="20"/>
          <w:szCs w:val="20"/>
        </w:rPr>
        <w:fldChar w:fldCharType="begin"/>
      </w:r>
      <w:r w:rsidRPr="00914320">
        <w:rPr>
          <w:sz w:val="20"/>
          <w:szCs w:val="20"/>
        </w:rPr>
        <w:instrText xml:space="preserve"> SEQ Tabla \* ARABIC </w:instrText>
      </w:r>
      <w:r w:rsidRPr="00914320">
        <w:rPr>
          <w:sz w:val="20"/>
          <w:szCs w:val="20"/>
        </w:rPr>
        <w:fldChar w:fldCharType="separate"/>
      </w:r>
      <w:r w:rsidRPr="00914320">
        <w:rPr>
          <w:sz w:val="20"/>
          <w:szCs w:val="20"/>
        </w:rPr>
        <w:t>1</w:t>
      </w:r>
      <w:r w:rsidRPr="00914320">
        <w:rPr>
          <w:sz w:val="20"/>
          <w:szCs w:val="20"/>
        </w:rPr>
        <w:fldChar w:fldCharType="end"/>
      </w:r>
      <w:r w:rsidRPr="00914320">
        <w:rPr>
          <w:sz w:val="20"/>
          <w:szCs w:val="20"/>
        </w:rPr>
        <w:t>. Estadísticas de la publicación del sitio</w:t>
      </w:r>
    </w:p>
    <w:tbl>
      <w:tblPr>
        <w:tblW w:w="8647" w:type="dxa"/>
        <w:tblCellMar>
          <w:left w:w="70" w:type="dxa"/>
          <w:right w:w="70" w:type="dxa"/>
        </w:tblCellMar>
        <w:tblLook w:val="04A0" w:firstRow="1" w:lastRow="0" w:firstColumn="1" w:lastColumn="0" w:noHBand="0" w:noVBand="1"/>
      </w:tblPr>
      <w:tblGrid>
        <w:gridCol w:w="6466"/>
        <w:gridCol w:w="2181"/>
      </w:tblGrid>
      <w:tr w:rsidR="0020441D" w:rsidRPr="0020441D" w14:paraId="7265E1CF" w14:textId="77777777" w:rsidTr="001D167A">
        <w:trPr>
          <w:trHeight w:val="559"/>
        </w:trPr>
        <w:tc>
          <w:tcPr>
            <w:tcW w:w="64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08706E" w14:textId="691D01DF" w:rsidR="0020441D" w:rsidRPr="0020441D" w:rsidRDefault="001D167A" w:rsidP="00B4463E">
            <w:pPr>
              <w:spacing w:after="0" w:line="240" w:lineRule="auto"/>
              <w:jc w:val="left"/>
              <w:rPr>
                <w:rFonts w:ascii="Calibri" w:eastAsia="Times New Roman" w:hAnsi="Calibri" w:cs="Calibri"/>
                <w:b/>
                <w:bCs/>
                <w:color w:val="000000"/>
                <w:sz w:val="22"/>
                <w:lang w:val="es-EC" w:eastAsia="es-EC"/>
              </w:rPr>
            </w:pPr>
            <w:r w:rsidRPr="0020441D">
              <w:rPr>
                <w:rFonts w:ascii="Calibri" w:eastAsia="Times New Roman" w:hAnsi="Calibri" w:cs="Calibri"/>
                <w:b/>
                <w:bCs/>
                <w:color w:val="000000"/>
                <w:sz w:val="22"/>
                <w:lang w:val="es-EC" w:eastAsia="es-EC"/>
              </w:rPr>
              <w:t>Métrica</w:t>
            </w:r>
            <w:r w:rsidR="0020441D" w:rsidRPr="0020441D">
              <w:rPr>
                <w:rFonts w:ascii="Calibri" w:eastAsia="Times New Roman" w:hAnsi="Calibri" w:cs="Calibri"/>
                <w:b/>
                <w:bCs/>
                <w:color w:val="000000"/>
                <w:sz w:val="22"/>
                <w:lang w:val="es-EC" w:eastAsia="es-EC"/>
              </w:rPr>
              <w:t xml:space="preserve"> de Publicación</w:t>
            </w:r>
          </w:p>
        </w:tc>
        <w:tc>
          <w:tcPr>
            <w:tcW w:w="2181" w:type="dxa"/>
            <w:tcBorders>
              <w:top w:val="single" w:sz="4" w:space="0" w:color="auto"/>
              <w:left w:val="nil"/>
              <w:bottom w:val="single" w:sz="4" w:space="0" w:color="auto"/>
              <w:right w:val="single" w:sz="4" w:space="0" w:color="auto"/>
            </w:tcBorders>
            <w:shd w:val="clear" w:color="auto" w:fill="auto"/>
            <w:noWrap/>
            <w:vAlign w:val="bottom"/>
            <w:hideMark/>
          </w:tcPr>
          <w:p w14:paraId="37CDEF66" w14:textId="77777777" w:rsidR="0020441D" w:rsidRPr="0020441D" w:rsidRDefault="0020441D" w:rsidP="00B4463E">
            <w:pPr>
              <w:spacing w:after="0" w:line="240" w:lineRule="auto"/>
              <w:jc w:val="left"/>
              <w:rPr>
                <w:rFonts w:ascii="Calibri" w:eastAsia="Times New Roman" w:hAnsi="Calibri" w:cs="Calibri"/>
                <w:b/>
                <w:bCs/>
                <w:color w:val="000000"/>
                <w:sz w:val="22"/>
                <w:lang w:val="es-EC" w:eastAsia="es-EC"/>
              </w:rPr>
            </w:pPr>
            <w:r w:rsidRPr="0020441D">
              <w:rPr>
                <w:rFonts w:ascii="Calibri" w:eastAsia="Times New Roman" w:hAnsi="Calibri" w:cs="Calibri"/>
                <w:b/>
                <w:bCs/>
                <w:color w:val="000000"/>
                <w:sz w:val="22"/>
                <w:lang w:val="es-EC" w:eastAsia="es-EC"/>
              </w:rPr>
              <w:t>Mayo del 2017</w:t>
            </w:r>
          </w:p>
        </w:tc>
      </w:tr>
      <w:tr w:rsidR="0020441D" w:rsidRPr="0020441D" w14:paraId="2E26BA79"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4994C686"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Total de Participantes que culminaron el circuito</w:t>
            </w:r>
          </w:p>
        </w:tc>
        <w:tc>
          <w:tcPr>
            <w:tcW w:w="2181" w:type="dxa"/>
            <w:tcBorders>
              <w:top w:val="nil"/>
              <w:left w:val="nil"/>
              <w:bottom w:val="single" w:sz="4" w:space="0" w:color="auto"/>
              <w:right w:val="single" w:sz="4" w:space="0" w:color="auto"/>
            </w:tcBorders>
            <w:shd w:val="clear" w:color="auto" w:fill="auto"/>
            <w:noWrap/>
            <w:vAlign w:val="bottom"/>
            <w:hideMark/>
          </w:tcPr>
          <w:p w14:paraId="6B90D420"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617(59%)</w:t>
            </w:r>
          </w:p>
        </w:tc>
      </w:tr>
      <w:tr w:rsidR="0020441D" w:rsidRPr="0020441D" w14:paraId="7BA074BB"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1ECC8EB3"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publicados</w:t>
            </w:r>
          </w:p>
        </w:tc>
        <w:tc>
          <w:tcPr>
            <w:tcW w:w="2181" w:type="dxa"/>
            <w:tcBorders>
              <w:top w:val="nil"/>
              <w:left w:val="nil"/>
              <w:bottom w:val="single" w:sz="4" w:space="0" w:color="auto"/>
              <w:right w:val="single" w:sz="4" w:space="0" w:color="auto"/>
            </w:tcBorders>
            <w:shd w:val="clear" w:color="auto" w:fill="auto"/>
            <w:noWrap/>
            <w:vAlign w:val="bottom"/>
            <w:hideMark/>
          </w:tcPr>
          <w:p w14:paraId="288B1B3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2398</w:t>
            </w:r>
          </w:p>
        </w:tc>
      </w:tr>
      <w:tr w:rsidR="0020441D" w:rsidRPr="0020441D" w14:paraId="2A502DBE"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55AB2304"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actualizados publicados</w:t>
            </w:r>
          </w:p>
        </w:tc>
        <w:tc>
          <w:tcPr>
            <w:tcW w:w="2181" w:type="dxa"/>
            <w:tcBorders>
              <w:top w:val="nil"/>
              <w:left w:val="nil"/>
              <w:bottom w:val="single" w:sz="4" w:space="0" w:color="auto"/>
              <w:right w:val="single" w:sz="4" w:space="0" w:color="auto"/>
            </w:tcBorders>
            <w:shd w:val="clear" w:color="auto" w:fill="auto"/>
            <w:noWrap/>
            <w:vAlign w:val="bottom"/>
            <w:hideMark/>
          </w:tcPr>
          <w:p w14:paraId="216B3EAD"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943</w:t>
            </w:r>
          </w:p>
        </w:tc>
      </w:tr>
      <w:tr w:rsidR="0020441D" w:rsidRPr="0020441D" w14:paraId="089AD74C"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60F7A305"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Archivado en D-</w:t>
            </w:r>
            <w:proofErr w:type="spellStart"/>
            <w:r w:rsidRPr="0020441D">
              <w:rPr>
                <w:rFonts w:ascii="Calibri" w:eastAsia="Times New Roman" w:hAnsi="Calibri" w:cs="Calibri"/>
                <w:color w:val="000000"/>
                <w:sz w:val="22"/>
                <w:lang w:val="es-EC" w:eastAsia="es-EC"/>
              </w:rPr>
              <w:t>Space</w:t>
            </w:r>
            <w:proofErr w:type="spellEnd"/>
          </w:p>
        </w:tc>
        <w:tc>
          <w:tcPr>
            <w:tcW w:w="2181" w:type="dxa"/>
            <w:tcBorders>
              <w:top w:val="nil"/>
              <w:left w:val="nil"/>
              <w:bottom w:val="single" w:sz="4" w:space="0" w:color="auto"/>
              <w:right w:val="single" w:sz="4" w:space="0" w:color="auto"/>
            </w:tcBorders>
            <w:shd w:val="clear" w:color="auto" w:fill="auto"/>
            <w:noWrap/>
            <w:vAlign w:val="bottom"/>
            <w:hideMark/>
          </w:tcPr>
          <w:p w14:paraId="1735DE38"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1041</w:t>
            </w:r>
          </w:p>
        </w:tc>
      </w:tr>
      <w:tr w:rsidR="0020441D" w:rsidRPr="0020441D" w14:paraId="12EF85A5"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374246FE"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en Video Completo</w:t>
            </w:r>
          </w:p>
        </w:tc>
        <w:tc>
          <w:tcPr>
            <w:tcW w:w="2181" w:type="dxa"/>
            <w:tcBorders>
              <w:top w:val="nil"/>
              <w:left w:val="nil"/>
              <w:bottom w:val="single" w:sz="4" w:space="0" w:color="auto"/>
              <w:right w:val="single" w:sz="4" w:space="0" w:color="auto"/>
            </w:tcBorders>
            <w:shd w:val="clear" w:color="auto" w:fill="auto"/>
            <w:noWrap/>
            <w:vAlign w:val="bottom"/>
            <w:hideMark/>
          </w:tcPr>
          <w:p w14:paraId="04AA4396"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93</w:t>
            </w:r>
          </w:p>
        </w:tc>
      </w:tr>
      <w:tr w:rsidR="0020441D" w:rsidRPr="0020441D" w14:paraId="2AD36645"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09E6CE9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Sitios espejo</w:t>
            </w:r>
          </w:p>
        </w:tc>
        <w:tc>
          <w:tcPr>
            <w:tcW w:w="2181" w:type="dxa"/>
            <w:tcBorders>
              <w:top w:val="nil"/>
              <w:left w:val="nil"/>
              <w:bottom w:val="single" w:sz="4" w:space="0" w:color="auto"/>
              <w:right w:val="single" w:sz="4" w:space="0" w:color="auto"/>
            </w:tcBorders>
            <w:shd w:val="clear" w:color="auto" w:fill="auto"/>
            <w:noWrap/>
            <w:vAlign w:val="bottom"/>
            <w:hideMark/>
          </w:tcPr>
          <w:p w14:paraId="7690C49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365</w:t>
            </w:r>
          </w:p>
        </w:tc>
      </w:tr>
      <w:tr w:rsidR="0020441D" w:rsidRPr="0020441D" w14:paraId="1819AFBF"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0B073791"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Traducidos</w:t>
            </w:r>
          </w:p>
        </w:tc>
        <w:tc>
          <w:tcPr>
            <w:tcW w:w="2181" w:type="dxa"/>
            <w:tcBorders>
              <w:top w:val="nil"/>
              <w:left w:val="nil"/>
              <w:bottom w:val="single" w:sz="4" w:space="0" w:color="auto"/>
              <w:right w:val="single" w:sz="4" w:space="0" w:color="auto"/>
            </w:tcBorders>
            <w:shd w:val="clear" w:color="auto" w:fill="auto"/>
            <w:noWrap/>
            <w:vAlign w:val="bottom"/>
            <w:hideMark/>
          </w:tcPr>
          <w:p w14:paraId="2EEB68A1"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1018</w:t>
            </w:r>
          </w:p>
        </w:tc>
      </w:tr>
    </w:tbl>
    <w:p w14:paraId="46CE6C59" w14:textId="77777777" w:rsidR="0020441D" w:rsidRPr="00D6549A" w:rsidRDefault="0020441D" w:rsidP="00B4463E">
      <w:pPr>
        <w:spacing w:after="0" w:line="240" w:lineRule="atLeast"/>
        <w:jc w:val="left"/>
        <w:rPr>
          <w:sz w:val="20"/>
          <w:szCs w:val="20"/>
        </w:rPr>
      </w:pPr>
    </w:p>
    <w:p w14:paraId="1927E100" w14:textId="77777777" w:rsidR="00FB5455" w:rsidRDefault="00FB5455" w:rsidP="00FB5455">
      <w:pPr>
        <w:spacing w:after="0" w:line="240" w:lineRule="atLeast"/>
        <w:jc w:val="left"/>
        <w:rPr>
          <w:sz w:val="18"/>
          <w:szCs w:val="18"/>
        </w:rPr>
      </w:pPr>
    </w:p>
    <w:p w14:paraId="5EC26FEE" w14:textId="77777777" w:rsidR="00641BD9" w:rsidRPr="00FB5455" w:rsidRDefault="00641BD9" w:rsidP="00FB5455">
      <w:pPr>
        <w:spacing w:after="0" w:line="240" w:lineRule="atLeast"/>
        <w:jc w:val="left"/>
        <w:rPr>
          <w:sz w:val="18"/>
          <w:szCs w:val="18"/>
        </w:rPr>
      </w:pPr>
    </w:p>
    <w:p w14:paraId="29EF714D" w14:textId="1CD94F1B" w:rsidR="00FB5455" w:rsidRPr="00B52514" w:rsidRDefault="00FB5455" w:rsidP="00DE26B2">
      <w:pPr>
        <w:pStyle w:val="Prrafodelista"/>
        <w:numPr>
          <w:ilvl w:val="0"/>
          <w:numId w:val="7"/>
        </w:numPr>
      </w:pPr>
      <w:r w:rsidRPr="00B52514">
        <w:t xml:space="preserve">El portal de la Universidad de California, Berkeley ofrece </w:t>
      </w:r>
      <w:proofErr w:type="spellStart"/>
      <w:r w:rsidRPr="00B52514">
        <w:t>webcasts</w:t>
      </w:r>
      <w:proofErr w:type="spellEnd"/>
      <w:r w:rsidRPr="00B52514">
        <w:t xml:space="preserve"> de cientos cursos y conferencias. Tanto </w:t>
      </w:r>
      <w:r w:rsidR="007A16A8" w:rsidRPr="00B52514">
        <w:t>los</w:t>
      </w:r>
      <w:r w:rsidRPr="00B52514">
        <w:t xml:space="preserve"> cursos actuales como los archivados</w:t>
      </w:r>
      <w:r w:rsidR="007A16A8" w:rsidRPr="00B52514">
        <w:t xml:space="preserve"> se pueden </w:t>
      </w:r>
      <w:proofErr w:type="gramStart"/>
      <w:r w:rsidR="007A16A8" w:rsidRPr="00B52514">
        <w:t>experimentar  a</w:t>
      </w:r>
      <w:proofErr w:type="gramEnd"/>
      <w:r w:rsidR="007A16A8" w:rsidRPr="00B52514">
        <w:t xml:space="preserve"> través de la repetición a petición. Los temas del curso incluyen todo, desde arqueología hasta bioingeniería y la psicología. </w:t>
      </w:r>
    </w:p>
    <w:p w14:paraId="06FDDDB1" w14:textId="690034D6" w:rsidR="00CF1C73" w:rsidRPr="00CF1C73" w:rsidRDefault="00CF1C73" w:rsidP="00D10EB8">
      <w:pPr>
        <w:spacing w:after="0" w:line="240" w:lineRule="atLeast"/>
        <w:rPr>
          <w:sz w:val="20"/>
          <w:szCs w:val="20"/>
        </w:rPr>
      </w:pPr>
      <w:r>
        <w:rPr>
          <w:noProof/>
          <w:lang w:eastAsia="es-ES"/>
        </w:rPr>
        <w:drawing>
          <wp:inline distT="0" distB="0" distL="0" distR="0" wp14:anchorId="6D1F7673" wp14:editId="6ABA7DA4">
            <wp:extent cx="5393094" cy="2591292"/>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 t="8606" r="1649" b="5943"/>
                    <a:stretch/>
                  </pic:blipFill>
                  <pic:spPr bwMode="auto">
                    <a:xfrm>
                      <a:off x="0" y="0"/>
                      <a:ext cx="5459912" cy="2623397"/>
                    </a:xfrm>
                    <a:prstGeom prst="rect">
                      <a:avLst/>
                    </a:prstGeom>
                    <a:ln>
                      <a:noFill/>
                    </a:ln>
                    <a:extLst>
                      <a:ext uri="{53640926-AAD7-44D8-BBD7-CCE9431645EC}">
                        <a14:shadowObscured xmlns:a14="http://schemas.microsoft.com/office/drawing/2010/main"/>
                      </a:ext>
                    </a:extLst>
                  </pic:spPr>
                </pic:pic>
              </a:graphicData>
            </a:graphic>
          </wp:inline>
        </w:drawing>
      </w:r>
      <w:r w:rsidR="007A16A8">
        <w:rPr>
          <w:sz w:val="20"/>
          <w:szCs w:val="20"/>
        </w:rPr>
        <w:t xml:space="preserve">Figura 6. </w:t>
      </w:r>
      <w:r>
        <w:rPr>
          <w:sz w:val="20"/>
          <w:szCs w:val="20"/>
        </w:rPr>
        <w:t xml:space="preserve">UC Berkeley </w:t>
      </w:r>
      <w:proofErr w:type="spellStart"/>
      <w:r>
        <w:rPr>
          <w:sz w:val="20"/>
          <w:szCs w:val="20"/>
        </w:rPr>
        <w:t>Webcast</w:t>
      </w:r>
      <w:proofErr w:type="spellEnd"/>
    </w:p>
    <w:p w14:paraId="42239FEE" w14:textId="20997C18" w:rsidR="007A16A8" w:rsidRDefault="007A16A8" w:rsidP="00CF1C73">
      <w:pPr>
        <w:spacing w:after="0" w:line="240" w:lineRule="atLeast"/>
        <w:jc w:val="left"/>
        <w:rPr>
          <w:sz w:val="20"/>
          <w:szCs w:val="20"/>
        </w:rPr>
      </w:pPr>
      <w:r w:rsidRPr="00CF1C73">
        <w:rPr>
          <w:sz w:val="20"/>
          <w:szCs w:val="20"/>
        </w:rPr>
        <w:t xml:space="preserve">Fuente: </w:t>
      </w:r>
      <w:r w:rsidR="00CF1C73" w:rsidRPr="00CF1C73">
        <w:rPr>
          <w:sz w:val="20"/>
          <w:szCs w:val="20"/>
        </w:rPr>
        <w:t>http://webcast.berkeley.edu/</w:t>
      </w:r>
    </w:p>
    <w:p w14:paraId="0B9A41B5" w14:textId="77777777" w:rsidR="003A2ED6" w:rsidRDefault="003A2ED6" w:rsidP="00CF1C73">
      <w:pPr>
        <w:spacing w:after="0" w:line="240" w:lineRule="atLeast"/>
        <w:jc w:val="left"/>
      </w:pPr>
    </w:p>
    <w:p w14:paraId="16354330" w14:textId="0F630860" w:rsidR="003A2ED6" w:rsidRPr="00B52514" w:rsidRDefault="003A2ED6" w:rsidP="00DE26B2">
      <w:pPr>
        <w:pStyle w:val="Prrafodelista"/>
        <w:numPr>
          <w:ilvl w:val="0"/>
          <w:numId w:val="7"/>
        </w:numPr>
      </w:pPr>
      <w:r w:rsidRPr="00B52514">
        <w:t xml:space="preserve">El portal de </w:t>
      </w:r>
      <w:proofErr w:type="spellStart"/>
      <w:r w:rsidRPr="00B52514">
        <w:t>The</w:t>
      </w:r>
      <w:proofErr w:type="spellEnd"/>
      <w:r w:rsidRPr="00B52514">
        <w:t xml:space="preserve"> Open </w:t>
      </w:r>
      <w:proofErr w:type="spellStart"/>
      <w:r w:rsidRPr="00B52514">
        <w:t>University</w:t>
      </w:r>
      <w:proofErr w:type="spellEnd"/>
      <w:r w:rsidRPr="00B52514">
        <w:t xml:space="preserve">, la cual es </w:t>
      </w:r>
      <w:proofErr w:type="gramStart"/>
      <w:r w:rsidRPr="00B52514">
        <w:t>la el portal</w:t>
      </w:r>
      <w:proofErr w:type="gramEnd"/>
      <w:r w:rsidRPr="00B52514">
        <w:t xml:space="preserve"> de la universidad más grande del Reino Unido, tiene un sitio abierto, con catalogo enorme libre de más de 800 cursos. Algunos de los temas cubiertos incluyen historia, </w:t>
      </w:r>
      <w:r w:rsidRPr="00B52514">
        <w:lastRenderedPageBreak/>
        <w:t>negocios, educación, arte, derecho, informática, lenguas extranjeras, sociedad, matemáticas y tecnología.</w:t>
      </w:r>
    </w:p>
    <w:p w14:paraId="42FD82EC" w14:textId="12945CF9" w:rsidR="00473DBC" w:rsidRDefault="00442476" w:rsidP="00D10EB8">
      <w:r>
        <w:rPr>
          <w:noProof/>
          <w:lang w:eastAsia="es-ES"/>
        </w:rPr>
        <w:drawing>
          <wp:inline distT="0" distB="0" distL="0" distR="0" wp14:anchorId="5B67DDEB" wp14:editId="02C7C18A">
            <wp:extent cx="5449078" cy="2612231"/>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 t="8299" r="1498" b="5642"/>
                    <a:stretch/>
                  </pic:blipFill>
                  <pic:spPr bwMode="auto">
                    <a:xfrm>
                      <a:off x="0" y="0"/>
                      <a:ext cx="5471016" cy="2622748"/>
                    </a:xfrm>
                    <a:prstGeom prst="rect">
                      <a:avLst/>
                    </a:prstGeom>
                    <a:ln>
                      <a:noFill/>
                    </a:ln>
                    <a:extLst>
                      <a:ext uri="{53640926-AAD7-44D8-BBD7-CCE9431645EC}">
                        <a14:shadowObscured xmlns:a14="http://schemas.microsoft.com/office/drawing/2010/main"/>
                      </a:ext>
                    </a:extLst>
                  </pic:spPr>
                </pic:pic>
              </a:graphicData>
            </a:graphic>
          </wp:inline>
        </w:drawing>
      </w:r>
    </w:p>
    <w:p w14:paraId="6C1A5290" w14:textId="7838E11F" w:rsidR="00EA6D7C" w:rsidRPr="00B52514" w:rsidRDefault="00EA6D7C" w:rsidP="00EA6D7C">
      <w:pPr>
        <w:spacing w:after="0" w:line="240" w:lineRule="atLeast"/>
        <w:ind w:firstLine="360"/>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7. The Open University</w:t>
      </w:r>
    </w:p>
    <w:p w14:paraId="0BF7A239" w14:textId="5D290C10" w:rsidR="00EA6D7C" w:rsidRPr="00B52514" w:rsidRDefault="00EA6D7C" w:rsidP="00EA6D7C">
      <w:pPr>
        <w:ind w:firstLine="360"/>
        <w:rPr>
          <w:sz w:val="18"/>
          <w:szCs w:val="18"/>
          <w:lang w:val="en-US"/>
        </w:rPr>
      </w:pPr>
      <w:r w:rsidRPr="00B52514">
        <w:rPr>
          <w:sz w:val="18"/>
          <w:szCs w:val="18"/>
          <w:lang w:val="en-US"/>
        </w:rPr>
        <w:t>Fuente: http://www.openuniversity.edu/courses</w:t>
      </w:r>
    </w:p>
    <w:p w14:paraId="785FCB52" w14:textId="6FE251D2" w:rsidR="002D239A" w:rsidRPr="00B52514" w:rsidRDefault="00473DBC" w:rsidP="00D10EB8">
      <w:pPr>
        <w:pStyle w:val="Prrafodelista"/>
        <w:numPr>
          <w:ilvl w:val="0"/>
          <w:numId w:val="7"/>
        </w:numPr>
      </w:pPr>
      <w:r w:rsidRPr="00B52514">
        <w:t xml:space="preserve">El portal del Instituto Tecnológico de Tokio conocido como Tokio </w:t>
      </w:r>
      <w:proofErr w:type="spellStart"/>
      <w:r w:rsidRPr="00B52514">
        <w:t>Tech</w:t>
      </w:r>
      <w:proofErr w:type="spellEnd"/>
      <w:r w:rsidRPr="00B52514">
        <w:t xml:space="preserve"> tiene un programa </w:t>
      </w:r>
      <w:proofErr w:type="spellStart"/>
      <w:r w:rsidRPr="00B52514">
        <w:t>OpenCourseWare</w:t>
      </w:r>
      <w:proofErr w:type="spellEnd"/>
      <w:r w:rsidRPr="00B52514">
        <w:t xml:space="preserve"> que cuenta con más de </w:t>
      </w:r>
      <w:r w:rsidR="002D239A" w:rsidRPr="00B52514">
        <w:t>3621</w:t>
      </w:r>
      <w:r w:rsidRPr="00B52514">
        <w:t xml:space="preserve"> cursos. Los materiales del curso incluyen notas de conferencia, un plan de estudios</w:t>
      </w:r>
      <w:r w:rsidR="002D239A" w:rsidRPr="00B52514">
        <w:t xml:space="preserve"> y un esquema. Las opciones de cursos incluyen temas de ingeniería, matemáticas y ciencias de la computación.</w:t>
      </w:r>
    </w:p>
    <w:p w14:paraId="5869DD2C" w14:textId="77777777" w:rsidR="00D10EB8" w:rsidRPr="00B52514" w:rsidRDefault="00D10EB8" w:rsidP="00D10EB8"/>
    <w:p w14:paraId="6325E2D9" w14:textId="3AB75DA4" w:rsidR="002D239A" w:rsidRDefault="002D239A" w:rsidP="00D10EB8">
      <w:pPr>
        <w:pStyle w:val="Prrafodelista"/>
        <w:ind w:left="0"/>
      </w:pPr>
      <w:r>
        <w:rPr>
          <w:noProof/>
          <w:lang w:eastAsia="es-ES"/>
        </w:rPr>
        <w:drawing>
          <wp:inline distT="0" distB="0" distL="0" distR="0" wp14:anchorId="27902E8D" wp14:editId="46C42129">
            <wp:extent cx="5393094" cy="2527300"/>
            <wp:effectExtent l="0" t="0" r="0" b="63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456" t="7992" r="4576" b="8701"/>
                    <a:stretch/>
                  </pic:blipFill>
                  <pic:spPr bwMode="auto">
                    <a:xfrm>
                      <a:off x="0" y="0"/>
                      <a:ext cx="5411829" cy="2536080"/>
                    </a:xfrm>
                    <a:prstGeom prst="rect">
                      <a:avLst/>
                    </a:prstGeom>
                    <a:ln>
                      <a:noFill/>
                    </a:ln>
                    <a:extLst>
                      <a:ext uri="{53640926-AAD7-44D8-BBD7-CCE9431645EC}">
                        <a14:shadowObscured xmlns:a14="http://schemas.microsoft.com/office/drawing/2010/main"/>
                      </a:ext>
                    </a:extLst>
                  </pic:spPr>
                </pic:pic>
              </a:graphicData>
            </a:graphic>
          </wp:inline>
        </w:drawing>
      </w:r>
    </w:p>
    <w:p w14:paraId="106CF41E" w14:textId="33881F63" w:rsidR="00EA6D7C" w:rsidRPr="00786F38" w:rsidRDefault="00EA6D7C" w:rsidP="00EA6D7C">
      <w:pPr>
        <w:spacing w:after="0" w:line="240" w:lineRule="atLeast"/>
        <w:ind w:firstLine="360"/>
        <w:jc w:val="left"/>
        <w:rPr>
          <w:sz w:val="20"/>
          <w:szCs w:val="20"/>
        </w:rPr>
      </w:pPr>
      <w:r>
        <w:rPr>
          <w:sz w:val="20"/>
          <w:szCs w:val="20"/>
        </w:rPr>
        <w:t xml:space="preserve">Figura 8. Tokio </w:t>
      </w:r>
      <w:proofErr w:type="spellStart"/>
      <w:r>
        <w:rPr>
          <w:sz w:val="20"/>
          <w:szCs w:val="20"/>
        </w:rPr>
        <w:t>Tech</w:t>
      </w:r>
      <w:proofErr w:type="spellEnd"/>
      <w:r>
        <w:rPr>
          <w:sz w:val="20"/>
          <w:szCs w:val="20"/>
        </w:rPr>
        <w:t xml:space="preserve"> OCW</w:t>
      </w:r>
    </w:p>
    <w:p w14:paraId="3921561A" w14:textId="685F2D13" w:rsidR="00EA6D7C" w:rsidRPr="00EA6D7C" w:rsidRDefault="00EA6D7C" w:rsidP="00EA6D7C">
      <w:pPr>
        <w:ind w:firstLine="360"/>
        <w:rPr>
          <w:sz w:val="18"/>
          <w:szCs w:val="18"/>
        </w:rPr>
      </w:pPr>
      <w:r w:rsidRPr="00786F38">
        <w:rPr>
          <w:sz w:val="18"/>
          <w:szCs w:val="18"/>
        </w:rPr>
        <w:t xml:space="preserve">Fuente: </w:t>
      </w:r>
      <w:r w:rsidRPr="00EA6D7C">
        <w:rPr>
          <w:sz w:val="18"/>
          <w:szCs w:val="18"/>
        </w:rPr>
        <w:t>http://www.ocw.titech.ac.jp/index.php?lang=EN</w:t>
      </w:r>
    </w:p>
    <w:p w14:paraId="76A10E0F" w14:textId="6A66B49F" w:rsidR="000155D0" w:rsidRPr="00B52514" w:rsidRDefault="000155D0" w:rsidP="00DE26B2">
      <w:pPr>
        <w:pStyle w:val="Prrafodelista"/>
        <w:numPr>
          <w:ilvl w:val="0"/>
          <w:numId w:val="7"/>
        </w:numPr>
      </w:pPr>
      <w:r w:rsidRPr="00B52514">
        <w:lastRenderedPageBreak/>
        <w:t xml:space="preserve">El portal de </w:t>
      </w:r>
      <w:proofErr w:type="gramStart"/>
      <w:r w:rsidRPr="00B52514">
        <w:t xml:space="preserve">Yale </w:t>
      </w:r>
      <w:r w:rsidR="007804CD" w:rsidRPr="00B52514">
        <w:t xml:space="preserve"> </w:t>
      </w:r>
      <w:r w:rsidRPr="00B52514">
        <w:t>no</w:t>
      </w:r>
      <w:proofErr w:type="gramEnd"/>
      <w:r w:rsidRPr="00B52514">
        <w:t xml:space="preserve"> es uno de los que cuenta con mayor contenido, pero </w:t>
      </w:r>
      <w:r w:rsidR="007804CD" w:rsidRPr="00B52514">
        <w:t xml:space="preserve">su </w:t>
      </w:r>
      <w:r w:rsidRPr="00B52514">
        <w:t>entorno lo convierte en una plataforma que destaca por su fácil navegación, proporcionando un entorno rico para el aprendizaje</w:t>
      </w:r>
      <w:r w:rsidR="007804CD" w:rsidRPr="00B52514">
        <w:t>. Los cursos que tienen van desde humanidades y ciencia, filosofía, hasta clases de economía en los mercados financieros. Cada curso cuenta con videos descargables</w:t>
      </w:r>
      <w:r w:rsidR="00C118E3" w:rsidRPr="00B52514">
        <w:t xml:space="preserve"> y publicados en </w:t>
      </w:r>
      <w:r w:rsidR="00186FE6" w:rsidRPr="00B52514">
        <w:t>YouTube</w:t>
      </w:r>
      <w:r w:rsidR="00C118E3" w:rsidRPr="00B52514">
        <w:t xml:space="preserve"> o </w:t>
      </w:r>
      <w:r w:rsidR="00186FE6" w:rsidRPr="00B52514">
        <w:t>iTunes</w:t>
      </w:r>
      <w:r w:rsidR="007804CD" w:rsidRPr="00B52514">
        <w:t>, notas</w:t>
      </w:r>
      <w:r w:rsidR="00C118E3" w:rsidRPr="00B52514">
        <w:t>, audio de cada clase en formato mp3.</w:t>
      </w:r>
    </w:p>
    <w:p w14:paraId="09B70EB9" w14:textId="7A54C8B7" w:rsidR="00C71569" w:rsidRDefault="00C71569" w:rsidP="00D10EB8">
      <w:r>
        <w:rPr>
          <w:noProof/>
          <w:lang w:eastAsia="es-ES"/>
        </w:rPr>
        <w:drawing>
          <wp:inline distT="0" distB="0" distL="0" distR="0" wp14:anchorId="21A51463" wp14:editId="7113CC64">
            <wp:extent cx="5402425" cy="2619375"/>
            <wp:effectExtent l="0" t="0" r="825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8157" r="1047" b="5562"/>
                    <a:stretch/>
                  </pic:blipFill>
                  <pic:spPr bwMode="auto">
                    <a:xfrm>
                      <a:off x="0" y="0"/>
                      <a:ext cx="5407977" cy="2622067"/>
                    </a:xfrm>
                    <a:prstGeom prst="rect">
                      <a:avLst/>
                    </a:prstGeom>
                    <a:ln>
                      <a:noFill/>
                    </a:ln>
                    <a:extLst>
                      <a:ext uri="{53640926-AAD7-44D8-BBD7-CCE9431645EC}">
                        <a14:shadowObscured xmlns:a14="http://schemas.microsoft.com/office/drawing/2010/main"/>
                      </a:ext>
                    </a:extLst>
                  </pic:spPr>
                </pic:pic>
              </a:graphicData>
            </a:graphic>
          </wp:inline>
        </w:drawing>
      </w:r>
    </w:p>
    <w:p w14:paraId="13AD8315" w14:textId="61A67B86" w:rsidR="005833E3" w:rsidRPr="00786F38" w:rsidRDefault="007E3D7A" w:rsidP="005833E3">
      <w:pPr>
        <w:spacing w:after="0" w:line="240" w:lineRule="atLeast"/>
        <w:ind w:firstLine="360"/>
        <w:jc w:val="left"/>
        <w:rPr>
          <w:sz w:val="20"/>
          <w:szCs w:val="20"/>
        </w:rPr>
      </w:pPr>
      <w:r>
        <w:rPr>
          <w:sz w:val="20"/>
          <w:szCs w:val="20"/>
        </w:rPr>
        <w:t>Figura 7</w:t>
      </w:r>
      <w:r w:rsidR="005833E3">
        <w:rPr>
          <w:sz w:val="20"/>
          <w:szCs w:val="20"/>
        </w:rPr>
        <w:t xml:space="preserve">. Sitio Open Yale </w:t>
      </w:r>
      <w:proofErr w:type="spellStart"/>
      <w:r w:rsidR="005833E3">
        <w:rPr>
          <w:sz w:val="20"/>
          <w:szCs w:val="20"/>
        </w:rPr>
        <w:t>courses</w:t>
      </w:r>
      <w:proofErr w:type="spellEnd"/>
    </w:p>
    <w:p w14:paraId="50E2463D" w14:textId="270CDEF0" w:rsidR="005833E3" w:rsidRPr="005833E3" w:rsidRDefault="005833E3" w:rsidP="005833E3">
      <w:pPr>
        <w:ind w:firstLine="360"/>
        <w:rPr>
          <w:sz w:val="18"/>
          <w:szCs w:val="18"/>
        </w:rPr>
      </w:pPr>
      <w:r w:rsidRPr="00786F38">
        <w:rPr>
          <w:sz w:val="18"/>
          <w:szCs w:val="18"/>
        </w:rPr>
        <w:t xml:space="preserve">Fuente: </w:t>
      </w:r>
      <w:hyperlink r:id="rId28" w:history="1">
        <w:r w:rsidRPr="005833E3">
          <w:rPr>
            <w:sz w:val="18"/>
            <w:szCs w:val="18"/>
          </w:rPr>
          <w:t>http://oyc.yale.edu/</w:t>
        </w:r>
      </w:hyperlink>
    </w:p>
    <w:p w14:paraId="66F0EB21" w14:textId="0855521F" w:rsidR="003A5A03" w:rsidRPr="00B52514" w:rsidRDefault="003A5A03" w:rsidP="00DE26B2">
      <w:pPr>
        <w:pStyle w:val="Prrafodelista"/>
        <w:numPr>
          <w:ilvl w:val="0"/>
          <w:numId w:val="7"/>
        </w:numPr>
      </w:pPr>
      <w:r w:rsidRPr="00B52514">
        <w:t xml:space="preserve">El portal </w:t>
      </w:r>
      <w:proofErr w:type="spellStart"/>
      <w:r w:rsidRPr="00B52514">
        <w:t>Open.Michigan</w:t>
      </w:r>
      <w:proofErr w:type="spellEnd"/>
      <w:r w:rsidRPr="00B52514">
        <w:t xml:space="preserve"> cuenta con una gran colección de cursos de 19 escuelas, colegio y unidades de la universidad, que van desde literatura a la odontología, cuentan con conferencias de cursos y material complementario. Utilizan una guía útil para compartir</w:t>
      </w:r>
      <w:r w:rsidR="00244D25" w:rsidRPr="00B52514">
        <w:t xml:space="preserve"> y usar contenido abiertamente licenciado.</w:t>
      </w:r>
    </w:p>
    <w:p w14:paraId="7E3F4249" w14:textId="284E15C4" w:rsidR="00C71569" w:rsidRDefault="00C71569" w:rsidP="00D10EB8">
      <w:r>
        <w:rPr>
          <w:noProof/>
          <w:lang w:eastAsia="es-ES"/>
        </w:rPr>
        <w:drawing>
          <wp:inline distT="0" distB="0" distL="0" distR="0" wp14:anchorId="56A5CA75" wp14:editId="215C0842">
            <wp:extent cx="5305425" cy="256222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9099" r="1752" b="6505"/>
                    <a:stretch/>
                  </pic:blipFill>
                  <pic:spPr bwMode="auto">
                    <a:xfrm>
                      <a:off x="0" y="0"/>
                      <a:ext cx="5305425" cy="2562225"/>
                    </a:xfrm>
                    <a:prstGeom prst="rect">
                      <a:avLst/>
                    </a:prstGeom>
                    <a:ln>
                      <a:noFill/>
                    </a:ln>
                    <a:extLst>
                      <a:ext uri="{53640926-AAD7-44D8-BBD7-CCE9431645EC}">
                        <a14:shadowObscured xmlns:a14="http://schemas.microsoft.com/office/drawing/2010/main"/>
                      </a:ext>
                    </a:extLst>
                  </pic:spPr>
                </pic:pic>
              </a:graphicData>
            </a:graphic>
          </wp:inline>
        </w:drawing>
      </w:r>
    </w:p>
    <w:p w14:paraId="507184F9" w14:textId="32E82961" w:rsidR="005833E3" w:rsidRPr="00786F38" w:rsidRDefault="007E3D7A" w:rsidP="005833E3">
      <w:pPr>
        <w:spacing w:after="0" w:line="240" w:lineRule="atLeast"/>
        <w:ind w:firstLine="360"/>
        <w:jc w:val="left"/>
        <w:rPr>
          <w:sz w:val="20"/>
          <w:szCs w:val="20"/>
        </w:rPr>
      </w:pPr>
      <w:r>
        <w:rPr>
          <w:sz w:val="20"/>
          <w:szCs w:val="20"/>
        </w:rPr>
        <w:lastRenderedPageBreak/>
        <w:t>Figura 8</w:t>
      </w:r>
      <w:r w:rsidR="005833E3">
        <w:rPr>
          <w:sz w:val="20"/>
          <w:szCs w:val="20"/>
        </w:rPr>
        <w:t>. Sitio OPENMICHIGAN</w:t>
      </w:r>
    </w:p>
    <w:p w14:paraId="0BA9EF5D" w14:textId="7F4F4CFA" w:rsidR="005833E3" w:rsidRPr="005833E3" w:rsidRDefault="005833E3" w:rsidP="005833E3">
      <w:pPr>
        <w:ind w:left="360"/>
        <w:rPr>
          <w:sz w:val="18"/>
          <w:szCs w:val="18"/>
        </w:rPr>
      </w:pPr>
      <w:r w:rsidRPr="00786F38">
        <w:rPr>
          <w:sz w:val="18"/>
          <w:szCs w:val="18"/>
        </w:rPr>
        <w:t>Fuente</w:t>
      </w:r>
      <w:r>
        <w:rPr>
          <w:sz w:val="18"/>
          <w:szCs w:val="18"/>
        </w:rPr>
        <w:t xml:space="preserve">: </w:t>
      </w:r>
      <w:hyperlink r:id="rId30" w:history="1">
        <w:r w:rsidRPr="005833E3">
          <w:rPr>
            <w:sz w:val="18"/>
            <w:szCs w:val="18"/>
          </w:rPr>
          <w:t>https://open.umich.edu/</w:t>
        </w:r>
      </w:hyperlink>
    </w:p>
    <w:p w14:paraId="226E67A4" w14:textId="12CCAD61" w:rsidR="00244D25" w:rsidRPr="00B52514" w:rsidRDefault="00244D25" w:rsidP="00DE26B2">
      <w:pPr>
        <w:pStyle w:val="Prrafodelista"/>
        <w:numPr>
          <w:ilvl w:val="0"/>
          <w:numId w:val="7"/>
        </w:numPr>
      </w:pPr>
      <w:r w:rsidRPr="00B52514">
        <w:t xml:space="preserve">El portal de la Escuela de Salud </w:t>
      </w:r>
      <w:proofErr w:type="gramStart"/>
      <w:r w:rsidRPr="00B52514">
        <w:t>Publica  Johns</w:t>
      </w:r>
      <w:proofErr w:type="gramEnd"/>
      <w:r w:rsidRPr="00B52514">
        <w:t xml:space="preserve"> Hopkins </w:t>
      </w:r>
      <w:proofErr w:type="spellStart"/>
      <w:r w:rsidRPr="00B52514">
        <w:t>Blomberg</w:t>
      </w:r>
      <w:proofErr w:type="spellEnd"/>
      <w:r w:rsidRPr="00B52514">
        <w:t xml:space="preserve"> </w:t>
      </w:r>
      <w:r w:rsidR="00F0507F" w:rsidRPr="00B52514">
        <w:t>ofrece materiales para decenas de cursos sobre temas de enfermedades crónicas, siendo más una biblioteca de recursos que una lista de cursos completos, las colecciones incluyen videoclips, diapositivas de conferencias, notas, proyectos, una amplia colección de imágenes y gráficos, además de simulaciones de cirugías y diagnóstico a través de una aplicación.</w:t>
      </w:r>
    </w:p>
    <w:p w14:paraId="62B5860B" w14:textId="7DC24198" w:rsidR="00C107E4" w:rsidRDefault="00C107E4" w:rsidP="00D10EB8">
      <w:r>
        <w:rPr>
          <w:noProof/>
          <w:lang w:eastAsia="es-ES"/>
        </w:rPr>
        <w:drawing>
          <wp:inline distT="0" distB="0" distL="0" distR="0" wp14:anchorId="205B598F" wp14:editId="6B5023C6">
            <wp:extent cx="5430416" cy="258127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9412" r="1575" b="5564"/>
                    <a:stretch/>
                  </pic:blipFill>
                  <pic:spPr bwMode="auto">
                    <a:xfrm>
                      <a:off x="0" y="0"/>
                      <a:ext cx="5432174" cy="2582111"/>
                    </a:xfrm>
                    <a:prstGeom prst="rect">
                      <a:avLst/>
                    </a:prstGeom>
                    <a:ln>
                      <a:noFill/>
                    </a:ln>
                    <a:extLst>
                      <a:ext uri="{53640926-AAD7-44D8-BBD7-CCE9431645EC}">
                        <a14:shadowObscured xmlns:a14="http://schemas.microsoft.com/office/drawing/2010/main"/>
                      </a:ext>
                    </a:extLst>
                  </pic:spPr>
                </pic:pic>
              </a:graphicData>
            </a:graphic>
          </wp:inline>
        </w:drawing>
      </w:r>
    </w:p>
    <w:p w14:paraId="58AE87EB" w14:textId="71D5D29D" w:rsidR="00152722" w:rsidRPr="00786F38" w:rsidRDefault="00AE50EA" w:rsidP="00152722">
      <w:pPr>
        <w:spacing w:after="0" w:line="240" w:lineRule="atLeast"/>
        <w:ind w:firstLine="360"/>
        <w:jc w:val="left"/>
        <w:rPr>
          <w:sz w:val="20"/>
          <w:szCs w:val="20"/>
        </w:rPr>
      </w:pPr>
      <w:r>
        <w:rPr>
          <w:sz w:val="20"/>
          <w:szCs w:val="20"/>
        </w:rPr>
        <w:t>Figura 8</w:t>
      </w:r>
      <w:r w:rsidR="00152722">
        <w:rPr>
          <w:sz w:val="20"/>
          <w:szCs w:val="20"/>
        </w:rPr>
        <w:t>. Sitio JHPHOPEN</w:t>
      </w:r>
    </w:p>
    <w:p w14:paraId="3E967F70" w14:textId="4BA9E2B3" w:rsidR="00152722" w:rsidRDefault="00152722" w:rsidP="00152722">
      <w:pPr>
        <w:ind w:left="360"/>
      </w:pPr>
      <w:r w:rsidRPr="00786F38">
        <w:rPr>
          <w:sz w:val="18"/>
          <w:szCs w:val="18"/>
        </w:rPr>
        <w:t>Fuente</w:t>
      </w:r>
      <w:r>
        <w:rPr>
          <w:sz w:val="18"/>
          <w:szCs w:val="18"/>
        </w:rPr>
        <w:t xml:space="preserve">: </w:t>
      </w:r>
      <w:hyperlink r:id="rId32" w:history="1">
        <w:r w:rsidRPr="00152722">
          <w:rPr>
            <w:sz w:val="18"/>
            <w:szCs w:val="18"/>
          </w:rPr>
          <w:t>http://ocw.jhsph.edu/</w:t>
        </w:r>
      </w:hyperlink>
    </w:p>
    <w:p w14:paraId="261024D2" w14:textId="20241029" w:rsidR="00186FE6" w:rsidRPr="00B52514" w:rsidRDefault="00186FE6" w:rsidP="00DE26B2">
      <w:pPr>
        <w:pStyle w:val="Prrafodelista"/>
        <w:numPr>
          <w:ilvl w:val="0"/>
          <w:numId w:val="7"/>
        </w:numPr>
      </w:pPr>
      <w:r w:rsidRPr="00B52514">
        <w:t xml:space="preserve">El portal de la Escuela de Medicina de Harvard </w:t>
      </w:r>
      <w:hyperlink r:id="rId33" w:history="1">
        <w:r w:rsidRPr="00B52514">
          <w:t>http://mycourses.med.harvard.edu/public/</w:t>
        </w:r>
      </w:hyperlink>
      <w:r w:rsidRPr="00B52514">
        <w:t xml:space="preserve">  incluye docenas de materiales de su catálogo de cursos al igual que la anterior se la considera más una biblioteca de recursos, la colección incluye videos, diapositivas, notas y proyectos, además de una aplicación de simulación de cirugías y diagnósticos.</w:t>
      </w:r>
    </w:p>
    <w:p w14:paraId="47FD0C78" w14:textId="401793F1" w:rsidR="00C107E4" w:rsidRDefault="00C107E4" w:rsidP="00D10EB8">
      <w:r>
        <w:rPr>
          <w:noProof/>
          <w:lang w:eastAsia="es-ES"/>
        </w:rPr>
        <w:lastRenderedPageBreak/>
        <w:drawing>
          <wp:inline distT="0" distB="0" distL="0" distR="0" wp14:anchorId="63934F54" wp14:editId="313113F4">
            <wp:extent cx="5400040" cy="260985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8784" b="5250"/>
                    <a:stretch/>
                  </pic:blipFill>
                  <pic:spPr bwMode="auto">
                    <a:xfrm>
                      <a:off x="0" y="0"/>
                      <a:ext cx="5400040" cy="2609850"/>
                    </a:xfrm>
                    <a:prstGeom prst="rect">
                      <a:avLst/>
                    </a:prstGeom>
                    <a:ln>
                      <a:noFill/>
                    </a:ln>
                    <a:extLst>
                      <a:ext uri="{53640926-AAD7-44D8-BBD7-CCE9431645EC}">
                        <a14:shadowObscured xmlns:a14="http://schemas.microsoft.com/office/drawing/2010/main"/>
                      </a:ext>
                    </a:extLst>
                  </pic:spPr>
                </pic:pic>
              </a:graphicData>
            </a:graphic>
          </wp:inline>
        </w:drawing>
      </w:r>
    </w:p>
    <w:p w14:paraId="20557F84" w14:textId="4E95DFCD" w:rsidR="00152722" w:rsidRPr="00786F38" w:rsidRDefault="00AE50EA" w:rsidP="00152722">
      <w:pPr>
        <w:spacing w:after="0" w:line="240" w:lineRule="atLeast"/>
        <w:ind w:firstLine="360"/>
        <w:jc w:val="left"/>
        <w:rPr>
          <w:sz w:val="20"/>
          <w:szCs w:val="20"/>
        </w:rPr>
      </w:pPr>
      <w:r>
        <w:rPr>
          <w:sz w:val="20"/>
          <w:szCs w:val="20"/>
        </w:rPr>
        <w:t>Figura 9</w:t>
      </w:r>
      <w:r w:rsidR="00152722">
        <w:rPr>
          <w:sz w:val="20"/>
          <w:szCs w:val="20"/>
        </w:rPr>
        <w:t>. Sitio HARVAR MEDICAL SCHOOL</w:t>
      </w:r>
    </w:p>
    <w:p w14:paraId="782523F9" w14:textId="470A55E5" w:rsidR="00152722" w:rsidRDefault="00152722" w:rsidP="00152722">
      <w:pPr>
        <w:ind w:left="360"/>
      </w:pPr>
      <w:r w:rsidRPr="00786F38">
        <w:rPr>
          <w:sz w:val="18"/>
          <w:szCs w:val="18"/>
        </w:rPr>
        <w:t>Fuente</w:t>
      </w:r>
      <w:r>
        <w:rPr>
          <w:sz w:val="18"/>
          <w:szCs w:val="18"/>
        </w:rPr>
        <w:t xml:space="preserve">: </w:t>
      </w:r>
      <w:hyperlink r:id="rId35" w:history="1">
        <w:r w:rsidRPr="00152722">
          <w:rPr>
            <w:sz w:val="18"/>
            <w:szCs w:val="18"/>
          </w:rPr>
          <w:t>http://mycourses.med.harvard.edu/public/</w:t>
        </w:r>
      </w:hyperlink>
    </w:p>
    <w:p w14:paraId="0A80FFA7" w14:textId="5944EDE8" w:rsidR="001E2AA4" w:rsidRPr="00B52514" w:rsidRDefault="001E2AA4" w:rsidP="00DE26B2">
      <w:pPr>
        <w:pStyle w:val="Prrafodelista"/>
        <w:numPr>
          <w:ilvl w:val="0"/>
          <w:numId w:val="7"/>
        </w:numPr>
      </w:pPr>
      <w:r w:rsidRPr="00B52514">
        <w:t xml:space="preserve">El portal de </w:t>
      </w:r>
      <w:r w:rsidR="004B6216" w:rsidRPr="00B52514">
        <w:t xml:space="preserve">la Universidad de </w:t>
      </w:r>
      <w:r w:rsidRPr="00B52514">
        <w:t xml:space="preserve">Carnegie </w:t>
      </w:r>
      <w:proofErr w:type="spellStart"/>
      <w:r w:rsidRPr="00B52514">
        <w:t>Mellon</w:t>
      </w:r>
      <w:proofErr w:type="spellEnd"/>
      <w:r w:rsidRPr="00B52514">
        <w:t xml:space="preserve"> destaca por</w:t>
      </w:r>
      <w:r w:rsidR="001919BD" w:rsidRPr="00B52514">
        <w:t xml:space="preserve"> </w:t>
      </w:r>
      <w:proofErr w:type="gramStart"/>
      <w:r w:rsidR="001919BD" w:rsidRPr="00B52514">
        <w:t xml:space="preserve">que </w:t>
      </w:r>
      <w:r w:rsidRPr="00B52514">
        <w:t xml:space="preserve"> sus</w:t>
      </w:r>
      <w:proofErr w:type="gramEnd"/>
      <w:r w:rsidRPr="00B52514">
        <w:t xml:space="preserve"> cursos son comprensivos y </w:t>
      </w:r>
      <w:r w:rsidR="009721A5" w:rsidRPr="00B52514">
        <w:t>las</w:t>
      </w:r>
      <w:r w:rsidRPr="00B52514">
        <w:t xml:space="preserve"> diapositiva</w:t>
      </w:r>
      <w:r w:rsidR="001919BD" w:rsidRPr="00B52514">
        <w:t>s</w:t>
      </w:r>
      <w:r w:rsidRPr="00B52514">
        <w:t xml:space="preserve"> da</w:t>
      </w:r>
      <w:r w:rsidR="001919BD" w:rsidRPr="00B52514">
        <w:t>n la</w:t>
      </w:r>
      <w:r w:rsidRPr="00B52514">
        <w:t xml:space="preserve"> sensación de obtener una experiencia de aprendizaje, todo su contenido es completamente digital, y hay problemas de </w:t>
      </w:r>
      <w:r w:rsidR="004B6216" w:rsidRPr="00B52514">
        <w:t>práctica</w:t>
      </w:r>
      <w:r w:rsidRPr="00B52514">
        <w:t xml:space="preserve"> interactiva para que el estudiante </w:t>
      </w:r>
      <w:r w:rsidR="001919BD" w:rsidRPr="00B52514">
        <w:t>auto compruebe</w:t>
      </w:r>
      <w:r w:rsidRPr="00B52514">
        <w:t xml:space="preserve"> su compresión de cada tema.</w:t>
      </w:r>
    </w:p>
    <w:p w14:paraId="42D73FF2" w14:textId="585ACB5C" w:rsidR="00C107E4" w:rsidRDefault="00C107E4" w:rsidP="00D10EB8">
      <w:r>
        <w:rPr>
          <w:noProof/>
          <w:lang w:eastAsia="es-ES"/>
        </w:rPr>
        <w:drawing>
          <wp:inline distT="0" distB="0" distL="0" distR="0" wp14:anchorId="2E386915" wp14:editId="6FB2FB4D">
            <wp:extent cx="5400040" cy="2581275"/>
            <wp:effectExtent l="0" t="0" r="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8471" r="1575" b="6506"/>
                    <a:stretch/>
                  </pic:blipFill>
                  <pic:spPr bwMode="auto">
                    <a:xfrm>
                      <a:off x="0" y="0"/>
                      <a:ext cx="5402287" cy="2582349"/>
                    </a:xfrm>
                    <a:prstGeom prst="rect">
                      <a:avLst/>
                    </a:prstGeom>
                    <a:ln>
                      <a:noFill/>
                    </a:ln>
                    <a:extLst>
                      <a:ext uri="{53640926-AAD7-44D8-BBD7-CCE9431645EC}">
                        <a14:shadowObscured xmlns:a14="http://schemas.microsoft.com/office/drawing/2010/main"/>
                      </a:ext>
                    </a:extLst>
                  </pic:spPr>
                </pic:pic>
              </a:graphicData>
            </a:graphic>
          </wp:inline>
        </w:drawing>
      </w:r>
    </w:p>
    <w:p w14:paraId="18BDD30A" w14:textId="2F4EE88D" w:rsidR="00152722" w:rsidRPr="00786F38" w:rsidRDefault="00152722" w:rsidP="00152722">
      <w:pPr>
        <w:spacing w:after="0" w:line="240" w:lineRule="atLeast"/>
        <w:ind w:firstLine="360"/>
        <w:jc w:val="left"/>
        <w:rPr>
          <w:sz w:val="20"/>
          <w:szCs w:val="20"/>
        </w:rPr>
      </w:pPr>
      <w:r>
        <w:rPr>
          <w:sz w:val="20"/>
          <w:szCs w:val="20"/>
        </w:rPr>
        <w:t>F</w:t>
      </w:r>
      <w:r w:rsidR="00AE50EA">
        <w:rPr>
          <w:sz w:val="20"/>
          <w:szCs w:val="20"/>
        </w:rPr>
        <w:t>igura 10</w:t>
      </w:r>
      <w:r>
        <w:rPr>
          <w:sz w:val="20"/>
          <w:szCs w:val="20"/>
        </w:rPr>
        <w:t xml:space="preserve">. Sitio Carnegie </w:t>
      </w:r>
      <w:proofErr w:type="spellStart"/>
      <w:r>
        <w:rPr>
          <w:sz w:val="20"/>
          <w:szCs w:val="20"/>
        </w:rPr>
        <w:t>Mellon</w:t>
      </w:r>
      <w:proofErr w:type="spellEnd"/>
      <w:r>
        <w:rPr>
          <w:sz w:val="20"/>
          <w:szCs w:val="20"/>
        </w:rPr>
        <w:t xml:space="preserve"> </w:t>
      </w:r>
      <w:proofErr w:type="spellStart"/>
      <w:r>
        <w:rPr>
          <w:sz w:val="20"/>
          <w:szCs w:val="20"/>
        </w:rPr>
        <w:t>University</w:t>
      </w:r>
      <w:proofErr w:type="spellEnd"/>
    </w:p>
    <w:p w14:paraId="4E09B087" w14:textId="7E211D89" w:rsidR="00152722" w:rsidRDefault="00152722" w:rsidP="00152722">
      <w:pPr>
        <w:ind w:left="360"/>
      </w:pPr>
      <w:r w:rsidRPr="00786F38">
        <w:rPr>
          <w:sz w:val="18"/>
          <w:szCs w:val="18"/>
        </w:rPr>
        <w:t>Fuente</w:t>
      </w:r>
      <w:r>
        <w:rPr>
          <w:sz w:val="18"/>
          <w:szCs w:val="18"/>
        </w:rPr>
        <w:t xml:space="preserve">: </w:t>
      </w:r>
      <w:hyperlink r:id="rId37" w:history="1">
        <w:r w:rsidR="00A561A2" w:rsidRPr="00A561A2">
          <w:rPr>
            <w:sz w:val="18"/>
            <w:szCs w:val="18"/>
          </w:rPr>
          <w:t>http://oli.cmu.edu/learn-with-oli/see-our-free-open-courses/</w:t>
        </w:r>
      </w:hyperlink>
    </w:p>
    <w:p w14:paraId="16BD2E01" w14:textId="77F7756F" w:rsidR="00112C9C" w:rsidRPr="00B52514" w:rsidRDefault="001919BD" w:rsidP="00DE26B2">
      <w:pPr>
        <w:pStyle w:val="Prrafodelista"/>
        <w:numPr>
          <w:ilvl w:val="0"/>
          <w:numId w:val="7"/>
        </w:numPr>
      </w:pPr>
      <w:r w:rsidRPr="00B52514">
        <w:t>El portal de</w:t>
      </w:r>
      <w:r w:rsidR="004B6216" w:rsidRPr="00B52514">
        <w:t xml:space="preserve"> la Universidad de</w:t>
      </w:r>
      <w:r w:rsidRPr="00B52514">
        <w:t xml:space="preserve"> </w:t>
      </w:r>
      <w:proofErr w:type="spellStart"/>
      <w:r w:rsidRPr="00B52514">
        <w:t>Notre</w:t>
      </w:r>
      <w:proofErr w:type="spellEnd"/>
      <w:r w:rsidRPr="00B52514">
        <w:t xml:space="preserve"> Dame ofrece docenas de cursos de diferentes departamentos, desde ingeniería aeroespacial hasta cursos básicos de matemática y teología. Dentro de estos cursos se dispone </w:t>
      </w:r>
      <w:proofErr w:type="gramStart"/>
      <w:r w:rsidRPr="00B52514">
        <w:t>de  planes</w:t>
      </w:r>
      <w:proofErr w:type="gramEnd"/>
      <w:r w:rsidRPr="00B52514">
        <w:t xml:space="preserve"> de estudio, esquema de estructura de clase</w:t>
      </w:r>
      <w:r w:rsidR="004B6216" w:rsidRPr="00B52514">
        <w:t xml:space="preserve">s, audio de conferencias, </w:t>
      </w:r>
      <w:r w:rsidR="004B6216" w:rsidRPr="00B52514">
        <w:lastRenderedPageBreak/>
        <w:t xml:space="preserve">diapositivas, ilustraciones, texto de uso gratuito, exámenes y soluciones, además de </w:t>
      </w:r>
      <w:r w:rsidRPr="00B52514">
        <w:t xml:space="preserve"> una biografía del profesor para saber que está aprendiendo de fuente acredita. </w:t>
      </w:r>
    </w:p>
    <w:p w14:paraId="5F465675" w14:textId="2456F92A" w:rsidR="00A561A2" w:rsidRDefault="00C107E4" w:rsidP="00D10EB8">
      <w:r>
        <w:rPr>
          <w:noProof/>
          <w:lang w:eastAsia="es-ES"/>
        </w:rPr>
        <w:drawing>
          <wp:inline distT="0" distB="0" distL="0" distR="0" wp14:anchorId="4C4DB28C" wp14:editId="4E3F7078">
            <wp:extent cx="5449078" cy="2266772"/>
            <wp:effectExtent l="0" t="0" r="0" b="63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8784" r="1400" b="6191"/>
                    <a:stretch/>
                  </pic:blipFill>
                  <pic:spPr bwMode="auto">
                    <a:xfrm>
                      <a:off x="0" y="0"/>
                      <a:ext cx="5475252" cy="2277660"/>
                    </a:xfrm>
                    <a:prstGeom prst="rect">
                      <a:avLst/>
                    </a:prstGeom>
                    <a:ln>
                      <a:noFill/>
                    </a:ln>
                    <a:extLst>
                      <a:ext uri="{53640926-AAD7-44D8-BBD7-CCE9431645EC}">
                        <a14:shadowObscured xmlns:a14="http://schemas.microsoft.com/office/drawing/2010/main"/>
                      </a:ext>
                    </a:extLst>
                  </pic:spPr>
                </pic:pic>
              </a:graphicData>
            </a:graphic>
          </wp:inline>
        </w:drawing>
      </w:r>
    </w:p>
    <w:p w14:paraId="5D26DDFB" w14:textId="7CAC9399" w:rsidR="00A561A2" w:rsidRPr="00B52514" w:rsidRDefault="00AE50EA" w:rsidP="00A561A2">
      <w:pPr>
        <w:spacing w:after="0" w:line="240" w:lineRule="atLeast"/>
        <w:ind w:firstLine="360"/>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11</w:t>
      </w:r>
      <w:r w:rsidR="00A561A2" w:rsidRPr="00B52514">
        <w:rPr>
          <w:sz w:val="20"/>
          <w:szCs w:val="20"/>
          <w:lang w:val="en-US"/>
        </w:rPr>
        <w:t xml:space="preserve">. </w:t>
      </w:r>
      <w:proofErr w:type="spellStart"/>
      <w:r w:rsidR="00A561A2" w:rsidRPr="00B52514">
        <w:rPr>
          <w:sz w:val="20"/>
          <w:szCs w:val="20"/>
          <w:lang w:val="en-US"/>
        </w:rPr>
        <w:t>Sitio</w:t>
      </w:r>
      <w:proofErr w:type="spellEnd"/>
      <w:r w:rsidR="00A561A2" w:rsidRPr="00B52514">
        <w:rPr>
          <w:sz w:val="20"/>
          <w:szCs w:val="20"/>
          <w:lang w:val="en-US"/>
        </w:rPr>
        <w:t xml:space="preserve"> University of Notre Dame</w:t>
      </w:r>
    </w:p>
    <w:p w14:paraId="2D56532F" w14:textId="54B10EB4" w:rsidR="00A561A2" w:rsidRDefault="00A561A2" w:rsidP="00A561A2">
      <w:pPr>
        <w:ind w:left="360"/>
      </w:pPr>
      <w:r w:rsidRPr="00786F38">
        <w:rPr>
          <w:sz w:val="18"/>
          <w:szCs w:val="18"/>
        </w:rPr>
        <w:t>Fuente</w:t>
      </w:r>
      <w:r>
        <w:rPr>
          <w:sz w:val="18"/>
          <w:szCs w:val="18"/>
        </w:rPr>
        <w:t xml:space="preserve">: </w:t>
      </w:r>
      <w:hyperlink r:id="rId39" w:history="1">
        <w:r w:rsidR="00B54153" w:rsidRPr="00B54153">
          <w:rPr>
            <w:sz w:val="18"/>
            <w:szCs w:val="18"/>
          </w:rPr>
          <w:t>http://online.nd.edu/what-we-do/</w:t>
        </w:r>
      </w:hyperlink>
    </w:p>
    <w:p w14:paraId="7BABACAF" w14:textId="4C16410D" w:rsidR="00F54187" w:rsidRPr="00B52514" w:rsidRDefault="5CBE0531" w:rsidP="00DE26B2">
      <w:pPr>
        <w:pStyle w:val="Prrafodelista"/>
        <w:numPr>
          <w:ilvl w:val="0"/>
          <w:numId w:val="7"/>
        </w:numPr>
      </w:pPr>
      <w:r w:rsidRPr="00B52514">
        <w:t xml:space="preserve">Portal </w:t>
      </w:r>
      <w:proofErr w:type="spellStart"/>
      <w:r w:rsidRPr="00B52514">
        <w:t>OpenCourseWare</w:t>
      </w:r>
      <w:proofErr w:type="spellEnd"/>
      <w:r w:rsidRPr="00B52514">
        <w:t xml:space="preserve"> de la Universidad Técnica Particular de Loja</w:t>
      </w:r>
      <w:r w:rsidR="00C21773" w:rsidRPr="00B52514">
        <w:t xml:space="preserve"> </w:t>
      </w:r>
      <w:r w:rsidR="00C71569" w:rsidRPr="00B52514">
        <w:t>(UTPL)</w:t>
      </w:r>
      <w:r w:rsidR="00964235" w:rsidRPr="00B52514">
        <w:t xml:space="preserve"> </w:t>
      </w:r>
      <w:r w:rsidR="001936EE" w:rsidRPr="00B52514">
        <w:t>ha sido creo, con el fin de integrarse desde el 2009 a la iniciativa y</w:t>
      </w:r>
      <w:r w:rsidR="00F54187" w:rsidRPr="00B52514">
        <w:t xml:space="preserve"> al </w:t>
      </w:r>
      <w:r w:rsidR="00964235" w:rsidRPr="00B52514">
        <w:t xml:space="preserve">consorcio OCW </w:t>
      </w:r>
      <w:proofErr w:type="spellStart"/>
      <w:r w:rsidR="00964235" w:rsidRPr="00B52514">
        <w:t>Universia</w:t>
      </w:r>
      <w:proofErr w:type="spellEnd"/>
      <w:r w:rsidR="001936EE" w:rsidRPr="00B52514">
        <w:t>.</w:t>
      </w:r>
    </w:p>
    <w:p w14:paraId="746D3EA5" w14:textId="05F91DC3" w:rsidR="00F54187" w:rsidRDefault="00F54187" w:rsidP="00BF1F5B">
      <w:pPr>
        <w:pStyle w:val="Prrafodelista"/>
        <w:spacing w:line="240" w:lineRule="auto"/>
        <w:ind w:left="0"/>
      </w:pPr>
      <w:r>
        <w:rPr>
          <w:noProof/>
          <w:lang w:eastAsia="es-ES"/>
        </w:rPr>
        <w:drawing>
          <wp:inline distT="0" distB="0" distL="0" distR="0" wp14:anchorId="40F7723E" wp14:editId="40ABD208">
            <wp:extent cx="5467739" cy="26193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784" r="1575" b="4936"/>
                    <a:stretch/>
                  </pic:blipFill>
                  <pic:spPr bwMode="auto">
                    <a:xfrm>
                      <a:off x="0" y="0"/>
                      <a:ext cx="5470858" cy="2620869"/>
                    </a:xfrm>
                    <a:prstGeom prst="rect">
                      <a:avLst/>
                    </a:prstGeom>
                    <a:ln>
                      <a:noFill/>
                    </a:ln>
                    <a:extLst>
                      <a:ext uri="{53640926-AAD7-44D8-BBD7-CCE9431645EC}">
                        <a14:shadowObscured xmlns:a14="http://schemas.microsoft.com/office/drawing/2010/main"/>
                      </a:ext>
                    </a:extLst>
                  </pic:spPr>
                </pic:pic>
              </a:graphicData>
            </a:graphic>
          </wp:inline>
        </w:drawing>
      </w:r>
    </w:p>
    <w:p w14:paraId="39F613EC" w14:textId="13FC7BD5" w:rsidR="00F54187" w:rsidRPr="00786F38" w:rsidRDefault="00AE50EA" w:rsidP="00BF1F5B">
      <w:pPr>
        <w:spacing w:after="0" w:line="240" w:lineRule="auto"/>
        <w:jc w:val="left"/>
        <w:rPr>
          <w:sz w:val="20"/>
          <w:szCs w:val="20"/>
        </w:rPr>
      </w:pPr>
      <w:r>
        <w:rPr>
          <w:sz w:val="20"/>
          <w:szCs w:val="20"/>
        </w:rPr>
        <w:t>Figura 13</w:t>
      </w:r>
      <w:r w:rsidR="00F54187">
        <w:rPr>
          <w:sz w:val="20"/>
          <w:szCs w:val="20"/>
        </w:rPr>
        <w:t xml:space="preserve">. Sitio </w:t>
      </w:r>
      <w:proofErr w:type="spellStart"/>
      <w:r w:rsidR="00F54187">
        <w:rPr>
          <w:sz w:val="20"/>
          <w:szCs w:val="20"/>
        </w:rPr>
        <w:t>OpenCourseWare</w:t>
      </w:r>
      <w:proofErr w:type="spellEnd"/>
      <w:r w:rsidR="00F54187">
        <w:rPr>
          <w:sz w:val="20"/>
          <w:szCs w:val="20"/>
        </w:rPr>
        <w:t xml:space="preserve"> UTPL</w:t>
      </w:r>
    </w:p>
    <w:p w14:paraId="0EAA9E78" w14:textId="77777777" w:rsidR="00DE26B2" w:rsidRDefault="00F54187" w:rsidP="00BF1F5B">
      <w:pPr>
        <w:spacing w:line="240" w:lineRule="auto"/>
      </w:pPr>
      <w:r w:rsidRPr="00786F38">
        <w:rPr>
          <w:sz w:val="18"/>
          <w:szCs w:val="18"/>
        </w:rPr>
        <w:t>Fuente</w:t>
      </w:r>
      <w:r>
        <w:rPr>
          <w:sz w:val="18"/>
          <w:szCs w:val="18"/>
        </w:rPr>
        <w:t xml:space="preserve">: </w:t>
      </w:r>
      <w:hyperlink r:id="rId41">
        <w:r w:rsidRPr="00F54187">
          <w:rPr>
            <w:sz w:val="18"/>
            <w:szCs w:val="18"/>
          </w:rPr>
          <w:t>http://ocw.utpl.edu.ec/</w:t>
        </w:r>
      </w:hyperlink>
    </w:p>
    <w:p w14:paraId="4294EA1D" w14:textId="428E18BE" w:rsidR="00A564FF" w:rsidRPr="00DE26B2" w:rsidRDefault="001936EE" w:rsidP="00DE26B2">
      <w:r>
        <w:t xml:space="preserve">La UTPL </w:t>
      </w:r>
      <w:r w:rsidRPr="00CA6681">
        <w:t>ha</w:t>
      </w:r>
      <w:r>
        <w:t xml:space="preserve"> creado el</w:t>
      </w:r>
      <w:r w:rsidR="5CBE0531" w:rsidRPr="5CBE0531">
        <w:t xml:space="preserve"> sitio </w:t>
      </w:r>
      <w:proofErr w:type="spellStart"/>
      <w:r w:rsidR="5CBE0531" w:rsidRPr="5CBE0531">
        <w:t>OpenCourseWare</w:t>
      </w:r>
      <w:proofErr w:type="spellEnd"/>
      <w:r w:rsidR="5CBE0531" w:rsidRPr="5CBE0531">
        <w:t xml:space="preserve"> con el propósito de:</w:t>
      </w:r>
    </w:p>
    <w:p w14:paraId="1BF80B2D" w14:textId="77777777" w:rsidR="006873A4" w:rsidRPr="00B52514" w:rsidRDefault="5CBE0531" w:rsidP="006873A4">
      <w:pPr>
        <w:pStyle w:val="Prrafodelista"/>
        <w:numPr>
          <w:ilvl w:val="0"/>
          <w:numId w:val="7"/>
        </w:numPr>
      </w:pPr>
      <w:r w:rsidRPr="006873A4">
        <w:rPr>
          <w:lang w:val="es-ES_tradnl"/>
        </w:rPr>
        <w:t>Proporcionar un acceso libre, sencillo y coherente a los materiales de los cursos que se ofrecen en sus modalidades de estudio presencial y a distancia para educadores, estudiantes y autodidactas de todo el mundo.</w:t>
      </w:r>
    </w:p>
    <w:p w14:paraId="552BDFB7" w14:textId="56A6979D" w:rsidR="00A564FF" w:rsidRPr="00B52514" w:rsidRDefault="5CBE0531" w:rsidP="006873A4">
      <w:pPr>
        <w:pStyle w:val="Prrafodelista"/>
        <w:numPr>
          <w:ilvl w:val="0"/>
          <w:numId w:val="7"/>
        </w:numPr>
      </w:pPr>
      <w:r w:rsidRPr="00B52514">
        <w:lastRenderedPageBreak/>
        <w:t xml:space="preserve">Crear un modelo eficiente basado en estándares generados de OCW </w:t>
      </w:r>
      <w:proofErr w:type="spellStart"/>
      <w:r w:rsidRPr="00B52514">
        <w:t>Consortium</w:t>
      </w:r>
      <w:proofErr w:type="spellEnd"/>
      <w:r w:rsidRPr="00B52514">
        <w:t xml:space="preserve">, UNIVERSIA, la tendencia tecnológica de la Web Social y Semántica, así como de otros organismos afines </w:t>
      </w:r>
      <w:r w:rsidR="00077DF1" w:rsidRPr="00B52514">
        <w:t>para que</w:t>
      </w:r>
      <w:r w:rsidRPr="00B52514">
        <w:t xml:space="preserve"> otras universidades puedan adaptar a la hora de publicar sus propios materiales pedagógicos.</w:t>
      </w:r>
    </w:p>
    <w:p w14:paraId="5396FB49" w14:textId="69EA6426" w:rsidR="00CB621B" w:rsidRDefault="00643EF8" w:rsidP="00955455">
      <w:pPr>
        <w:pStyle w:val="Ttulo2"/>
      </w:pPr>
      <w:r>
        <w:t>Consorcios de OCW</w:t>
      </w:r>
    </w:p>
    <w:p w14:paraId="5B38E384" w14:textId="694E1CBA" w:rsidR="007D62C0" w:rsidRPr="007D62C0" w:rsidRDefault="007D62C0" w:rsidP="007D62C0">
      <w:r>
        <w:t xml:space="preserve">Los consorcios </w:t>
      </w:r>
      <w:r w:rsidR="00294AC7">
        <w:t>se crearon como una red global de instituciones educativas, individuos, y organizaciones que apoyan un enfoque de la educación basado en la apertura, incluyendo la colaboración, la innovación y el desarrollo colectivo y el uso de materiales educativos abiertos. Estos consorcios se crearon como organizaciones sin ánimo de lucro, como organizaciones de beneficio social que operan en todo el mundo.</w:t>
      </w:r>
    </w:p>
    <w:p w14:paraId="0735F510" w14:textId="33E92024" w:rsidR="0010030D" w:rsidRDefault="0010030D" w:rsidP="0010030D">
      <w:pPr>
        <w:rPr>
          <w:lang w:eastAsia="es-ES"/>
        </w:rPr>
      </w:pPr>
      <w:r>
        <w:rPr>
          <w:lang w:eastAsia="es-ES"/>
        </w:rPr>
        <w:t xml:space="preserve">Los consorcios que se indican a continuación fueron </w:t>
      </w:r>
      <w:proofErr w:type="gramStart"/>
      <w:r>
        <w:rPr>
          <w:lang w:eastAsia="es-ES"/>
        </w:rPr>
        <w:t xml:space="preserve">creados </w:t>
      </w:r>
      <w:r w:rsidR="00294AC7">
        <w:rPr>
          <w:lang w:eastAsia="es-ES"/>
        </w:rPr>
        <w:t xml:space="preserve"> con</w:t>
      </w:r>
      <w:proofErr w:type="gramEnd"/>
      <w:r w:rsidR="00294AC7">
        <w:rPr>
          <w:lang w:eastAsia="es-ES"/>
        </w:rPr>
        <w:t xml:space="preserve"> la principal colaboración del</w:t>
      </w:r>
      <w:r>
        <w:rPr>
          <w:lang w:eastAsia="es-ES"/>
        </w:rPr>
        <w:t xml:space="preserve"> MIT y a un grupo de trabajo de ingeniería que a través de conferencias, fueron las motivadoras para que diferentes universidades se unieran y conformaran sus propios consorcios en sus respectivas regiones y países.</w:t>
      </w:r>
    </w:p>
    <w:p w14:paraId="23F4CB32" w14:textId="77777777" w:rsidR="0051506D" w:rsidRPr="009050B2" w:rsidRDefault="0051506D" w:rsidP="00D10EB8">
      <w:pPr>
        <w:spacing w:after="0" w:line="240" w:lineRule="atLeast"/>
        <w:jc w:val="left"/>
        <w:rPr>
          <w:sz w:val="20"/>
          <w:szCs w:val="20"/>
        </w:rPr>
      </w:pPr>
      <w:r>
        <w:rPr>
          <w:noProof/>
          <w:lang w:eastAsia="es-ES"/>
        </w:rPr>
        <w:drawing>
          <wp:inline distT="0" distB="0" distL="0" distR="0" wp14:anchorId="5BB98AE7" wp14:editId="7812A8E4">
            <wp:extent cx="5428117" cy="26993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2754" t="12862" r="7926" b="24389"/>
                    <a:stretch/>
                  </pic:blipFill>
                  <pic:spPr bwMode="auto">
                    <a:xfrm>
                      <a:off x="0" y="0"/>
                      <a:ext cx="5461765" cy="2716118"/>
                    </a:xfrm>
                    <a:prstGeom prst="rect">
                      <a:avLst/>
                    </a:prstGeom>
                    <a:ln>
                      <a:noFill/>
                    </a:ln>
                    <a:extLst>
                      <a:ext uri="{53640926-AAD7-44D8-BBD7-CCE9431645EC}">
                        <a14:shadowObscured xmlns:a14="http://schemas.microsoft.com/office/drawing/2010/main"/>
                      </a:ext>
                    </a:extLst>
                  </pic:spPr>
                </pic:pic>
              </a:graphicData>
            </a:graphic>
          </wp:inline>
        </w:drawing>
      </w:r>
      <w:r>
        <w:rPr>
          <w:sz w:val="20"/>
          <w:szCs w:val="20"/>
        </w:rPr>
        <w:t>Figura 15</w:t>
      </w:r>
      <w:r w:rsidRPr="009050B2">
        <w:rPr>
          <w:sz w:val="20"/>
          <w:szCs w:val="20"/>
        </w:rPr>
        <w:t xml:space="preserve">. Consorcios a nivel mundial </w:t>
      </w:r>
    </w:p>
    <w:p w14:paraId="0123F6A3" w14:textId="2A0C985F" w:rsidR="0051506D" w:rsidRPr="009050B2" w:rsidRDefault="0051506D" w:rsidP="0051506D">
      <w:pPr>
        <w:spacing w:after="0" w:line="240" w:lineRule="atLeast"/>
        <w:jc w:val="left"/>
        <w:rPr>
          <w:sz w:val="20"/>
          <w:szCs w:val="20"/>
        </w:rPr>
      </w:pPr>
      <w:r>
        <w:rPr>
          <w:sz w:val="20"/>
          <w:szCs w:val="20"/>
        </w:rPr>
        <w:t xml:space="preserve">Fuente: </w:t>
      </w:r>
      <w:r w:rsidR="009E68F9">
        <w:rPr>
          <w:sz w:val="20"/>
          <w:szCs w:val="20"/>
        </w:rPr>
        <w:t xml:space="preserve">tomado de la página: </w:t>
      </w:r>
      <w:r w:rsidR="009E68F9">
        <w:rPr>
          <w:sz w:val="20"/>
          <w:szCs w:val="20"/>
        </w:rPr>
        <w:fldChar w:fldCharType="begin" w:fldLock="1"/>
      </w:r>
      <w:r w:rsidR="009E68F9">
        <w:rPr>
          <w:sz w:val="20"/>
          <w:szCs w:val="20"/>
        </w:rPr>
        <w:instrText>ADDIN CSL_CITATION { "citationItems" : [ { "id" : "ITEM-1", "itemData" : { "URL" : "http://ocw.universia.net/es/otros-consorcios.php", "accessed" : { "date-parts" : [ [ "2017", "7", "7" ] ] }, "id" : "ITEM-1", "issued" : { "date-parts" : [ [ "0" ] ] }, "title" : "Consorcios a nivel mundial", "type" : "webpage" }, "uris" : [ "http://www.mendeley.com/documents/?uuid=dc9a124a-625f-3ed3-8e26-25b225831524" ] } ], "mendeley" : { "formattedCitation" : "(\u201cConsorcios a nivel mundial,\u201d n.d.)", "manualFormatting" : "Consorcios a nivel mundial", "plainTextFormattedCitation" : "(\u201cConsorcios a nivel mundial,\u201d n.d.)", "previouslyFormattedCitation" : "(\u201cConsorcios a nivel mundial,\u201d n.d.)" }, "properties" : { "noteIndex" : 0 }, "schema" : "https://github.com/citation-style-language/schema/raw/master/csl-citation.json" }</w:instrText>
      </w:r>
      <w:r w:rsidR="009E68F9">
        <w:rPr>
          <w:sz w:val="20"/>
          <w:szCs w:val="20"/>
        </w:rPr>
        <w:fldChar w:fldCharType="separate"/>
      </w:r>
      <w:r w:rsidR="009E68F9" w:rsidRPr="009E68F9">
        <w:rPr>
          <w:noProof/>
          <w:sz w:val="20"/>
          <w:szCs w:val="20"/>
        </w:rPr>
        <w:t>Consorcios a nivel mundial</w:t>
      </w:r>
      <w:r w:rsidR="009E68F9">
        <w:rPr>
          <w:sz w:val="20"/>
          <w:szCs w:val="20"/>
        </w:rPr>
        <w:fldChar w:fldCharType="end"/>
      </w:r>
    </w:p>
    <w:p w14:paraId="05658D92" w14:textId="77777777" w:rsidR="0051506D" w:rsidRDefault="0051506D" w:rsidP="0010030D">
      <w:pPr>
        <w:rPr>
          <w:lang w:eastAsia="es-ES"/>
        </w:rPr>
      </w:pPr>
    </w:p>
    <w:p w14:paraId="62AE13FA" w14:textId="5CFD7B8E" w:rsidR="00C25394" w:rsidRPr="00C25394" w:rsidRDefault="00C25394" w:rsidP="00C25394">
      <w:pPr>
        <w:pStyle w:val="Ttulo3"/>
        <w:rPr>
          <w:lang w:eastAsia="es-ES"/>
        </w:rPr>
      </w:pPr>
      <w:r>
        <w:rPr>
          <w:lang w:eastAsia="es-ES"/>
        </w:rPr>
        <w:lastRenderedPageBreak/>
        <w:t xml:space="preserve">Open </w:t>
      </w:r>
      <w:proofErr w:type="spellStart"/>
      <w:r>
        <w:rPr>
          <w:lang w:eastAsia="es-ES"/>
        </w:rPr>
        <w:t>Education</w:t>
      </w:r>
      <w:proofErr w:type="spellEnd"/>
      <w:r>
        <w:rPr>
          <w:lang w:eastAsia="es-ES"/>
        </w:rPr>
        <w:t xml:space="preserve"> </w:t>
      </w:r>
      <w:proofErr w:type="spellStart"/>
      <w:r>
        <w:rPr>
          <w:lang w:eastAsia="es-ES"/>
        </w:rPr>
        <w:t>Consortium</w:t>
      </w:r>
      <w:proofErr w:type="spellEnd"/>
      <w:r w:rsidR="00E74FA8">
        <w:rPr>
          <w:lang w:eastAsia="es-ES"/>
        </w:rPr>
        <w:t xml:space="preserve"> (OEC)</w:t>
      </w:r>
    </w:p>
    <w:p w14:paraId="4230965A" w14:textId="63A7F041" w:rsidR="00D12146" w:rsidRPr="00D12146" w:rsidRDefault="00D12146" w:rsidP="00D12146">
      <w:r>
        <w:t xml:space="preserve">En 2005 se oficializó la organización denominada </w:t>
      </w:r>
      <w:proofErr w:type="spellStart"/>
      <w:r>
        <w:t>O</w:t>
      </w:r>
      <w:r w:rsidR="00E74FA8">
        <w:t>penCourseWare</w:t>
      </w:r>
      <w:proofErr w:type="spellEnd"/>
      <w:r w:rsidR="00E74FA8">
        <w:t xml:space="preserve"> </w:t>
      </w:r>
      <w:proofErr w:type="spellStart"/>
      <w:r w:rsidR="00E74FA8">
        <w:t>Consortium</w:t>
      </w:r>
      <w:proofErr w:type="spellEnd"/>
      <w:r w:rsidR="00E74FA8">
        <w:t xml:space="preserve"> (OCWC), recientemente denominada Open </w:t>
      </w:r>
      <w:proofErr w:type="spellStart"/>
      <w:r w:rsidR="00E74FA8">
        <w:t>Education</w:t>
      </w:r>
      <w:proofErr w:type="spellEnd"/>
      <w:r w:rsidR="00E74FA8">
        <w:t xml:space="preserve"> </w:t>
      </w:r>
      <w:proofErr w:type="spellStart"/>
      <w:r w:rsidR="00E74FA8">
        <w:t>Consortium</w:t>
      </w:r>
      <w:proofErr w:type="spellEnd"/>
      <w:r w:rsidR="00E74FA8">
        <w:t xml:space="preserve"> (OEC), </w:t>
      </w:r>
      <w:r>
        <w:t xml:space="preserve">con el </w:t>
      </w:r>
      <w:proofErr w:type="gramStart"/>
      <w:r>
        <w:t>objetivo  de</w:t>
      </w:r>
      <w:proofErr w:type="gramEnd"/>
      <w:r>
        <w:t xml:space="preserve"> coordinar y regular todo lo relacionado con la publicación de materiales en abierto OCW.</w:t>
      </w:r>
    </w:p>
    <w:p w14:paraId="152B3AA5" w14:textId="26C6DE58" w:rsidR="00191971" w:rsidRDefault="5CBE0531" w:rsidP="00CB621B">
      <w:r>
        <w:t xml:space="preserve">El </w:t>
      </w:r>
      <w:r w:rsidR="00E74FA8">
        <w:t xml:space="preserve">Open </w:t>
      </w:r>
      <w:proofErr w:type="spellStart"/>
      <w:r w:rsidR="00E74FA8">
        <w:t>Education</w:t>
      </w:r>
      <w:proofErr w:type="spellEnd"/>
      <w:r w:rsidR="00E74FA8">
        <w:t xml:space="preserve"> </w:t>
      </w:r>
      <w:proofErr w:type="spellStart"/>
      <w:r w:rsidR="00E74FA8">
        <w:t>Consortium</w:t>
      </w:r>
      <w:proofErr w:type="spellEnd"/>
      <w:r>
        <w:t xml:space="preserve"> es una comunidad activa de la educación superior y las instituciones relacionadas y comprometidas con la promoción de la educación abierta y su impacto en las oportunidades educativas en todo el mundo. Más de 1250 instituciones de todo el mundo proporcionan recursos educativos abiertos bajo su orientación. El </w:t>
      </w:r>
      <w:r w:rsidR="00E74FA8">
        <w:t xml:space="preserve">OEC </w:t>
      </w:r>
      <w:r>
        <w:t>realiza conferencias mundiales cada año en la cual reúne a los responsables políticos, académicos y profesionales de todo el mundo, cada uno con su propia perspectiva de educar en abierto. (</w:t>
      </w:r>
      <w:proofErr w:type="spellStart"/>
      <w:r>
        <w:t>OpenCourseWare</w:t>
      </w:r>
      <w:proofErr w:type="spellEnd"/>
      <w:r>
        <w:t xml:space="preserve"> </w:t>
      </w:r>
      <w:proofErr w:type="spellStart"/>
      <w:r>
        <w:t>Consortium</w:t>
      </w:r>
      <w:proofErr w:type="spellEnd"/>
      <w:r>
        <w:t xml:space="preserve"> - OCWC 2014 | Open </w:t>
      </w:r>
      <w:proofErr w:type="spellStart"/>
      <w:r>
        <w:t>Education</w:t>
      </w:r>
      <w:proofErr w:type="spellEnd"/>
      <w:r>
        <w:t xml:space="preserve"> Europa)</w:t>
      </w:r>
    </w:p>
    <w:p w14:paraId="3DE91AD7" w14:textId="409E7F39" w:rsidR="008E672B" w:rsidRDefault="0082659F" w:rsidP="00CB621B">
      <w:r>
        <w:t xml:space="preserve">A Junio del </w:t>
      </w:r>
      <w:r w:rsidR="007D62C0">
        <w:t>2017</w:t>
      </w:r>
      <w:r w:rsidR="5CBE0531">
        <w:t xml:space="preserve"> </w:t>
      </w:r>
      <w:r w:rsidR="00E74FA8">
        <w:t xml:space="preserve">OEC </w:t>
      </w:r>
      <w:r w:rsidR="5CBE0531">
        <w:t>cuenta con más 30000 módulos, más 280 organizaciones, de 40 países, y en 29 idiomas</w:t>
      </w:r>
      <w:r w:rsidR="00CA6681">
        <w:fldChar w:fldCharType="begin" w:fldLock="1"/>
      </w:r>
      <w:r w:rsidR="00CA6681">
        <w:instrText>ADDIN CSL_CITATION { "citationItems" : [ { "id" : "ITEM-1", "itemData" : { "URL" : "http://www.oeconsortium.org/", "accessed" : { "date-parts" : [ [ "2017", "3", "28" ] ] }, "id" : "ITEM-1", "issued" : { "date-parts" : [ [ "2014" ] ] }, "title" : "The Open Education Consortium", "type" : "webpage" }, "uris" : [ "http://www.mendeley.com/documents/?uuid=8c13b5ea-95d7-39fd-b0df-9bac2b2a48ef" ] } ], "mendeley" : { "formattedCitation" : "(\u201cThe Open Education Consortium,\u201d 2014)", "manualFormatting" : "(The Open Education Consortium, 2014)", "plainTextFormattedCitation" : "(\u201cThe Open Education Consortium,\u201d 2014)", "previouslyFormattedCitation" : "(\u201cThe Open Education Consortium,\u201d 2014)" }, "properties" : { "noteIndex" : 0 }, "schema" : "https://github.com/citation-style-language/schema/raw/master/csl-citation.json" }</w:instrText>
      </w:r>
      <w:r w:rsidR="00CA6681">
        <w:fldChar w:fldCharType="separate"/>
      </w:r>
      <w:r w:rsidR="00CA6681">
        <w:rPr>
          <w:noProof/>
        </w:rPr>
        <w:t>(The Open Education Consortium,</w:t>
      </w:r>
      <w:r w:rsidR="00CA6681" w:rsidRPr="00CA6681">
        <w:rPr>
          <w:noProof/>
        </w:rPr>
        <w:t xml:space="preserve"> 2014)</w:t>
      </w:r>
      <w:r w:rsidR="00CA6681">
        <w:fldChar w:fldCharType="end"/>
      </w:r>
      <w:r w:rsidR="5CBE0531">
        <w:t xml:space="preserve">. El </w:t>
      </w:r>
      <w:proofErr w:type="gramStart"/>
      <w:r w:rsidR="5CBE0531">
        <w:t xml:space="preserve">MIT </w:t>
      </w:r>
      <w:r w:rsidR="00DA69FB">
        <w:t xml:space="preserve"> que</w:t>
      </w:r>
      <w:proofErr w:type="gramEnd"/>
      <w:r w:rsidR="00DA69FB">
        <w:t xml:space="preserve"> es parte del consorcio </w:t>
      </w:r>
      <w:r w:rsidR="5CBE0531">
        <w:t>cuenta con traducciones en:</w:t>
      </w:r>
    </w:p>
    <w:p w14:paraId="351F7A26" w14:textId="77777777" w:rsidR="008E672B" w:rsidRDefault="5CBE0531" w:rsidP="00B85606">
      <w:pPr>
        <w:pStyle w:val="Prrafodelista"/>
        <w:numPr>
          <w:ilvl w:val="0"/>
          <w:numId w:val="6"/>
        </w:numPr>
      </w:pPr>
      <w:proofErr w:type="gramStart"/>
      <w:r>
        <w:t>Chino(</w:t>
      </w:r>
      <w:proofErr w:type="gramEnd"/>
      <w:r>
        <w:t>395)</w:t>
      </w:r>
    </w:p>
    <w:p w14:paraId="5F965D55" w14:textId="77777777" w:rsidR="008E672B" w:rsidRDefault="5CBE0531" w:rsidP="00B85606">
      <w:pPr>
        <w:pStyle w:val="Prrafodelista"/>
        <w:numPr>
          <w:ilvl w:val="0"/>
          <w:numId w:val="6"/>
        </w:numPr>
      </w:pPr>
      <w:proofErr w:type="gramStart"/>
      <w:r>
        <w:t>Español(</w:t>
      </w:r>
      <w:proofErr w:type="gramEnd"/>
      <w:r>
        <w:t>99)</w:t>
      </w:r>
    </w:p>
    <w:p w14:paraId="337CC0ED" w14:textId="77777777" w:rsidR="008E672B" w:rsidRDefault="5CBE0531" w:rsidP="00B85606">
      <w:pPr>
        <w:pStyle w:val="Prrafodelista"/>
        <w:numPr>
          <w:ilvl w:val="0"/>
          <w:numId w:val="6"/>
        </w:numPr>
      </w:pPr>
      <w:proofErr w:type="gramStart"/>
      <w:r>
        <w:t>Portugués(</w:t>
      </w:r>
      <w:proofErr w:type="gramEnd"/>
      <w:r>
        <w:t>95)</w:t>
      </w:r>
    </w:p>
    <w:p w14:paraId="07F1EC6E" w14:textId="77777777" w:rsidR="0087347A" w:rsidRDefault="5CBE0531" w:rsidP="00B85606">
      <w:pPr>
        <w:pStyle w:val="Prrafodelista"/>
        <w:numPr>
          <w:ilvl w:val="0"/>
          <w:numId w:val="6"/>
        </w:numPr>
      </w:pPr>
      <w:proofErr w:type="gramStart"/>
      <w:r>
        <w:t>Thai(</w:t>
      </w:r>
      <w:proofErr w:type="gramEnd"/>
      <w:r>
        <w:t>15)</w:t>
      </w:r>
    </w:p>
    <w:p w14:paraId="533DFE90" w14:textId="77777777" w:rsidR="0087347A" w:rsidRDefault="5CBE0531" w:rsidP="00B85606">
      <w:pPr>
        <w:pStyle w:val="Prrafodelista"/>
        <w:numPr>
          <w:ilvl w:val="0"/>
          <w:numId w:val="6"/>
        </w:numPr>
      </w:pPr>
      <w:proofErr w:type="gramStart"/>
      <w:r>
        <w:t>Persia(</w:t>
      </w:r>
      <w:proofErr w:type="gramEnd"/>
      <w:r>
        <w:t>44)</w:t>
      </w:r>
    </w:p>
    <w:p w14:paraId="1DF9848F" w14:textId="13AC5D83" w:rsidR="0092169E" w:rsidRPr="0092169E" w:rsidRDefault="5CBE0531" w:rsidP="00AC585D">
      <w:r>
        <w:t>El consorcio original fue creado por el MIT, pero existen otros consorcios en todo el mundo que se describirá a continuación:</w:t>
      </w:r>
    </w:p>
    <w:p w14:paraId="49E8350A" w14:textId="2C748DD1" w:rsidR="00114549" w:rsidRPr="00B52514" w:rsidRDefault="0082659F" w:rsidP="00AC585D">
      <w:pPr>
        <w:pStyle w:val="Ttulo3"/>
        <w:rPr>
          <w:lang w:val="en-US"/>
        </w:rPr>
      </w:pPr>
      <w:r w:rsidRPr="00B52514">
        <w:rPr>
          <w:lang w:val="en-US"/>
        </w:rPr>
        <w:t>China Open Resources for Education(CORE)</w:t>
      </w:r>
    </w:p>
    <w:p w14:paraId="62291231" w14:textId="674218AA" w:rsidR="00114549" w:rsidRDefault="5CBE0531" w:rsidP="002063A4">
      <w:r>
        <w:t xml:space="preserve">China cuenta con el CORE (Recursos Abiertos de China para la Educación) que es el consorcio de universidades </w:t>
      </w:r>
      <w:proofErr w:type="gramStart"/>
      <w:r>
        <w:t>Chinas</w:t>
      </w:r>
      <w:proofErr w:type="gramEnd"/>
      <w:r>
        <w:t>, las cuales se dedican a traducir los cursos del MIT-OCW al chino. Este consorcio plan</w:t>
      </w:r>
      <w:r w:rsidR="00984C24">
        <w:t>ea publicar sus propios cursos. La misión del CORE es promover una interacción más estrecha y un intercambio abierto de recursos educativos entre universidades chinas e internacionales, que el CORE considera como futuro de la educación mundial.</w:t>
      </w:r>
    </w:p>
    <w:p w14:paraId="42C9658F" w14:textId="679B137E" w:rsidR="0041127F" w:rsidRDefault="0041127F" w:rsidP="002063A4">
      <w:r>
        <w:lastRenderedPageBreak/>
        <w:t xml:space="preserve">CORE tiene entre sus objetivos proporcionar a las universidades chinas acceso gratuito y </w:t>
      </w:r>
      <w:r w:rsidR="00CF0F31">
        <w:t xml:space="preserve">fácil a los recursos educativos mundiales. Este consorcio comenzó con 26 universidades miembro de la IET </w:t>
      </w:r>
      <w:proofErr w:type="spellStart"/>
      <w:r w:rsidR="00CF0F31">
        <w:t>Educational</w:t>
      </w:r>
      <w:proofErr w:type="spellEnd"/>
      <w:r w:rsidR="00CF0F31">
        <w:t xml:space="preserve"> </w:t>
      </w:r>
      <w:proofErr w:type="spellStart"/>
      <w:r w:rsidR="00CF0F31">
        <w:t>Fundation</w:t>
      </w:r>
      <w:proofErr w:type="spellEnd"/>
      <w:r w:rsidR="00CF0F31">
        <w:t xml:space="preserve"> y 44 radios y </w:t>
      </w:r>
      <w:proofErr w:type="spellStart"/>
      <w:r w:rsidR="00CF0F31">
        <w:t>TVs</w:t>
      </w:r>
      <w:proofErr w:type="spellEnd"/>
      <w:r w:rsidR="00CF0F31">
        <w:t xml:space="preserve"> universitarias</w:t>
      </w:r>
      <w:r w:rsidR="004028C6">
        <w:fldChar w:fldCharType="begin" w:fldLock="1"/>
      </w:r>
      <w:r w:rsidR="004028C6">
        <w:instrText>ADDIN CSL_CITATION { "citationItems" : [ { "id" : "ITEM-1", "itemData" : { "URL" : "https://www.wikiwand.com/en/China_Open_Resources_for_Education", "accessed" : { "date-parts" : [ [ "2017", "7", "5" ] ] }, "id" : "ITEM-1", "issued" : { "date-parts" : [ [ "0" ] ] }, "title" : "China Open Resources for Education - Wikiwand", "type" : "webpage" }, "uris" : [ "http://www.mendeley.com/documents/?uuid=88c5f8da-f563-3f2d-bdeb-22fbf2934868" ] } ], "mendeley" : { "formattedCitation" : "(\u201cChina Open Resources for Education - Wikiwand,\u201d n.d.)", "manualFormatting" : "(China Open Resources for Education - Wikiwand, s.f.)", "plainTextFormattedCitation" : "(\u201cChina Open Resources for Education - Wikiwand,\u201d n.d.)", "previouslyFormattedCitation" : "(\u201cChina Open Resources for Education - Wikiwand,\u201d n.d.)" }, "properties" : { "noteIndex" : 0 }, "schema" : "https://github.com/citation-style-language/schema/raw/master/csl-citation.json" }</w:instrText>
      </w:r>
      <w:r w:rsidR="004028C6">
        <w:fldChar w:fldCharType="separate"/>
      </w:r>
      <w:r w:rsidR="004028C6">
        <w:rPr>
          <w:noProof/>
        </w:rPr>
        <w:t>(</w:t>
      </w:r>
      <w:r w:rsidR="004028C6" w:rsidRPr="004028C6">
        <w:rPr>
          <w:noProof/>
        </w:rPr>
        <w:t>China Open Resour</w:t>
      </w:r>
      <w:r w:rsidR="004028C6">
        <w:rPr>
          <w:noProof/>
        </w:rPr>
        <w:t>ces for Education - Wikiwand, s.f</w:t>
      </w:r>
      <w:r w:rsidR="004028C6" w:rsidRPr="004028C6">
        <w:rPr>
          <w:noProof/>
        </w:rPr>
        <w:t>.)</w:t>
      </w:r>
      <w:r w:rsidR="004028C6">
        <w:fldChar w:fldCharType="end"/>
      </w:r>
      <w:r w:rsidR="00CF0F31">
        <w:t>.</w:t>
      </w:r>
    </w:p>
    <w:p w14:paraId="1CEB68A1" w14:textId="515F7B11" w:rsidR="00345719" w:rsidRPr="006154E7" w:rsidRDefault="00750F32" w:rsidP="00D10EB8">
      <w:pPr>
        <w:spacing w:after="0" w:line="240" w:lineRule="atLeast"/>
        <w:jc w:val="left"/>
        <w:rPr>
          <w:sz w:val="20"/>
          <w:szCs w:val="20"/>
          <w:lang w:val="en-US"/>
        </w:rPr>
      </w:pPr>
      <w:r>
        <w:rPr>
          <w:noProof/>
          <w:lang w:eastAsia="es-ES"/>
        </w:rPr>
        <w:drawing>
          <wp:inline distT="0" distB="0" distL="0" distR="0" wp14:anchorId="7F78ADE7" wp14:editId="746D74F8">
            <wp:extent cx="5570791" cy="2202024"/>
            <wp:effectExtent l="0" t="0" r="0"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16908" r="26356" b="18555"/>
                    <a:stretch/>
                  </pic:blipFill>
                  <pic:spPr bwMode="auto">
                    <a:xfrm>
                      <a:off x="0" y="0"/>
                      <a:ext cx="5612464" cy="2218497"/>
                    </a:xfrm>
                    <a:prstGeom prst="rect">
                      <a:avLst/>
                    </a:prstGeom>
                    <a:ln>
                      <a:noFill/>
                    </a:ln>
                    <a:extLst>
                      <a:ext uri="{53640926-AAD7-44D8-BBD7-CCE9431645EC}">
                        <a14:shadowObscured xmlns:a14="http://schemas.microsoft.com/office/drawing/2010/main"/>
                      </a:ext>
                    </a:extLst>
                  </pic:spPr>
                </pic:pic>
              </a:graphicData>
            </a:graphic>
          </wp:inline>
        </w:drawing>
      </w:r>
      <w:proofErr w:type="spellStart"/>
      <w:r w:rsidR="00D65512" w:rsidRPr="006154E7">
        <w:rPr>
          <w:sz w:val="20"/>
          <w:szCs w:val="20"/>
          <w:lang w:val="en-US"/>
        </w:rPr>
        <w:t>Figura</w:t>
      </w:r>
      <w:proofErr w:type="spellEnd"/>
      <w:r w:rsidR="00D65512" w:rsidRPr="006154E7">
        <w:rPr>
          <w:sz w:val="20"/>
          <w:szCs w:val="20"/>
          <w:lang w:val="en-US"/>
        </w:rPr>
        <w:t xml:space="preserve"> 16</w:t>
      </w:r>
      <w:r w:rsidR="00345719" w:rsidRPr="006154E7">
        <w:rPr>
          <w:sz w:val="20"/>
          <w:szCs w:val="20"/>
          <w:lang w:val="en-US"/>
        </w:rPr>
        <w:t>. China Open Resource for Education</w:t>
      </w:r>
    </w:p>
    <w:p w14:paraId="40EA9727" w14:textId="757C1DF0" w:rsidR="00345719" w:rsidRDefault="00345719" w:rsidP="00345719">
      <w:pPr>
        <w:spacing w:after="0" w:line="240" w:lineRule="atLeast"/>
        <w:jc w:val="left"/>
        <w:rPr>
          <w:sz w:val="20"/>
          <w:szCs w:val="20"/>
        </w:rPr>
      </w:pPr>
      <w:r>
        <w:rPr>
          <w:sz w:val="20"/>
          <w:szCs w:val="20"/>
        </w:rPr>
        <w:t xml:space="preserve">Fuente: </w:t>
      </w:r>
      <w:r w:rsidR="00C70D77">
        <w:rPr>
          <w:sz w:val="20"/>
          <w:szCs w:val="20"/>
        </w:rPr>
        <w:t xml:space="preserve">Tomado del sitio web </w:t>
      </w:r>
      <w:r w:rsidR="009E68F9">
        <w:rPr>
          <w:sz w:val="20"/>
          <w:szCs w:val="20"/>
        </w:rPr>
        <w:fldChar w:fldCharType="begin" w:fldLock="1"/>
      </w:r>
      <w:r w:rsidR="009E68F9">
        <w:rPr>
          <w:sz w:val="20"/>
          <w:szCs w:val="20"/>
        </w:rPr>
        <w:instrText>ADDIN CSL_CITATION { "citationItems" : [ { "id" : "ITEM-1", "itemData" : { "URL" : "http://web.archive.org/web/20130915173452/http://www.core.org.cn/en/", "accessed" : { "date-parts" : [ [ "2017", "7", "7" ] ] }, "id" : "ITEM-1", "issued" : { "date-parts" : [ [ "0" ] ] }, "title" : "CORE", "type" : "webpage" }, "uris" : [ "http://www.mendeley.com/documents/?uuid=0ab62420-f69e-3faa-beff-520bf5f3cf2d" ] } ], "mendeley" : { "formattedCitation" : "(\u201cCORE,\u201d n.d.)", "manualFormatting" : "CORE", "plainTextFormattedCitation" : "(\u201cCORE,\u201d n.d.)", "previouslyFormattedCitation" : "(\u201cCORE,\u201d n.d.)" }, "properties" : { "noteIndex" : 0 }, "schema" : "https://github.com/citation-style-language/schema/raw/master/csl-citation.json" }</w:instrText>
      </w:r>
      <w:r w:rsidR="009E68F9">
        <w:rPr>
          <w:sz w:val="20"/>
          <w:szCs w:val="20"/>
        </w:rPr>
        <w:fldChar w:fldCharType="separate"/>
      </w:r>
      <w:r w:rsidR="009E68F9" w:rsidRPr="009E68F9">
        <w:rPr>
          <w:noProof/>
          <w:sz w:val="20"/>
          <w:szCs w:val="20"/>
        </w:rPr>
        <w:t>CORE</w:t>
      </w:r>
      <w:r w:rsidR="009E68F9">
        <w:rPr>
          <w:sz w:val="20"/>
          <w:szCs w:val="20"/>
        </w:rPr>
        <w:fldChar w:fldCharType="end"/>
      </w:r>
    </w:p>
    <w:p w14:paraId="043799DD" w14:textId="77777777" w:rsidR="00345719" w:rsidRPr="00345719" w:rsidRDefault="00345719" w:rsidP="00345719">
      <w:pPr>
        <w:spacing w:after="0" w:line="240" w:lineRule="atLeast"/>
        <w:jc w:val="left"/>
        <w:rPr>
          <w:sz w:val="20"/>
          <w:szCs w:val="20"/>
        </w:rPr>
      </w:pPr>
    </w:p>
    <w:p w14:paraId="7A0B24BC" w14:textId="767A6222" w:rsidR="00114549" w:rsidRPr="00E62648" w:rsidRDefault="00B1182E" w:rsidP="00A34FF6">
      <w:pPr>
        <w:pStyle w:val="Ttulo3"/>
      </w:pPr>
      <w:proofErr w:type="spellStart"/>
      <w:r>
        <w:t>Japan</w:t>
      </w:r>
      <w:proofErr w:type="spellEnd"/>
      <w:r>
        <w:t xml:space="preserve"> </w:t>
      </w:r>
      <w:proofErr w:type="spellStart"/>
      <w:r>
        <w:t>OpenCourseWare</w:t>
      </w:r>
      <w:proofErr w:type="spellEnd"/>
      <w:r>
        <w:t xml:space="preserve"> </w:t>
      </w:r>
      <w:proofErr w:type="spellStart"/>
      <w:r>
        <w:t>Consortium</w:t>
      </w:r>
      <w:proofErr w:type="spellEnd"/>
      <w:r>
        <w:t>(JOCW)</w:t>
      </w:r>
    </w:p>
    <w:p w14:paraId="77ABA889" w14:textId="13923239" w:rsidR="00EC15A4" w:rsidRDefault="5CBE0531" w:rsidP="002063A4">
      <w:r>
        <w:t xml:space="preserve">El </w:t>
      </w:r>
      <w:r w:rsidR="00B1182E">
        <w:t xml:space="preserve">20 de abril del 2006 se estableció el consorcio del </w:t>
      </w:r>
      <w:proofErr w:type="spellStart"/>
      <w:r w:rsidR="00B1182E">
        <w:t>Opencourseware</w:t>
      </w:r>
      <w:proofErr w:type="spellEnd"/>
      <w:r w:rsidR="00B1182E">
        <w:t xml:space="preserve"> </w:t>
      </w:r>
      <w:proofErr w:type="gramStart"/>
      <w:r w:rsidR="00B1182E">
        <w:t>de  Japón</w:t>
      </w:r>
      <w:proofErr w:type="gramEnd"/>
      <w:r>
        <w:t xml:space="preserve"> </w:t>
      </w:r>
      <w:r w:rsidR="00B1182E">
        <w:t>(</w:t>
      </w:r>
      <w:r>
        <w:t>JOCW</w:t>
      </w:r>
      <w:r w:rsidR="00B1182E">
        <w:t>), con el objetivo asistir y difundir la actividad de OCW, que es la publicación en abierto y gratuito de materiales de curso formales de las instituciones de educación superior</w:t>
      </w:r>
      <w:r w:rsidR="004C632F">
        <w:t>. El JOCW</w:t>
      </w:r>
      <w:r>
        <w:t xml:space="preserve"> contiene materiales de las mejores universidades de ese país, cuenta con 1500 cursos de los cuales 212 son en </w:t>
      </w:r>
      <w:proofErr w:type="gramStart"/>
      <w:r>
        <w:t>inglés  y</w:t>
      </w:r>
      <w:proofErr w:type="gramEnd"/>
      <w:r>
        <w:t xml:space="preserve"> 1285 en japonés.</w:t>
      </w:r>
      <w:r w:rsidR="00A960D8">
        <w:t xml:space="preserve"> Existe 37 instituciones que respaldan el proyecto, entre instituciones educativos, asociaciones y afiliados.</w:t>
      </w:r>
    </w:p>
    <w:p w14:paraId="67590A94" w14:textId="77777777" w:rsidR="00D10EB8" w:rsidRDefault="00345719" w:rsidP="00D10EB8">
      <w:pPr>
        <w:spacing w:after="0" w:line="240" w:lineRule="atLeast"/>
        <w:jc w:val="left"/>
        <w:rPr>
          <w:sz w:val="20"/>
          <w:szCs w:val="20"/>
        </w:rPr>
      </w:pPr>
      <w:r>
        <w:rPr>
          <w:noProof/>
          <w:lang w:eastAsia="es-ES"/>
        </w:rPr>
        <w:drawing>
          <wp:inline distT="0" distB="0" distL="0" distR="0" wp14:anchorId="156101D6" wp14:editId="5223951E">
            <wp:extent cx="5370169" cy="2220686"/>
            <wp:effectExtent l="0" t="0" r="2540" b="825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2832" t="7998" r="1786" b="62811"/>
                    <a:stretch/>
                  </pic:blipFill>
                  <pic:spPr bwMode="auto">
                    <a:xfrm>
                      <a:off x="0" y="0"/>
                      <a:ext cx="5656321" cy="2339016"/>
                    </a:xfrm>
                    <a:prstGeom prst="rect">
                      <a:avLst/>
                    </a:prstGeom>
                    <a:ln>
                      <a:noFill/>
                    </a:ln>
                    <a:extLst>
                      <a:ext uri="{53640926-AAD7-44D8-BBD7-CCE9431645EC}">
                        <a14:shadowObscured xmlns:a14="http://schemas.microsoft.com/office/drawing/2010/main"/>
                      </a:ext>
                    </a:extLst>
                  </pic:spPr>
                </pic:pic>
              </a:graphicData>
            </a:graphic>
          </wp:inline>
        </w:drawing>
      </w:r>
      <w:r w:rsidRPr="00345719">
        <w:rPr>
          <w:sz w:val="20"/>
          <w:szCs w:val="20"/>
        </w:rPr>
        <w:t xml:space="preserve"> </w:t>
      </w:r>
    </w:p>
    <w:p w14:paraId="57534390" w14:textId="5DF7CC85" w:rsidR="00345719" w:rsidRPr="00345719" w:rsidRDefault="00D65512" w:rsidP="00D10EB8">
      <w:pPr>
        <w:spacing w:after="0" w:line="240" w:lineRule="atLeast"/>
        <w:jc w:val="left"/>
        <w:rPr>
          <w:sz w:val="20"/>
          <w:szCs w:val="20"/>
        </w:rPr>
      </w:pPr>
      <w:r>
        <w:rPr>
          <w:sz w:val="20"/>
          <w:szCs w:val="20"/>
        </w:rPr>
        <w:t>Figura 17</w:t>
      </w:r>
      <w:r w:rsidR="00345719">
        <w:rPr>
          <w:sz w:val="20"/>
          <w:szCs w:val="20"/>
        </w:rPr>
        <w:t xml:space="preserve">. </w:t>
      </w:r>
      <w:proofErr w:type="spellStart"/>
      <w:r w:rsidR="00345719">
        <w:rPr>
          <w:sz w:val="20"/>
          <w:szCs w:val="20"/>
        </w:rPr>
        <w:t>Japan</w:t>
      </w:r>
      <w:proofErr w:type="spellEnd"/>
      <w:r w:rsidR="00345719">
        <w:rPr>
          <w:sz w:val="20"/>
          <w:szCs w:val="20"/>
        </w:rPr>
        <w:t xml:space="preserve"> OCW </w:t>
      </w:r>
      <w:proofErr w:type="spellStart"/>
      <w:r w:rsidR="00345719">
        <w:rPr>
          <w:sz w:val="20"/>
          <w:szCs w:val="20"/>
        </w:rPr>
        <w:t>Consorcium</w:t>
      </w:r>
      <w:proofErr w:type="spellEnd"/>
    </w:p>
    <w:p w14:paraId="6DF5A313" w14:textId="4C6EB9AF" w:rsidR="00345719" w:rsidRDefault="00345719" w:rsidP="00345719">
      <w:pPr>
        <w:spacing w:after="0" w:line="240" w:lineRule="atLeast"/>
        <w:jc w:val="left"/>
        <w:rPr>
          <w:sz w:val="20"/>
          <w:szCs w:val="20"/>
        </w:rPr>
      </w:pPr>
      <w:r>
        <w:rPr>
          <w:sz w:val="20"/>
          <w:szCs w:val="20"/>
        </w:rPr>
        <w:t xml:space="preserve">Fuente: </w:t>
      </w:r>
      <w:r w:rsidR="00C70D77">
        <w:rPr>
          <w:sz w:val="20"/>
          <w:szCs w:val="20"/>
        </w:rPr>
        <w:t xml:space="preserve">Tomado del sitio web </w:t>
      </w:r>
      <w:r w:rsidR="00C70D77">
        <w:rPr>
          <w:sz w:val="20"/>
          <w:szCs w:val="20"/>
        </w:rPr>
        <w:fldChar w:fldCharType="begin" w:fldLock="1"/>
      </w:r>
      <w:r w:rsidR="00C70D77">
        <w:rPr>
          <w:sz w:val="20"/>
          <w:szCs w:val="20"/>
        </w:rPr>
        <w:instrText>ADDIN CSL_CITATION { "citationItems" : [ { "id" : "ITEM-1", "itemData" : { "URL" : "http://www.jocw.jp/index_j.htm", "accessed" : { "date-parts" : [ [ "2017", "7", "7" ] ] }, "id" : "ITEM-1", "issued" : { "date-parts" : [ [ "0" ] ] }, "title" : "JOCW JAPAN OCW CONSORTIUM", "type" : "webpage" }, "uris" : [ "http://www.mendeley.com/documents/?uuid=8c8c72f1-d3c8-3148-b951-1bfe9a2efc40" ] } ], "mendeley" : { "formattedCitation" : "(\u201cJOCW JAPAN OCW CONSORTIUM,\u201d n.d.)", "manualFormatting" : "JOCW JAPAN OCW CONSORTIUM", "plainTextFormattedCitation" : "(\u201cJOCW JAPAN OCW CONSORTIUM,\u201d n.d.)", "previouslyFormattedCitation" : "(\u201cJOCW JAPAN OCW CONSORTIUM,\u201d n.d.)" }, "properties" : { "noteIndex" : 0 }, "schema" : "https://github.com/citation-style-language/schema/raw/master/csl-citation.json" }</w:instrText>
      </w:r>
      <w:r w:rsidR="00C70D77">
        <w:rPr>
          <w:sz w:val="20"/>
          <w:szCs w:val="20"/>
        </w:rPr>
        <w:fldChar w:fldCharType="separate"/>
      </w:r>
      <w:r w:rsidR="00C70D77" w:rsidRPr="00C70D77">
        <w:rPr>
          <w:noProof/>
          <w:sz w:val="20"/>
          <w:szCs w:val="20"/>
        </w:rPr>
        <w:t>JOCW JAPAN OCW CONSORTIUM</w:t>
      </w:r>
      <w:r w:rsidR="00C70D77">
        <w:rPr>
          <w:sz w:val="20"/>
          <w:szCs w:val="20"/>
        </w:rPr>
        <w:fldChar w:fldCharType="end"/>
      </w:r>
    </w:p>
    <w:p w14:paraId="69A35A50" w14:textId="30A8B057" w:rsidR="00345719" w:rsidRDefault="00345719" w:rsidP="00345719">
      <w:pPr>
        <w:spacing w:after="0" w:line="240" w:lineRule="atLeast"/>
        <w:jc w:val="left"/>
        <w:rPr>
          <w:sz w:val="20"/>
          <w:szCs w:val="20"/>
        </w:rPr>
      </w:pPr>
    </w:p>
    <w:p w14:paraId="332FB016" w14:textId="70ACA6D5" w:rsidR="002F32B7" w:rsidRDefault="00B2332D" w:rsidP="007E6470">
      <w:r>
        <w:lastRenderedPageBreak/>
        <w:t xml:space="preserve">JOCW muestra en su página oficial un poco de historia de este organización y </w:t>
      </w:r>
      <w:r w:rsidR="002F32B7">
        <w:t>estadísticas acerca de JOCW, que en la figura # presentamos.</w:t>
      </w:r>
    </w:p>
    <w:p w14:paraId="779DE5A6" w14:textId="77777777" w:rsidR="00992955" w:rsidRDefault="002F32B7" w:rsidP="002F32B7">
      <w:pPr>
        <w:spacing w:after="0" w:line="240" w:lineRule="auto"/>
        <w:rPr>
          <w:sz w:val="20"/>
          <w:szCs w:val="20"/>
        </w:rPr>
      </w:pPr>
      <w:r>
        <w:rPr>
          <w:noProof/>
          <w:lang w:eastAsia="es-ES"/>
        </w:rPr>
        <w:drawing>
          <wp:inline distT="0" distB="0" distL="0" distR="0" wp14:anchorId="66CC64B2" wp14:editId="2D6062E9">
            <wp:extent cx="5411755" cy="324167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urse_e_100305.jpg"/>
                    <pic:cNvPicPr/>
                  </pic:nvPicPr>
                  <pic:blipFill rotWithShape="1">
                    <a:blip r:embed="rId45">
                      <a:extLst>
                        <a:ext uri="{28A0092B-C50C-407E-A947-70E740481C1C}">
                          <a14:useLocalDpi xmlns:a14="http://schemas.microsoft.com/office/drawing/2010/main" val="0"/>
                        </a:ext>
                      </a:extLst>
                    </a:blip>
                    <a:srcRect t="8985"/>
                    <a:stretch/>
                  </pic:blipFill>
                  <pic:spPr bwMode="auto">
                    <a:xfrm>
                      <a:off x="0" y="0"/>
                      <a:ext cx="5461615" cy="3271541"/>
                    </a:xfrm>
                    <a:prstGeom prst="rect">
                      <a:avLst/>
                    </a:prstGeom>
                    <a:ln>
                      <a:noFill/>
                    </a:ln>
                    <a:extLst>
                      <a:ext uri="{53640926-AAD7-44D8-BBD7-CCE9431645EC}">
                        <a14:shadowObscured xmlns:a14="http://schemas.microsoft.com/office/drawing/2010/main"/>
                      </a:ext>
                    </a:extLst>
                  </pic:spPr>
                </pic:pic>
              </a:graphicData>
            </a:graphic>
          </wp:inline>
        </w:drawing>
      </w:r>
    </w:p>
    <w:p w14:paraId="60B87067" w14:textId="7F7FFF85" w:rsidR="002F32B7" w:rsidRDefault="002F32B7" w:rsidP="002F32B7">
      <w:pPr>
        <w:spacing w:after="0" w:line="240" w:lineRule="auto"/>
      </w:pPr>
      <w:r>
        <w:rPr>
          <w:sz w:val="20"/>
          <w:szCs w:val="20"/>
        </w:rPr>
        <w:t xml:space="preserve">Figura 18. </w:t>
      </w:r>
      <w:proofErr w:type="gramStart"/>
      <w:r>
        <w:rPr>
          <w:sz w:val="20"/>
          <w:szCs w:val="20"/>
        </w:rPr>
        <w:t>Curso publicados</w:t>
      </w:r>
      <w:proofErr w:type="gramEnd"/>
      <w:r>
        <w:rPr>
          <w:sz w:val="20"/>
          <w:szCs w:val="20"/>
        </w:rPr>
        <w:t xml:space="preserve"> de todas las universidades afiliadas a JOCW</w:t>
      </w:r>
    </w:p>
    <w:p w14:paraId="76C93E46" w14:textId="037960EC" w:rsidR="002F32B7" w:rsidRDefault="002F32B7" w:rsidP="002F32B7">
      <w:pPr>
        <w:spacing w:after="0" w:line="240" w:lineRule="auto"/>
        <w:rPr>
          <w:sz w:val="20"/>
          <w:szCs w:val="20"/>
        </w:rPr>
      </w:pPr>
      <w:r>
        <w:rPr>
          <w:sz w:val="20"/>
          <w:szCs w:val="20"/>
        </w:rPr>
        <w:t xml:space="preserve">Fuente: </w:t>
      </w:r>
      <w:r w:rsidR="00F41113">
        <w:rPr>
          <w:sz w:val="20"/>
          <w:szCs w:val="20"/>
        </w:rPr>
        <w:t xml:space="preserve">tomado de la página: </w:t>
      </w:r>
      <w:r w:rsidR="00F41113">
        <w:rPr>
          <w:sz w:val="20"/>
          <w:szCs w:val="20"/>
        </w:rPr>
        <w:fldChar w:fldCharType="begin" w:fldLock="1"/>
      </w:r>
      <w:r w:rsidR="00F41113">
        <w:rPr>
          <w:sz w:val="20"/>
          <w:szCs w:val="20"/>
        </w:rPr>
        <w:instrText>ADDIN CSL_CITATION { "citationItems" : [ { "id" : "ITEM-1", "itemData" : { "URL" : "http://www.jocw.jp/AboutJOCW.htm", "accessed" : { "date-parts" : [ [ "2017", "7", "7" ] ] }, "id" : "ITEM-1", "issued" : { "date-parts" : [ [ "0" ] ] }, "title" : "About JOCW | OCW", "type" : "webpage" }, "uris" : [ "http://www.mendeley.com/documents/?uuid=34745478-c40a-384e-8b19-3d712466eadc" ] } ], "mendeley" : { "formattedCitation" : "(\u201cAbout JOCW | OCW,\u201d n.d.)", "manualFormatting" : "About JOCW | OCW", "plainTextFormattedCitation" : "(\u201cAbout JOCW | OCW,\u201d n.d.)", "previouslyFormattedCitation" : "(\u201cAbout JOCW | OCW,\u201d n.d.)" }, "properties" : { "noteIndex" : 0 }, "schema" : "https://github.com/citation-style-language/schema/raw/master/csl-citation.json" }</w:instrText>
      </w:r>
      <w:r w:rsidR="00F41113">
        <w:rPr>
          <w:sz w:val="20"/>
          <w:szCs w:val="20"/>
        </w:rPr>
        <w:fldChar w:fldCharType="separate"/>
      </w:r>
      <w:r w:rsidR="00F41113">
        <w:rPr>
          <w:noProof/>
          <w:sz w:val="20"/>
          <w:szCs w:val="20"/>
        </w:rPr>
        <w:t>About JOCW | OCW</w:t>
      </w:r>
      <w:r w:rsidR="00F41113">
        <w:rPr>
          <w:sz w:val="20"/>
          <w:szCs w:val="20"/>
        </w:rPr>
        <w:fldChar w:fldCharType="end"/>
      </w:r>
    </w:p>
    <w:p w14:paraId="14D05B50" w14:textId="77777777" w:rsidR="00BF1F5B" w:rsidRDefault="00BF1F5B" w:rsidP="002F32B7">
      <w:pPr>
        <w:spacing w:after="0" w:line="240" w:lineRule="auto"/>
        <w:rPr>
          <w:sz w:val="20"/>
          <w:szCs w:val="20"/>
        </w:rPr>
      </w:pPr>
    </w:p>
    <w:p w14:paraId="66C08DA5" w14:textId="36A1EB64" w:rsidR="00114549" w:rsidRPr="00B52514" w:rsidRDefault="00C531AD" w:rsidP="00C531AD">
      <w:pPr>
        <w:pStyle w:val="Ttulo3"/>
        <w:rPr>
          <w:lang w:val="en-US"/>
        </w:rPr>
      </w:pPr>
      <w:r w:rsidRPr="00B52514">
        <w:rPr>
          <w:lang w:val="en-US"/>
        </w:rPr>
        <w:t xml:space="preserve">The National </w:t>
      </w:r>
      <w:proofErr w:type="spellStart"/>
      <w:r w:rsidRPr="00B52514">
        <w:rPr>
          <w:lang w:val="en-US"/>
        </w:rPr>
        <w:t>Programme</w:t>
      </w:r>
      <w:proofErr w:type="spellEnd"/>
      <w:r w:rsidRPr="00B52514">
        <w:rPr>
          <w:lang w:val="en-US"/>
        </w:rPr>
        <w:t xml:space="preserve"> </w:t>
      </w:r>
      <w:proofErr w:type="gramStart"/>
      <w:r w:rsidRPr="00B52514">
        <w:rPr>
          <w:lang w:val="en-US"/>
        </w:rPr>
        <w:t>Of</w:t>
      </w:r>
      <w:proofErr w:type="gramEnd"/>
      <w:r w:rsidRPr="00B52514">
        <w:rPr>
          <w:lang w:val="en-US"/>
        </w:rPr>
        <w:t xml:space="preserve"> Technology Enabled Learning (NPTEL)</w:t>
      </w:r>
    </w:p>
    <w:p w14:paraId="5C3F0FAA" w14:textId="373635A8" w:rsidR="00CF2624" w:rsidRDefault="5CBE0531" w:rsidP="002063A4">
      <w:r>
        <w:t xml:space="preserve">India tiene el consorcio </w:t>
      </w:r>
      <w:hyperlink r:id="rId46">
        <w:proofErr w:type="spellStart"/>
        <w:r>
          <w:t>The</w:t>
        </w:r>
        <w:proofErr w:type="spellEnd"/>
        <w:r>
          <w:t xml:space="preserve"> </w:t>
        </w:r>
        <w:proofErr w:type="spellStart"/>
        <w:r>
          <w:t>National</w:t>
        </w:r>
        <w:proofErr w:type="spellEnd"/>
        <w:r>
          <w:t xml:space="preserve"> </w:t>
        </w:r>
        <w:proofErr w:type="spellStart"/>
        <w:r>
          <w:t>Programme</w:t>
        </w:r>
        <w:proofErr w:type="spellEnd"/>
        <w:r>
          <w:t xml:space="preserve"> Of </w:t>
        </w:r>
        <w:proofErr w:type="spellStart"/>
        <w:r>
          <w:t>Technology</w:t>
        </w:r>
        <w:proofErr w:type="spellEnd"/>
        <w:r>
          <w:t xml:space="preserve"> </w:t>
        </w:r>
        <w:proofErr w:type="spellStart"/>
        <w:r>
          <w:t>Enabled</w:t>
        </w:r>
        <w:proofErr w:type="spellEnd"/>
        <w:r>
          <w:t xml:space="preserve"> </w:t>
        </w:r>
        <w:proofErr w:type="spellStart"/>
        <w:r>
          <w:t>Learning</w:t>
        </w:r>
        <w:proofErr w:type="spellEnd"/>
        <w:r>
          <w:t> (NPTEL)</w:t>
        </w:r>
      </w:hyperlink>
      <w:r>
        <w:t> (Programa Nacional de Aprendizaje Facultado por Tecnología) e</w:t>
      </w:r>
      <w:r w:rsidR="00E76E9B">
        <w:t xml:space="preserve">s llevado a cabo por los siete Institutos Indios de </w:t>
      </w:r>
      <w:r w:rsidR="00BB45DC">
        <w:t>Tecnología (</w:t>
      </w:r>
      <w:r w:rsidR="00E76E9B">
        <w:t>IIT)  y</w:t>
      </w:r>
      <w:r>
        <w:t xml:space="preserve"> el Instituto Indio de la </w:t>
      </w:r>
      <w:r w:rsidR="00BB45DC">
        <w:t>Ciencia (</w:t>
      </w:r>
      <w:proofErr w:type="spellStart"/>
      <w:r w:rsidR="00E76E9B">
        <w:t>IISc</w:t>
      </w:r>
      <w:proofErr w:type="spellEnd"/>
      <w:r w:rsidR="00E76E9B">
        <w:t>)</w:t>
      </w:r>
      <w:r w:rsidR="00BB45DC">
        <w:t>, y otros</w:t>
      </w:r>
      <w:r>
        <w:t xml:space="preserve">, cuyo objetivo principal es </w:t>
      </w:r>
      <w:r w:rsidR="00A8239B">
        <w:t xml:space="preserve">el </w:t>
      </w:r>
      <w:r>
        <w:t>mejorar la calidad de la enseñanza de la ingeniería, a la vez que se conceptúe un currículo basado en vídeos y cursos web</w:t>
      </w:r>
      <w:r w:rsidR="00E76E9B">
        <w:t>. La propuesta inicial de NPTEL fue presentar contenido para 100 cursos como suplementos basados en la web, y 100 cursos completos en video.</w:t>
      </w:r>
    </w:p>
    <w:p w14:paraId="35B52F5F" w14:textId="4683FB5B" w:rsidR="00BB45DC" w:rsidRDefault="00BB45DC" w:rsidP="002063A4">
      <w:r>
        <w:t>Este proyecto se llevó a cabo por la gran demanda de mano de obra para ingenieros y tecnólogos, que es mucho mayor al número de graduados calificados que las instituciones indias pueden proporcionar.</w:t>
      </w:r>
    </w:p>
    <w:p w14:paraId="7616DD5C" w14:textId="52324B2B" w:rsidR="00BB45DC" w:rsidRDefault="00BB45DC" w:rsidP="002063A4">
      <w:r w:rsidRPr="00BB45DC">
        <w:t xml:space="preserve">India necesita muchos más maestros para la implementación efectiva de la educación superior en cursos profesionales. Por lo tanto, los métodos para la formación de profesores jóvenes e inexpertos que les permitan llevar a cabo sus responsabilidades académicas con eficacia son una necesidad. Los contenidos </w:t>
      </w:r>
      <w:r w:rsidRPr="00BB45DC">
        <w:lastRenderedPageBreak/>
        <w:t>del NPTEL pueden usarse como contenido del currículo básico para fines de capacitación.</w:t>
      </w:r>
    </w:p>
    <w:p w14:paraId="6E7AA249" w14:textId="2EB5551A" w:rsidR="00491773" w:rsidRPr="00B52514" w:rsidRDefault="00491773" w:rsidP="002063A4">
      <w:pPr>
        <w:rPr>
          <w:lang w:val="en-US"/>
        </w:rPr>
      </w:pPr>
      <w:r w:rsidRPr="00491773">
        <w:t>Un gran número de estudiantes que no pueden asistir a instituciones académicas a través de NPTEL tendrán acceso a contenido de calidad de ellos</w:t>
      </w:r>
      <w:r w:rsidR="00F9129A">
        <w:fldChar w:fldCharType="begin" w:fldLock="1"/>
      </w:r>
      <w:r w:rsidR="00F9129A">
        <w:instrText>ADDIN CSL_CITATION { "citationItems" : [ { "id" : "ITEM-1", "itemData" : { "URL" : "http://nptel.ac.in/faq.php", "accessed" : { "date-parts" : [ [ "2017", "7", "6" ] ] }, "id" : "ITEM-1", "issued" : { "date-parts" : [ [ "0" ] ] }, "title" : "NPTEL", "type" : "webpage" }, "uris" : [ "http://www.mendeley.com/documents/?uuid=7d8bdc4b-d2bf-3018-8f84-9c557c7e1c4c" ] } ], "mendeley" : { "formattedCitation" : "(\u201cNPTEL,\u201d n.d.)", "manualFormatting" : "(NPTEL, s.f.)", "plainTextFormattedCitation" : "(\u201cNPTEL,\u201d n.d.)", "previouslyFormattedCitation" : "(\u201cNPTEL,\u201d n.d.)" }, "properties" : { "noteIndex" : 0 }, "schema" : "https://github.com/citation-style-language/schema/raw/master/csl-citation.json" }</w:instrText>
      </w:r>
      <w:r w:rsidR="00F9129A">
        <w:fldChar w:fldCharType="separate"/>
      </w:r>
      <w:r w:rsidR="00F9129A">
        <w:rPr>
          <w:noProof/>
        </w:rPr>
        <w:t>(NPTEL, s.f</w:t>
      </w:r>
      <w:r w:rsidR="00F9129A" w:rsidRPr="00F9129A">
        <w:rPr>
          <w:noProof/>
        </w:rPr>
        <w:t>.)</w:t>
      </w:r>
      <w:r w:rsidR="00F9129A">
        <w:fldChar w:fldCharType="end"/>
      </w:r>
      <w:r w:rsidRPr="00B52514">
        <w:rPr>
          <w:lang w:val="en-US"/>
        </w:rPr>
        <w:t>.</w:t>
      </w:r>
    </w:p>
    <w:p w14:paraId="66B51CD4" w14:textId="739BE51E" w:rsidR="00966C49" w:rsidRPr="00B52514" w:rsidRDefault="00345719" w:rsidP="00D10EB8">
      <w:pPr>
        <w:spacing w:after="0" w:line="240" w:lineRule="atLeast"/>
        <w:jc w:val="left"/>
        <w:rPr>
          <w:sz w:val="20"/>
          <w:szCs w:val="20"/>
          <w:lang w:val="en-US"/>
        </w:rPr>
      </w:pPr>
      <w:r>
        <w:rPr>
          <w:noProof/>
          <w:lang w:eastAsia="es-ES"/>
        </w:rPr>
        <w:drawing>
          <wp:inline distT="0" distB="0" distL="0" distR="0" wp14:anchorId="27D430F4" wp14:editId="06B82580">
            <wp:extent cx="5441934" cy="2827176"/>
            <wp:effectExtent l="0" t="0" r="698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8606" r="1223" b="27460"/>
                    <a:stretch/>
                  </pic:blipFill>
                  <pic:spPr bwMode="auto">
                    <a:xfrm>
                      <a:off x="0" y="0"/>
                      <a:ext cx="5494344" cy="2854404"/>
                    </a:xfrm>
                    <a:prstGeom prst="rect">
                      <a:avLst/>
                    </a:prstGeom>
                    <a:ln>
                      <a:noFill/>
                    </a:ln>
                    <a:extLst>
                      <a:ext uri="{53640926-AAD7-44D8-BBD7-CCE9431645EC}">
                        <a14:shadowObscured xmlns:a14="http://schemas.microsoft.com/office/drawing/2010/main"/>
                      </a:ext>
                    </a:extLst>
                  </pic:spPr>
                </pic:pic>
              </a:graphicData>
            </a:graphic>
          </wp:inline>
        </w:drawing>
      </w:r>
      <w:proofErr w:type="spellStart"/>
      <w:r w:rsidR="00D65512" w:rsidRPr="00B52514">
        <w:rPr>
          <w:sz w:val="20"/>
          <w:szCs w:val="20"/>
          <w:lang w:val="en-US"/>
        </w:rPr>
        <w:t>Figura</w:t>
      </w:r>
      <w:proofErr w:type="spellEnd"/>
      <w:r w:rsidR="00D65512" w:rsidRPr="00B52514">
        <w:rPr>
          <w:sz w:val="20"/>
          <w:szCs w:val="20"/>
          <w:lang w:val="en-US"/>
        </w:rPr>
        <w:t xml:space="preserve"> 18</w:t>
      </w:r>
      <w:r w:rsidR="00966C49" w:rsidRPr="00B52514">
        <w:rPr>
          <w:sz w:val="20"/>
          <w:szCs w:val="20"/>
          <w:lang w:val="en-US"/>
        </w:rPr>
        <w:t xml:space="preserve">. The National </w:t>
      </w:r>
      <w:proofErr w:type="spellStart"/>
      <w:r w:rsidR="00966C49" w:rsidRPr="00B52514">
        <w:rPr>
          <w:sz w:val="20"/>
          <w:szCs w:val="20"/>
          <w:lang w:val="en-US"/>
        </w:rPr>
        <w:t>Programme</w:t>
      </w:r>
      <w:proofErr w:type="spellEnd"/>
      <w:r w:rsidR="00966C49" w:rsidRPr="00B52514">
        <w:rPr>
          <w:sz w:val="20"/>
          <w:szCs w:val="20"/>
          <w:lang w:val="en-US"/>
        </w:rPr>
        <w:t xml:space="preserve"> </w:t>
      </w:r>
      <w:proofErr w:type="gramStart"/>
      <w:r w:rsidR="00966C49" w:rsidRPr="00B52514">
        <w:rPr>
          <w:sz w:val="20"/>
          <w:szCs w:val="20"/>
          <w:lang w:val="en-US"/>
        </w:rPr>
        <w:t>Of</w:t>
      </w:r>
      <w:proofErr w:type="gramEnd"/>
      <w:r w:rsidR="00966C49" w:rsidRPr="00B52514">
        <w:rPr>
          <w:sz w:val="20"/>
          <w:szCs w:val="20"/>
          <w:lang w:val="en-US"/>
        </w:rPr>
        <w:t xml:space="preserve"> Technology Enabled Learning</w:t>
      </w:r>
    </w:p>
    <w:p w14:paraId="43DC938B" w14:textId="0B76896F" w:rsidR="00491773" w:rsidRPr="006B6191" w:rsidRDefault="00966C49" w:rsidP="001C4BC4">
      <w:pPr>
        <w:spacing w:after="0" w:line="240" w:lineRule="atLeast"/>
        <w:jc w:val="left"/>
        <w:rPr>
          <w:sz w:val="20"/>
          <w:szCs w:val="20"/>
        </w:rPr>
      </w:pPr>
      <w:r w:rsidRPr="006B6191">
        <w:rPr>
          <w:sz w:val="20"/>
          <w:szCs w:val="20"/>
        </w:rPr>
        <w:t xml:space="preserve">Fuente: </w:t>
      </w:r>
      <w:r w:rsidR="001C4BC4" w:rsidRPr="006B6191">
        <w:rPr>
          <w:sz w:val="20"/>
          <w:szCs w:val="20"/>
        </w:rPr>
        <w:t>http://nptel.ac.in/</w:t>
      </w:r>
    </w:p>
    <w:p w14:paraId="6B3F7439" w14:textId="77777777" w:rsidR="001C4BC4" w:rsidRPr="006B6191" w:rsidRDefault="001C4BC4" w:rsidP="001C4BC4">
      <w:pPr>
        <w:spacing w:after="0" w:line="240" w:lineRule="atLeast"/>
        <w:jc w:val="left"/>
        <w:rPr>
          <w:sz w:val="20"/>
          <w:szCs w:val="20"/>
        </w:rPr>
      </w:pPr>
    </w:p>
    <w:p w14:paraId="001524ED" w14:textId="04AD2D3E" w:rsidR="00491773" w:rsidRDefault="00491773" w:rsidP="002063A4">
      <w:r>
        <w:t xml:space="preserve">Hasta agosto del 2015 se tiene registro de 420 curso web, 509 cursos de videos desarrollados y alojados que se puede acceder libremente a través de su sitio web o se puede acceder libremente a través de su canal en YouTube  </w:t>
      </w:r>
      <w:hyperlink r:id="rId48" w:tgtFrame="_blank" w:history="1">
        <w:r w:rsidRPr="00491773">
          <w:t>http://www.youtube.com/iit</w:t>
        </w:r>
      </w:hyperlink>
      <w:r>
        <w:t xml:space="preserve"> .</w:t>
      </w:r>
    </w:p>
    <w:p w14:paraId="5B87B1C2" w14:textId="3138B22E" w:rsidR="00FC11B7" w:rsidRPr="008E2400" w:rsidRDefault="00BF1F5B" w:rsidP="00A34FF6">
      <w:pPr>
        <w:pStyle w:val="Ttulo3"/>
      </w:pPr>
      <w:r>
        <w:t xml:space="preserve">OCW </w:t>
      </w:r>
      <w:proofErr w:type="spellStart"/>
      <w:r>
        <w:t>Universia</w:t>
      </w:r>
      <w:proofErr w:type="spellEnd"/>
    </w:p>
    <w:p w14:paraId="39DC8283" w14:textId="4F5E69E5" w:rsidR="00FC11B7" w:rsidRPr="00FC11B7" w:rsidRDefault="00FC11B7" w:rsidP="00FC11B7">
      <w:r>
        <w:t xml:space="preserve">Iberoamérica cuenta con el consorcio </w:t>
      </w:r>
      <w:hyperlink r:id="rId49">
        <w:proofErr w:type="spellStart"/>
        <w:r>
          <w:t>OpenCourseWare</w:t>
        </w:r>
        <w:proofErr w:type="spellEnd"/>
        <w:r>
          <w:t> </w:t>
        </w:r>
        <w:proofErr w:type="spellStart"/>
      </w:hyperlink>
      <w:r>
        <w:t>Universia</w:t>
      </w:r>
      <w:proofErr w:type="spellEnd"/>
      <w:r>
        <w:t xml:space="preserve"> como se lo representa en la figura 12, que fue creado en España, pero que pretende facilitar la presencia de las instituciones de educación superior de la región iberoamericana en el consorcio OCW mundial y promover la publicación en abierto de sus cursos y otros contenidos docentes. </w:t>
      </w:r>
      <w:proofErr w:type="spellStart"/>
      <w:r>
        <w:t>Universia</w:t>
      </w:r>
      <w:proofErr w:type="spellEnd"/>
      <w:r>
        <w:t xml:space="preserve"> se ha comprometido desde el inicio con este proyecto promovido en sus orígenes por el MIT. A nivel global, a la fecha se han incorporado 901 asignaturas y 102 universidades. (</w:t>
      </w:r>
      <w:proofErr w:type="spellStart"/>
      <w:r>
        <w:t>Universia</w:t>
      </w:r>
      <w:proofErr w:type="spellEnd"/>
      <w:r>
        <w:t xml:space="preserve"> </w:t>
      </w:r>
      <w:proofErr w:type="spellStart"/>
      <w:r>
        <w:t>Mexico</w:t>
      </w:r>
      <w:proofErr w:type="spellEnd"/>
      <w:r>
        <w:t>, s. f.)</w:t>
      </w:r>
    </w:p>
    <w:p w14:paraId="19847B51" w14:textId="589C848A" w:rsidR="003F5BB4" w:rsidRPr="00B52514" w:rsidRDefault="00FC11B7" w:rsidP="00FC11B7">
      <w:r w:rsidRPr="00B52514">
        <w:t xml:space="preserve">El </w:t>
      </w:r>
      <w:r w:rsidR="003F5BB4" w:rsidRPr="00B52514">
        <w:t xml:space="preserve">Portal de la Fundación iberoamericana </w:t>
      </w:r>
      <w:proofErr w:type="spellStart"/>
      <w:r w:rsidR="003F5BB4" w:rsidRPr="00B52514">
        <w:t>Universia</w:t>
      </w:r>
      <w:proofErr w:type="spellEnd"/>
      <w:r w:rsidR="003F5BB4" w:rsidRPr="00B52514">
        <w:t xml:space="preserve"> destaca por ser el sitio que ofrecer el mayor número de cursos en Iberoamérica, y siendo una institución debidamente acreditada, publica materiales de docentes, comprometidos en </w:t>
      </w:r>
      <w:r w:rsidR="003F5BB4" w:rsidRPr="00B52514">
        <w:lastRenderedPageBreak/>
        <w:t xml:space="preserve">desarrollar cursos y propuestas </w:t>
      </w:r>
      <w:proofErr w:type="gramStart"/>
      <w:r w:rsidR="003F5BB4" w:rsidRPr="00B52514">
        <w:t>de  buenas</w:t>
      </w:r>
      <w:proofErr w:type="gramEnd"/>
      <w:r w:rsidR="003F5BB4" w:rsidRPr="00B52514">
        <w:t xml:space="preserve"> prácticas además de desarrollar proyectos de calidad. </w:t>
      </w:r>
      <w:r w:rsidR="003F5BB4" w:rsidRPr="005D0E34">
        <w:rPr>
          <w:lang w:val="es-ES_tradnl"/>
        </w:rPr>
        <w:t>Los materiales q</w:t>
      </w:r>
      <w:r w:rsidRPr="005D0E34">
        <w:rPr>
          <w:lang w:val="es-ES_tradnl"/>
        </w:rPr>
        <w:t>ue</w:t>
      </w:r>
      <w:r w:rsidR="003F5BB4" w:rsidRPr="00FC11B7">
        <w:rPr>
          <w:lang w:val="es-ES_tradnl"/>
        </w:rPr>
        <w:t xml:space="preserve"> ofrece</w:t>
      </w:r>
      <w:r w:rsidR="003F5BB4" w:rsidRPr="005D0E34">
        <w:rPr>
          <w:lang w:val="es-ES_tradnl"/>
        </w:rPr>
        <w:t xml:space="preserve"> y</w:t>
      </w:r>
      <w:r w:rsidR="003F5BB4" w:rsidRPr="00FC11B7">
        <w:rPr>
          <w:lang w:val="es-ES_tradnl"/>
        </w:rPr>
        <w:t xml:space="preserve"> pública</w:t>
      </w:r>
      <w:r w:rsidR="003F5BB4" w:rsidRPr="005D0E34">
        <w:rPr>
          <w:lang w:val="es-ES_tradnl"/>
        </w:rPr>
        <w:t xml:space="preserve"> son de forma</w:t>
      </w:r>
      <w:r w:rsidR="003F5BB4" w:rsidRPr="00FC11B7">
        <w:rPr>
          <w:lang w:val="es-ES_tradnl"/>
        </w:rPr>
        <w:t xml:space="preserve"> </w:t>
      </w:r>
      <w:proofErr w:type="gramStart"/>
      <w:r w:rsidR="003F5BB4" w:rsidRPr="00FC11B7">
        <w:rPr>
          <w:lang w:val="es-ES_tradnl"/>
        </w:rPr>
        <w:t>gratuita</w:t>
      </w:r>
      <w:r w:rsidR="003F5BB4" w:rsidRPr="005D0E34">
        <w:rPr>
          <w:lang w:val="es-ES_tradnl"/>
        </w:rPr>
        <w:t xml:space="preserve">  y</w:t>
      </w:r>
      <w:proofErr w:type="gramEnd"/>
      <w:r w:rsidR="003F5BB4" w:rsidRPr="005D0E34">
        <w:rPr>
          <w:lang w:val="es-ES_tradnl"/>
        </w:rPr>
        <w:t xml:space="preserve"> sin fines</w:t>
      </w:r>
      <w:r w:rsidR="003F5BB4" w:rsidRPr="00FC11B7">
        <w:rPr>
          <w:lang w:val="es-ES_tradnl"/>
        </w:rPr>
        <w:t xml:space="preserve"> comerciales</w:t>
      </w:r>
      <w:r w:rsidR="003F5BB4" w:rsidRPr="005D0E34">
        <w:rPr>
          <w:lang w:val="es-ES_tradnl"/>
        </w:rPr>
        <w:t>, limpios en lo referente a propiedad intelectual y libre para ser reutilizados y adaptados, traducidos y redistribuidos a terceros.</w:t>
      </w:r>
    </w:p>
    <w:p w14:paraId="0A7B9018" w14:textId="77777777" w:rsidR="003F5BB4" w:rsidRDefault="003F5BB4" w:rsidP="00127944">
      <w:pPr>
        <w:spacing w:line="240" w:lineRule="auto"/>
      </w:pPr>
      <w:r>
        <w:rPr>
          <w:noProof/>
          <w:lang w:eastAsia="es-ES"/>
        </w:rPr>
        <w:drawing>
          <wp:inline distT="0" distB="0" distL="0" distR="0" wp14:anchorId="7D22ECAF" wp14:editId="33B401DF">
            <wp:extent cx="5487584" cy="2836506"/>
            <wp:effectExtent l="0" t="0" r="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896" t="8157" r="4413" b="5876"/>
                    <a:stretch/>
                  </pic:blipFill>
                  <pic:spPr bwMode="auto">
                    <a:xfrm>
                      <a:off x="0" y="0"/>
                      <a:ext cx="5504765" cy="2845387"/>
                    </a:xfrm>
                    <a:prstGeom prst="rect">
                      <a:avLst/>
                    </a:prstGeom>
                    <a:ln>
                      <a:noFill/>
                    </a:ln>
                    <a:extLst>
                      <a:ext uri="{53640926-AAD7-44D8-BBD7-CCE9431645EC}">
                        <a14:shadowObscured xmlns:a14="http://schemas.microsoft.com/office/drawing/2010/main"/>
                      </a:ext>
                    </a:extLst>
                  </pic:spPr>
                </pic:pic>
              </a:graphicData>
            </a:graphic>
          </wp:inline>
        </w:drawing>
      </w:r>
    </w:p>
    <w:p w14:paraId="4153AF00" w14:textId="77777777" w:rsidR="003F5BB4" w:rsidRPr="00786F38" w:rsidRDefault="003F5BB4" w:rsidP="00992955">
      <w:pPr>
        <w:spacing w:after="0" w:line="240" w:lineRule="atLeast"/>
        <w:jc w:val="left"/>
        <w:rPr>
          <w:sz w:val="20"/>
          <w:szCs w:val="20"/>
        </w:rPr>
      </w:pPr>
      <w:r>
        <w:rPr>
          <w:sz w:val="20"/>
          <w:szCs w:val="20"/>
        </w:rPr>
        <w:t xml:space="preserve">Figura 12. Sitio de la Fundación </w:t>
      </w:r>
      <w:proofErr w:type="spellStart"/>
      <w:r>
        <w:rPr>
          <w:sz w:val="20"/>
          <w:szCs w:val="20"/>
        </w:rPr>
        <w:t>Universia</w:t>
      </w:r>
      <w:proofErr w:type="spellEnd"/>
      <w:r>
        <w:rPr>
          <w:sz w:val="20"/>
          <w:szCs w:val="20"/>
        </w:rPr>
        <w:t xml:space="preserve"> OCW</w:t>
      </w:r>
    </w:p>
    <w:p w14:paraId="426D7B60" w14:textId="77777777" w:rsidR="003F5BB4" w:rsidRDefault="003F5BB4" w:rsidP="00127944">
      <w:pPr>
        <w:spacing w:line="240" w:lineRule="auto"/>
        <w:rPr>
          <w:sz w:val="18"/>
          <w:szCs w:val="18"/>
        </w:rPr>
      </w:pPr>
      <w:r w:rsidRPr="00786F38">
        <w:rPr>
          <w:sz w:val="18"/>
          <w:szCs w:val="18"/>
        </w:rPr>
        <w:t>Fuente</w:t>
      </w:r>
      <w:r>
        <w:rPr>
          <w:sz w:val="18"/>
          <w:szCs w:val="18"/>
        </w:rPr>
        <w:t xml:space="preserve">: </w:t>
      </w:r>
      <w:hyperlink r:id="rId51" w:history="1">
        <w:r w:rsidRPr="00B54153">
          <w:rPr>
            <w:sz w:val="18"/>
            <w:szCs w:val="18"/>
          </w:rPr>
          <w:t>http://ocw.universia.net/es/</w:t>
        </w:r>
      </w:hyperlink>
    </w:p>
    <w:p w14:paraId="5B19DCF6" w14:textId="21FC03E2" w:rsidR="00127944" w:rsidRPr="00127944" w:rsidRDefault="00127944" w:rsidP="005D0E34">
      <w:pPr>
        <w:rPr>
          <w:lang w:val="es-ES_tradnl"/>
        </w:rPr>
      </w:pPr>
      <w:r w:rsidRPr="00127944">
        <w:rPr>
          <w:lang w:val="es-ES_tradnl"/>
        </w:rPr>
        <w:t xml:space="preserve">El </w:t>
      </w:r>
      <w:r w:rsidR="0049771F">
        <w:rPr>
          <w:lang w:val="es-ES_tradnl"/>
        </w:rPr>
        <w:t xml:space="preserve">consorcio </w:t>
      </w:r>
      <w:proofErr w:type="spellStart"/>
      <w:r w:rsidR="0049771F">
        <w:rPr>
          <w:lang w:val="es-ES_tradnl"/>
        </w:rPr>
        <w:t>U</w:t>
      </w:r>
      <w:r w:rsidRPr="00127944">
        <w:rPr>
          <w:lang w:val="es-ES_tradnl"/>
        </w:rPr>
        <w:t>niversia</w:t>
      </w:r>
      <w:proofErr w:type="spellEnd"/>
      <w:r w:rsidRPr="00127944">
        <w:rPr>
          <w:lang w:val="es-ES_tradnl"/>
        </w:rPr>
        <w:t xml:space="preserve"> cuenta con 118 instituciones de Iberoamérica afiliadas en la figura se observa un mapa donde se encuentran estas instituciones.</w:t>
      </w:r>
    </w:p>
    <w:p w14:paraId="7935A193" w14:textId="6C18955E" w:rsidR="003F5BB4" w:rsidRDefault="00491773" w:rsidP="00A8239B">
      <w:pPr>
        <w:pStyle w:val="Ttulo5"/>
        <w:numPr>
          <w:ilvl w:val="0"/>
          <w:numId w:val="0"/>
        </w:numPr>
      </w:pPr>
      <w:r>
        <w:rPr>
          <w:noProof/>
          <w:lang w:eastAsia="es-ES"/>
        </w:rPr>
        <w:drawing>
          <wp:inline distT="0" distB="0" distL="0" distR="0" wp14:anchorId="062716B0" wp14:editId="5D99B70D">
            <wp:extent cx="5381532" cy="31910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22819" t="15983" r="8032" b="5628"/>
                    <a:stretch/>
                  </pic:blipFill>
                  <pic:spPr bwMode="auto">
                    <a:xfrm>
                      <a:off x="0" y="0"/>
                      <a:ext cx="5429699" cy="3219631"/>
                    </a:xfrm>
                    <a:prstGeom prst="rect">
                      <a:avLst/>
                    </a:prstGeom>
                    <a:ln>
                      <a:noFill/>
                    </a:ln>
                    <a:extLst>
                      <a:ext uri="{53640926-AAD7-44D8-BBD7-CCE9431645EC}">
                        <a14:shadowObscured xmlns:a14="http://schemas.microsoft.com/office/drawing/2010/main"/>
                      </a:ext>
                    </a:extLst>
                  </pic:spPr>
                </pic:pic>
              </a:graphicData>
            </a:graphic>
          </wp:inline>
        </w:drawing>
      </w:r>
    </w:p>
    <w:p w14:paraId="347DDC59" w14:textId="061E72EC" w:rsidR="005D0E34" w:rsidRPr="00786F38" w:rsidRDefault="005D0E34" w:rsidP="005D0E34">
      <w:pPr>
        <w:spacing w:after="0" w:line="240" w:lineRule="atLeast"/>
        <w:jc w:val="left"/>
        <w:rPr>
          <w:sz w:val="20"/>
          <w:szCs w:val="20"/>
        </w:rPr>
      </w:pPr>
      <w:r>
        <w:rPr>
          <w:sz w:val="20"/>
          <w:szCs w:val="20"/>
        </w:rPr>
        <w:t>Figura 12. Instituciones Integrantes Iberoamericanas</w:t>
      </w:r>
    </w:p>
    <w:p w14:paraId="0BB7C665" w14:textId="39BA36C6" w:rsidR="005D0E34" w:rsidRPr="005D0E34" w:rsidRDefault="005D0E34" w:rsidP="005D0E34">
      <w:pPr>
        <w:rPr>
          <w:sz w:val="18"/>
          <w:szCs w:val="18"/>
        </w:rPr>
      </w:pPr>
      <w:r w:rsidRPr="00786F38">
        <w:rPr>
          <w:sz w:val="18"/>
          <w:szCs w:val="18"/>
        </w:rPr>
        <w:t>Fuente</w:t>
      </w:r>
      <w:r>
        <w:rPr>
          <w:sz w:val="18"/>
          <w:szCs w:val="18"/>
        </w:rPr>
        <w:t xml:space="preserve">: </w:t>
      </w:r>
      <w:r w:rsidR="00530C8E">
        <w:rPr>
          <w:sz w:val="18"/>
          <w:szCs w:val="18"/>
        </w:rPr>
        <w:t xml:space="preserve">tomado de la página: </w:t>
      </w:r>
      <w:r w:rsidR="00530C8E">
        <w:rPr>
          <w:sz w:val="18"/>
          <w:szCs w:val="18"/>
        </w:rPr>
        <w:fldChar w:fldCharType="begin" w:fldLock="1"/>
      </w:r>
      <w:r w:rsidR="00F41113">
        <w:rPr>
          <w:sz w:val="18"/>
          <w:szCs w:val="18"/>
        </w:rPr>
        <w:instrText>ADDIN CSL_CITATION { "citationItems" : [ { "id" : "ITEM-1", "itemData" : { "URL" : "http://ocw.universia.net/es/instituciones-integrantes-iberoamericanas-opencourseware.php", "accessed" : { "date-parts" : [ [ "2017", "7", "7" ] ] }, "id" : "ITEM-1", "issued" : { "date-parts" : [ [ "0" ] ] }, "title" : "Instituciones integrantes iberoamericanas OPENCOURSEWARE Universia", "type" : "webpage" }, "uris" : [ "http://www.mendeley.com/documents/?uuid=aadbe8f9-7b44-3d13-a0c6-b98eceac4bba" ] } ], "mendeley" : { "formattedCitation" : "(\u201cInstituciones integrantes iberoamericanas OPENCOURSEWARE Universia,\u201d n.d.)", "manualFormatting" : "Instituciones integrantes iberoamericanas OPENCOURSEWARE Universia ", "plainTextFormattedCitation" : "(\u201cInstituciones integrantes iberoamericanas OPENCOURSEWARE Universia,\u201d n.d.)", "previouslyFormattedCitation" : "(\u201cInstituciones integrantes iberoamericanas OPENCOURSEWARE Universia,\u201d n.d.)" }, "properties" : { "noteIndex" : 0 }, "schema" : "https://github.com/citation-style-language/schema/raw/master/csl-citation.json" }</w:instrText>
      </w:r>
      <w:r w:rsidR="00530C8E">
        <w:rPr>
          <w:sz w:val="18"/>
          <w:szCs w:val="18"/>
        </w:rPr>
        <w:fldChar w:fldCharType="separate"/>
      </w:r>
      <w:r w:rsidR="00530C8E" w:rsidRPr="00530C8E">
        <w:rPr>
          <w:noProof/>
          <w:sz w:val="18"/>
          <w:szCs w:val="18"/>
        </w:rPr>
        <w:t>Instituciones integrantes iberoameri</w:t>
      </w:r>
      <w:r w:rsidR="000F2431">
        <w:rPr>
          <w:noProof/>
          <w:sz w:val="18"/>
          <w:szCs w:val="18"/>
        </w:rPr>
        <w:t>canas OPENCOURSEWARE Universia</w:t>
      </w:r>
      <w:r w:rsidR="00530C8E" w:rsidRPr="00530C8E">
        <w:rPr>
          <w:noProof/>
          <w:sz w:val="18"/>
          <w:szCs w:val="18"/>
        </w:rPr>
        <w:t xml:space="preserve"> </w:t>
      </w:r>
      <w:r w:rsidR="00530C8E">
        <w:rPr>
          <w:sz w:val="18"/>
          <w:szCs w:val="18"/>
        </w:rPr>
        <w:fldChar w:fldCharType="end"/>
      </w:r>
    </w:p>
    <w:p w14:paraId="27F48721" w14:textId="25E0C1DD" w:rsidR="00D345E4" w:rsidRPr="00B52514" w:rsidRDefault="009F3FEC" w:rsidP="009F3FEC">
      <w:pPr>
        <w:pStyle w:val="Ttulo2"/>
        <w:rPr>
          <w:lang w:val="en-US"/>
        </w:rPr>
      </w:pPr>
      <w:bookmarkStart w:id="51" w:name="_Toc486797682"/>
      <w:r w:rsidRPr="00B52514">
        <w:rPr>
          <w:lang w:val="en-US"/>
        </w:rPr>
        <w:lastRenderedPageBreak/>
        <w:t>Massive Online Open Courses</w:t>
      </w:r>
      <w:r w:rsidR="00E51F52" w:rsidRPr="00B52514">
        <w:rPr>
          <w:lang w:val="en-US"/>
        </w:rPr>
        <w:t xml:space="preserve"> (MOOC)</w:t>
      </w:r>
      <w:bookmarkEnd w:id="51"/>
    </w:p>
    <w:p w14:paraId="7F8D5EA5" w14:textId="63F38215" w:rsidR="00963A7D" w:rsidRDefault="000F3123" w:rsidP="009F3FEC">
      <w:r>
        <w:t xml:space="preserve">Los </w:t>
      </w:r>
      <w:proofErr w:type="spellStart"/>
      <w:r>
        <w:t>Massive</w:t>
      </w:r>
      <w:proofErr w:type="spellEnd"/>
      <w:r>
        <w:t xml:space="preserve"> Online Open </w:t>
      </w:r>
      <w:proofErr w:type="spellStart"/>
      <w:r>
        <w:t>Courses</w:t>
      </w:r>
      <w:proofErr w:type="spellEnd"/>
      <w:r>
        <w:t>, MOOC por sus siglas en inglés   o cursos online masivos y abiertos en español,</w:t>
      </w:r>
      <w:r w:rsidR="00963A7D">
        <w:t xml:space="preserve"> es un concepto que debe definir</w:t>
      </w:r>
      <w:r w:rsidR="00AB61CE">
        <w:t>se</w:t>
      </w:r>
      <w:r w:rsidR="00963A7D">
        <w:t xml:space="preserve"> ampliamente y diferenciar de otras implementaciones de cursos abiertos y en línea. Es por </w:t>
      </w:r>
      <w:r w:rsidR="0087650A">
        <w:t xml:space="preserve">eso que se ha lanzado </w:t>
      </w:r>
      <w:proofErr w:type="gramStart"/>
      <w:r w:rsidR="0087650A">
        <w:t>varias propuesta</w:t>
      </w:r>
      <w:proofErr w:type="gramEnd"/>
      <w:r w:rsidR="0087650A">
        <w:t xml:space="preserve"> a cerca de su definición, de las cuales se ha recopilado las versiones de HOME, ECO, </w:t>
      </w:r>
      <w:proofErr w:type="spellStart"/>
      <w:r w:rsidR="0087650A">
        <w:t>OpenupEd</w:t>
      </w:r>
      <w:proofErr w:type="spellEnd"/>
      <w:r w:rsidR="0087650A">
        <w:t xml:space="preserve"> y en marzo de 2015 publican una definición ligeramente mejorada que se presenta a continuación</w:t>
      </w:r>
      <w:r w:rsidR="00D20C06">
        <w:t>:</w:t>
      </w:r>
    </w:p>
    <w:p w14:paraId="2C820637" w14:textId="3EB1AE01" w:rsidR="00750F32" w:rsidRDefault="0087650A" w:rsidP="00AE0144">
      <w:r>
        <w:t>Los MOOC son cursos diseñados para un gran números de participantes,</w:t>
      </w:r>
      <w:r w:rsidRPr="0087650A">
        <w:t xml:space="preserve"> </w:t>
      </w:r>
      <w:r>
        <w:t>a los que puede acceder cualquier persona, en cualquier lugar, siempre y cuando tengan conexión a Internet, estén abiertos a todos, sin calificaciones de entrada y ofrezcan una experiencia completa en línea y  gratuita.</w:t>
      </w:r>
      <w:r w:rsidR="00D20C06">
        <w:fldChar w:fldCharType="begin" w:fldLock="1"/>
      </w:r>
      <w:r w:rsidR="00D553ED">
        <w:instrText>ADDIN CSL_CITATION { "citationItems" : [ { "id" : "ITEM-1", "itemData" : { "author" : [ { "dropping-particle" : "", "family" : "HOME", "given" : "", "non-dropping-particle" : "", "parse-names" : false, "suffix" : "" }, { "dropping-particle" : "", "family" : "OpenupEd", "given" : "", "non-dropping-particle" : "", "parse-names" : false, "suffix" : "" }, { "dropping-particle" : "", "family" : "ECO", "given" : "", "non-dropping-particle" : "", "parse-names" : false, "suffix" : "" } ], "id" : "ITEM-1", "issue" : "March", "issued" : { "date-parts" : [ [ "2015" ] ] }, "page" : "1-5", "title" : "Definition Massive Open Online Courses ( MOOCs )", "type" : "article-journal" }, "locator" : "1", "uris" : [ "http://www.mendeley.com/documents/?uuid=6b826fbe-b182-4c56-8c5f-4dc2db753a1c" ] } ], "mendeley" : { "formattedCitation" : "(HOME, OpenupEd, &amp; ECO, 2015, p. 1)", "plainTextFormattedCitation" : "(HOME, OpenupEd, &amp; ECO, 2015, p. 1)", "previouslyFormattedCitation" : "(HOME, OpenupEd, &amp; ECO, 2015, p. 1)" }, "properties" : { "noteIndex" : 0 }, "schema" : "https://github.com/citation-style-language/schema/raw/master/csl-citation.json" }</w:instrText>
      </w:r>
      <w:r w:rsidR="00D20C06">
        <w:fldChar w:fldCharType="separate"/>
      </w:r>
      <w:r w:rsidR="00D20C06" w:rsidRPr="00D20C06">
        <w:rPr>
          <w:noProof/>
        </w:rPr>
        <w:t>(HOME, OpenupEd, &amp; ECO, 2015, p. 1)</w:t>
      </w:r>
      <w:r w:rsidR="00D20C06">
        <w:fldChar w:fldCharType="end"/>
      </w:r>
    </w:p>
    <w:p w14:paraId="6064EB6D" w14:textId="33C82E4A" w:rsidR="00BE6F03" w:rsidRDefault="00BE6F03" w:rsidP="003013D6">
      <w:pPr>
        <w:spacing w:line="240" w:lineRule="atLeast"/>
        <w:jc w:val="left"/>
        <w:rPr>
          <w:sz w:val="20"/>
          <w:szCs w:val="20"/>
        </w:rPr>
      </w:pPr>
      <w:r w:rsidRPr="00955806">
        <w:rPr>
          <w:sz w:val="20"/>
          <w:szCs w:val="20"/>
        </w:rPr>
        <w:t xml:space="preserve">Tabla </w:t>
      </w:r>
      <w:r w:rsidR="00730395">
        <w:rPr>
          <w:sz w:val="20"/>
          <w:szCs w:val="20"/>
        </w:rPr>
        <w:t>2</w:t>
      </w:r>
      <w:r>
        <w:rPr>
          <w:sz w:val="20"/>
          <w:szCs w:val="20"/>
        </w:rPr>
        <w:t xml:space="preserve"> Criterios de diferentes dimensiones de la definición de MOOC propuesta</w:t>
      </w:r>
    </w:p>
    <w:tbl>
      <w:tblPr>
        <w:tblW w:w="8709" w:type="dxa"/>
        <w:tblInd w:w="75" w:type="dxa"/>
        <w:tblCellMar>
          <w:left w:w="70" w:type="dxa"/>
          <w:right w:w="70" w:type="dxa"/>
        </w:tblCellMar>
        <w:tblLook w:val="04A0" w:firstRow="1" w:lastRow="0" w:firstColumn="1" w:lastColumn="0" w:noHBand="0" w:noVBand="1"/>
      </w:tblPr>
      <w:tblGrid>
        <w:gridCol w:w="360"/>
        <w:gridCol w:w="919"/>
        <w:gridCol w:w="3460"/>
        <w:gridCol w:w="3970"/>
      </w:tblGrid>
      <w:tr w:rsidR="00BE6F03" w:rsidRPr="00BE6F03" w14:paraId="1D9625B5" w14:textId="77777777" w:rsidTr="00992955">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133D2" w14:textId="77777777" w:rsidR="00BE6F03" w:rsidRPr="00BE6F03" w:rsidRDefault="00BE6F03" w:rsidP="007F0D82">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single" w:sz="4" w:space="0" w:color="auto"/>
              <w:left w:val="nil"/>
              <w:bottom w:val="single" w:sz="4" w:space="0" w:color="auto"/>
              <w:right w:val="single" w:sz="4" w:space="0" w:color="auto"/>
            </w:tcBorders>
            <w:shd w:val="clear" w:color="auto" w:fill="auto"/>
            <w:noWrap/>
            <w:vAlign w:val="bottom"/>
            <w:hideMark/>
          </w:tcPr>
          <w:p w14:paraId="3BCDDAC7" w14:textId="77777777" w:rsidR="00BE6F03" w:rsidRPr="00BE6F03" w:rsidRDefault="00BE6F03" w:rsidP="007F0D82">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single" w:sz="4" w:space="0" w:color="auto"/>
              <w:left w:val="nil"/>
              <w:bottom w:val="single" w:sz="4" w:space="0" w:color="auto"/>
              <w:right w:val="single" w:sz="4" w:space="0" w:color="auto"/>
            </w:tcBorders>
            <w:shd w:val="clear" w:color="auto" w:fill="auto"/>
            <w:noWrap/>
            <w:vAlign w:val="bottom"/>
            <w:hideMark/>
          </w:tcPr>
          <w:p w14:paraId="634ED5D0" w14:textId="700A1987" w:rsidR="00BE6F03" w:rsidRPr="00BE6F03" w:rsidRDefault="00AB61CE" w:rsidP="007F0D82">
            <w:pPr>
              <w:spacing w:after="0" w:line="240" w:lineRule="auto"/>
              <w:jc w:val="left"/>
              <w:rPr>
                <w:rFonts w:eastAsia="Times New Roman" w:cs="Arial"/>
                <w:b/>
                <w:bCs/>
                <w:color w:val="000000"/>
                <w:sz w:val="20"/>
                <w:szCs w:val="20"/>
                <w:lang w:val="es-EC" w:eastAsia="es-EC"/>
              </w:rPr>
            </w:pPr>
            <w:r w:rsidRPr="00BE6F03">
              <w:rPr>
                <w:rFonts w:eastAsia="Times New Roman" w:cs="Arial"/>
                <w:b/>
                <w:bCs/>
                <w:color w:val="000000"/>
                <w:sz w:val="20"/>
                <w:szCs w:val="20"/>
                <w:lang w:val="es-EC" w:eastAsia="es-EC"/>
              </w:rPr>
              <w:t>Dimensión</w:t>
            </w:r>
            <w:r w:rsidR="00BE6F03" w:rsidRPr="00BE6F03">
              <w:rPr>
                <w:rFonts w:eastAsia="Times New Roman" w:cs="Arial"/>
                <w:b/>
                <w:bCs/>
                <w:color w:val="000000"/>
                <w:sz w:val="20"/>
                <w:szCs w:val="20"/>
                <w:lang w:val="es-EC" w:eastAsia="es-EC"/>
              </w:rPr>
              <w:t xml:space="preserve"> de</w:t>
            </w:r>
            <w:r>
              <w:rPr>
                <w:rFonts w:eastAsia="Times New Roman" w:cs="Arial"/>
                <w:b/>
                <w:bCs/>
                <w:color w:val="000000"/>
                <w:sz w:val="20"/>
                <w:szCs w:val="20"/>
                <w:lang w:val="es-EC" w:eastAsia="es-EC"/>
              </w:rPr>
              <w:t xml:space="preserve"> la</w:t>
            </w:r>
            <w:r w:rsidR="00BE6F03" w:rsidRPr="00BE6F03">
              <w:rPr>
                <w:rFonts w:eastAsia="Times New Roman" w:cs="Arial"/>
                <w:b/>
                <w:bCs/>
                <w:color w:val="000000"/>
                <w:sz w:val="20"/>
                <w:szCs w:val="20"/>
                <w:lang w:val="es-EC" w:eastAsia="es-EC"/>
              </w:rPr>
              <w:t xml:space="preserve"> </w:t>
            </w:r>
            <w:r w:rsidRPr="00BE6F03">
              <w:rPr>
                <w:rFonts w:eastAsia="Times New Roman" w:cs="Arial"/>
                <w:b/>
                <w:bCs/>
                <w:color w:val="000000"/>
                <w:sz w:val="20"/>
                <w:szCs w:val="20"/>
                <w:lang w:val="es-EC" w:eastAsia="es-EC"/>
              </w:rPr>
              <w:t>definición</w:t>
            </w:r>
            <w:r w:rsidR="00BE6F03" w:rsidRPr="00BE6F03">
              <w:rPr>
                <w:rFonts w:eastAsia="Times New Roman" w:cs="Arial"/>
                <w:b/>
                <w:bCs/>
                <w:color w:val="000000"/>
                <w:sz w:val="20"/>
                <w:szCs w:val="20"/>
                <w:lang w:val="es-EC" w:eastAsia="es-EC"/>
              </w:rPr>
              <w:t xml:space="preserve"> de MOOC</w:t>
            </w:r>
          </w:p>
        </w:tc>
        <w:tc>
          <w:tcPr>
            <w:tcW w:w="3970" w:type="dxa"/>
            <w:tcBorders>
              <w:top w:val="single" w:sz="4" w:space="0" w:color="auto"/>
              <w:left w:val="nil"/>
              <w:bottom w:val="single" w:sz="4" w:space="0" w:color="auto"/>
              <w:right w:val="single" w:sz="4" w:space="0" w:color="auto"/>
            </w:tcBorders>
            <w:shd w:val="clear" w:color="auto" w:fill="auto"/>
            <w:noWrap/>
            <w:vAlign w:val="bottom"/>
            <w:hideMark/>
          </w:tcPr>
          <w:p w14:paraId="626D7E60" w14:textId="77777777" w:rsidR="00BE6F03" w:rsidRPr="00BE6F03" w:rsidRDefault="00BE6F03" w:rsidP="007F0D82">
            <w:pPr>
              <w:spacing w:after="0" w:line="240" w:lineRule="auto"/>
              <w:jc w:val="left"/>
              <w:rPr>
                <w:rFonts w:eastAsia="Times New Roman" w:cs="Arial"/>
                <w:b/>
                <w:bCs/>
                <w:color w:val="000000"/>
                <w:sz w:val="20"/>
                <w:szCs w:val="20"/>
                <w:lang w:val="es-EC" w:eastAsia="es-EC"/>
              </w:rPr>
            </w:pPr>
            <w:r w:rsidRPr="00BE6F03">
              <w:rPr>
                <w:rFonts w:eastAsia="Times New Roman" w:cs="Arial"/>
                <w:b/>
                <w:bCs/>
                <w:color w:val="000000"/>
                <w:sz w:val="20"/>
                <w:szCs w:val="20"/>
                <w:lang w:val="es-EC" w:eastAsia="es-EC"/>
              </w:rPr>
              <w:t>Criterio para decidir un MOOC</w:t>
            </w:r>
          </w:p>
        </w:tc>
      </w:tr>
      <w:tr w:rsidR="00BE6F03" w:rsidRPr="00BE6F03" w14:paraId="4D28E9E1" w14:textId="77777777" w:rsidTr="00992955">
        <w:trPr>
          <w:trHeight w:val="975"/>
        </w:trPr>
        <w:tc>
          <w:tcPr>
            <w:tcW w:w="360" w:type="dxa"/>
            <w:tcBorders>
              <w:top w:val="nil"/>
              <w:left w:val="single" w:sz="4" w:space="0" w:color="auto"/>
              <w:bottom w:val="nil"/>
              <w:right w:val="single" w:sz="4" w:space="0" w:color="auto"/>
            </w:tcBorders>
            <w:shd w:val="clear" w:color="auto" w:fill="auto"/>
            <w:noWrap/>
            <w:vAlign w:val="bottom"/>
            <w:hideMark/>
          </w:tcPr>
          <w:p w14:paraId="24315BC2"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M</w:t>
            </w:r>
          </w:p>
        </w:tc>
        <w:tc>
          <w:tcPr>
            <w:tcW w:w="919" w:type="dxa"/>
            <w:tcBorders>
              <w:top w:val="nil"/>
              <w:left w:val="nil"/>
              <w:bottom w:val="nil"/>
              <w:right w:val="single" w:sz="4" w:space="0" w:color="auto"/>
            </w:tcBorders>
            <w:shd w:val="clear" w:color="auto" w:fill="auto"/>
            <w:noWrap/>
            <w:vAlign w:val="bottom"/>
            <w:hideMark/>
          </w:tcPr>
          <w:p w14:paraId="1499F480" w14:textId="77777777" w:rsidR="00BE6F03" w:rsidRPr="00BE6F03" w:rsidRDefault="00BE6F03" w:rsidP="00BE6F03">
            <w:pPr>
              <w:spacing w:after="0" w:line="240" w:lineRule="auto"/>
              <w:jc w:val="left"/>
              <w:rPr>
                <w:rFonts w:eastAsia="Times New Roman" w:cs="Arial"/>
                <w:b/>
                <w:color w:val="000000"/>
                <w:sz w:val="20"/>
                <w:szCs w:val="20"/>
                <w:lang w:val="es-EC" w:eastAsia="es-EC"/>
              </w:rPr>
            </w:pPr>
            <w:proofErr w:type="spellStart"/>
            <w:r w:rsidRPr="00BE6F03">
              <w:rPr>
                <w:rFonts w:eastAsia="Times New Roman" w:cs="Arial"/>
                <w:b/>
                <w:color w:val="000000"/>
                <w:sz w:val="20"/>
                <w:szCs w:val="20"/>
                <w:lang w:val="es-EC" w:eastAsia="es-EC"/>
              </w:rPr>
              <w:t>Massive</w:t>
            </w:r>
            <w:proofErr w:type="spellEnd"/>
          </w:p>
        </w:tc>
        <w:tc>
          <w:tcPr>
            <w:tcW w:w="3460" w:type="dxa"/>
            <w:tcBorders>
              <w:top w:val="nil"/>
              <w:left w:val="nil"/>
              <w:bottom w:val="nil"/>
              <w:right w:val="single" w:sz="4" w:space="0" w:color="auto"/>
            </w:tcBorders>
            <w:shd w:val="clear" w:color="auto" w:fill="auto"/>
            <w:vAlign w:val="bottom"/>
            <w:hideMark/>
          </w:tcPr>
          <w:p w14:paraId="71458FD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Un curso en línea diseñado para un gran número de participantes</w:t>
            </w:r>
          </w:p>
        </w:tc>
        <w:tc>
          <w:tcPr>
            <w:tcW w:w="3970" w:type="dxa"/>
            <w:tcBorders>
              <w:top w:val="nil"/>
              <w:left w:val="nil"/>
              <w:bottom w:val="nil"/>
              <w:right w:val="single" w:sz="4" w:space="0" w:color="auto"/>
            </w:tcBorders>
            <w:shd w:val="clear" w:color="auto" w:fill="auto"/>
            <w:vAlign w:val="bottom"/>
            <w:hideMark/>
          </w:tcPr>
          <w:p w14:paraId="14AD086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El número de participantes es mayor que el que se puede enseñar en una situación "normal" de la clase de la escuela / universidad (&gt; 150 = número de </w:t>
            </w:r>
            <w:proofErr w:type="spellStart"/>
            <w:r w:rsidRPr="00BE6F03">
              <w:rPr>
                <w:rFonts w:eastAsia="Times New Roman" w:cs="Arial"/>
                <w:color w:val="000000"/>
                <w:sz w:val="20"/>
                <w:szCs w:val="20"/>
                <w:lang w:val="es-EC" w:eastAsia="es-EC"/>
              </w:rPr>
              <w:t>Dunbar</w:t>
            </w:r>
            <w:proofErr w:type="spellEnd"/>
            <w:r w:rsidRPr="00BE6F03">
              <w:rPr>
                <w:rFonts w:eastAsia="Times New Roman" w:cs="Arial"/>
                <w:color w:val="000000"/>
                <w:sz w:val="20"/>
                <w:szCs w:val="20"/>
                <w:lang w:val="es-EC" w:eastAsia="es-EC"/>
              </w:rPr>
              <w:t>)</w:t>
            </w:r>
          </w:p>
        </w:tc>
      </w:tr>
      <w:tr w:rsidR="00BE6F03" w:rsidRPr="00BE6F03" w14:paraId="64DE0093" w14:textId="77777777" w:rsidTr="00992955">
        <w:trPr>
          <w:trHeight w:val="1215"/>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5A143F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nil"/>
              <w:left w:val="nil"/>
              <w:bottom w:val="single" w:sz="4" w:space="0" w:color="auto"/>
              <w:right w:val="single" w:sz="4" w:space="0" w:color="auto"/>
            </w:tcBorders>
            <w:shd w:val="clear" w:color="auto" w:fill="auto"/>
            <w:noWrap/>
            <w:vAlign w:val="bottom"/>
            <w:hideMark/>
          </w:tcPr>
          <w:p w14:paraId="06BA264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noWrap/>
            <w:vAlign w:val="bottom"/>
            <w:hideMark/>
          </w:tcPr>
          <w:p w14:paraId="2E5BB58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single" w:sz="4" w:space="0" w:color="auto"/>
              <w:right w:val="single" w:sz="4" w:space="0" w:color="auto"/>
            </w:tcBorders>
            <w:shd w:val="clear" w:color="auto" w:fill="auto"/>
            <w:vAlign w:val="bottom"/>
            <w:hideMark/>
          </w:tcPr>
          <w:p w14:paraId="0F4F00C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modelo (pedagógico del curso) es tal que los esfuerzos de todos los servicios (Incluyendo el personal académico en tutoría, exámenes, etc.) no aumenta significativamente a medida que aumenta el número de participantes.</w:t>
            </w:r>
          </w:p>
        </w:tc>
      </w:tr>
      <w:tr w:rsidR="00BE6F03" w:rsidRPr="00BE6F03" w14:paraId="6449D430" w14:textId="77777777" w:rsidTr="00992955">
        <w:trPr>
          <w:trHeight w:val="975"/>
        </w:trPr>
        <w:tc>
          <w:tcPr>
            <w:tcW w:w="360" w:type="dxa"/>
            <w:tcBorders>
              <w:top w:val="single" w:sz="4" w:space="0" w:color="auto"/>
              <w:left w:val="single" w:sz="4" w:space="0" w:color="auto"/>
              <w:right w:val="single" w:sz="4" w:space="0" w:color="auto"/>
            </w:tcBorders>
            <w:shd w:val="clear" w:color="auto" w:fill="auto"/>
            <w:noWrap/>
            <w:vAlign w:val="bottom"/>
            <w:hideMark/>
          </w:tcPr>
          <w:p w14:paraId="33C8F446"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w:t>
            </w:r>
          </w:p>
        </w:tc>
        <w:tc>
          <w:tcPr>
            <w:tcW w:w="919" w:type="dxa"/>
            <w:tcBorders>
              <w:top w:val="single" w:sz="4" w:space="0" w:color="auto"/>
              <w:left w:val="single" w:sz="4" w:space="0" w:color="auto"/>
              <w:right w:val="single" w:sz="4" w:space="0" w:color="auto"/>
            </w:tcBorders>
            <w:shd w:val="clear" w:color="auto" w:fill="auto"/>
            <w:noWrap/>
            <w:vAlign w:val="bottom"/>
            <w:hideMark/>
          </w:tcPr>
          <w:p w14:paraId="3F4FF859"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pen</w:t>
            </w:r>
          </w:p>
        </w:tc>
        <w:tc>
          <w:tcPr>
            <w:tcW w:w="3460" w:type="dxa"/>
            <w:tcBorders>
              <w:top w:val="nil"/>
              <w:left w:val="single" w:sz="4" w:space="0" w:color="auto"/>
              <w:bottom w:val="nil"/>
              <w:right w:val="single" w:sz="4" w:space="0" w:color="auto"/>
            </w:tcBorders>
            <w:shd w:val="clear" w:color="auto" w:fill="auto"/>
            <w:vAlign w:val="bottom"/>
            <w:hideMark/>
          </w:tcPr>
          <w:p w14:paraId="79F73CC7" w14:textId="35C2F141"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Curso puede ser accedido por (casi) cualquier persona en cualquier lugar siempre y cuando ten</w:t>
            </w:r>
            <w:r w:rsidR="00426A6A">
              <w:rPr>
                <w:rFonts w:eastAsia="Times New Roman" w:cs="Arial"/>
                <w:color w:val="000000"/>
                <w:sz w:val="20"/>
                <w:szCs w:val="20"/>
                <w:lang w:val="es-EC" w:eastAsia="es-EC"/>
              </w:rPr>
              <w:t xml:space="preserve">gan una conexión a Internet. </w:t>
            </w:r>
          </w:p>
        </w:tc>
        <w:tc>
          <w:tcPr>
            <w:tcW w:w="3970" w:type="dxa"/>
            <w:tcBorders>
              <w:top w:val="nil"/>
              <w:left w:val="nil"/>
              <w:bottom w:val="nil"/>
              <w:right w:val="single" w:sz="4" w:space="0" w:color="auto"/>
            </w:tcBorders>
            <w:shd w:val="clear" w:color="auto" w:fill="auto"/>
            <w:vAlign w:val="bottom"/>
            <w:hideMark/>
          </w:tcPr>
          <w:p w14:paraId="1CE3A551" w14:textId="3EF299B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Curso accesible a (casi) todas las</w:t>
            </w:r>
            <w:r w:rsidR="00426A6A">
              <w:rPr>
                <w:rFonts w:eastAsia="Times New Roman" w:cs="Arial"/>
                <w:color w:val="000000"/>
                <w:sz w:val="20"/>
                <w:szCs w:val="20"/>
                <w:lang w:val="es-EC" w:eastAsia="es-EC"/>
              </w:rPr>
              <w:t xml:space="preserve"> personas sin limitaciones. </w:t>
            </w:r>
          </w:p>
        </w:tc>
      </w:tr>
      <w:tr w:rsidR="00BE6F03" w:rsidRPr="00BE6F03" w14:paraId="3A42F068" w14:textId="77777777" w:rsidTr="00992955">
        <w:trPr>
          <w:trHeight w:val="495"/>
        </w:trPr>
        <w:tc>
          <w:tcPr>
            <w:tcW w:w="360" w:type="dxa"/>
            <w:tcBorders>
              <w:top w:val="nil"/>
              <w:left w:val="single" w:sz="4" w:space="0" w:color="auto"/>
              <w:right w:val="single" w:sz="4" w:space="0" w:color="auto"/>
            </w:tcBorders>
            <w:shd w:val="clear" w:color="auto" w:fill="auto"/>
            <w:noWrap/>
            <w:vAlign w:val="bottom"/>
            <w:hideMark/>
          </w:tcPr>
          <w:p w14:paraId="7F5E256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single" w:sz="4" w:space="0" w:color="auto"/>
              <w:right w:val="single" w:sz="4" w:space="0" w:color="auto"/>
            </w:tcBorders>
            <w:shd w:val="clear" w:color="auto" w:fill="auto"/>
            <w:noWrap/>
            <w:vAlign w:val="bottom"/>
            <w:hideMark/>
          </w:tcPr>
          <w:p w14:paraId="59CCE25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nil"/>
              <w:right w:val="single" w:sz="4" w:space="0" w:color="auto"/>
            </w:tcBorders>
            <w:shd w:val="clear" w:color="auto" w:fill="auto"/>
            <w:noWrap/>
            <w:vAlign w:val="bottom"/>
            <w:hideMark/>
          </w:tcPr>
          <w:p w14:paraId="2412FC7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nil"/>
              <w:right w:val="single" w:sz="4" w:space="0" w:color="auto"/>
            </w:tcBorders>
            <w:shd w:val="clear" w:color="auto" w:fill="auto"/>
            <w:vAlign w:val="bottom"/>
            <w:hideMark/>
          </w:tcPr>
          <w:p w14:paraId="076B4BAD" w14:textId="2328B7F8"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Por lo menos el contenido del </w:t>
            </w:r>
            <w:r w:rsidR="00426A6A">
              <w:rPr>
                <w:rFonts w:eastAsia="Times New Roman" w:cs="Arial"/>
                <w:color w:val="000000"/>
                <w:sz w:val="20"/>
                <w:szCs w:val="20"/>
                <w:lang w:val="es-EC" w:eastAsia="es-EC"/>
              </w:rPr>
              <w:t xml:space="preserve">curso es siempre accesible </w:t>
            </w:r>
          </w:p>
        </w:tc>
      </w:tr>
      <w:tr w:rsidR="00BE6F03" w:rsidRPr="00BE6F03" w14:paraId="41C33F83"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350DA75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67D97B1C"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noWrap/>
            <w:vAlign w:val="bottom"/>
            <w:hideMark/>
          </w:tcPr>
          <w:p w14:paraId="1D54DE7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single" w:sz="4" w:space="0" w:color="auto"/>
              <w:right w:val="single" w:sz="4" w:space="0" w:color="auto"/>
            </w:tcBorders>
            <w:shd w:val="clear" w:color="auto" w:fill="auto"/>
            <w:vAlign w:val="bottom"/>
            <w:hideMark/>
          </w:tcPr>
          <w:p w14:paraId="5BE6D69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curso se puede acceder en cualquier lugar siempre y cuando tengan una conexión a Internet</w:t>
            </w:r>
          </w:p>
        </w:tc>
      </w:tr>
      <w:tr w:rsidR="00BE6F03" w:rsidRPr="00BE6F03" w14:paraId="140FF248" w14:textId="77777777" w:rsidTr="00992955">
        <w:trPr>
          <w:trHeight w:val="1695"/>
        </w:trPr>
        <w:tc>
          <w:tcPr>
            <w:tcW w:w="360" w:type="dxa"/>
            <w:tcBorders>
              <w:left w:val="single" w:sz="4" w:space="0" w:color="auto"/>
              <w:right w:val="single" w:sz="4" w:space="0" w:color="auto"/>
            </w:tcBorders>
            <w:shd w:val="clear" w:color="auto" w:fill="auto"/>
            <w:noWrap/>
            <w:vAlign w:val="bottom"/>
            <w:hideMark/>
          </w:tcPr>
          <w:p w14:paraId="7A686A9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2CD1EA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21EE987" w14:textId="19BE4112"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Abierto como en libert</w:t>
            </w:r>
            <w:r w:rsidR="00426A6A">
              <w:rPr>
                <w:rFonts w:eastAsia="Times New Roman" w:cs="Arial"/>
                <w:color w:val="000000"/>
                <w:sz w:val="20"/>
                <w:szCs w:val="20"/>
                <w:lang w:val="es-EC" w:eastAsia="es-EC"/>
              </w:rPr>
              <w:t xml:space="preserve">ad de lugar, ritmo y tiempo. </w:t>
            </w:r>
          </w:p>
        </w:tc>
        <w:tc>
          <w:tcPr>
            <w:tcW w:w="3970" w:type="dxa"/>
            <w:tcBorders>
              <w:top w:val="nil"/>
              <w:left w:val="nil"/>
              <w:bottom w:val="single" w:sz="4" w:space="0" w:color="auto"/>
              <w:right w:val="single" w:sz="4" w:space="0" w:color="auto"/>
            </w:tcBorders>
            <w:shd w:val="clear" w:color="auto" w:fill="auto"/>
            <w:vAlign w:val="bottom"/>
            <w:hideMark/>
          </w:tcPr>
          <w:p w14:paraId="56F1C49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La mayoría de los </w:t>
            </w:r>
            <w:proofErr w:type="spellStart"/>
            <w:r w:rsidRPr="00BE6F03">
              <w:rPr>
                <w:rFonts w:eastAsia="Times New Roman" w:cs="Arial"/>
                <w:color w:val="000000"/>
                <w:sz w:val="20"/>
                <w:szCs w:val="20"/>
                <w:lang w:val="es-EC" w:eastAsia="es-EC"/>
              </w:rPr>
              <w:t>MOOCs</w:t>
            </w:r>
            <w:proofErr w:type="spellEnd"/>
            <w:r w:rsidRPr="00BE6F03">
              <w:rPr>
                <w:rFonts w:eastAsia="Times New Roman" w:cs="Arial"/>
                <w:color w:val="000000"/>
                <w:sz w:val="20"/>
                <w:szCs w:val="20"/>
                <w:lang w:val="es-EC" w:eastAsia="es-EC"/>
              </w:rPr>
              <w:t xml:space="preserve"> tienen actualmente una fecha fija de inicio y finalización y, como tales, no están abiertos en el ritmo o en el tiempo. A continuación, un ritmo predefinido y / o una fecha de inicio fija y una fecha de finalización no se consideran un criterio explícito para distinguir entre </w:t>
            </w:r>
            <w:proofErr w:type="spellStart"/>
            <w:r w:rsidRPr="00BE6F03">
              <w:rPr>
                <w:rFonts w:eastAsia="Times New Roman" w:cs="Arial"/>
                <w:color w:val="000000"/>
                <w:sz w:val="20"/>
                <w:szCs w:val="20"/>
                <w:lang w:val="es-EC" w:eastAsia="es-EC"/>
              </w:rPr>
              <w:t>MOOCs</w:t>
            </w:r>
            <w:proofErr w:type="spellEnd"/>
            <w:r w:rsidRPr="00BE6F03">
              <w:rPr>
                <w:rFonts w:eastAsia="Times New Roman" w:cs="Arial"/>
                <w:color w:val="000000"/>
                <w:sz w:val="20"/>
                <w:szCs w:val="20"/>
                <w:lang w:val="es-EC" w:eastAsia="es-EC"/>
              </w:rPr>
              <w:t xml:space="preserve"> y otros tipos de cursos.</w:t>
            </w:r>
          </w:p>
        </w:tc>
      </w:tr>
      <w:tr w:rsidR="00BE6F03" w:rsidRPr="00BE6F03" w14:paraId="7B77257A"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42CE7FA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07053A0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E8F4BF8" w14:textId="6671E7BE"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Abierto a todos si</w:t>
            </w:r>
            <w:r w:rsidR="00426A6A">
              <w:rPr>
                <w:rFonts w:eastAsia="Times New Roman" w:cs="Arial"/>
                <w:color w:val="000000"/>
                <w:sz w:val="20"/>
                <w:szCs w:val="20"/>
                <w:lang w:val="es-EC" w:eastAsia="es-EC"/>
              </w:rPr>
              <w:t xml:space="preserve">n calificaciones de entrada. </w:t>
            </w:r>
          </w:p>
        </w:tc>
        <w:tc>
          <w:tcPr>
            <w:tcW w:w="3970" w:type="dxa"/>
            <w:tcBorders>
              <w:top w:val="nil"/>
              <w:left w:val="nil"/>
              <w:bottom w:val="single" w:sz="4" w:space="0" w:color="auto"/>
              <w:right w:val="single" w:sz="4" w:space="0" w:color="auto"/>
            </w:tcBorders>
            <w:shd w:val="clear" w:color="auto" w:fill="auto"/>
            <w:vAlign w:val="bottom"/>
            <w:hideMark/>
          </w:tcPr>
          <w:p w14:paraId="0A6262D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No se requieren diplomas o titulaciones para participar en el curso en línea.</w:t>
            </w:r>
          </w:p>
        </w:tc>
      </w:tr>
      <w:tr w:rsidR="00BE6F03" w:rsidRPr="00BE6F03" w14:paraId="58E6C65D" w14:textId="77777777" w:rsidTr="00992955">
        <w:trPr>
          <w:trHeight w:val="495"/>
        </w:trPr>
        <w:tc>
          <w:tcPr>
            <w:tcW w:w="360" w:type="dxa"/>
            <w:tcBorders>
              <w:left w:val="single" w:sz="4" w:space="0" w:color="auto"/>
              <w:bottom w:val="single" w:sz="4" w:space="0" w:color="auto"/>
              <w:right w:val="single" w:sz="4" w:space="0" w:color="auto"/>
            </w:tcBorders>
            <w:shd w:val="clear" w:color="auto" w:fill="auto"/>
            <w:noWrap/>
            <w:vAlign w:val="bottom"/>
            <w:hideMark/>
          </w:tcPr>
          <w:p w14:paraId="24E5A2D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lastRenderedPageBreak/>
              <w:t> </w:t>
            </w:r>
          </w:p>
        </w:tc>
        <w:tc>
          <w:tcPr>
            <w:tcW w:w="919" w:type="dxa"/>
            <w:tcBorders>
              <w:left w:val="nil"/>
              <w:bottom w:val="single" w:sz="4" w:space="0" w:color="auto"/>
              <w:right w:val="single" w:sz="4" w:space="0" w:color="auto"/>
            </w:tcBorders>
            <w:shd w:val="clear" w:color="auto" w:fill="auto"/>
            <w:noWrap/>
            <w:vAlign w:val="bottom"/>
            <w:hideMark/>
          </w:tcPr>
          <w:p w14:paraId="18A4228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BCDD036" w14:textId="7BC3540A"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Curso puede ser </w:t>
            </w:r>
            <w:r w:rsidR="00426A6A">
              <w:rPr>
                <w:rFonts w:eastAsia="Times New Roman" w:cs="Arial"/>
                <w:color w:val="000000"/>
                <w:sz w:val="20"/>
                <w:szCs w:val="20"/>
                <w:lang w:val="es-EC" w:eastAsia="es-EC"/>
              </w:rPr>
              <w:t>completado de forma gratuita</w:t>
            </w:r>
          </w:p>
        </w:tc>
        <w:tc>
          <w:tcPr>
            <w:tcW w:w="3970" w:type="dxa"/>
            <w:tcBorders>
              <w:top w:val="nil"/>
              <w:left w:val="nil"/>
              <w:bottom w:val="single" w:sz="4" w:space="0" w:color="auto"/>
              <w:right w:val="single" w:sz="4" w:space="0" w:color="auto"/>
            </w:tcBorders>
            <w:shd w:val="clear" w:color="auto" w:fill="auto"/>
            <w:vAlign w:val="bottom"/>
            <w:hideMark/>
          </w:tcPr>
          <w:p w14:paraId="51B99DC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xperiencia completa del curso sin ningún costo para los participantes</w:t>
            </w:r>
          </w:p>
        </w:tc>
      </w:tr>
      <w:tr w:rsidR="00BE6F03" w:rsidRPr="00BE6F03" w14:paraId="62F2B9F6" w14:textId="77777777" w:rsidTr="00992955">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854CD48"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w:t>
            </w:r>
          </w:p>
        </w:tc>
        <w:tc>
          <w:tcPr>
            <w:tcW w:w="919" w:type="dxa"/>
            <w:tcBorders>
              <w:top w:val="nil"/>
              <w:left w:val="nil"/>
              <w:bottom w:val="single" w:sz="4" w:space="0" w:color="auto"/>
              <w:right w:val="single" w:sz="4" w:space="0" w:color="auto"/>
            </w:tcBorders>
            <w:shd w:val="clear" w:color="auto" w:fill="auto"/>
            <w:noWrap/>
            <w:vAlign w:val="bottom"/>
            <w:hideMark/>
          </w:tcPr>
          <w:p w14:paraId="5854016C"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nline</w:t>
            </w:r>
          </w:p>
        </w:tc>
        <w:tc>
          <w:tcPr>
            <w:tcW w:w="3460" w:type="dxa"/>
            <w:tcBorders>
              <w:top w:val="nil"/>
              <w:left w:val="nil"/>
              <w:bottom w:val="single" w:sz="4" w:space="0" w:color="auto"/>
              <w:right w:val="single" w:sz="4" w:space="0" w:color="auto"/>
            </w:tcBorders>
            <w:shd w:val="clear" w:color="auto" w:fill="auto"/>
            <w:noWrap/>
            <w:vAlign w:val="bottom"/>
            <w:hideMark/>
          </w:tcPr>
          <w:p w14:paraId="29C763E7" w14:textId="232200B3" w:rsidR="00BE6F03" w:rsidRPr="00BE6F03" w:rsidRDefault="00426A6A" w:rsidP="00BE6F03">
            <w:pPr>
              <w:spacing w:after="0" w:line="240" w:lineRule="auto"/>
              <w:jc w:val="left"/>
              <w:rPr>
                <w:rFonts w:eastAsia="Times New Roman" w:cs="Arial"/>
                <w:color w:val="000000"/>
                <w:sz w:val="20"/>
                <w:szCs w:val="20"/>
                <w:lang w:val="es-EC" w:eastAsia="es-EC"/>
              </w:rPr>
            </w:pPr>
            <w:r>
              <w:rPr>
                <w:rFonts w:eastAsia="Times New Roman" w:cs="Arial"/>
                <w:color w:val="000000"/>
                <w:sz w:val="20"/>
                <w:szCs w:val="20"/>
                <w:lang w:val="es-EC" w:eastAsia="es-EC"/>
              </w:rPr>
              <w:t>Curso completo en línea</w:t>
            </w:r>
          </w:p>
        </w:tc>
        <w:tc>
          <w:tcPr>
            <w:tcW w:w="3970" w:type="dxa"/>
            <w:tcBorders>
              <w:top w:val="nil"/>
              <w:left w:val="nil"/>
              <w:bottom w:val="single" w:sz="4" w:space="0" w:color="auto"/>
              <w:right w:val="single" w:sz="4" w:space="0" w:color="auto"/>
            </w:tcBorders>
            <w:shd w:val="clear" w:color="auto" w:fill="auto"/>
            <w:vAlign w:val="bottom"/>
            <w:hideMark/>
          </w:tcPr>
          <w:p w14:paraId="61505C5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Todos los aspectos del curso se entregan en línea</w:t>
            </w:r>
          </w:p>
        </w:tc>
      </w:tr>
      <w:tr w:rsidR="00BE6F03" w:rsidRPr="00BE6F03" w14:paraId="6384D331" w14:textId="77777777" w:rsidTr="00992955">
        <w:trPr>
          <w:trHeight w:val="495"/>
        </w:trPr>
        <w:tc>
          <w:tcPr>
            <w:tcW w:w="360" w:type="dxa"/>
            <w:tcBorders>
              <w:top w:val="single" w:sz="4" w:space="0" w:color="auto"/>
              <w:left w:val="single" w:sz="4" w:space="0" w:color="auto"/>
              <w:right w:val="single" w:sz="4" w:space="0" w:color="auto"/>
            </w:tcBorders>
            <w:shd w:val="clear" w:color="auto" w:fill="auto"/>
            <w:noWrap/>
            <w:vAlign w:val="bottom"/>
            <w:hideMark/>
          </w:tcPr>
          <w:p w14:paraId="14D4FC18"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C</w:t>
            </w:r>
          </w:p>
        </w:tc>
        <w:tc>
          <w:tcPr>
            <w:tcW w:w="919" w:type="dxa"/>
            <w:tcBorders>
              <w:top w:val="single" w:sz="4" w:space="0" w:color="auto"/>
              <w:left w:val="nil"/>
              <w:right w:val="single" w:sz="4" w:space="0" w:color="auto"/>
            </w:tcBorders>
            <w:shd w:val="clear" w:color="auto" w:fill="auto"/>
            <w:noWrap/>
            <w:vAlign w:val="bottom"/>
            <w:hideMark/>
          </w:tcPr>
          <w:p w14:paraId="49D7E382" w14:textId="77777777" w:rsidR="00BE6F03" w:rsidRPr="00BE6F03" w:rsidRDefault="00BE6F03" w:rsidP="00BE6F03">
            <w:pPr>
              <w:spacing w:after="0" w:line="240" w:lineRule="auto"/>
              <w:jc w:val="left"/>
              <w:rPr>
                <w:rFonts w:eastAsia="Times New Roman" w:cs="Arial"/>
                <w:b/>
                <w:color w:val="000000"/>
                <w:sz w:val="20"/>
                <w:szCs w:val="20"/>
                <w:lang w:val="es-EC" w:eastAsia="es-EC"/>
              </w:rPr>
            </w:pPr>
            <w:proofErr w:type="spellStart"/>
            <w:r w:rsidRPr="00BE6F03">
              <w:rPr>
                <w:rFonts w:eastAsia="Times New Roman" w:cs="Arial"/>
                <w:b/>
                <w:color w:val="000000"/>
                <w:sz w:val="20"/>
                <w:szCs w:val="20"/>
                <w:lang w:val="es-EC" w:eastAsia="es-EC"/>
              </w:rPr>
              <w:t>Course</w:t>
            </w:r>
            <w:proofErr w:type="spellEnd"/>
          </w:p>
        </w:tc>
        <w:tc>
          <w:tcPr>
            <w:tcW w:w="3460" w:type="dxa"/>
            <w:tcBorders>
              <w:top w:val="nil"/>
              <w:left w:val="nil"/>
              <w:bottom w:val="single" w:sz="4" w:space="0" w:color="auto"/>
              <w:right w:val="single" w:sz="4" w:space="0" w:color="auto"/>
            </w:tcBorders>
            <w:shd w:val="clear" w:color="auto" w:fill="auto"/>
            <w:noWrap/>
            <w:vAlign w:val="bottom"/>
            <w:hideMark/>
          </w:tcPr>
          <w:p w14:paraId="7A3FD44E" w14:textId="07F1DEF1" w:rsidR="00BE6F03" w:rsidRPr="00BE6F03" w:rsidRDefault="00426A6A" w:rsidP="00BE6F03">
            <w:pPr>
              <w:spacing w:after="0" w:line="240" w:lineRule="auto"/>
              <w:jc w:val="left"/>
              <w:rPr>
                <w:rFonts w:eastAsia="Times New Roman" w:cs="Arial"/>
                <w:color w:val="000000"/>
                <w:sz w:val="20"/>
                <w:szCs w:val="20"/>
                <w:lang w:val="es-EC" w:eastAsia="es-EC"/>
              </w:rPr>
            </w:pPr>
            <w:r>
              <w:rPr>
                <w:rFonts w:eastAsia="Times New Roman" w:cs="Arial"/>
                <w:color w:val="000000"/>
                <w:sz w:val="20"/>
                <w:szCs w:val="20"/>
                <w:lang w:val="es-EC" w:eastAsia="es-EC"/>
              </w:rPr>
              <w:t>Unidad de Estudio</w:t>
            </w:r>
          </w:p>
        </w:tc>
        <w:tc>
          <w:tcPr>
            <w:tcW w:w="3970" w:type="dxa"/>
            <w:tcBorders>
              <w:top w:val="nil"/>
              <w:left w:val="nil"/>
              <w:bottom w:val="single" w:sz="4" w:space="0" w:color="auto"/>
              <w:right w:val="single" w:sz="4" w:space="0" w:color="auto"/>
            </w:tcBorders>
            <w:shd w:val="clear" w:color="auto" w:fill="auto"/>
            <w:vAlign w:val="bottom"/>
            <w:hideMark/>
          </w:tcPr>
          <w:p w14:paraId="7DC0AB9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tiempo total de estudio de un MOOC es mínimo 1 ECTS (típicamente entre 1 y 4 ECTS)</w:t>
            </w:r>
          </w:p>
        </w:tc>
      </w:tr>
      <w:tr w:rsidR="00BE6F03" w:rsidRPr="00BE6F03" w14:paraId="768F22A4"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79A6F64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5442A0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730D867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curso ofrece una experiencia de curso completa incluyendo:</w:t>
            </w:r>
          </w:p>
        </w:tc>
        <w:tc>
          <w:tcPr>
            <w:tcW w:w="3970" w:type="dxa"/>
            <w:tcBorders>
              <w:top w:val="nil"/>
              <w:left w:val="nil"/>
              <w:bottom w:val="single" w:sz="4" w:space="0" w:color="auto"/>
              <w:right w:val="single" w:sz="4" w:space="0" w:color="auto"/>
            </w:tcBorders>
            <w:shd w:val="clear" w:color="auto" w:fill="auto"/>
            <w:noWrap/>
            <w:vAlign w:val="bottom"/>
            <w:hideMark/>
          </w:tcPr>
          <w:p w14:paraId="68ED66D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r>
      <w:tr w:rsidR="00BE6F03" w:rsidRPr="00BE6F03" w14:paraId="070EB2FA" w14:textId="77777777" w:rsidTr="00992955">
        <w:trPr>
          <w:trHeight w:val="735"/>
        </w:trPr>
        <w:tc>
          <w:tcPr>
            <w:tcW w:w="360" w:type="dxa"/>
            <w:tcBorders>
              <w:left w:val="single" w:sz="4" w:space="0" w:color="auto"/>
              <w:right w:val="single" w:sz="4" w:space="0" w:color="auto"/>
            </w:tcBorders>
            <w:shd w:val="clear" w:color="auto" w:fill="auto"/>
            <w:noWrap/>
            <w:vAlign w:val="bottom"/>
            <w:hideMark/>
          </w:tcPr>
          <w:p w14:paraId="6C30D3E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283F3019"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1B24F27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1. contenido educativo</w:t>
            </w:r>
          </w:p>
        </w:tc>
        <w:tc>
          <w:tcPr>
            <w:tcW w:w="3970" w:type="dxa"/>
            <w:tcBorders>
              <w:top w:val="nil"/>
              <w:left w:val="nil"/>
              <w:bottom w:val="single" w:sz="4" w:space="0" w:color="auto"/>
              <w:right w:val="single" w:sz="4" w:space="0" w:color="auto"/>
            </w:tcBorders>
            <w:shd w:val="clear" w:color="auto" w:fill="auto"/>
            <w:vAlign w:val="bottom"/>
            <w:hideMark/>
          </w:tcPr>
          <w:p w14:paraId="7375BE3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1. el contenido educativo puede incluir Video - Audio - Texto - Juegos (incluyendo la simulación) - Social Media - Animación</w:t>
            </w:r>
          </w:p>
        </w:tc>
      </w:tr>
      <w:tr w:rsidR="00BE6F03" w:rsidRPr="00BE6F03" w14:paraId="53FCEF34" w14:textId="77777777" w:rsidTr="00992955">
        <w:trPr>
          <w:trHeight w:val="735"/>
        </w:trPr>
        <w:tc>
          <w:tcPr>
            <w:tcW w:w="360" w:type="dxa"/>
            <w:tcBorders>
              <w:left w:val="single" w:sz="4" w:space="0" w:color="auto"/>
              <w:right w:val="single" w:sz="4" w:space="0" w:color="auto"/>
            </w:tcBorders>
            <w:shd w:val="clear" w:color="auto" w:fill="auto"/>
            <w:noWrap/>
            <w:vAlign w:val="bottom"/>
            <w:hideMark/>
          </w:tcPr>
          <w:p w14:paraId="59F4CB7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F2E088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440A897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2. interacción de facilitación entre pares (incluyendo alguna pero limitada interacción con el personal académico)</w:t>
            </w:r>
          </w:p>
        </w:tc>
        <w:tc>
          <w:tcPr>
            <w:tcW w:w="3970" w:type="dxa"/>
            <w:tcBorders>
              <w:top w:val="nil"/>
              <w:left w:val="nil"/>
              <w:bottom w:val="single" w:sz="4" w:space="0" w:color="auto"/>
              <w:right w:val="single" w:sz="4" w:space="0" w:color="auto"/>
            </w:tcBorders>
            <w:shd w:val="clear" w:color="auto" w:fill="auto"/>
            <w:vAlign w:val="bottom"/>
            <w:hideMark/>
          </w:tcPr>
          <w:p w14:paraId="6347C92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2. ofrece posibilidades de interacción, como canales de medios sociales, foros, blogs o lectores de RSS para construir una comunidad de aprendizaje</w:t>
            </w:r>
          </w:p>
        </w:tc>
      </w:tr>
      <w:tr w:rsidR="00BE6F03" w:rsidRPr="00BE6F03" w14:paraId="35AAE930" w14:textId="77777777" w:rsidTr="00992955">
        <w:trPr>
          <w:trHeight w:val="1215"/>
        </w:trPr>
        <w:tc>
          <w:tcPr>
            <w:tcW w:w="360" w:type="dxa"/>
            <w:tcBorders>
              <w:left w:val="single" w:sz="4" w:space="0" w:color="auto"/>
              <w:right w:val="single" w:sz="4" w:space="0" w:color="auto"/>
            </w:tcBorders>
            <w:shd w:val="clear" w:color="auto" w:fill="auto"/>
            <w:noWrap/>
            <w:vAlign w:val="bottom"/>
            <w:hideMark/>
          </w:tcPr>
          <w:p w14:paraId="2971786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0124F17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014F56B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3. actividades / tareas, pruebas, incluida la retroalimentación</w:t>
            </w:r>
          </w:p>
        </w:tc>
        <w:tc>
          <w:tcPr>
            <w:tcW w:w="3970" w:type="dxa"/>
            <w:tcBorders>
              <w:top w:val="nil"/>
              <w:left w:val="nil"/>
              <w:bottom w:val="single" w:sz="4" w:space="0" w:color="auto"/>
              <w:right w:val="single" w:sz="4" w:space="0" w:color="auto"/>
            </w:tcBorders>
            <w:shd w:val="clear" w:color="auto" w:fill="auto"/>
            <w:vAlign w:val="bottom"/>
            <w:hideMark/>
          </w:tcPr>
          <w:p w14:paraId="5BBE7C1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3. Se proporciona a los participantes algún mecanismo de retroalimentación. Puede ser generado automáticamente (por ejemplo, cuestionarios), sólo por sus compañeros (comentarios de sus compañeros) y / o comentarios generales del personal académico, etc.</w:t>
            </w:r>
          </w:p>
        </w:tc>
      </w:tr>
      <w:tr w:rsidR="00BE6F03" w:rsidRPr="00BE6F03" w14:paraId="08A5B0D9" w14:textId="77777777" w:rsidTr="00992955">
        <w:trPr>
          <w:trHeight w:val="975"/>
        </w:trPr>
        <w:tc>
          <w:tcPr>
            <w:tcW w:w="360" w:type="dxa"/>
            <w:tcBorders>
              <w:left w:val="single" w:sz="4" w:space="0" w:color="auto"/>
              <w:bottom w:val="single" w:sz="4" w:space="0" w:color="auto"/>
              <w:right w:val="single" w:sz="4" w:space="0" w:color="auto"/>
            </w:tcBorders>
            <w:shd w:val="clear" w:color="auto" w:fill="auto"/>
            <w:noWrap/>
            <w:vAlign w:val="bottom"/>
            <w:hideMark/>
          </w:tcPr>
          <w:p w14:paraId="78C0A07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bottom w:val="single" w:sz="4" w:space="0" w:color="auto"/>
              <w:right w:val="single" w:sz="4" w:space="0" w:color="auto"/>
            </w:tcBorders>
            <w:shd w:val="clear" w:color="auto" w:fill="auto"/>
            <w:noWrap/>
            <w:vAlign w:val="bottom"/>
            <w:hideMark/>
          </w:tcPr>
          <w:p w14:paraId="10D8E0C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B3318C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4. algún tipo de opciones de reconocimiento (no formal)</w:t>
            </w:r>
          </w:p>
        </w:tc>
        <w:tc>
          <w:tcPr>
            <w:tcW w:w="3970" w:type="dxa"/>
            <w:tcBorders>
              <w:top w:val="nil"/>
              <w:left w:val="nil"/>
              <w:bottom w:val="single" w:sz="4" w:space="0" w:color="auto"/>
              <w:right w:val="single" w:sz="4" w:space="0" w:color="auto"/>
            </w:tcBorders>
            <w:shd w:val="clear" w:color="auto" w:fill="auto"/>
            <w:vAlign w:val="bottom"/>
            <w:hideMark/>
          </w:tcPr>
          <w:p w14:paraId="2249EA1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4. Siempre incluye algún tipo de reconocimiento como insignias o un certificado de finalización. Un certificado formal es opcional y muy probablemente tiene que ser pagado.</w:t>
            </w:r>
          </w:p>
        </w:tc>
      </w:tr>
      <w:tr w:rsidR="00BE6F03" w:rsidRPr="00BE6F03" w14:paraId="71DE39C4" w14:textId="77777777" w:rsidTr="00992955">
        <w:trPr>
          <w:trHeight w:val="735"/>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77E356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nil"/>
              <w:left w:val="nil"/>
              <w:bottom w:val="single" w:sz="4" w:space="0" w:color="auto"/>
              <w:right w:val="single" w:sz="4" w:space="0" w:color="auto"/>
            </w:tcBorders>
            <w:shd w:val="clear" w:color="auto" w:fill="auto"/>
            <w:noWrap/>
            <w:vAlign w:val="bottom"/>
            <w:hideMark/>
          </w:tcPr>
          <w:p w14:paraId="1FD439B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2BB7E8C5"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5. una guía / programa de estudio</w:t>
            </w:r>
          </w:p>
        </w:tc>
        <w:tc>
          <w:tcPr>
            <w:tcW w:w="3970" w:type="dxa"/>
            <w:tcBorders>
              <w:top w:val="nil"/>
              <w:left w:val="nil"/>
              <w:bottom w:val="single" w:sz="4" w:space="0" w:color="auto"/>
              <w:right w:val="single" w:sz="4" w:space="0" w:color="auto"/>
            </w:tcBorders>
            <w:shd w:val="clear" w:color="auto" w:fill="auto"/>
            <w:vAlign w:val="bottom"/>
            <w:hideMark/>
          </w:tcPr>
          <w:p w14:paraId="496990A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5. La guía / programa de estudio incluye instrucciones sobre cómo aprender de los materiales e interacciones presentados.</w:t>
            </w:r>
          </w:p>
        </w:tc>
      </w:tr>
    </w:tbl>
    <w:p w14:paraId="13F3F261" w14:textId="14DE20E8" w:rsidR="00BE6F03" w:rsidRPr="005833E3" w:rsidRDefault="00BE6F03" w:rsidP="00BE6F03">
      <w:pPr>
        <w:spacing w:after="0" w:line="240" w:lineRule="atLeast"/>
        <w:jc w:val="left"/>
        <w:rPr>
          <w:sz w:val="18"/>
          <w:szCs w:val="18"/>
        </w:rPr>
      </w:pPr>
      <w:r w:rsidRPr="005833E3">
        <w:rPr>
          <w:sz w:val="18"/>
          <w:szCs w:val="18"/>
        </w:rPr>
        <w:t xml:space="preserve">Fuente: </w:t>
      </w:r>
      <w:r w:rsidR="00D553ED" w:rsidRPr="00D553ED">
        <w:rPr>
          <w:sz w:val="18"/>
          <w:szCs w:val="18"/>
        </w:rPr>
        <w:t>http://www.openuped.eu/images/docs/Definition_Massive_Open_Online_Courses.pdf</w:t>
      </w:r>
    </w:p>
    <w:p w14:paraId="751A06F5" w14:textId="17484E4A" w:rsidR="00BE6F03" w:rsidRPr="00992955" w:rsidRDefault="00BE6F03" w:rsidP="00992955">
      <w:pPr>
        <w:spacing w:after="0"/>
        <w:jc w:val="left"/>
        <w:rPr>
          <w:sz w:val="18"/>
          <w:szCs w:val="18"/>
        </w:rPr>
      </w:pPr>
      <w:r w:rsidRPr="005833E3">
        <w:rPr>
          <w:sz w:val="18"/>
          <w:szCs w:val="18"/>
        </w:rPr>
        <w:t xml:space="preserve">Elaboración: </w:t>
      </w:r>
      <w:r w:rsidR="00D553ED">
        <w:rPr>
          <w:sz w:val="18"/>
          <w:szCs w:val="18"/>
        </w:rPr>
        <w:fldChar w:fldCharType="begin" w:fldLock="1"/>
      </w:r>
      <w:r w:rsidR="00294849">
        <w:rPr>
          <w:sz w:val="18"/>
          <w:szCs w:val="18"/>
        </w:rPr>
        <w:instrText>ADDIN CSL_CITATION { "citationItems" : [ { "id" : "ITEM-1", "itemData" : { "author" : [ { "dropping-particle" : "", "family" : "HOME", "given" : "", "non-dropping-particle" : "", "parse-names" : false, "suffix" : "" }, { "dropping-particle" : "", "family" : "OpenupEd", "given" : "", "non-dropping-particle" : "", "parse-names" : false, "suffix" : "" }, { "dropping-particle" : "", "family" : "ECO", "given" : "", "non-dropping-particle" : "", "parse-names" : false, "suffix" : "" } ], "id" : "ITEM-1", "issue" : "March", "issued" : { "date-parts" : [ [ "2015" ] ] }, "page" : "1-5", "title" : "Definition Massive Open Online Courses ( MOOCs )", "type" : "article-journal" }, "uris" : [ "http://www.mendeley.com/documents/?uuid=6b826fbe-b182-4c56-8c5f-4dc2db753a1c" ] } ], "mendeley" : { "formattedCitation" : "(HOME et al., 2015)", "plainTextFormattedCitation" : "(HOME et al., 2015)", "previouslyFormattedCitation" : "(HOME et al., 2015)" }, "properties" : { "noteIndex" : 0 }, "schema" : "https://github.com/citation-style-language/schema/raw/master/csl-citation.json" }</w:instrText>
      </w:r>
      <w:r w:rsidR="00D553ED">
        <w:rPr>
          <w:sz w:val="18"/>
          <w:szCs w:val="18"/>
        </w:rPr>
        <w:fldChar w:fldCharType="separate"/>
      </w:r>
      <w:r w:rsidR="00D553ED" w:rsidRPr="00D553ED">
        <w:rPr>
          <w:noProof/>
          <w:sz w:val="18"/>
          <w:szCs w:val="18"/>
        </w:rPr>
        <w:t>(HOME et al., 2015)</w:t>
      </w:r>
      <w:r w:rsidR="00D553ED">
        <w:rPr>
          <w:sz w:val="18"/>
          <w:szCs w:val="18"/>
        </w:rPr>
        <w:fldChar w:fldCharType="end"/>
      </w:r>
    </w:p>
    <w:p w14:paraId="0819BF21" w14:textId="55595625" w:rsidR="00657CDD" w:rsidRDefault="00657CDD" w:rsidP="00BE6F03">
      <w:r>
        <w:t xml:space="preserve">Haciendo </w:t>
      </w:r>
      <w:r w:rsidR="00C9560B">
        <w:t>un</w:t>
      </w:r>
      <w:r>
        <w:t xml:space="preserve"> análisis </w:t>
      </w:r>
      <w:r w:rsidR="00C9560B">
        <w:t xml:space="preserve">de sus siglas </w:t>
      </w:r>
      <w:proofErr w:type="gramStart"/>
      <w:r w:rsidR="00C9560B">
        <w:t xml:space="preserve">y </w:t>
      </w:r>
      <w:r>
        <w:t xml:space="preserve"> los</w:t>
      </w:r>
      <w:proofErr w:type="gramEnd"/>
      <w:r>
        <w:t xml:space="preserve"> criterios que nos presenta el cuadro anterior</w:t>
      </w:r>
      <w:r w:rsidR="00C9560B">
        <w:t xml:space="preserve">, se concluye </w:t>
      </w:r>
      <w:r>
        <w:t>que para que se considere un MOOC debe cumplir con los siguiente</w:t>
      </w:r>
      <w:r w:rsidR="00387C64">
        <w:t>s</w:t>
      </w:r>
      <w:r>
        <w:t>:</w:t>
      </w:r>
    </w:p>
    <w:p w14:paraId="79701BCA" w14:textId="5A1A29A6" w:rsidR="004F6FCA" w:rsidRDefault="00877AA0" w:rsidP="00BE6F03">
      <w:r>
        <w:t xml:space="preserve">Con respecto al cumplimiento </w:t>
      </w:r>
      <w:r w:rsidR="004F6FCA">
        <w:t xml:space="preserve">de </w:t>
      </w:r>
      <w:proofErr w:type="spellStart"/>
      <w:r w:rsidR="00657CDD" w:rsidRPr="00657CDD">
        <w:rPr>
          <w:b/>
        </w:rPr>
        <w:t>Massive</w:t>
      </w:r>
      <w:proofErr w:type="spellEnd"/>
      <w:r>
        <w:rPr>
          <w:b/>
        </w:rPr>
        <w:t>,</w:t>
      </w:r>
      <w:r w:rsidR="00657CDD">
        <w:t xml:space="preserve"> </w:t>
      </w:r>
      <w:r w:rsidR="004F6FCA">
        <w:t>un curso difiere de otros cursos en línea abiertos por el número de participantes, en la definición de Wikipedia utiliza “número ilimitado de participantes”, pero en la anterior tabla nos muestra que se debe tomar en cuenta el número de participantes en el que se puede enseñar en una situación normal de una clase.</w:t>
      </w:r>
      <w:r w:rsidR="00127948">
        <w:t xml:space="preserve"> Por lo cual </w:t>
      </w:r>
      <w:r w:rsidR="000E5D7F">
        <w:t xml:space="preserve">en </w:t>
      </w:r>
      <w:r w:rsidR="00127948">
        <w:t xml:space="preserve">2013 Stephen </w:t>
      </w:r>
      <w:proofErr w:type="spellStart"/>
      <w:r w:rsidR="00127948">
        <w:t>Downes</w:t>
      </w:r>
      <w:proofErr w:type="spellEnd"/>
      <w:r w:rsidR="00127948">
        <w:t xml:space="preserve"> propuso el uso del número de </w:t>
      </w:r>
      <w:proofErr w:type="spellStart"/>
      <w:r w:rsidR="00127948">
        <w:t>Dunbar</w:t>
      </w:r>
      <w:proofErr w:type="spellEnd"/>
      <w:r w:rsidR="00127948">
        <w:t xml:space="preserve">. El número de </w:t>
      </w:r>
      <w:proofErr w:type="spellStart"/>
      <w:r w:rsidR="00127948">
        <w:t>Dunbar</w:t>
      </w:r>
      <w:proofErr w:type="spellEnd"/>
      <w:r w:rsidR="00127948">
        <w:t xml:space="preserve"> es el límite cognitivo del número de personas con las cuales se pueden mantener relaciones sociales estables (150). En otras </w:t>
      </w:r>
      <w:proofErr w:type="gramStart"/>
      <w:r w:rsidR="00127948">
        <w:t>palabras</w:t>
      </w:r>
      <w:proofErr w:type="gramEnd"/>
      <w:r w:rsidR="00127948">
        <w:t xml:space="preserve"> es el número de participantes que se puede enseñar de forma normal.</w:t>
      </w:r>
      <w:r w:rsidR="001D3BE8">
        <w:t xml:space="preserve"> Vale acotar que esto en la práctica no se ha considera</w:t>
      </w:r>
      <w:r w:rsidR="000E5D7F">
        <w:t>,</w:t>
      </w:r>
      <w:r w:rsidR="001D3BE8">
        <w:t xml:space="preserve"> debido a que la mayoría de cursos excede la cantidad de participantes.</w:t>
      </w:r>
    </w:p>
    <w:p w14:paraId="42AE3CE0" w14:textId="1CF55948" w:rsidR="0007520F" w:rsidRDefault="0007520F" w:rsidP="00BE6F03">
      <w:r>
        <w:lastRenderedPageBreak/>
        <w:t xml:space="preserve">Continuando con </w:t>
      </w:r>
      <w:r w:rsidR="00877AA0">
        <w:t>el cumplimiento</w:t>
      </w:r>
      <w:r>
        <w:t xml:space="preserve"> </w:t>
      </w:r>
      <w:proofErr w:type="gramStart"/>
      <w:r w:rsidR="00657CDD">
        <w:t xml:space="preserve">de </w:t>
      </w:r>
      <w:r>
        <w:t xml:space="preserve"> se</w:t>
      </w:r>
      <w:r w:rsidR="00657CDD">
        <w:t>r</w:t>
      </w:r>
      <w:proofErr w:type="gramEnd"/>
      <w:r>
        <w:t xml:space="preserve"> </w:t>
      </w:r>
      <w:r w:rsidR="00657CDD">
        <w:rPr>
          <w:b/>
        </w:rPr>
        <w:t>Open,</w:t>
      </w:r>
      <w:r w:rsidR="00877AA0">
        <w:rPr>
          <w:b/>
        </w:rPr>
        <w:t xml:space="preserve"> </w:t>
      </w:r>
      <w:r w:rsidR="00877AA0" w:rsidRPr="00877AA0">
        <w:t>se</w:t>
      </w:r>
      <w:r w:rsidR="00877AA0">
        <w:rPr>
          <w:b/>
        </w:rPr>
        <w:t xml:space="preserve"> </w:t>
      </w:r>
      <w:r w:rsidR="00657CDD">
        <w:rPr>
          <w:b/>
        </w:rPr>
        <w:t xml:space="preserve"> </w:t>
      </w:r>
      <w:r>
        <w:t>debe de tener claro que la definición debe incluir</w:t>
      </w:r>
      <w:r w:rsidR="00657CDD">
        <w:t>,</w:t>
      </w:r>
      <w:r>
        <w:t xml:space="preserve"> que puede ser accedido </w:t>
      </w:r>
      <w:r w:rsidR="00657CDD">
        <w:t xml:space="preserve">o abierto </w:t>
      </w:r>
      <w:r>
        <w:t xml:space="preserve">por casi cualquier persona </w:t>
      </w:r>
      <w:r w:rsidR="00657CDD">
        <w:t xml:space="preserve">sin limitaciones, y </w:t>
      </w:r>
      <w:r>
        <w:t>en cualquier lugar siempre y cuando tengan una conexión a internet</w:t>
      </w:r>
      <w:r w:rsidR="00657CDD">
        <w:t>.</w:t>
      </w:r>
    </w:p>
    <w:p w14:paraId="0DF40696" w14:textId="32D90642" w:rsidR="00AC1D83" w:rsidRDefault="00040763" w:rsidP="00BE6F03">
      <w:r>
        <w:t>Siguiendo con el</w:t>
      </w:r>
      <w:r w:rsidR="00AC1D83">
        <w:t xml:space="preserve"> </w:t>
      </w:r>
      <w:r w:rsidR="00877AA0">
        <w:t>cumplimiento</w:t>
      </w:r>
      <w:r w:rsidR="00AC1D83">
        <w:t xml:space="preserve"> de ser </w:t>
      </w:r>
      <w:proofErr w:type="gramStart"/>
      <w:r w:rsidR="00877AA0">
        <w:rPr>
          <w:b/>
        </w:rPr>
        <w:t>Online;</w:t>
      </w:r>
      <w:r w:rsidR="00C9560B">
        <w:rPr>
          <w:b/>
        </w:rPr>
        <w:t xml:space="preserve"> </w:t>
      </w:r>
      <w:r w:rsidR="00C9560B">
        <w:t xml:space="preserve"> considerando</w:t>
      </w:r>
      <w:proofErr w:type="gramEnd"/>
      <w:r w:rsidR="00585CCF">
        <w:t xml:space="preserve"> que</w:t>
      </w:r>
      <w:r w:rsidR="00AC1D83">
        <w:rPr>
          <w:b/>
        </w:rPr>
        <w:t xml:space="preserve"> </w:t>
      </w:r>
      <w:r w:rsidR="00AC1D83">
        <w:t>la disponibilidad de proporcionar acceso todo el tiempo no se puede cumplir</w:t>
      </w:r>
      <w:r w:rsidR="00C9560B">
        <w:t xml:space="preserve">, </w:t>
      </w:r>
      <w:r w:rsidR="00934798">
        <w:t xml:space="preserve">Los proveedores </w:t>
      </w:r>
      <w:r w:rsidR="00C9560B">
        <w:t xml:space="preserve"> de MOOC</w:t>
      </w:r>
      <w:r w:rsidR="00934798">
        <w:t>, han proporcionado que</w:t>
      </w:r>
      <w:r w:rsidR="00C9560B">
        <w:t xml:space="preserve"> el contenido </w:t>
      </w:r>
      <w:r w:rsidR="00934798">
        <w:t>sea</w:t>
      </w:r>
      <w:r w:rsidR="00C9560B">
        <w:t xml:space="preserve"> accesible </w:t>
      </w:r>
      <w:r w:rsidR="00934798">
        <w:t xml:space="preserve">siempre </w:t>
      </w:r>
      <w:r w:rsidR="00585CCF">
        <w:t>que se encuentre entre la</w:t>
      </w:r>
      <w:r w:rsidR="00C9560B">
        <w:t xml:space="preserve"> fecha de inicio y finalización, durante la cual se garantiza la disponibilidad del contenido del curso en la plataforma.</w:t>
      </w:r>
    </w:p>
    <w:p w14:paraId="76AB4B19" w14:textId="5A1DAF0D" w:rsidR="00585CCF" w:rsidRDefault="00877AA0" w:rsidP="00BE6F03">
      <w:r>
        <w:t xml:space="preserve">Y finalmente se debe </w:t>
      </w:r>
      <w:r w:rsidR="00184C62">
        <w:t>asegurar de ser</w:t>
      </w:r>
      <w:r>
        <w:t xml:space="preserve"> </w:t>
      </w:r>
      <w:proofErr w:type="spellStart"/>
      <w:proofErr w:type="gramStart"/>
      <w:r>
        <w:rPr>
          <w:b/>
        </w:rPr>
        <w:t>Courses</w:t>
      </w:r>
      <w:proofErr w:type="spellEnd"/>
      <w:r>
        <w:rPr>
          <w:b/>
        </w:rPr>
        <w:t xml:space="preserve">, </w:t>
      </w:r>
      <w:r w:rsidR="00184C62">
        <w:rPr>
          <w:b/>
        </w:rPr>
        <w:t xml:space="preserve"> </w:t>
      </w:r>
      <w:r w:rsidR="00184C62">
        <w:t>por</w:t>
      </w:r>
      <w:proofErr w:type="gramEnd"/>
      <w:r w:rsidR="00184C62">
        <w:t xml:space="preserve"> lo cual debe de cumplir que sea una unidad de estudio, esto quiere decir que los participantes tengan una carga total de trabajo y estudio de al menos 1ETCS. Consideran</w:t>
      </w:r>
      <w:r w:rsidR="008020EF">
        <w:t>do</w:t>
      </w:r>
      <w:r w:rsidR="00184C62">
        <w:t xml:space="preserve"> que 1ETCS es la cantidad de tiempo estudio según un contexto </w:t>
      </w:r>
      <w:proofErr w:type="gramStart"/>
      <w:r w:rsidR="008020EF">
        <w:t>Europeo</w:t>
      </w:r>
      <w:proofErr w:type="gramEnd"/>
      <w:r w:rsidR="00184C62">
        <w:t>,</w:t>
      </w:r>
      <w:r w:rsidR="00387C64">
        <w:t xml:space="preserve"> y el ETCS es aproximadamente de 25 a 30 horas de estudio.</w:t>
      </w:r>
    </w:p>
    <w:p w14:paraId="60CD8A1C" w14:textId="58B70473" w:rsidR="00040763" w:rsidRDefault="00040763" w:rsidP="00040763">
      <w:pPr>
        <w:pStyle w:val="Ttulo3"/>
      </w:pPr>
      <w:bookmarkStart w:id="52" w:name="_Toc486797683"/>
      <w:r>
        <w:t xml:space="preserve">Breve Historia de los </w:t>
      </w:r>
      <w:proofErr w:type="spellStart"/>
      <w:r>
        <w:t>MOOCs</w:t>
      </w:r>
      <w:bookmarkEnd w:id="52"/>
      <w:proofErr w:type="spellEnd"/>
    </w:p>
    <w:p w14:paraId="3DAAA3F6" w14:textId="0AEDECF1" w:rsidR="00040763" w:rsidRDefault="00994C8B" w:rsidP="00040763">
      <w:r>
        <w:t xml:space="preserve">La historia de los </w:t>
      </w:r>
      <w:proofErr w:type="spellStart"/>
      <w:r>
        <w:t>MOOCs</w:t>
      </w:r>
      <w:proofErr w:type="spellEnd"/>
      <w:r>
        <w:t xml:space="preserve"> varia un poco en sus versiones, debido a que se considera que David </w:t>
      </w:r>
      <w:proofErr w:type="spellStart"/>
      <w:proofErr w:type="gramStart"/>
      <w:r>
        <w:t>Wiley</w:t>
      </w:r>
      <w:proofErr w:type="spellEnd"/>
      <w:r>
        <w:t xml:space="preserve">  es</w:t>
      </w:r>
      <w:proofErr w:type="gramEnd"/>
      <w:r>
        <w:t xml:space="preserve"> el autor del primer MOOC conceptual, iniciado en la universidad de </w:t>
      </w:r>
      <w:proofErr w:type="spellStart"/>
      <w:r>
        <w:t>Uthah</w:t>
      </w:r>
      <w:proofErr w:type="spellEnd"/>
      <w:r>
        <w:t xml:space="preserve"> en agosto de 2007, pero su definición fue acuñada </w:t>
      </w:r>
      <w:r w:rsidR="00040763">
        <w:t xml:space="preserve">en 2008 por </w:t>
      </w:r>
      <w:proofErr w:type="spellStart"/>
      <w:r w:rsidR="00040763">
        <w:t>Dave</w:t>
      </w:r>
      <w:proofErr w:type="spellEnd"/>
      <w:r w:rsidR="00040763">
        <w:t xml:space="preserve"> </w:t>
      </w:r>
      <w:proofErr w:type="spellStart"/>
      <w:r w:rsidR="00040763">
        <w:t>Cormier</w:t>
      </w:r>
      <w:proofErr w:type="spellEnd"/>
      <w:r w:rsidR="00040763">
        <w:t xml:space="preserve">, de la Universidad de la Isla del </w:t>
      </w:r>
      <w:proofErr w:type="spellStart"/>
      <w:r w:rsidR="00040763">
        <w:t>Principe</w:t>
      </w:r>
      <w:proofErr w:type="spellEnd"/>
      <w:r w:rsidR="00040763">
        <w:t xml:space="preserve"> Eduardo, para un curso ofrecido por la Universidad de Manitoba, </w:t>
      </w:r>
      <w:r w:rsidR="00040763" w:rsidRPr="00040763">
        <w:t>"</w:t>
      </w:r>
      <w:proofErr w:type="spellStart"/>
      <w:r w:rsidR="00040763" w:rsidRPr="00040763">
        <w:t>Connectivism</w:t>
      </w:r>
      <w:proofErr w:type="spellEnd"/>
      <w:r w:rsidR="00040763" w:rsidRPr="00040763">
        <w:t xml:space="preserve"> and </w:t>
      </w:r>
      <w:proofErr w:type="spellStart"/>
      <w:r w:rsidR="00040763" w:rsidRPr="00040763">
        <w:t>Connective</w:t>
      </w:r>
      <w:proofErr w:type="spellEnd"/>
      <w:r w:rsidR="00040763" w:rsidRPr="00040763">
        <w:t xml:space="preserve"> </w:t>
      </w:r>
      <w:proofErr w:type="spellStart"/>
      <w:r w:rsidR="00040763" w:rsidRPr="00040763">
        <w:t>Knowledge</w:t>
      </w:r>
      <w:proofErr w:type="spellEnd"/>
      <w:r w:rsidR="00040763" w:rsidRPr="00040763">
        <w:t>"</w:t>
      </w:r>
      <w:r w:rsidR="00040763">
        <w:t>. Teniendo 25 estudiantes matriculados en la Universidad</w:t>
      </w:r>
      <w:r w:rsidR="00203963">
        <w:t>, y</w:t>
      </w:r>
      <w:r w:rsidR="00040763">
        <w:t xml:space="preserve"> 2300 estudiantes no </w:t>
      </w:r>
      <w:proofErr w:type="spellStart"/>
      <w:r w:rsidR="00040763">
        <w:t>pagantes</w:t>
      </w:r>
      <w:proofErr w:type="spellEnd"/>
      <w:r w:rsidR="00040763">
        <w:t xml:space="preserve"> del público en general que tomaron el curso en línea. </w:t>
      </w:r>
      <w:r w:rsidR="00203963">
        <w:t>Para este curso contaban con</w:t>
      </w:r>
      <w:r w:rsidR="00040763">
        <w:t xml:space="preserve"> </w:t>
      </w:r>
      <w:proofErr w:type="spellStart"/>
      <w:r w:rsidR="00040763">
        <w:t>feeds</w:t>
      </w:r>
      <w:proofErr w:type="spellEnd"/>
      <w:r w:rsidR="00040763">
        <w:t xml:space="preserve"> RSS para material y la participación se facilitó a través de una variedad de lugares incluyendo Moodle, blogs, </w:t>
      </w:r>
      <w:proofErr w:type="spellStart"/>
      <w:r w:rsidR="00040763">
        <w:t>Second</w:t>
      </w:r>
      <w:proofErr w:type="spellEnd"/>
      <w:r w:rsidR="00040763">
        <w:t xml:space="preserve"> </w:t>
      </w:r>
      <w:proofErr w:type="spellStart"/>
      <w:r w:rsidR="00040763">
        <w:t>Life</w:t>
      </w:r>
      <w:proofErr w:type="spellEnd"/>
      <w:r w:rsidR="00040763">
        <w:t xml:space="preserve"> y reuniones en línea </w:t>
      </w:r>
      <w:r w:rsidR="00203963">
        <w:t>en tiempo real.</w:t>
      </w:r>
    </w:p>
    <w:p w14:paraId="087B9282" w14:textId="78004BB6" w:rsidR="00994C8B" w:rsidRDefault="00994C8B" w:rsidP="00F55AF9">
      <w:r w:rsidRPr="00994C8B">
        <w:t xml:space="preserve">Un hito en la historia de los MOOC se remonta al otoño de 2011 cuando más de 160.000 personas se matricularon en un curso de inteligencia artificial ofrecido por </w:t>
      </w:r>
      <w:proofErr w:type="spellStart"/>
      <w:r w:rsidRPr="00994C8B">
        <w:t>Sebastian</w:t>
      </w:r>
      <w:proofErr w:type="spellEnd"/>
      <w:r w:rsidRPr="00994C8B">
        <w:t xml:space="preserve"> </w:t>
      </w:r>
      <w:proofErr w:type="spellStart"/>
      <w:r w:rsidRPr="00994C8B">
        <w:t>Thrun</w:t>
      </w:r>
      <w:proofErr w:type="spellEnd"/>
      <w:r w:rsidRPr="00994C8B">
        <w:t xml:space="preserve"> y Peter </w:t>
      </w:r>
      <w:proofErr w:type="spellStart"/>
      <w:r w:rsidRPr="00994C8B">
        <w:t>Norvig</w:t>
      </w:r>
      <w:proofErr w:type="spellEnd"/>
      <w:r w:rsidRPr="00994C8B">
        <w:t xml:space="preserve"> en la </w:t>
      </w:r>
      <w:hyperlink r:id="rId53" w:history="1">
        <w:r w:rsidRPr="00994C8B">
          <w:t>Universidad de Stanford</w:t>
        </w:r>
      </w:hyperlink>
      <w:r w:rsidRPr="00994C8B">
        <w:t> a través de una </w:t>
      </w:r>
      <w:proofErr w:type="spellStart"/>
      <w:r w:rsidRPr="00994C8B">
        <w:rPr>
          <w:i/>
          <w:iCs/>
        </w:rPr>
        <w:t>startup</w:t>
      </w:r>
      <w:proofErr w:type="spellEnd"/>
      <w:r w:rsidRPr="00994C8B">
        <w:t> </w:t>
      </w:r>
      <w:r w:rsidR="00294849">
        <w:t xml:space="preserve">llamada </w:t>
      </w:r>
      <w:proofErr w:type="spellStart"/>
      <w:r w:rsidR="00294849">
        <w:t>Know</w:t>
      </w:r>
      <w:proofErr w:type="spellEnd"/>
      <w:r w:rsidR="00294849">
        <w:t xml:space="preserve"> </w:t>
      </w:r>
      <w:proofErr w:type="spellStart"/>
      <w:r w:rsidR="00294849">
        <w:t>Labs</w:t>
      </w:r>
      <w:proofErr w:type="spellEnd"/>
      <w:r w:rsidR="00294849">
        <w:t xml:space="preserve">, </w:t>
      </w:r>
      <w:r w:rsidRPr="00994C8B">
        <w:t>actualment</w:t>
      </w:r>
      <w:r>
        <w:t>e</w:t>
      </w:r>
      <w:r w:rsidRPr="00994C8B">
        <w:t> </w:t>
      </w:r>
      <w:proofErr w:type="spellStart"/>
      <w:r w:rsidR="006154E7">
        <w:fldChar w:fldCharType="begin"/>
      </w:r>
      <w:r w:rsidR="006154E7">
        <w:instrText xml:space="preserve"> HYPERLINK "http://www.udacity.com/" </w:instrText>
      </w:r>
      <w:r w:rsidR="006154E7">
        <w:fldChar w:fldCharType="separate"/>
      </w:r>
      <w:r w:rsidRPr="00994C8B">
        <w:t>Udacity</w:t>
      </w:r>
      <w:proofErr w:type="spellEnd"/>
      <w:r w:rsidR="006154E7">
        <w:fldChar w:fldCharType="end"/>
      </w:r>
      <w:r w:rsidR="00294849">
        <w:t xml:space="preserve"> </w:t>
      </w:r>
      <w:r w:rsidR="00294849">
        <w:fldChar w:fldCharType="begin" w:fldLock="1"/>
      </w:r>
      <w:r w:rsidR="00294849">
        <w:instrText>ADDIN CSL_CITATION { "citationItems" : [ { "id" : "ITEM-1", "itemData" : { "URL" : "http://www.uab.cat/web/estudiar/mooc/-que-es-un-curso-mooc-1345668281247.html", "accessed" : { "date-parts" : [ [ "2017", "3", "29" ] ] }, "id" : "ITEM-1", "issued" : { "date-parts" : [ [ "2015" ] ] }, "title" : "Universidad Aut\u00f3noma de Barcelona", "type" : "webpage" }, "uris" : [ "http://www.mendeley.com/documents/?uuid=9788f8cc-155b-3e40-913a-28d50a2122cc" ] } ], "mendeley" : { "formattedCitation" : "(\u201cUniversidad Aut\u00f3noma de Barcelona,\u201d 2015)", "manualFormatting" : "(Universidad Aut\u00f3noma de Barcelona, 2015)", "plainTextFormattedCitation" : "(\u201cUniversidad Aut\u00f3noma de Barcelona,\u201d 2015)", "previouslyFormattedCitation" : "(\u201cUniversidad Aut\u00f3noma de Barcelona,\u201d 2015)" }, "properties" : { "noteIndex" : 0 }, "schema" : "https://github.com/citation-style-language/schema/raw/master/csl-citation.json" }</w:instrText>
      </w:r>
      <w:r w:rsidR="00294849">
        <w:fldChar w:fldCharType="separate"/>
      </w:r>
      <w:r w:rsidR="00294849">
        <w:rPr>
          <w:noProof/>
        </w:rPr>
        <w:t>(</w:t>
      </w:r>
      <w:r w:rsidR="00294849" w:rsidRPr="00294849">
        <w:rPr>
          <w:noProof/>
        </w:rPr>
        <w:t>Universi</w:t>
      </w:r>
      <w:r w:rsidR="00294849">
        <w:rPr>
          <w:noProof/>
        </w:rPr>
        <w:t>dad Autónoma de Barcelona,</w:t>
      </w:r>
      <w:r w:rsidR="00294849" w:rsidRPr="00294849">
        <w:rPr>
          <w:noProof/>
        </w:rPr>
        <w:t xml:space="preserve"> 2015)</w:t>
      </w:r>
      <w:r w:rsidR="00294849">
        <w:fldChar w:fldCharType="end"/>
      </w:r>
      <w:r w:rsidRPr="00994C8B">
        <w:t>.</w:t>
      </w:r>
    </w:p>
    <w:p w14:paraId="73F722D2" w14:textId="0450969A" w:rsidR="00294849" w:rsidRDefault="00294849" w:rsidP="00040763">
      <w:r>
        <w:t xml:space="preserve">Informados del éxito y el número elevado de participantes Daphne </w:t>
      </w:r>
      <w:proofErr w:type="spellStart"/>
      <w:r>
        <w:t>Koller</w:t>
      </w:r>
      <w:proofErr w:type="spellEnd"/>
      <w:r>
        <w:t xml:space="preserve"> y Andrew </w:t>
      </w:r>
      <w:proofErr w:type="spellStart"/>
      <w:r>
        <w:t>Ng</w:t>
      </w:r>
      <w:proofErr w:type="spellEnd"/>
      <w:r>
        <w:t xml:space="preserve"> crean </w:t>
      </w:r>
      <w:proofErr w:type="spellStart"/>
      <w:r>
        <w:t>Coursera</w:t>
      </w:r>
      <w:proofErr w:type="spellEnd"/>
      <w:r>
        <w:t xml:space="preserve">. Implementando una tecnología creado por Stanford, </w:t>
      </w:r>
      <w:proofErr w:type="spellStart"/>
      <w:r>
        <w:lastRenderedPageBreak/>
        <w:t>Coursera</w:t>
      </w:r>
      <w:proofErr w:type="spellEnd"/>
      <w:r>
        <w:t xml:space="preserve"> se convierte en una plataforma de apoyo para un gran número de universidades de prestigio como Yale, Princeton, Michigan, Penn.</w:t>
      </w:r>
    </w:p>
    <w:p w14:paraId="4787EDB7" w14:textId="455AF686" w:rsidR="00203963" w:rsidRDefault="00C97D6B" w:rsidP="00040763">
      <w:r>
        <w:t xml:space="preserve">Por otra </w:t>
      </w:r>
      <w:proofErr w:type="gramStart"/>
      <w:r>
        <w:t>parte</w:t>
      </w:r>
      <w:proofErr w:type="gramEnd"/>
      <w:r>
        <w:t xml:space="preserve"> en</w:t>
      </w:r>
      <w:r w:rsidR="00203963">
        <w:t xml:space="preserve"> 2011 el MIT </w:t>
      </w:r>
      <w:proofErr w:type="spellStart"/>
      <w:r w:rsidR="00203963">
        <w:t>OpenCourseWare</w:t>
      </w:r>
      <w:proofErr w:type="spellEnd"/>
      <w:r w:rsidR="00203963">
        <w:t xml:space="preserve"> se convirtió en la primera universidad en disponer de una gran colección de recursos MOOC. En 2012 el MIT y Harvard encabezaron la iniciativa </w:t>
      </w:r>
      <w:proofErr w:type="spellStart"/>
      <w:r w:rsidR="00203963">
        <w:t>edX</w:t>
      </w:r>
      <w:proofErr w:type="spellEnd"/>
      <w:r w:rsidR="00203963">
        <w:t xml:space="preserve"> para la promoción </w:t>
      </w:r>
      <w:r>
        <w:t xml:space="preserve">de </w:t>
      </w:r>
      <w:proofErr w:type="spellStart"/>
      <w:r>
        <w:t>MOOCs</w:t>
      </w:r>
      <w:proofErr w:type="spellEnd"/>
      <w:r>
        <w:t>.</w:t>
      </w:r>
    </w:p>
    <w:p w14:paraId="22EEFC8A" w14:textId="01C4815A" w:rsidR="00C97D6B" w:rsidRDefault="00C97D6B" w:rsidP="00040763">
      <w:r>
        <w:t xml:space="preserve">Desde entonces ha surgido muchas otras plataformas, como </w:t>
      </w:r>
      <w:proofErr w:type="spellStart"/>
      <w:r>
        <w:t>FutureLearm</w:t>
      </w:r>
      <w:proofErr w:type="spellEnd"/>
      <w:r>
        <w:t xml:space="preserve"> o </w:t>
      </w:r>
      <w:proofErr w:type="spellStart"/>
      <w:r>
        <w:t>MiriadaX</w:t>
      </w:r>
      <w:proofErr w:type="spellEnd"/>
      <w:r>
        <w:t xml:space="preserve"> por citas algunas.</w:t>
      </w:r>
    </w:p>
    <w:p w14:paraId="73583046" w14:textId="77777777" w:rsidR="0061528D" w:rsidRDefault="0061528D" w:rsidP="007F0D82">
      <w:pPr>
        <w:spacing w:line="240" w:lineRule="auto"/>
        <w:jc w:val="center"/>
      </w:pPr>
      <w:r>
        <w:rPr>
          <w:noProof/>
          <w:lang w:eastAsia="es-ES"/>
        </w:rPr>
        <w:drawing>
          <wp:inline distT="0" distB="0" distL="0" distR="0" wp14:anchorId="74D161EA" wp14:editId="1FA634A9">
            <wp:extent cx="5410200" cy="3181350"/>
            <wp:effectExtent l="19050" t="0" r="0" b="0"/>
            <wp:docPr id="1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srcRect l="14286" t="13861" r="16402" b="13793"/>
                    <a:stretch>
                      <a:fillRect/>
                    </a:stretch>
                  </pic:blipFill>
                  <pic:spPr bwMode="auto">
                    <a:xfrm>
                      <a:off x="0" y="0"/>
                      <a:ext cx="5410200" cy="3181350"/>
                    </a:xfrm>
                    <a:prstGeom prst="rect">
                      <a:avLst/>
                    </a:prstGeom>
                    <a:noFill/>
                    <a:ln w="9525">
                      <a:noFill/>
                      <a:miter lim="800000"/>
                      <a:headEnd/>
                      <a:tailEnd/>
                    </a:ln>
                  </pic:spPr>
                </pic:pic>
              </a:graphicData>
            </a:graphic>
          </wp:inline>
        </w:drawing>
      </w:r>
    </w:p>
    <w:p w14:paraId="6B5C2C6C" w14:textId="77777777" w:rsidR="0061528D" w:rsidRPr="009050B2" w:rsidRDefault="0061528D" w:rsidP="007F0D82">
      <w:pPr>
        <w:spacing w:after="0" w:line="240" w:lineRule="auto"/>
        <w:jc w:val="left"/>
        <w:rPr>
          <w:sz w:val="20"/>
          <w:szCs w:val="20"/>
        </w:rPr>
      </w:pPr>
      <w:r>
        <w:rPr>
          <w:sz w:val="20"/>
          <w:szCs w:val="20"/>
        </w:rPr>
        <w:t>Figura 15. Mapa de MOOC en el Mundo</w:t>
      </w:r>
    </w:p>
    <w:p w14:paraId="4991A448" w14:textId="409CEF55" w:rsidR="0061528D" w:rsidRDefault="0061528D" w:rsidP="007F0D82">
      <w:pPr>
        <w:spacing w:line="240" w:lineRule="auto"/>
      </w:pPr>
      <w:r>
        <w:rPr>
          <w:sz w:val="20"/>
          <w:szCs w:val="20"/>
        </w:rPr>
        <w:t xml:space="preserve">Fuente: </w:t>
      </w:r>
      <w:r w:rsidR="002E199E">
        <w:rPr>
          <w:sz w:val="20"/>
          <w:szCs w:val="20"/>
        </w:rPr>
        <w:t>Tomado de la página: MOOC MAP</w:t>
      </w:r>
    </w:p>
    <w:p w14:paraId="7A1A73E6" w14:textId="4838297A" w:rsidR="001D3BE8" w:rsidRDefault="002B7AB1" w:rsidP="002B7AB1">
      <w:pPr>
        <w:pStyle w:val="Ttulo3"/>
      </w:pPr>
      <w:bookmarkStart w:id="53" w:name="_Toc486797684"/>
      <w:r>
        <w:t xml:space="preserve">Tipos </w:t>
      </w:r>
      <w:r w:rsidR="00670CBB">
        <w:t>de MOOC</w:t>
      </w:r>
      <w:bookmarkEnd w:id="53"/>
    </w:p>
    <w:p w14:paraId="59A773FE" w14:textId="6D359158" w:rsidR="00657CDD" w:rsidRDefault="009849E7" w:rsidP="00BE6F03">
      <w:r>
        <w:t xml:space="preserve">Contemplado lo anterior cada MOOC tiene su propia estructura y estilo únicos, pero se los puede dividir en dos categorías: </w:t>
      </w:r>
      <w:proofErr w:type="spellStart"/>
      <w:r>
        <w:t>xMOOCs</w:t>
      </w:r>
      <w:proofErr w:type="spellEnd"/>
      <w:r>
        <w:t xml:space="preserve"> </w:t>
      </w:r>
      <w:proofErr w:type="gramStart"/>
      <w:r>
        <w:t xml:space="preserve">y  </w:t>
      </w:r>
      <w:proofErr w:type="spellStart"/>
      <w:r>
        <w:t>cMOOCs</w:t>
      </w:r>
      <w:proofErr w:type="spellEnd"/>
      <w:proofErr w:type="gramEnd"/>
      <w:r>
        <w:t>.</w:t>
      </w:r>
    </w:p>
    <w:p w14:paraId="20ED456F" w14:textId="77777777" w:rsidR="0061528D" w:rsidRDefault="0061528D" w:rsidP="004B1209">
      <w:pPr>
        <w:keepNext/>
        <w:spacing w:line="240" w:lineRule="atLeast"/>
        <w:jc w:val="center"/>
      </w:pPr>
      <w:r>
        <w:rPr>
          <w:noProof/>
          <w:lang w:eastAsia="es-ES"/>
        </w:rPr>
        <w:lastRenderedPageBreak/>
        <w:drawing>
          <wp:inline distT="0" distB="0" distL="0" distR="0" wp14:anchorId="54C0AD39" wp14:editId="16596146">
            <wp:extent cx="5325369" cy="2714287"/>
            <wp:effectExtent l="0" t="0" r="889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2347" t="4515" r="12159" b="18720"/>
                    <a:stretch/>
                  </pic:blipFill>
                  <pic:spPr bwMode="auto">
                    <a:xfrm>
                      <a:off x="0" y="0"/>
                      <a:ext cx="5351788" cy="2727752"/>
                    </a:xfrm>
                    <a:prstGeom prst="rect">
                      <a:avLst/>
                    </a:prstGeom>
                    <a:ln>
                      <a:noFill/>
                    </a:ln>
                    <a:extLst>
                      <a:ext uri="{53640926-AAD7-44D8-BBD7-CCE9431645EC}">
                        <a14:shadowObscured xmlns:a14="http://schemas.microsoft.com/office/drawing/2010/main"/>
                      </a:ext>
                    </a:extLst>
                  </pic:spPr>
                </pic:pic>
              </a:graphicData>
            </a:graphic>
          </wp:inline>
        </w:drawing>
      </w:r>
    </w:p>
    <w:p w14:paraId="498D81FD" w14:textId="370E81BC" w:rsidR="0061528D" w:rsidRPr="00B52514" w:rsidRDefault="004C7C78" w:rsidP="0061528D">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16</w:t>
      </w:r>
      <w:r w:rsidR="0061528D" w:rsidRPr="00B52514">
        <w:rPr>
          <w:sz w:val="20"/>
          <w:szCs w:val="20"/>
          <w:lang w:val="en-US"/>
        </w:rPr>
        <w:t>. MOOC," exploring the meaning of the words "Massive Open Online Course</w:t>
      </w:r>
    </w:p>
    <w:p w14:paraId="7BAA864B" w14:textId="5174B45F" w:rsidR="0061528D" w:rsidRPr="00992955" w:rsidRDefault="0061528D" w:rsidP="004B1209">
      <w:pPr>
        <w:spacing w:after="0"/>
        <w:jc w:val="left"/>
        <w:rPr>
          <w:sz w:val="20"/>
          <w:szCs w:val="20"/>
        </w:rPr>
      </w:pPr>
      <w:r>
        <w:rPr>
          <w:sz w:val="20"/>
          <w:szCs w:val="20"/>
        </w:rPr>
        <w:t xml:space="preserve">Fuente: </w:t>
      </w:r>
      <w:r w:rsidR="00530C8E">
        <w:rPr>
          <w:sz w:val="20"/>
          <w:szCs w:val="20"/>
        </w:rPr>
        <w:fldChar w:fldCharType="begin" w:fldLock="1"/>
      </w:r>
      <w:r w:rsidR="00530C8E">
        <w:rPr>
          <w:sz w:val="20"/>
          <w:szCs w:val="20"/>
        </w:rPr>
        <w:instrText>ADDIN CSL_CITATION { "citationItems" : [ { "id" : "ITEM-1", "itemData" : { "URL" : "https://www.aip.org/commentary/moocs-and-future-education", "accessed" : { "date-parts" : [ [ "2017", "7", "7" ] ] }, "author" : [ { "dropping-particle" : "", "family" : "Fred Dylla", "given" : "", "non-dropping-particle" : "", "parse-names" : false, "suffix" : "" } ], "id" : "ITEM-1", "issued" : { "date-parts" : [ [ "2014" ] ] }, "title" : "MOOCs and the future of education | American Institute of Physics", "type" : "webpage" }, "uris" : [ "http://www.mendeley.com/documents/?uuid=cace90b7-92a9-3bb9-869e-5cbf9839b3d5" ] } ], "mendeley" : { "formattedCitation" : "(Fred Dylla, 2014)", "plainTextFormattedCitation" : "(Fred Dylla, 2014)", "previouslyFormattedCitation" : "(Fred Dylla, 2014)" }, "properties" : { "noteIndex" : 0 }, "schema" : "https://github.com/citation-style-language/schema/raw/master/csl-citation.json" }</w:instrText>
      </w:r>
      <w:r w:rsidR="00530C8E">
        <w:rPr>
          <w:sz w:val="20"/>
          <w:szCs w:val="20"/>
        </w:rPr>
        <w:fldChar w:fldCharType="separate"/>
      </w:r>
      <w:r w:rsidR="00530C8E" w:rsidRPr="00530C8E">
        <w:rPr>
          <w:noProof/>
          <w:sz w:val="20"/>
          <w:szCs w:val="20"/>
        </w:rPr>
        <w:t>(Fred Dylla, 2014)</w:t>
      </w:r>
      <w:r w:rsidR="00530C8E">
        <w:rPr>
          <w:sz w:val="20"/>
          <w:szCs w:val="20"/>
        </w:rPr>
        <w:fldChar w:fldCharType="end"/>
      </w:r>
    </w:p>
    <w:p w14:paraId="0121152A" w14:textId="6982A3BD" w:rsidR="009849E7" w:rsidRDefault="009849E7" w:rsidP="009849E7">
      <w:pPr>
        <w:pStyle w:val="Ttulo4"/>
      </w:pPr>
      <w:bookmarkStart w:id="54" w:name="_Toc486797685"/>
      <w:proofErr w:type="spellStart"/>
      <w:r>
        <w:t>cMOOCs</w:t>
      </w:r>
      <w:bookmarkEnd w:id="54"/>
      <w:proofErr w:type="spellEnd"/>
    </w:p>
    <w:p w14:paraId="257D3F57" w14:textId="50B0F777" w:rsidR="007A60B5" w:rsidRDefault="009849E7" w:rsidP="009849E7">
      <w:r>
        <w:t xml:space="preserve">Los </w:t>
      </w:r>
      <w:proofErr w:type="spellStart"/>
      <w:r>
        <w:t>cMOOCs</w:t>
      </w:r>
      <w:proofErr w:type="spellEnd"/>
      <w:r>
        <w:t xml:space="preserve"> se basan en la teoría del Aprendizaje del </w:t>
      </w:r>
      <w:proofErr w:type="spellStart"/>
      <w:r>
        <w:t>Conectivismo</w:t>
      </w:r>
      <w:proofErr w:type="spellEnd"/>
      <w:r>
        <w:t>, que</w:t>
      </w:r>
      <w:r w:rsidR="007A60B5">
        <w:t xml:space="preserve"> resalta el poder establecer contactos con varios </w:t>
      </w:r>
      <w:proofErr w:type="gramStart"/>
      <w:r w:rsidR="007A60B5">
        <w:t xml:space="preserve">individuos, </w:t>
      </w:r>
      <w:r>
        <w:t xml:space="preserve"> </w:t>
      </w:r>
      <w:r w:rsidR="007A60B5">
        <w:t>recolectando</w:t>
      </w:r>
      <w:proofErr w:type="gramEnd"/>
      <w:r w:rsidR="007A60B5">
        <w:t xml:space="preserve"> opiniones diversas, concentrándose en los objetivos finales como la base del aprendizaje. </w:t>
      </w:r>
    </w:p>
    <w:p w14:paraId="30383FA1" w14:textId="760DCD43" w:rsidR="00114BC6" w:rsidRDefault="00114BC6" w:rsidP="009849E7">
      <w:r>
        <w:t xml:space="preserve">La metodología innovadora de los </w:t>
      </w:r>
      <w:proofErr w:type="spellStart"/>
      <w:r>
        <w:t>cMOOCs</w:t>
      </w:r>
      <w:proofErr w:type="spellEnd"/>
      <w:r>
        <w:t xml:space="preserve"> consiste en que el aprendizaje ocurra dentro de una red, </w:t>
      </w:r>
      <w:proofErr w:type="gramStart"/>
      <w:r>
        <w:t>en  la</w:t>
      </w:r>
      <w:proofErr w:type="gramEnd"/>
      <w:r>
        <w:t xml:space="preserve"> cual las personas utilicen plataformas digitales como blogs, wikis, plataformas de medios sociales</w:t>
      </w:r>
      <w:r w:rsidR="00015A86">
        <w:t xml:space="preserve"> con el objetivo de</w:t>
      </w:r>
      <w:r>
        <w:t xml:space="preserve"> entablar conexiones con contenido, además</w:t>
      </w:r>
      <w:r w:rsidR="00015A86">
        <w:t xml:space="preserve"> de</w:t>
      </w:r>
      <w:r>
        <w:t xml:space="preserve"> comunidades de aprendizaje y donde otros </w:t>
      </w:r>
      <w:r w:rsidR="00015A86">
        <w:t xml:space="preserve">creen y construyan conocimiento. En los </w:t>
      </w:r>
      <w:proofErr w:type="spellStart"/>
      <w:r w:rsidR="00015A86">
        <w:t>cMOOC</w:t>
      </w:r>
      <w:proofErr w:type="spellEnd"/>
      <w:r w:rsidR="00015A86">
        <w:t xml:space="preserve"> se incentiva al participante a tener un doble papel, el de maestro y alumno, debido a que comparte su conocimiento adquirido, y es parte de la experiencia y discusiones conjuntas en la red, esto genera contenido educativo continuamente </w:t>
      </w:r>
      <w:r w:rsidR="00090DCD">
        <w:t>por la comunidad en línea de una manera abierta.</w:t>
      </w:r>
    </w:p>
    <w:p w14:paraId="06310FF6" w14:textId="2974D371" w:rsidR="00CF5776" w:rsidRDefault="00CF5776" w:rsidP="00CF5776">
      <w:pPr>
        <w:pStyle w:val="Ttulo4"/>
      </w:pPr>
      <w:bookmarkStart w:id="55" w:name="_Toc486797686"/>
      <w:proofErr w:type="spellStart"/>
      <w:r>
        <w:t>xMOOCs</w:t>
      </w:r>
      <w:bookmarkEnd w:id="55"/>
      <w:proofErr w:type="spellEnd"/>
    </w:p>
    <w:p w14:paraId="7680674F" w14:textId="4E659458" w:rsidR="00015A86" w:rsidRDefault="00F21B87" w:rsidP="009849E7">
      <w:r>
        <w:t>Los</w:t>
      </w:r>
      <w:r w:rsidR="00E57691">
        <w:t xml:space="preserve"> </w:t>
      </w:r>
      <w:proofErr w:type="spellStart"/>
      <w:r w:rsidR="00E57691">
        <w:t>xMOOCs</w:t>
      </w:r>
      <w:proofErr w:type="spellEnd"/>
      <w:r w:rsidR="00E57691">
        <w:t xml:space="preserve"> son un formato creado por las Universidades de Harvard, MIT, y Stanford</w:t>
      </w:r>
      <w:r w:rsidR="008C1784">
        <w:t>, este</w:t>
      </w:r>
      <w:r w:rsidR="00E57691">
        <w:t xml:space="preserve"> formato es </w:t>
      </w:r>
      <w:r>
        <w:t xml:space="preserve">algo diferente a los </w:t>
      </w:r>
      <w:proofErr w:type="spellStart"/>
      <w:r>
        <w:t>cMOOCs</w:t>
      </w:r>
      <w:proofErr w:type="spellEnd"/>
      <w:r w:rsidR="00E57691">
        <w:t xml:space="preserve">. Los </w:t>
      </w:r>
      <w:proofErr w:type="spellStart"/>
      <w:r w:rsidR="00E57691">
        <w:t>xMOOCs</w:t>
      </w:r>
      <w:proofErr w:type="spellEnd"/>
      <w:r w:rsidR="00E57691">
        <w:t xml:space="preserve"> no es una comunidad abierta en línea</w:t>
      </w:r>
      <w:r w:rsidR="008C1784">
        <w:t xml:space="preserve">, al </w:t>
      </w:r>
      <w:proofErr w:type="gramStart"/>
      <w:r w:rsidR="008C1784">
        <w:t>contrario</w:t>
      </w:r>
      <w:proofErr w:type="gramEnd"/>
      <w:r w:rsidR="008C1784">
        <w:t xml:space="preserve"> se basa en una estructura de enseñanza tradicional, como conferencias de video pregrabadas, exámenes y evaluaciones, centrándose en torno</w:t>
      </w:r>
      <w:r w:rsidR="00896154">
        <w:t xml:space="preserve"> a expertos</w:t>
      </w:r>
      <w:r w:rsidR="008C1784">
        <w:t xml:space="preserve"> </w:t>
      </w:r>
      <w:r w:rsidR="00896154">
        <w:t>e</w:t>
      </w:r>
      <w:r w:rsidR="0099209D">
        <w:t>n el que los expertos dirigen el conocimiento</w:t>
      </w:r>
      <w:r w:rsidR="00896154">
        <w:t xml:space="preserve"> en el que se va a obtener. La ‘x’</w:t>
      </w:r>
      <w:r w:rsidR="0099209D">
        <w:t xml:space="preserve"> </w:t>
      </w:r>
      <w:proofErr w:type="gramStart"/>
      <w:r w:rsidR="0099209D">
        <w:t xml:space="preserve">significa </w:t>
      </w:r>
      <w:r w:rsidR="00896154">
        <w:t xml:space="preserve"> extended</w:t>
      </w:r>
      <w:proofErr w:type="gramEnd"/>
      <w:r w:rsidR="00896154">
        <w:t xml:space="preserve"> o la extensión del currículo central.</w:t>
      </w:r>
    </w:p>
    <w:p w14:paraId="1A81BEA8" w14:textId="616AA718" w:rsidR="008C1784" w:rsidRDefault="008C1784" w:rsidP="009849E7">
      <w:r>
        <w:lastRenderedPageBreak/>
        <w:t xml:space="preserve">Según </w:t>
      </w:r>
      <w:r w:rsidR="00817AB8">
        <w:t>George Siemens (2012</w:t>
      </w:r>
      <w:r w:rsidR="00BB4DB2">
        <w:t xml:space="preserve">, </w:t>
      </w:r>
      <w:r w:rsidR="00BB4DB2">
        <w:tab/>
        <w:t>párr. 5</w:t>
      </w:r>
      <w:r w:rsidR="00817AB8">
        <w:t>)</w:t>
      </w:r>
      <w:r w:rsidR="00BB4DB2">
        <w:t xml:space="preserve"> </w:t>
      </w:r>
      <w:r>
        <w:t xml:space="preserve">expresa que “Los </w:t>
      </w:r>
      <w:proofErr w:type="spellStart"/>
      <w:r>
        <w:t>MOOCs</w:t>
      </w:r>
      <w:proofErr w:type="spellEnd"/>
      <w:r>
        <w:t xml:space="preserve"> se centran en la creación y generación de conocimiento, mientras que los </w:t>
      </w:r>
      <w:proofErr w:type="spellStart"/>
      <w:r>
        <w:t>xMOOCs</w:t>
      </w:r>
      <w:proofErr w:type="spellEnd"/>
      <w:r>
        <w:t xml:space="preserve"> en la duplicación de conocimientos”.</w:t>
      </w:r>
    </w:p>
    <w:p w14:paraId="23185A4B" w14:textId="5F15F2A4" w:rsidR="00B40892" w:rsidRDefault="00BB4DB2" w:rsidP="009F3FEC">
      <w:r>
        <w:t xml:space="preserve">Una diferencia crucial entre los dos es que los </w:t>
      </w:r>
      <w:proofErr w:type="spellStart"/>
      <w:r>
        <w:t>xMOOCs</w:t>
      </w:r>
      <w:proofErr w:type="spellEnd"/>
      <w:r>
        <w:t xml:space="preserve"> se expande más rápidamente y desarrolla muchos más temas cada día.</w:t>
      </w:r>
    </w:p>
    <w:p w14:paraId="3BF3A134" w14:textId="6EB5F07C" w:rsidR="00B40892" w:rsidRPr="00B40892" w:rsidRDefault="0047090A" w:rsidP="00955455">
      <w:pPr>
        <w:pStyle w:val="Ttulo2"/>
      </w:pPr>
      <w:bookmarkStart w:id="56" w:name="_Toc417393923"/>
      <w:bookmarkStart w:id="57" w:name="_Toc449361822"/>
      <w:bookmarkStart w:id="58" w:name="_Toc466976673"/>
      <w:bookmarkStart w:id="59" w:name="_Toc486797687"/>
      <w:r>
        <w:t>Diferencia entre</w:t>
      </w:r>
      <w:r w:rsidR="003273DA">
        <w:t xml:space="preserve"> de OCW </w:t>
      </w:r>
      <w:r>
        <w:t xml:space="preserve">y </w:t>
      </w:r>
      <w:r w:rsidR="003273DA">
        <w:t>MOOC</w:t>
      </w:r>
      <w:bookmarkEnd w:id="56"/>
      <w:bookmarkEnd w:id="57"/>
      <w:bookmarkEnd w:id="58"/>
      <w:bookmarkEnd w:id="59"/>
    </w:p>
    <w:p w14:paraId="29A0A64F" w14:textId="7B366556" w:rsidR="008428AC" w:rsidRPr="00E80FDF" w:rsidRDefault="5CBE0531" w:rsidP="008428AC">
      <w:r>
        <w:t>En 2010, cuando el proyecto OCW estaba firmemente consolidad</w:t>
      </w:r>
      <w:r w:rsidR="002C1A6F" w:rsidRPr="000E5D7F">
        <w:t>o</w:t>
      </w:r>
      <w:r>
        <w:t>, algunas voces comenzaron a hablar de la necesidad de nuevas herramientas en OCW para hacerlo más interactivo, dinámico y social</w:t>
      </w:r>
      <w:r w:rsidR="00506A73">
        <w:t xml:space="preserve">, lo cual llevo a la implementación de materiales audiovisuales, seguimiento del curso y </w:t>
      </w:r>
      <w:r w:rsidR="00EE4DF7">
        <w:t xml:space="preserve">la </w:t>
      </w:r>
      <w:r w:rsidR="00506A73">
        <w:t>relación de los alumnos</w:t>
      </w:r>
      <w:r>
        <w:t>.</w:t>
      </w:r>
      <w:r w:rsidR="00506A73">
        <w:t xml:space="preserve"> El cambio requerido dio lugar al diseño </w:t>
      </w:r>
      <w:r w:rsidR="00EE4DF7">
        <w:t>específico</w:t>
      </w:r>
      <w:r w:rsidR="00506A73">
        <w:t xml:space="preserve"> de formatos</w:t>
      </w:r>
      <w:r w:rsidR="00EE4DF7">
        <w:t xml:space="preserve">, a contar con un equipo de apoyo documental y audiovisual, a intervenir en el curso con respuesta, comentarios, etc. </w:t>
      </w:r>
      <w:r>
        <w:t xml:space="preserve"> </w:t>
      </w:r>
    </w:p>
    <w:p w14:paraId="0488B89D" w14:textId="4B2950B8" w:rsidR="00EF2173" w:rsidRDefault="5CBE0531" w:rsidP="008428AC">
      <w:r>
        <w:t xml:space="preserve">Al final, este progreso </w:t>
      </w:r>
      <w:r w:rsidR="00506A73">
        <w:t xml:space="preserve">fue el paso de OCW a </w:t>
      </w:r>
      <w:r w:rsidR="00D14158">
        <w:t>un tipo de MOOC mas especifico</w:t>
      </w:r>
      <w:r w:rsidR="003D4BC7">
        <w:t>,</w:t>
      </w:r>
      <w:r w:rsidR="00D14158">
        <w:t xml:space="preserve"> el </w:t>
      </w:r>
      <w:proofErr w:type="spellStart"/>
      <w:r w:rsidR="00483222">
        <w:t>x</w:t>
      </w:r>
      <w:r w:rsidR="00506A73">
        <w:t>MOOC</w:t>
      </w:r>
      <w:proofErr w:type="spellEnd"/>
      <w:r w:rsidR="00506A73">
        <w:t xml:space="preserve">. </w:t>
      </w:r>
      <w:r>
        <w:t xml:space="preserve">Ambos </w:t>
      </w:r>
      <w:proofErr w:type="gramStart"/>
      <w:r>
        <w:t>OCW  y</w:t>
      </w:r>
      <w:proofErr w:type="gramEnd"/>
      <w:r>
        <w:t xml:space="preserve"> </w:t>
      </w:r>
      <w:proofErr w:type="spellStart"/>
      <w:r w:rsidR="00483222">
        <w:t>x</w:t>
      </w:r>
      <w:r>
        <w:t>MOOC</w:t>
      </w:r>
      <w:proofErr w:type="spellEnd"/>
      <w:r>
        <w:t xml:space="preserve"> son muy similares, este vendría hacer la evolución de OCW. </w:t>
      </w:r>
      <w:proofErr w:type="gramStart"/>
      <w:r>
        <w:t>Aunque  también</w:t>
      </w:r>
      <w:proofErr w:type="gramEnd"/>
      <w:r>
        <w:t xml:space="preserve"> se encuentran algunas diferencias</w:t>
      </w:r>
      <w:r w:rsidR="00483222">
        <w:t xml:space="preserve"> por su contenido</w:t>
      </w:r>
      <w:r>
        <w:t>:</w:t>
      </w:r>
    </w:p>
    <w:p w14:paraId="0039EB59" w14:textId="5A1EB08A" w:rsidR="00EF2F52" w:rsidRPr="002563D3" w:rsidRDefault="00730395" w:rsidP="002563D3">
      <w:pPr>
        <w:spacing w:after="0" w:line="240" w:lineRule="atLeast"/>
        <w:jc w:val="left"/>
        <w:rPr>
          <w:sz w:val="20"/>
          <w:szCs w:val="20"/>
        </w:rPr>
      </w:pPr>
      <w:r>
        <w:rPr>
          <w:sz w:val="20"/>
          <w:szCs w:val="20"/>
        </w:rPr>
        <w:t>Tabla 3</w:t>
      </w:r>
      <w:r w:rsidR="5CBE0531" w:rsidRPr="002563D3">
        <w:rPr>
          <w:sz w:val="20"/>
          <w:szCs w:val="20"/>
        </w:rPr>
        <w:t xml:space="preserve"> Diferencias entre </w:t>
      </w:r>
      <w:proofErr w:type="gramStart"/>
      <w:r w:rsidR="5CBE0531" w:rsidRPr="002563D3">
        <w:rPr>
          <w:sz w:val="20"/>
          <w:szCs w:val="20"/>
        </w:rPr>
        <w:t>OCW  Y</w:t>
      </w:r>
      <w:proofErr w:type="gramEnd"/>
      <w:r w:rsidR="5CBE0531" w:rsidRPr="002563D3">
        <w:rPr>
          <w:sz w:val="20"/>
          <w:szCs w:val="20"/>
        </w:rPr>
        <w:t xml:space="preserve"> </w:t>
      </w:r>
      <w:proofErr w:type="spellStart"/>
      <w:r w:rsidR="003D4BC7" w:rsidRPr="002563D3">
        <w:rPr>
          <w:sz w:val="20"/>
          <w:szCs w:val="20"/>
        </w:rPr>
        <w:t>x</w:t>
      </w:r>
      <w:r w:rsidR="5CBE0531" w:rsidRPr="002563D3">
        <w:rPr>
          <w:sz w:val="20"/>
          <w:szCs w:val="20"/>
        </w:rPr>
        <w:t>MOOC</w:t>
      </w:r>
      <w:proofErr w:type="spellEnd"/>
    </w:p>
    <w:tbl>
      <w:tblPr>
        <w:tblW w:w="8510" w:type="dxa"/>
        <w:jc w:val="center"/>
        <w:tblCellMar>
          <w:left w:w="70" w:type="dxa"/>
          <w:right w:w="70" w:type="dxa"/>
        </w:tblCellMar>
        <w:tblLook w:val="04A0" w:firstRow="1" w:lastRow="0" w:firstColumn="1" w:lastColumn="0" w:noHBand="0" w:noVBand="1"/>
      </w:tblPr>
      <w:tblGrid>
        <w:gridCol w:w="2366"/>
        <w:gridCol w:w="3100"/>
        <w:gridCol w:w="3044"/>
      </w:tblGrid>
      <w:tr w:rsidR="00EE4DF7" w:rsidRPr="00EE4DF7" w14:paraId="3091CF70" w14:textId="77777777" w:rsidTr="007F0D82">
        <w:trPr>
          <w:trHeight w:val="300"/>
          <w:jc w:val="center"/>
        </w:trPr>
        <w:tc>
          <w:tcPr>
            <w:tcW w:w="23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E1D751" w14:textId="77777777" w:rsidR="00EE4DF7" w:rsidRPr="00EE4DF7" w:rsidRDefault="00EE4DF7" w:rsidP="003D4BC7">
            <w:pPr>
              <w:spacing w:after="0" w:line="240" w:lineRule="auto"/>
              <w:jc w:val="center"/>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Características y Contenido</w:t>
            </w:r>
          </w:p>
        </w:tc>
        <w:tc>
          <w:tcPr>
            <w:tcW w:w="3100" w:type="dxa"/>
            <w:tcBorders>
              <w:top w:val="single" w:sz="4" w:space="0" w:color="auto"/>
              <w:left w:val="nil"/>
              <w:bottom w:val="single" w:sz="4" w:space="0" w:color="auto"/>
              <w:right w:val="single" w:sz="4" w:space="0" w:color="auto"/>
            </w:tcBorders>
            <w:shd w:val="clear" w:color="auto" w:fill="auto"/>
            <w:noWrap/>
            <w:vAlign w:val="bottom"/>
            <w:hideMark/>
          </w:tcPr>
          <w:p w14:paraId="3F0E1618" w14:textId="77777777" w:rsidR="00EE4DF7" w:rsidRPr="00EE4DF7" w:rsidRDefault="00EE4DF7" w:rsidP="003D4BC7">
            <w:pPr>
              <w:spacing w:after="0" w:line="240" w:lineRule="auto"/>
              <w:jc w:val="center"/>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OCW</w:t>
            </w:r>
          </w:p>
        </w:tc>
        <w:tc>
          <w:tcPr>
            <w:tcW w:w="3044" w:type="dxa"/>
            <w:tcBorders>
              <w:top w:val="single" w:sz="4" w:space="0" w:color="auto"/>
              <w:left w:val="nil"/>
              <w:bottom w:val="single" w:sz="4" w:space="0" w:color="auto"/>
              <w:right w:val="single" w:sz="4" w:space="0" w:color="auto"/>
            </w:tcBorders>
            <w:shd w:val="clear" w:color="auto" w:fill="auto"/>
            <w:noWrap/>
            <w:vAlign w:val="bottom"/>
            <w:hideMark/>
          </w:tcPr>
          <w:p w14:paraId="1A725E21" w14:textId="6FA225FA" w:rsidR="00EE4DF7" w:rsidRPr="00EE4DF7" w:rsidRDefault="00483222" w:rsidP="003D4BC7">
            <w:pPr>
              <w:spacing w:after="0" w:line="240" w:lineRule="auto"/>
              <w:jc w:val="center"/>
              <w:rPr>
                <w:rFonts w:eastAsia="Times New Roman" w:cs="Arial"/>
                <w:b/>
                <w:bCs/>
                <w:color w:val="000000"/>
                <w:sz w:val="20"/>
                <w:szCs w:val="20"/>
                <w:lang w:val="es-EC" w:eastAsia="es-EC"/>
              </w:rPr>
            </w:pPr>
            <w:proofErr w:type="spellStart"/>
            <w:r w:rsidRPr="00D14158">
              <w:rPr>
                <w:rFonts w:eastAsia="Times New Roman" w:cs="Arial"/>
                <w:b/>
                <w:bCs/>
                <w:color w:val="000000"/>
                <w:sz w:val="20"/>
                <w:szCs w:val="20"/>
                <w:lang w:val="es-EC" w:eastAsia="es-EC"/>
              </w:rPr>
              <w:t>x</w:t>
            </w:r>
            <w:r w:rsidR="00EE4DF7" w:rsidRPr="00EE4DF7">
              <w:rPr>
                <w:rFonts w:eastAsia="Times New Roman" w:cs="Arial"/>
                <w:b/>
                <w:bCs/>
                <w:color w:val="000000"/>
                <w:sz w:val="20"/>
                <w:szCs w:val="20"/>
                <w:lang w:val="es-EC" w:eastAsia="es-EC"/>
              </w:rPr>
              <w:t>MOOC</w:t>
            </w:r>
            <w:proofErr w:type="spellEnd"/>
          </w:p>
        </w:tc>
      </w:tr>
      <w:tr w:rsidR="00EE4DF7" w:rsidRPr="00EE4DF7" w14:paraId="21E4E269" w14:textId="77777777" w:rsidTr="007F0D82">
        <w:trPr>
          <w:trHeight w:val="1230"/>
          <w:jc w:val="center"/>
        </w:trPr>
        <w:tc>
          <w:tcPr>
            <w:tcW w:w="2366" w:type="dxa"/>
            <w:tcBorders>
              <w:top w:val="nil"/>
              <w:left w:val="single" w:sz="4" w:space="0" w:color="auto"/>
              <w:bottom w:val="single" w:sz="4" w:space="0" w:color="auto"/>
              <w:right w:val="single" w:sz="4" w:space="0" w:color="auto"/>
            </w:tcBorders>
            <w:shd w:val="clear" w:color="auto" w:fill="auto"/>
            <w:hideMark/>
          </w:tcPr>
          <w:p w14:paraId="64CFBF0C"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Elementos diferenciadores</w:t>
            </w:r>
          </w:p>
        </w:tc>
        <w:tc>
          <w:tcPr>
            <w:tcW w:w="3100" w:type="dxa"/>
            <w:tcBorders>
              <w:top w:val="nil"/>
              <w:left w:val="nil"/>
              <w:bottom w:val="single" w:sz="4" w:space="0" w:color="auto"/>
              <w:right w:val="single" w:sz="4" w:space="0" w:color="auto"/>
            </w:tcBorders>
            <w:shd w:val="clear" w:color="auto" w:fill="auto"/>
            <w:vAlign w:val="center"/>
            <w:hideMark/>
          </w:tcPr>
          <w:p w14:paraId="10E1148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Autodisciplina: no hay contacto con el profesor, no hay interacción, evaluaciones ni certificados</w:t>
            </w:r>
          </w:p>
        </w:tc>
        <w:tc>
          <w:tcPr>
            <w:tcW w:w="3044" w:type="dxa"/>
            <w:tcBorders>
              <w:top w:val="nil"/>
              <w:left w:val="nil"/>
              <w:bottom w:val="single" w:sz="4" w:space="0" w:color="auto"/>
              <w:right w:val="single" w:sz="4" w:space="0" w:color="auto"/>
            </w:tcBorders>
            <w:shd w:val="clear" w:color="auto" w:fill="auto"/>
            <w:vAlign w:val="center"/>
            <w:hideMark/>
          </w:tcPr>
          <w:p w14:paraId="25DCC7AC" w14:textId="77777777" w:rsidR="00EE4DF7" w:rsidRPr="00EE4DF7" w:rsidRDefault="00EE4DF7" w:rsidP="003D4BC7">
            <w:pPr>
              <w:spacing w:after="0" w:line="240" w:lineRule="auto"/>
              <w:jc w:val="left"/>
              <w:rPr>
                <w:rFonts w:eastAsia="Times New Roman" w:cs="Arial"/>
                <w:color w:val="000000"/>
                <w:sz w:val="20"/>
                <w:szCs w:val="20"/>
                <w:lang w:val="es-EC" w:eastAsia="es-EC"/>
              </w:rPr>
            </w:pPr>
            <w:proofErr w:type="spellStart"/>
            <w:r w:rsidRPr="00EE4DF7">
              <w:rPr>
                <w:rFonts w:eastAsia="Times New Roman" w:cs="Arial"/>
                <w:color w:val="000000"/>
                <w:sz w:val="20"/>
                <w:szCs w:val="20"/>
                <w:lang w:val="es-EC" w:eastAsia="es-EC"/>
              </w:rPr>
              <w:t>Heterodisciplina</w:t>
            </w:r>
            <w:proofErr w:type="spellEnd"/>
            <w:r w:rsidRPr="00EE4DF7">
              <w:rPr>
                <w:rFonts w:eastAsia="Times New Roman" w:cs="Arial"/>
                <w:color w:val="000000"/>
                <w:sz w:val="20"/>
                <w:szCs w:val="20"/>
                <w:lang w:val="es-EC" w:eastAsia="es-EC"/>
              </w:rPr>
              <w:t>:  Hay contacto con el profesor, así como interacción, evaluación y certificados</w:t>
            </w:r>
          </w:p>
        </w:tc>
      </w:tr>
      <w:tr w:rsidR="00EE4DF7" w:rsidRPr="00EE4DF7" w14:paraId="2E02B58D"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64CE9036"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 xml:space="preserve">Preparación y diseño </w:t>
            </w:r>
          </w:p>
        </w:tc>
        <w:tc>
          <w:tcPr>
            <w:tcW w:w="3100" w:type="dxa"/>
            <w:tcBorders>
              <w:top w:val="nil"/>
              <w:left w:val="nil"/>
              <w:bottom w:val="single" w:sz="4" w:space="0" w:color="auto"/>
              <w:right w:val="single" w:sz="4" w:space="0" w:color="auto"/>
            </w:tcBorders>
            <w:shd w:val="clear" w:color="auto" w:fill="auto"/>
            <w:vAlign w:val="bottom"/>
            <w:hideMark/>
          </w:tcPr>
          <w:p w14:paraId="637F5F0D"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Mínima. Adaptación de los materiales de clase</w:t>
            </w:r>
          </w:p>
        </w:tc>
        <w:tc>
          <w:tcPr>
            <w:tcW w:w="3044" w:type="dxa"/>
            <w:tcBorders>
              <w:top w:val="nil"/>
              <w:left w:val="nil"/>
              <w:bottom w:val="single" w:sz="4" w:space="0" w:color="auto"/>
              <w:right w:val="single" w:sz="4" w:space="0" w:color="auto"/>
            </w:tcBorders>
            <w:shd w:val="clear" w:color="auto" w:fill="auto"/>
            <w:hideMark/>
          </w:tcPr>
          <w:p w14:paraId="286E6418"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Exigente. Requiere materiales específicos diseñados para el cursos</w:t>
            </w:r>
          </w:p>
        </w:tc>
      </w:tr>
      <w:tr w:rsidR="00EE4DF7" w:rsidRPr="00EE4DF7" w14:paraId="6F3CF9AE"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38FBAAFB"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Materiales de Texto</w:t>
            </w:r>
          </w:p>
        </w:tc>
        <w:tc>
          <w:tcPr>
            <w:tcW w:w="3100" w:type="dxa"/>
            <w:tcBorders>
              <w:top w:val="nil"/>
              <w:left w:val="nil"/>
              <w:bottom w:val="single" w:sz="4" w:space="0" w:color="auto"/>
              <w:right w:val="single" w:sz="4" w:space="0" w:color="auto"/>
            </w:tcBorders>
            <w:shd w:val="clear" w:color="auto" w:fill="auto"/>
            <w:vAlign w:val="bottom"/>
            <w:hideMark/>
          </w:tcPr>
          <w:p w14:paraId="29DB20F9"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Al menos indicaciones de Bibliografía</w:t>
            </w:r>
          </w:p>
        </w:tc>
        <w:tc>
          <w:tcPr>
            <w:tcW w:w="3044" w:type="dxa"/>
            <w:tcBorders>
              <w:top w:val="nil"/>
              <w:left w:val="nil"/>
              <w:bottom w:val="single" w:sz="4" w:space="0" w:color="auto"/>
              <w:right w:val="single" w:sz="4" w:space="0" w:color="auto"/>
            </w:tcBorders>
            <w:shd w:val="clear" w:color="auto" w:fill="auto"/>
            <w:vAlign w:val="bottom"/>
            <w:hideMark/>
          </w:tcPr>
          <w:p w14:paraId="568CB65D" w14:textId="6C60879D"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 xml:space="preserve">Necesario. Aunque los materiales de Texto tienen </w:t>
            </w:r>
            <w:r w:rsidR="00483222" w:rsidRPr="00D14158">
              <w:rPr>
                <w:rFonts w:eastAsia="Times New Roman" w:cs="Arial"/>
                <w:color w:val="000000"/>
                <w:sz w:val="20"/>
                <w:szCs w:val="20"/>
                <w:lang w:val="es-EC" w:eastAsia="es-EC"/>
              </w:rPr>
              <w:t>más</w:t>
            </w:r>
            <w:r w:rsidRPr="00EE4DF7">
              <w:rPr>
                <w:rFonts w:eastAsia="Times New Roman" w:cs="Arial"/>
                <w:color w:val="000000"/>
                <w:sz w:val="20"/>
                <w:szCs w:val="20"/>
                <w:lang w:val="es-EC" w:eastAsia="es-EC"/>
              </w:rPr>
              <w:t xml:space="preserve"> relevancia</w:t>
            </w:r>
          </w:p>
        </w:tc>
      </w:tr>
      <w:tr w:rsidR="00EE4DF7" w:rsidRPr="00EE4DF7" w14:paraId="61EFF224"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114377A2"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Materiales Audiovisuales</w:t>
            </w:r>
          </w:p>
        </w:tc>
        <w:tc>
          <w:tcPr>
            <w:tcW w:w="3100" w:type="dxa"/>
            <w:tcBorders>
              <w:top w:val="nil"/>
              <w:left w:val="nil"/>
              <w:bottom w:val="single" w:sz="4" w:space="0" w:color="auto"/>
              <w:right w:val="single" w:sz="4" w:space="0" w:color="auto"/>
            </w:tcBorders>
            <w:shd w:val="clear" w:color="auto" w:fill="auto"/>
            <w:vAlign w:val="bottom"/>
            <w:hideMark/>
          </w:tcPr>
          <w:p w14:paraId="64513939"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 xml:space="preserve">Recomendable. Normalmente son presentaciones en poder </w:t>
            </w:r>
            <w:proofErr w:type="spellStart"/>
            <w:r w:rsidRPr="00EE4DF7">
              <w:rPr>
                <w:rFonts w:eastAsia="Times New Roman" w:cs="Arial"/>
                <w:color w:val="000000"/>
                <w:sz w:val="20"/>
                <w:szCs w:val="20"/>
                <w:lang w:val="es-EC" w:eastAsia="es-EC"/>
              </w:rPr>
              <w:t>point</w:t>
            </w:r>
            <w:proofErr w:type="spellEnd"/>
          </w:p>
        </w:tc>
        <w:tc>
          <w:tcPr>
            <w:tcW w:w="3044" w:type="dxa"/>
            <w:tcBorders>
              <w:top w:val="nil"/>
              <w:left w:val="nil"/>
              <w:bottom w:val="single" w:sz="4" w:space="0" w:color="auto"/>
              <w:right w:val="single" w:sz="4" w:space="0" w:color="auto"/>
            </w:tcBorders>
            <w:shd w:val="clear" w:color="auto" w:fill="auto"/>
            <w:vAlign w:val="bottom"/>
            <w:hideMark/>
          </w:tcPr>
          <w:p w14:paraId="1B0D2277"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Videos lecciones y también presentaciones</w:t>
            </w:r>
          </w:p>
        </w:tc>
      </w:tr>
      <w:tr w:rsidR="00EE4DF7" w:rsidRPr="00EE4DF7" w14:paraId="17F0857C"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4D2930C9"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Actividades</w:t>
            </w:r>
          </w:p>
        </w:tc>
        <w:tc>
          <w:tcPr>
            <w:tcW w:w="3100" w:type="dxa"/>
            <w:tcBorders>
              <w:top w:val="nil"/>
              <w:left w:val="nil"/>
              <w:bottom w:val="single" w:sz="4" w:space="0" w:color="auto"/>
              <w:right w:val="single" w:sz="4" w:space="0" w:color="auto"/>
            </w:tcBorders>
            <w:shd w:val="clear" w:color="auto" w:fill="auto"/>
            <w:vAlign w:val="bottom"/>
            <w:hideMark/>
          </w:tcPr>
          <w:p w14:paraId="40416377"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Aunque no es necesario un sistema de corrección</w:t>
            </w:r>
          </w:p>
        </w:tc>
        <w:tc>
          <w:tcPr>
            <w:tcW w:w="3044" w:type="dxa"/>
            <w:tcBorders>
              <w:top w:val="nil"/>
              <w:left w:val="nil"/>
              <w:bottom w:val="single" w:sz="4" w:space="0" w:color="auto"/>
              <w:right w:val="single" w:sz="4" w:space="0" w:color="auto"/>
            </w:tcBorders>
            <w:shd w:val="clear" w:color="auto" w:fill="auto"/>
            <w:vAlign w:val="bottom"/>
            <w:hideMark/>
          </w:tcPr>
          <w:p w14:paraId="27919AE8"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Tienen que estar programadas y que los estudiantes conozcan los resultados</w:t>
            </w:r>
          </w:p>
        </w:tc>
      </w:tr>
      <w:tr w:rsidR="00EE4DF7" w:rsidRPr="00EE4DF7" w14:paraId="43DF061C"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013D994D"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Evaluaciones</w:t>
            </w:r>
          </w:p>
        </w:tc>
        <w:tc>
          <w:tcPr>
            <w:tcW w:w="3100" w:type="dxa"/>
            <w:tcBorders>
              <w:top w:val="nil"/>
              <w:left w:val="nil"/>
              <w:bottom w:val="single" w:sz="4" w:space="0" w:color="auto"/>
              <w:right w:val="single" w:sz="4" w:space="0" w:color="auto"/>
            </w:tcBorders>
            <w:shd w:val="clear" w:color="auto" w:fill="auto"/>
            <w:vAlign w:val="bottom"/>
            <w:hideMark/>
          </w:tcPr>
          <w:p w14:paraId="332EDBBE"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Aunque no es necesario controlarlas ni corregirlas(autocorrección)</w:t>
            </w:r>
          </w:p>
        </w:tc>
        <w:tc>
          <w:tcPr>
            <w:tcW w:w="3044" w:type="dxa"/>
            <w:tcBorders>
              <w:top w:val="nil"/>
              <w:left w:val="nil"/>
              <w:bottom w:val="single" w:sz="4" w:space="0" w:color="auto"/>
              <w:right w:val="single" w:sz="4" w:space="0" w:color="auto"/>
            </w:tcBorders>
            <w:shd w:val="clear" w:color="auto" w:fill="auto"/>
            <w:vAlign w:val="bottom"/>
            <w:hideMark/>
          </w:tcPr>
          <w:p w14:paraId="27B0C76A"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Deben garantizar la calidad y la originalidad del trabajo</w:t>
            </w:r>
          </w:p>
        </w:tc>
      </w:tr>
      <w:tr w:rsidR="00EE4DF7" w:rsidRPr="00EE4DF7" w14:paraId="107D06D4"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5DFA4523"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lastRenderedPageBreak/>
              <w:t>Control de los Estudiantes</w:t>
            </w:r>
          </w:p>
        </w:tc>
        <w:tc>
          <w:tcPr>
            <w:tcW w:w="3100" w:type="dxa"/>
            <w:tcBorders>
              <w:top w:val="nil"/>
              <w:left w:val="nil"/>
              <w:bottom w:val="single" w:sz="4" w:space="0" w:color="auto"/>
              <w:right w:val="single" w:sz="4" w:space="0" w:color="auto"/>
            </w:tcBorders>
            <w:shd w:val="clear" w:color="auto" w:fill="auto"/>
            <w:vAlign w:val="bottom"/>
            <w:hideMark/>
          </w:tcPr>
          <w:p w14:paraId="653B338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Inexistente</w:t>
            </w:r>
          </w:p>
        </w:tc>
        <w:tc>
          <w:tcPr>
            <w:tcW w:w="3044" w:type="dxa"/>
            <w:tcBorders>
              <w:top w:val="nil"/>
              <w:left w:val="nil"/>
              <w:bottom w:val="single" w:sz="4" w:space="0" w:color="auto"/>
              <w:right w:val="single" w:sz="4" w:space="0" w:color="auto"/>
            </w:tcBorders>
            <w:shd w:val="clear" w:color="auto" w:fill="auto"/>
            <w:vAlign w:val="bottom"/>
            <w:hideMark/>
          </w:tcPr>
          <w:p w14:paraId="2B344D0F"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Control en cada una de las etapas para permitir los ajustes</w:t>
            </w:r>
          </w:p>
        </w:tc>
      </w:tr>
      <w:tr w:rsidR="00EE4DF7" w:rsidRPr="00EE4DF7" w14:paraId="50EB4BA8"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277BA658"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Interacción</w:t>
            </w:r>
          </w:p>
        </w:tc>
        <w:tc>
          <w:tcPr>
            <w:tcW w:w="3100" w:type="dxa"/>
            <w:tcBorders>
              <w:top w:val="nil"/>
              <w:left w:val="nil"/>
              <w:bottom w:val="single" w:sz="4" w:space="0" w:color="auto"/>
              <w:right w:val="single" w:sz="4" w:space="0" w:color="auto"/>
            </w:tcBorders>
            <w:shd w:val="clear" w:color="auto" w:fill="auto"/>
            <w:vAlign w:val="bottom"/>
            <w:hideMark/>
          </w:tcPr>
          <w:p w14:paraId="4DA941B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Inexistente</w:t>
            </w:r>
          </w:p>
        </w:tc>
        <w:tc>
          <w:tcPr>
            <w:tcW w:w="3044" w:type="dxa"/>
            <w:tcBorders>
              <w:top w:val="nil"/>
              <w:left w:val="nil"/>
              <w:bottom w:val="single" w:sz="4" w:space="0" w:color="auto"/>
              <w:right w:val="single" w:sz="4" w:space="0" w:color="auto"/>
            </w:tcBorders>
            <w:shd w:val="clear" w:color="auto" w:fill="auto"/>
            <w:vAlign w:val="bottom"/>
            <w:hideMark/>
          </w:tcPr>
          <w:p w14:paraId="714A7805"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Evaluaciones(test, revisión por pares) tutorías (foro y blogs)</w:t>
            </w:r>
          </w:p>
        </w:tc>
      </w:tr>
    </w:tbl>
    <w:p w14:paraId="56D5383E" w14:textId="4F154700" w:rsidR="00C21773" w:rsidRDefault="002563D3" w:rsidP="002563D3">
      <w:pPr>
        <w:spacing w:after="0" w:line="240" w:lineRule="atLeast"/>
        <w:jc w:val="left"/>
        <w:rPr>
          <w:sz w:val="18"/>
          <w:szCs w:val="18"/>
        </w:rPr>
      </w:pPr>
      <w:r w:rsidRPr="005833E3">
        <w:rPr>
          <w:sz w:val="18"/>
          <w:szCs w:val="18"/>
        </w:rPr>
        <w:t xml:space="preserve">Fuente: </w:t>
      </w:r>
      <w:r w:rsidR="00C21773" w:rsidRPr="00C21773">
        <w:rPr>
          <w:sz w:val="18"/>
          <w:szCs w:val="18"/>
        </w:rPr>
        <w:t>http://e-archivo.uc3m.es/bitstream/handle/10016/20345/vida_OEW_2015.pdf?sequence=3</w:t>
      </w:r>
    </w:p>
    <w:p w14:paraId="775BCE1D" w14:textId="6F660C8D" w:rsidR="002563D3" w:rsidRPr="005833E3" w:rsidRDefault="00C21773" w:rsidP="007F0D82">
      <w:pPr>
        <w:spacing w:after="0"/>
        <w:jc w:val="left"/>
        <w:rPr>
          <w:sz w:val="18"/>
          <w:szCs w:val="18"/>
        </w:rPr>
      </w:pPr>
      <w:r>
        <w:rPr>
          <w:sz w:val="18"/>
          <w:szCs w:val="18"/>
        </w:rPr>
        <w:t xml:space="preserve">Elaboración: José Vida Fernández </w:t>
      </w:r>
    </w:p>
    <w:p w14:paraId="23C6414A" w14:textId="50EF7635" w:rsidR="00F55AF9" w:rsidRPr="007F0D82" w:rsidRDefault="00483222" w:rsidP="007F0D82">
      <w:r>
        <w:t xml:space="preserve">Una tabla más </w:t>
      </w:r>
      <w:r w:rsidR="003D4BC7">
        <w:t>general</w:t>
      </w:r>
      <w:r>
        <w:t xml:space="preserve"> que muestra la </w:t>
      </w:r>
      <w:proofErr w:type="gramStart"/>
      <w:r>
        <w:t xml:space="preserve">diferencia </w:t>
      </w:r>
      <w:r w:rsidR="003D4BC7">
        <w:t xml:space="preserve"> por</w:t>
      </w:r>
      <w:proofErr w:type="gramEnd"/>
      <w:r w:rsidR="003D4BC7">
        <w:t xml:space="preserve"> características </w:t>
      </w:r>
      <w:r>
        <w:t xml:space="preserve">entre los OCW y </w:t>
      </w:r>
      <w:r w:rsidR="003D4BC7">
        <w:t xml:space="preserve">los </w:t>
      </w:r>
      <w:r>
        <w:t>MOOC</w:t>
      </w:r>
      <w:r w:rsidR="00D14158">
        <w:t xml:space="preserve"> </w:t>
      </w:r>
      <w:r w:rsidR="003D4BC7">
        <w:t xml:space="preserve">en general es </w:t>
      </w:r>
      <w:r>
        <w:t>la siguiente:</w:t>
      </w:r>
    </w:p>
    <w:p w14:paraId="7401A1DF" w14:textId="2DAE37E2" w:rsidR="00C21773" w:rsidRPr="0093329B" w:rsidRDefault="00730395" w:rsidP="0093329B">
      <w:pPr>
        <w:spacing w:after="0" w:line="240" w:lineRule="atLeast"/>
        <w:jc w:val="left"/>
        <w:rPr>
          <w:sz w:val="20"/>
          <w:szCs w:val="20"/>
        </w:rPr>
      </w:pPr>
      <w:r>
        <w:rPr>
          <w:sz w:val="20"/>
          <w:szCs w:val="20"/>
        </w:rPr>
        <w:t>Tabla 4</w:t>
      </w:r>
      <w:r w:rsidR="0093329B">
        <w:rPr>
          <w:sz w:val="20"/>
          <w:szCs w:val="20"/>
        </w:rPr>
        <w:t xml:space="preserve"> Diferencias entre </w:t>
      </w:r>
      <w:proofErr w:type="gramStart"/>
      <w:r w:rsidR="0093329B">
        <w:rPr>
          <w:sz w:val="20"/>
          <w:szCs w:val="20"/>
        </w:rPr>
        <w:t>OCW  Y</w:t>
      </w:r>
      <w:proofErr w:type="gramEnd"/>
      <w:r w:rsidR="0093329B">
        <w:rPr>
          <w:sz w:val="20"/>
          <w:szCs w:val="20"/>
        </w:rPr>
        <w:t xml:space="preserve"> MOOC</w:t>
      </w:r>
    </w:p>
    <w:tbl>
      <w:tblPr>
        <w:tblW w:w="8500" w:type="dxa"/>
        <w:tblCellMar>
          <w:left w:w="70" w:type="dxa"/>
          <w:right w:w="70" w:type="dxa"/>
        </w:tblCellMar>
        <w:tblLook w:val="04A0" w:firstRow="1" w:lastRow="0" w:firstColumn="1" w:lastColumn="0" w:noHBand="0" w:noVBand="1"/>
      </w:tblPr>
      <w:tblGrid>
        <w:gridCol w:w="4531"/>
        <w:gridCol w:w="1843"/>
        <w:gridCol w:w="2126"/>
      </w:tblGrid>
      <w:tr w:rsidR="00483222" w:rsidRPr="00483222" w14:paraId="7B08F6F1" w14:textId="77777777" w:rsidTr="007F0D82">
        <w:trPr>
          <w:trHeight w:val="300"/>
        </w:trPr>
        <w:tc>
          <w:tcPr>
            <w:tcW w:w="4531" w:type="dxa"/>
            <w:tcBorders>
              <w:top w:val="single" w:sz="4" w:space="0" w:color="auto"/>
              <w:left w:val="single" w:sz="4" w:space="0" w:color="auto"/>
              <w:bottom w:val="single" w:sz="4" w:space="0" w:color="auto"/>
              <w:right w:val="single" w:sz="4" w:space="0" w:color="auto"/>
            </w:tcBorders>
            <w:shd w:val="clear" w:color="000000" w:fill="375623"/>
            <w:noWrap/>
            <w:vAlign w:val="bottom"/>
            <w:hideMark/>
          </w:tcPr>
          <w:p w14:paraId="7C30BB4E" w14:textId="7E780E9E" w:rsidR="00483222" w:rsidRPr="00483222" w:rsidRDefault="00D14158"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Características</w:t>
            </w:r>
          </w:p>
        </w:tc>
        <w:tc>
          <w:tcPr>
            <w:tcW w:w="1843" w:type="dxa"/>
            <w:tcBorders>
              <w:top w:val="single" w:sz="4" w:space="0" w:color="auto"/>
              <w:left w:val="nil"/>
              <w:bottom w:val="single" w:sz="4" w:space="0" w:color="auto"/>
              <w:right w:val="single" w:sz="4" w:space="0" w:color="auto"/>
            </w:tcBorders>
            <w:shd w:val="clear" w:color="000000" w:fill="375623"/>
            <w:noWrap/>
            <w:vAlign w:val="bottom"/>
            <w:hideMark/>
          </w:tcPr>
          <w:p w14:paraId="748EA335" w14:textId="77777777" w:rsidR="00483222" w:rsidRPr="00483222" w:rsidRDefault="00483222"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OCW</w:t>
            </w:r>
          </w:p>
        </w:tc>
        <w:tc>
          <w:tcPr>
            <w:tcW w:w="2126" w:type="dxa"/>
            <w:tcBorders>
              <w:top w:val="single" w:sz="4" w:space="0" w:color="auto"/>
              <w:left w:val="nil"/>
              <w:bottom w:val="single" w:sz="4" w:space="0" w:color="auto"/>
              <w:right w:val="single" w:sz="4" w:space="0" w:color="auto"/>
            </w:tcBorders>
            <w:shd w:val="clear" w:color="000000" w:fill="375623"/>
            <w:noWrap/>
            <w:vAlign w:val="bottom"/>
            <w:hideMark/>
          </w:tcPr>
          <w:p w14:paraId="1F181C78" w14:textId="77777777" w:rsidR="00483222" w:rsidRPr="00483222" w:rsidRDefault="00483222"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MOOC</w:t>
            </w:r>
          </w:p>
        </w:tc>
      </w:tr>
      <w:tr w:rsidR="00483222" w:rsidRPr="00483222" w14:paraId="3C392F71"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21F6631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Se centra en el contenido de la asignatura</w:t>
            </w:r>
          </w:p>
        </w:tc>
        <w:tc>
          <w:tcPr>
            <w:tcW w:w="1843" w:type="dxa"/>
            <w:tcBorders>
              <w:top w:val="nil"/>
              <w:left w:val="nil"/>
              <w:bottom w:val="single" w:sz="4" w:space="0" w:color="auto"/>
              <w:right w:val="single" w:sz="4" w:space="0" w:color="auto"/>
            </w:tcBorders>
            <w:shd w:val="clear" w:color="auto" w:fill="auto"/>
            <w:noWrap/>
            <w:vAlign w:val="bottom"/>
            <w:hideMark/>
          </w:tcPr>
          <w:p w14:paraId="0444B77D"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5B3FDE1F"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r>
      <w:tr w:rsidR="00483222" w:rsidRPr="00483222" w14:paraId="7BE007CA"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78DDD644" w14:textId="1B8757A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El  </w:t>
            </w:r>
            <w:r w:rsidR="00D14158" w:rsidRPr="00483222">
              <w:rPr>
                <w:rFonts w:ascii="Calibri" w:eastAsia="Times New Roman" w:hAnsi="Calibri" w:cs="Calibri"/>
                <w:color w:val="000000"/>
                <w:sz w:val="22"/>
                <w:lang w:val="es-EC" w:eastAsia="es-EC"/>
              </w:rPr>
              <w:t>número</w:t>
            </w:r>
            <w:r w:rsidR="00D14158">
              <w:rPr>
                <w:rFonts w:ascii="Calibri" w:eastAsia="Times New Roman" w:hAnsi="Calibri" w:cs="Calibri"/>
                <w:color w:val="000000"/>
                <w:sz w:val="22"/>
                <w:lang w:val="es-EC" w:eastAsia="es-EC"/>
              </w:rPr>
              <w:t xml:space="preserve"> de personas q</w:t>
            </w:r>
            <w:r w:rsidRPr="00483222">
              <w:rPr>
                <w:rFonts w:ascii="Calibri" w:eastAsia="Times New Roman" w:hAnsi="Calibri" w:cs="Calibri"/>
                <w:color w:val="000000"/>
                <w:sz w:val="22"/>
                <w:lang w:val="es-EC" w:eastAsia="es-EC"/>
              </w:rPr>
              <w:t xml:space="preserve">ue puede consultar </w:t>
            </w:r>
            <w:r w:rsidR="00D14158" w:rsidRPr="00483222">
              <w:rPr>
                <w:rFonts w:ascii="Calibri" w:eastAsia="Times New Roman" w:hAnsi="Calibri" w:cs="Calibri"/>
                <w:color w:val="000000"/>
                <w:sz w:val="22"/>
                <w:lang w:val="es-EC" w:eastAsia="es-EC"/>
              </w:rPr>
              <w:t>información</w:t>
            </w:r>
            <w:r w:rsidRPr="00483222">
              <w:rPr>
                <w:rFonts w:ascii="Calibri" w:eastAsia="Times New Roman" w:hAnsi="Calibri" w:cs="Calibri"/>
                <w:color w:val="000000"/>
                <w:sz w:val="22"/>
                <w:lang w:val="es-EC" w:eastAsia="es-EC"/>
              </w:rPr>
              <w:t xml:space="preserve"> es ilimitado.</w:t>
            </w:r>
          </w:p>
        </w:tc>
        <w:tc>
          <w:tcPr>
            <w:tcW w:w="1843" w:type="dxa"/>
            <w:tcBorders>
              <w:top w:val="nil"/>
              <w:left w:val="nil"/>
              <w:bottom w:val="single" w:sz="4" w:space="0" w:color="auto"/>
              <w:right w:val="single" w:sz="4" w:space="0" w:color="auto"/>
            </w:tcBorders>
            <w:shd w:val="clear" w:color="auto" w:fill="auto"/>
            <w:noWrap/>
            <w:vAlign w:val="bottom"/>
            <w:hideMark/>
          </w:tcPr>
          <w:p w14:paraId="7171F532"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3BD8812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5EFAD7EE"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C97C0EC" w14:textId="04B5C909"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Promueve el aprendizaje </w:t>
            </w:r>
            <w:r w:rsidR="00D14158" w:rsidRPr="00483222">
              <w:rPr>
                <w:rFonts w:ascii="Calibri" w:eastAsia="Times New Roman" w:hAnsi="Calibri" w:cs="Calibri"/>
                <w:color w:val="000000"/>
                <w:sz w:val="22"/>
                <w:lang w:val="es-EC" w:eastAsia="es-EC"/>
              </w:rPr>
              <w:t>autónomo</w:t>
            </w:r>
            <w:r w:rsidRPr="00483222">
              <w:rPr>
                <w:rFonts w:ascii="Calibri" w:eastAsia="Times New Roman" w:hAnsi="Calibri" w:cs="Calibri"/>
                <w:color w:val="000000"/>
                <w:sz w:val="22"/>
                <w:lang w:val="es-EC" w:eastAsia="es-EC"/>
              </w:rPr>
              <w:t xml:space="preserve"> de los participantes.</w:t>
            </w:r>
          </w:p>
        </w:tc>
        <w:tc>
          <w:tcPr>
            <w:tcW w:w="1843" w:type="dxa"/>
            <w:tcBorders>
              <w:top w:val="nil"/>
              <w:left w:val="nil"/>
              <w:bottom w:val="single" w:sz="4" w:space="0" w:color="auto"/>
              <w:right w:val="single" w:sz="4" w:space="0" w:color="auto"/>
            </w:tcBorders>
            <w:shd w:val="clear" w:color="auto" w:fill="auto"/>
            <w:noWrap/>
            <w:vAlign w:val="bottom"/>
            <w:hideMark/>
          </w:tcPr>
          <w:p w14:paraId="44D11758"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24795D3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4B1FE717"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83ABF71"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Existe la figura del profesor o tutor</w:t>
            </w:r>
          </w:p>
        </w:tc>
        <w:tc>
          <w:tcPr>
            <w:tcW w:w="1843" w:type="dxa"/>
            <w:tcBorders>
              <w:top w:val="nil"/>
              <w:left w:val="nil"/>
              <w:bottom w:val="single" w:sz="4" w:space="0" w:color="auto"/>
              <w:right w:val="single" w:sz="4" w:space="0" w:color="auto"/>
            </w:tcBorders>
            <w:shd w:val="clear" w:color="auto" w:fill="auto"/>
            <w:noWrap/>
            <w:vAlign w:val="bottom"/>
            <w:hideMark/>
          </w:tcPr>
          <w:p w14:paraId="60CF4729"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0AE9EC6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72ACC9BB"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21F140DD" w14:textId="66EBDE5F"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Los materiales que se utilizan </w:t>
            </w:r>
            <w:r w:rsidR="00D14158" w:rsidRPr="00483222">
              <w:rPr>
                <w:rFonts w:ascii="Calibri" w:eastAsia="Times New Roman" w:hAnsi="Calibri" w:cs="Calibri"/>
                <w:color w:val="000000"/>
                <w:sz w:val="22"/>
                <w:lang w:val="es-EC" w:eastAsia="es-EC"/>
              </w:rPr>
              <w:t>están</w:t>
            </w:r>
            <w:r w:rsidRPr="00483222">
              <w:rPr>
                <w:rFonts w:ascii="Calibri" w:eastAsia="Times New Roman" w:hAnsi="Calibri" w:cs="Calibri"/>
                <w:color w:val="000000"/>
                <w:sz w:val="22"/>
                <w:lang w:val="es-EC" w:eastAsia="es-EC"/>
              </w:rPr>
              <w:t xml:space="preserve"> disponibles en internet de manera gratuita.</w:t>
            </w:r>
          </w:p>
        </w:tc>
        <w:tc>
          <w:tcPr>
            <w:tcW w:w="1843" w:type="dxa"/>
            <w:tcBorders>
              <w:top w:val="nil"/>
              <w:left w:val="nil"/>
              <w:bottom w:val="single" w:sz="4" w:space="0" w:color="auto"/>
              <w:right w:val="single" w:sz="4" w:space="0" w:color="auto"/>
            </w:tcBorders>
            <w:shd w:val="clear" w:color="auto" w:fill="auto"/>
            <w:noWrap/>
            <w:vAlign w:val="bottom"/>
            <w:hideMark/>
          </w:tcPr>
          <w:p w14:paraId="3F521A27"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4BC22907"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00A84598"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69C4031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Posee pruebas o evaluaciones para acreditar el contenido adquirido</w:t>
            </w:r>
          </w:p>
        </w:tc>
        <w:tc>
          <w:tcPr>
            <w:tcW w:w="1843" w:type="dxa"/>
            <w:tcBorders>
              <w:top w:val="nil"/>
              <w:left w:val="nil"/>
              <w:bottom w:val="single" w:sz="4" w:space="0" w:color="auto"/>
              <w:right w:val="single" w:sz="4" w:space="0" w:color="auto"/>
            </w:tcBorders>
            <w:shd w:val="clear" w:color="auto" w:fill="auto"/>
            <w:noWrap/>
            <w:vAlign w:val="bottom"/>
            <w:hideMark/>
          </w:tcPr>
          <w:p w14:paraId="1FB87D3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03A8E00F"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551F69CB"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28276C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No requiere asistencia en un salón de clases.</w:t>
            </w:r>
          </w:p>
        </w:tc>
        <w:tc>
          <w:tcPr>
            <w:tcW w:w="1843" w:type="dxa"/>
            <w:tcBorders>
              <w:top w:val="nil"/>
              <w:left w:val="nil"/>
              <w:bottom w:val="single" w:sz="4" w:space="0" w:color="auto"/>
              <w:right w:val="single" w:sz="4" w:space="0" w:color="auto"/>
            </w:tcBorders>
            <w:shd w:val="clear" w:color="auto" w:fill="auto"/>
            <w:noWrap/>
            <w:vAlign w:val="bottom"/>
            <w:hideMark/>
          </w:tcPr>
          <w:p w14:paraId="7214016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0487499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406AEF84"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312A6A36"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Existe la posibilidad de obtener certificaciones o grados.</w:t>
            </w:r>
          </w:p>
        </w:tc>
        <w:tc>
          <w:tcPr>
            <w:tcW w:w="1843" w:type="dxa"/>
            <w:tcBorders>
              <w:top w:val="nil"/>
              <w:left w:val="nil"/>
              <w:bottom w:val="single" w:sz="4" w:space="0" w:color="auto"/>
              <w:right w:val="single" w:sz="4" w:space="0" w:color="auto"/>
            </w:tcBorders>
            <w:shd w:val="clear" w:color="auto" w:fill="auto"/>
            <w:noWrap/>
            <w:vAlign w:val="bottom"/>
            <w:hideMark/>
          </w:tcPr>
          <w:p w14:paraId="43396ED0"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0D5CE933"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bl>
    <w:p w14:paraId="3729F293" w14:textId="1D062618" w:rsidR="00C21773" w:rsidRDefault="00C21773" w:rsidP="00C21773">
      <w:pPr>
        <w:spacing w:after="0" w:line="240" w:lineRule="atLeast"/>
        <w:jc w:val="left"/>
        <w:rPr>
          <w:sz w:val="18"/>
          <w:szCs w:val="18"/>
        </w:rPr>
      </w:pPr>
      <w:r w:rsidRPr="005833E3">
        <w:rPr>
          <w:sz w:val="18"/>
          <w:szCs w:val="18"/>
        </w:rPr>
        <w:t xml:space="preserve">Fuente: </w:t>
      </w:r>
      <w:r w:rsidRPr="00C21773">
        <w:rPr>
          <w:sz w:val="18"/>
          <w:szCs w:val="18"/>
        </w:rPr>
        <w:t>http://repositorio.clavijero.edu.mx/repositorio/hojaestudiantil/c214/semana8/doctos/MOOCs_OCW.pdf</w:t>
      </w:r>
    </w:p>
    <w:p w14:paraId="16D6AF29" w14:textId="159FE3DD" w:rsidR="00483222" w:rsidRDefault="00630766" w:rsidP="00C21773">
      <w:r>
        <w:rPr>
          <w:sz w:val="18"/>
          <w:szCs w:val="18"/>
        </w:rPr>
        <w:t xml:space="preserve">Elaboración: </w:t>
      </w:r>
      <w:r>
        <w:rPr>
          <w:sz w:val="18"/>
          <w:szCs w:val="18"/>
        </w:rPr>
        <w:fldChar w:fldCharType="begin" w:fldLock="1"/>
      </w:r>
      <w:r>
        <w:rPr>
          <w:sz w:val="18"/>
          <w:szCs w:val="18"/>
        </w:rPr>
        <w:instrText>ADDIN CSL_CITATION { "citationItems" : [ { "id" : "ITEM-1", "itemData" : { "author" : [ { "dropping-particle" : "", "family" : "Nadia", "given" : "Por L P", "non-dropping-particle" : "", "parse-names" : false, "suffix" : "" }, { "dropping-particle" : "", "family" : "Acosta", "given" : "Alicia", "non-dropping-particle" : "", "parse-names" : false, "suffix" : "" } ], "id" : "ITEM-1", "issued" : { "date-parts" : [ [ "2012" ] ] }, "page" : "5", "title" : "MOOC \u2019 s y OCW \u00bf Qu\u00e9 diferencias hay ?", "type" : "article-journal" }, "uris" : [ "http://www.mendeley.com/documents/?uuid=25e8174a-afa8-4dc5-9016-eab6934c1572" ] } ], "mendeley" : { "formattedCitation" : "(Nadia &amp; Acosta, 2012)", "manualFormatting" : "Nadia &amp; Acosta, 2012", "plainTextFormattedCitation" : "(Nadia &amp; Acosta, 2012)", "previouslyFormattedCitation" : "(Nadia &amp; Acosta, 2012)" }, "properties" : { "noteIndex" : 0 }, "schema" : "https://github.com/citation-style-language/schema/raw/master/csl-citation.json" }</w:instrText>
      </w:r>
      <w:r>
        <w:rPr>
          <w:sz w:val="18"/>
          <w:szCs w:val="18"/>
        </w:rPr>
        <w:fldChar w:fldCharType="separate"/>
      </w:r>
      <w:r w:rsidRPr="00630766">
        <w:rPr>
          <w:noProof/>
          <w:sz w:val="18"/>
          <w:szCs w:val="18"/>
        </w:rPr>
        <w:t>Nadia &amp; Acosta, 2012</w:t>
      </w:r>
      <w:r>
        <w:rPr>
          <w:sz w:val="18"/>
          <w:szCs w:val="18"/>
        </w:rPr>
        <w:fldChar w:fldCharType="end"/>
      </w:r>
    </w:p>
    <w:p w14:paraId="21AB78E4" w14:textId="4A4988D0" w:rsidR="00CA58F9" w:rsidRDefault="00B47B74" w:rsidP="008428AC">
      <w:r>
        <w:t xml:space="preserve">Una diferencia </w:t>
      </w:r>
      <w:r w:rsidR="00D14158">
        <w:t xml:space="preserve">adicional </w:t>
      </w:r>
      <w:r>
        <w:t>es</w:t>
      </w:r>
      <w:r w:rsidR="00D14158">
        <w:t xml:space="preserve"> el</w:t>
      </w:r>
      <w:r w:rsidR="5CBE0531">
        <w:t xml:space="preserve"> que mientras los sitios OCW fueron desarrollados básicamente por las instituciones de educación superior, los proveedores de MOOC son principalmente empresas, como </w:t>
      </w:r>
      <w:proofErr w:type="spellStart"/>
      <w:r w:rsidR="5CBE0531" w:rsidRPr="5CBE0531">
        <w:rPr>
          <w:b/>
          <w:bCs/>
        </w:rPr>
        <w:t>Coursera</w:t>
      </w:r>
      <w:proofErr w:type="spellEnd"/>
      <w:r w:rsidR="5CBE0531" w:rsidRPr="5CBE0531">
        <w:rPr>
          <w:b/>
          <w:bCs/>
        </w:rPr>
        <w:t xml:space="preserve">, </w:t>
      </w:r>
      <w:proofErr w:type="spellStart"/>
      <w:r w:rsidR="5CBE0531" w:rsidRPr="5CBE0531">
        <w:rPr>
          <w:b/>
          <w:bCs/>
        </w:rPr>
        <w:t>Udacity</w:t>
      </w:r>
      <w:proofErr w:type="spellEnd"/>
      <w:r w:rsidR="5CBE0531" w:rsidRPr="5CBE0531">
        <w:rPr>
          <w:b/>
          <w:bCs/>
        </w:rPr>
        <w:t xml:space="preserve"> o </w:t>
      </w:r>
      <w:proofErr w:type="spellStart"/>
      <w:r w:rsidR="5CBE0531" w:rsidRPr="5CBE0531">
        <w:rPr>
          <w:b/>
          <w:bCs/>
        </w:rPr>
        <w:t>Miriada</w:t>
      </w:r>
      <w:proofErr w:type="spellEnd"/>
      <w:r w:rsidR="5CBE0531" w:rsidRPr="5CBE0531">
        <w:rPr>
          <w:b/>
          <w:bCs/>
        </w:rPr>
        <w:t xml:space="preserve"> </w:t>
      </w:r>
      <w:r w:rsidR="5CBE0531">
        <w:t xml:space="preserve">y tienden a usar el derecho de autor, si no se indican que están en dominio público o bajos licencia </w:t>
      </w:r>
      <w:proofErr w:type="spellStart"/>
      <w:r w:rsidR="5CBE0531">
        <w:t>Creative</w:t>
      </w:r>
      <w:proofErr w:type="spellEnd"/>
      <w:r w:rsidR="5CBE0531">
        <w:t xml:space="preserve"> </w:t>
      </w:r>
      <w:proofErr w:type="spellStart"/>
      <w:r w:rsidR="5CBE0531">
        <w:t>Commons</w:t>
      </w:r>
      <w:proofErr w:type="spellEnd"/>
      <w:r w:rsidR="5CBE0531">
        <w:t>, el contenido del sitio está protegido por leyes de propiedad intelectual (</w:t>
      </w:r>
      <w:proofErr w:type="spellStart"/>
      <w:r w:rsidR="5CBE0531">
        <w:t>Cheverie</w:t>
      </w:r>
      <w:proofErr w:type="spellEnd"/>
      <w:r w:rsidR="5CBE0531">
        <w:t>, 2013).</w:t>
      </w:r>
    </w:p>
    <w:p w14:paraId="6370B03A" w14:textId="77777777" w:rsidR="00C669FA" w:rsidRDefault="5CBE0531" w:rsidP="008428AC">
      <w:r>
        <w:t>Basado en el contenido y la experiencia de participantes en cursos OCW y MOOC se establece que:</w:t>
      </w:r>
    </w:p>
    <w:p w14:paraId="6655DA72" w14:textId="77777777" w:rsidR="00C669FA" w:rsidRDefault="5CBE0531" w:rsidP="008428AC">
      <w:r>
        <w:lastRenderedPageBreak/>
        <w:t>En un MOOC los participantes experimentan y se involucran a diferentes niveles en la actividad docente y en el aprendizaje. En este sentido los participantes puede ser un alumno inscrito en el curso que experimenta una acción de aprendizaje viva y dinámica con interacción con otros alumnos, materiales, entregas de ejercicios, foros, etc. Pero también, un participante podría ser docente que ayude al desarrollo del curso.</w:t>
      </w:r>
    </w:p>
    <w:p w14:paraId="574633CB" w14:textId="12A466EB" w:rsidR="002F4945" w:rsidRDefault="5CBE0531" w:rsidP="008428AC">
      <w:r>
        <w:t>En un OCW no hay realmente una experiencia dinámica y donde el docente participe abiertamente en el proceso de aprendizaje</w:t>
      </w:r>
      <w:r w:rsidR="00896154">
        <w:t>.</w:t>
      </w:r>
      <w:r>
        <w:t xml:space="preserve"> El OCW se centra en proporcionar </w:t>
      </w:r>
      <w:proofErr w:type="gramStart"/>
      <w:r>
        <w:t>contenido  y</w:t>
      </w:r>
      <w:proofErr w:type="gramEnd"/>
      <w:r>
        <w:t xml:space="preserve"> herramientas para la disponibilidad pública de estos contenidos. </w:t>
      </w:r>
    </w:p>
    <w:p w14:paraId="6517DF69" w14:textId="410FD9FE" w:rsidR="00955455" w:rsidRPr="00FE544D" w:rsidRDefault="00955455" w:rsidP="00FE544D">
      <w:pPr>
        <w:spacing w:line="259" w:lineRule="auto"/>
        <w:jc w:val="left"/>
        <w:rPr>
          <w:rFonts w:eastAsiaTheme="majorEastAsia" w:cstheme="majorBidi"/>
          <w:b/>
          <w:szCs w:val="32"/>
        </w:rPr>
      </w:pPr>
      <w:bookmarkStart w:id="60" w:name="_Toc466976674"/>
      <w:r>
        <w:br w:type="page"/>
      </w:r>
    </w:p>
    <w:p w14:paraId="363B6D2C" w14:textId="77777777" w:rsidR="00FE544D" w:rsidRDefault="00FE544D" w:rsidP="001A217B">
      <w:pPr>
        <w:pStyle w:val="Capitulos"/>
        <w:sectPr w:rsidR="00FE544D" w:rsidSect="00FE544D">
          <w:pgSz w:w="11906" w:h="16838" w:code="9"/>
          <w:pgMar w:top="1417" w:right="1701" w:bottom="1417" w:left="1701" w:header="708" w:footer="708" w:gutter="0"/>
          <w:cols w:space="708"/>
          <w:docGrid w:linePitch="360"/>
        </w:sectPr>
      </w:pPr>
    </w:p>
    <w:p w14:paraId="01804BD7" w14:textId="66445ABE" w:rsidR="004B4F56" w:rsidRDefault="005B07D0" w:rsidP="001A217B">
      <w:pPr>
        <w:pStyle w:val="Ttulo1"/>
      </w:pPr>
      <w:bookmarkStart w:id="61" w:name="_Toc486797688"/>
      <w:r>
        <w:lastRenderedPageBreak/>
        <w:t>CAPÍTULO I</w:t>
      </w:r>
      <w:r w:rsidR="004B4F56">
        <w:t>I</w:t>
      </w:r>
      <w:r>
        <w:t>: IMPORTANCIA DE RECURSOS EDUCATIVOS ABIER</w:t>
      </w:r>
      <w:r w:rsidR="00FE544D">
        <w:t xml:space="preserve">TOS </w:t>
      </w:r>
      <w:r>
        <w:t>EN LAS UNIVERSIDADES</w:t>
      </w:r>
      <w:bookmarkEnd w:id="60"/>
      <w:bookmarkEnd w:id="61"/>
    </w:p>
    <w:p w14:paraId="2648C658" w14:textId="2E2DB7B5" w:rsidR="005B07D0" w:rsidRPr="004B4F56" w:rsidRDefault="004B4F56" w:rsidP="004B4F56">
      <w:pPr>
        <w:spacing w:line="259" w:lineRule="auto"/>
        <w:jc w:val="left"/>
        <w:rPr>
          <w:rFonts w:eastAsiaTheme="majorEastAsia" w:cstheme="majorBidi"/>
          <w:b/>
          <w:szCs w:val="32"/>
        </w:rPr>
      </w:pPr>
      <w:r>
        <w:br w:type="page"/>
      </w:r>
    </w:p>
    <w:p w14:paraId="6F5C0E6F" w14:textId="77777777" w:rsidR="00A469C5" w:rsidRDefault="00A469C5" w:rsidP="001A217B">
      <w:pPr>
        <w:pStyle w:val="Ttulo1"/>
        <w:sectPr w:rsidR="00A469C5" w:rsidSect="00FE544D">
          <w:pgSz w:w="11906" w:h="16838" w:code="9"/>
          <w:pgMar w:top="1417" w:right="1701" w:bottom="1417" w:left="1701" w:header="708" w:footer="708" w:gutter="0"/>
          <w:cols w:space="708"/>
          <w:vAlign w:val="center"/>
          <w:docGrid w:linePitch="360"/>
        </w:sectPr>
      </w:pPr>
      <w:bookmarkStart w:id="62" w:name="_Toc449361813"/>
      <w:bookmarkStart w:id="63" w:name="_Toc466976675"/>
    </w:p>
    <w:bookmarkEnd w:id="62"/>
    <w:bookmarkEnd w:id="63"/>
    <w:p w14:paraId="6DB4568D" w14:textId="77777777" w:rsidR="00DE7913" w:rsidRPr="00DE7913" w:rsidRDefault="00DE7913" w:rsidP="00AA75BB">
      <w:pPr>
        <w:pStyle w:val="Prrafodelista"/>
        <w:keepNext/>
        <w:keepLines/>
        <w:numPr>
          <w:ilvl w:val="0"/>
          <w:numId w:val="22"/>
        </w:numPr>
        <w:spacing w:after="0" w:line="480" w:lineRule="auto"/>
        <w:contextualSpacing w:val="0"/>
        <w:outlineLvl w:val="1"/>
        <w:rPr>
          <w:rFonts w:eastAsiaTheme="majorEastAsia" w:cstheme="majorBidi"/>
          <w:b/>
          <w:vanish/>
          <w:szCs w:val="26"/>
        </w:rPr>
      </w:pPr>
    </w:p>
    <w:p w14:paraId="077DE56D" w14:textId="18F0ECAD" w:rsidR="00D21F9B" w:rsidRDefault="00D21F9B" w:rsidP="00DE7913">
      <w:pPr>
        <w:pStyle w:val="Ttulo2"/>
      </w:pPr>
      <w:bookmarkStart w:id="64" w:name="_Toc486797689"/>
      <w:r>
        <w:t>Introducción</w:t>
      </w:r>
      <w:bookmarkEnd w:id="64"/>
    </w:p>
    <w:p w14:paraId="75736CA4" w14:textId="3936C6F2" w:rsidR="00D21F9B" w:rsidRDefault="00D21F9B" w:rsidP="00D21F9B">
      <w:r>
        <w:t>En este capítulo, denominado la importancia de los Recursos Educativos Abiertos en las Universidades,</w:t>
      </w:r>
      <w:r w:rsidR="00392406">
        <w:t xml:space="preserve"> se procederá a abordar la evolución de los REA,</w:t>
      </w:r>
      <w:r w:rsidR="00B77B0C">
        <w:t xml:space="preserve"> el manejo y de la distribución de los REA, y una breve descripción de proyectos que recopilan datos </w:t>
      </w:r>
      <w:r w:rsidR="0054359E">
        <w:t>de impactos de los REA y OCW.</w:t>
      </w:r>
    </w:p>
    <w:p w14:paraId="25E765BD" w14:textId="6C9E8FF5" w:rsidR="0054359E" w:rsidRPr="00D21F9B" w:rsidRDefault="0054359E" w:rsidP="0054359E">
      <w:pPr>
        <w:pStyle w:val="Ttulo2"/>
      </w:pPr>
      <w:bookmarkStart w:id="65" w:name="_Toc486797690"/>
      <w:r>
        <w:t>Problemática</w:t>
      </w:r>
      <w:bookmarkEnd w:id="65"/>
      <w:r>
        <w:t xml:space="preserve"> </w:t>
      </w:r>
    </w:p>
    <w:p w14:paraId="289CBBD9" w14:textId="272BD440" w:rsidR="00B50FCF" w:rsidRDefault="00E710F0" w:rsidP="005B07D0">
      <w:r>
        <w:t xml:space="preserve">Para </w:t>
      </w:r>
      <w:r w:rsidR="00F453DA">
        <w:t>preponderar</w:t>
      </w:r>
      <w:r>
        <w:t xml:space="preserve"> el movimiento REA </w:t>
      </w:r>
      <w:r w:rsidR="00F4538B">
        <w:t xml:space="preserve"> desde su inicio</w:t>
      </w:r>
      <w:r w:rsidR="00F453DA">
        <w:t>,</w:t>
      </w:r>
      <w:r w:rsidR="00F4538B">
        <w:t xml:space="preserve"> primero </w:t>
      </w:r>
      <w:r>
        <w:t xml:space="preserve">se </w:t>
      </w:r>
      <w:r w:rsidR="00F453DA">
        <w:t>tiene</w:t>
      </w:r>
      <w:r>
        <w:t xml:space="preserve"> que recordar</w:t>
      </w:r>
      <w:r w:rsidR="00B50FCF">
        <w:t xml:space="preserve"> la realidad donde</w:t>
      </w:r>
      <w:r>
        <w:t xml:space="preserve"> la Educación estaba reservada para aquellos quiene</w:t>
      </w:r>
      <w:r w:rsidR="00364EE3">
        <w:t>s pagaban una cantidad fuerte</w:t>
      </w:r>
      <w:r w:rsidR="006D696D">
        <w:t xml:space="preserve"> de dinero</w:t>
      </w:r>
      <w:r w:rsidR="00364EE3">
        <w:t xml:space="preserve"> pa</w:t>
      </w:r>
      <w:r>
        <w:t>r</w:t>
      </w:r>
      <w:r w:rsidR="00364EE3">
        <w:t>a</w:t>
      </w:r>
      <w:r w:rsidR="008965C8">
        <w:t xml:space="preserve"> recibirla</w:t>
      </w:r>
      <w:r w:rsidR="00B50FCF">
        <w:t>, ahora  debido al desarrollo tecnológico de la información y comunicación,</w:t>
      </w:r>
      <w:r w:rsidR="00436E20">
        <w:t xml:space="preserve"> los</w:t>
      </w:r>
      <w:r w:rsidR="00B50FCF">
        <w:t xml:space="preserve"> </w:t>
      </w:r>
      <w:r w:rsidR="00436E20">
        <w:t xml:space="preserve">Recursos </w:t>
      </w:r>
      <w:r w:rsidR="006D696D">
        <w:t>educación abiertos</w:t>
      </w:r>
      <w:r w:rsidR="00B50FCF">
        <w:t xml:space="preserve"> se ha</w:t>
      </w:r>
      <w:r w:rsidR="00436E20">
        <w:t>n</w:t>
      </w:r>
      <w:r w:rsidR="00B50FCF">
        <w:t xml:space="preserve"> popularizado y se lo</w:t>
      </w:r>
      <w:r w:rsidR="00436E20">
        <w:t xml:space="preserve">s utiliza para referirse a la disponibilidad de programas de </w:t>
      </w:r>
      <w:r w:rsidR="00C01260">
        <w:t>educación</w:t>
      </w:r>
      <w:r>
        <w:t xml:space="preserve"> superior </w:t>
      </w:r>
      <w:r w:rsidR="00436E20">
        <w:t>que se encuentran</w:t>
      </w:r>
      <w:r>
        <w:t xml:space="preserve"> en línea, gratis para cualquier persona con ganas de aprender.</w:t>
      </w:r>
      <w:r w:rsidR="008965C8">
        <w:t xml:space="preserve"> </w:t>
      </w:r>
    </w:p>
    <w:p w14:paraId="1BDCEA0B" w14:textId="75055AB3" w:rsidR="00337A04" w:rsidRDefault="00337A04" w:rsidP="005B07D0">
      <w:r>
        <w:t xml:space="preserve">A </w:t>
      </w:r>
      <w:proofErr w:type="gramStart"/>
      <w:r>
        <w:t>continuaci</w:t>
      </w:r>
      <w:r w:rsidR="00FB1B91">
        <w:t>ón</w:t>
      </w:r>
      <w:proofErr w:type="gramEnd"/>
      <w:r w:rsidR="00FB1B91">
        <w:t xml:space="preserve"> se presenta los eventos</w:t>
      </w:r>
      <w:r w:rsidR="00C01260">
        <w:t xml:space="preserve"> más importantes que la evolución de REA ha llevado a cabo para mejorar en la educación superior de todo el mundo</w:t>
      </w:r>
      <w:r w:rsidR="002A5D69">
        <w:t>:</w:t>
      </w:r>
    </w:p>
    <w:p w14:paraId="22EE228C" w14:textId="27C08813" w:rsidR="00962D34" w:rsidRPr="00337A04" w:rsidRDefault="00337A04" w:rsidP="00AA75BB">
      <w:pPr>
        <w:numPr>
          <w:ilvl w:val="0"/>
          <w:numId w:val="23"/>
        </w:numPr>
        <w:ind w:left="357" w:hanging="357"/>
        <w:rPr>
          <w:lang w:val="es-EC"/>
        </w:rPr>
      </w:pPr>
      <w:r>
        <w:rPr>
          <w:lang w:val="es-EC"/>
        </w:rPr>
        <w:t>Enero 1999: La Universidad</w:t>
      </w:r>
      <w:r w:rsidRPr="00337A04">
        <w:rPr>
          <w:lang w:val="es-EC"/>
        </w:rPr>
        <w:t xml:space="preserve"> de </w:t>
      </w:r>
      <w:r w:rsidR="007F0D82" w:rsidRPr="00337A04">
        <w:rPr>
          <w:lang w:val="es-EC"/>
        </w:rPr>
        <w:t>Tubinga (</w:t>
      </w:r>
      <w:r w:rsidR="007F0D82">
        <w:rPr>
          <w:lang w:val="es-EC"/>
        </w:rPr>
        <w:t>Alemania) publica una serie</w:t>
      </w:r>
      <w:r w:rsidRPr="00337A04">
        <w:rPr>
          <w:lang w:val="es-EC"/>
        </w:rPr>
        <w:t xml:space="preserve"> de videos de sus conferencias.</w:t>
      </w:r>
    </w:p>
    <w:p w14:paraId="24B01932" w14:textId="72F9C2E7" w:rsidR="00962D34" w:rsidRPr="00337A04" w:rsidRDefault="00F55AF9" w:rsidP="00AA75BB">
      <w:pPr>
        <w:numPr>
          <w:ilvl w:val="0"/>
          <w:numId w:val="23"/>
        </w:numPr>
        <w:ind w:left="357" w:hanging="357"/>
        <w:rPr>
          <w:lang w:val="es-EC"/>
        </w:rPr>
      </w:pPr>
      <w:r w:rsidRPr="00337A04">
        <w:rPr>
          <w:lang w:val="es-EC"/>
        </w:rPr>
        <w:t>Septiembre</w:t>
      </w:r>
      <w:r w:rsidR="00337A04" w:rsidRPr="00337A04">
        <w:rPr>
          <w:lang w:val="es-EC"/>
        </w:rPr>
        <w:t xml:space="preserve"> 2002: MIT lanza su programa OCW. </w:t>
      </w:r>
      <w:r w:rsidR="00337A04">
        <w:rPr>
          <w:lang w:val="es-EC"/>
        </w:rPr>
        <w:t>c</w:t>
      </w:r>
      <w:r w:rsidR="00337A04" w:rsidRPr="00337A04">
        <w:rPr>
          <w:lang w:val="es-EC"/>
        </w:rPr>
        <w:t>on 32 cursos iniciales, esta fue la colección más profunda y completa de su tipo</w:t>
      </w:r>
      <w:r w:rsidR="00337A04">
        <w:rPr>
          <w:lang w:val="es-EC"/>
        </w:rPr>
        <w:t>.</w:t>
      </w:r>
    </w:p>
    <w:p w14:paraId="12C35FD2" w14:textId="014D919E" w:rsidR="00962D34" w:rsidRPr="00337A04" w:rsidRDefault="00337A04" w:rsidP="00AA75BB">
      <w:pPr>
        <w:numPr>
          <w:ilvl w:val="0"/>
          <w:numId w:val="23"/>
        </w:numPr>
        <w:ind w:left="357" w:hanging="357"/>
        <w:rPr>
          <w:lang w:val="es-EC"/>
        </w:rPr>
      </w:pPr>
      <w:r w:rsidRPr="00337A04">
        <w:rPr>
          <w:lang w:val="es-EC"/>
        </w:rPr>
        <w:t>Noviembre 2003: Se funda el</w:t>
      </w:r>
      <w:r>
        <w:rPr>
          <w:lang w:val="es-EC"/>
        </w:rPr>
        <w:t xml:space="preserve"> CORE. S</w:t>
      </w:r>
      <w:r w:rsidRPr="00337A04">
        <w:rPr>
          <w:lang w:val="es-EC"/>
        </w:rPr>
        <w:t xml:space="preserve">e fundó en asociación con MIT </w:t>
      </w:r>
      <w:proofErr w:type="spellStart"/>
      <w:r w:rsidRPr="00AD0420">
        <w:rPr>
          <w:lang w:val="es-EC"/>
        </w:rPr>
        <w:t>OpenCourseWare</w:t>
      </w:r>
      <w:proofErr w:type="spellEnd"/>
      <w:r w:rsidRPr="00337A04">
        <w:rPr>
          <w:lang w:val="es-EC"/>
        </w:rPr>
        <w:t>, con el objetivo de proporcionar estos recursos a cientos de universidades en China.</w:t>
      </w:r>
    </w:p>
    <w:p w14:paraId="6C3FA7CB" w14:textId="7F4984D5" w:rsidR="00962D34" w:rsidRPr="00337A04" w:rsidRDefault="00337A04" w:rsidP="00AA75BB">
      <w:pPr>
        <w:numPr>
          <w:ilvl w:val="0"/>
          <w:numId w:val="23"/>
        </w:numPr>
        <w:ind w:left="357" w:hanging="357"/>
        <w:rPr>
          <w:lang w:val="es-EC"/>
        </w:rPr>
      </w:pPr>
      <w:r w:rsidRPr="00337A04">
        <w:rPr>
          <w:lang w:val="es-EC"/>
        </w:rPr>
        <w:t>Enero de 2005: El Centro de Investigación e Innovación Educativa de la OCDE lanza un estudio de 20 meses sobre la escala y el alcance de los recursos educativos abiertos</w:t>
      </w:r>
      <w:r w:rsidR="00C01260">
        <w:rPr>
          <w:lang w:val="es-EC"/>
        </w:rPr>
        <w:t>.</w:t>
      </w:r>
    </w:p>
    <w:p w14:paraId="611512E7" w14:textId="77777777" w:rsidR="00962D34" w:rsidRPr="00337A04" w:rsidRDefault="00337A04" w:rsidP="00AA75BB">
      <w:pPr>
        <w:numPr>
          <w:ilvl w:val="0"/>
          <w:numId w:val="23"/>
        </w:numPr>
        <w:ind w:left="357" w:hanging="357"/>
        <w:rPr>
          <w:lang w:val="es-EC"/>
        </w:rPr>
      </w:pPr>
      <w:r w:rsidRPr="00337A04">
        <w:rPr>
          <w:lang w:val="es-EC"/>
        </w:rPr>
        <w:t xml:space="preserve">Septiembre 2006: La Academia </w:t>
      </w:r>
      <w:proofErr w:type="spellStart"/>
      <w:r w:rsidRPr="00337A04">
        <w:rPr>
          <w:lang w:val="es-EC"/>
        </w:rPr>
        <w:t>Khan</w:t>
      </w:r>
      <w:proofErr w:type="spellEnd"/>
      <w:r w:rsidRPr="00337A04">
        <w:rPr>
          <w:lang w:val="es-EC"/>
        </w:rPr>
        <w:t xml:space="preserve"> es lanzada por Salman </w:t>
      </w:r>
      <w:proofErr w:type="spellStart"/>
      <w:r w:rsidRPr="00337A04">
        <w:rPr>
          <w:lang w:val="es-EC"/>
        </w:rPr>
        <w:t>Khan</w:t>
      </w:r>
      <w:proofErr w:type="spellEnd"/>
      <w:r w:rsidRPr="00337A04">
        <w:rPr>
          <w:lang w:val="es-EC"/>
        </w:rPr>
        <w:t>, graduado del MIT.</w:t>
      </w:r>
    </w:p>
    <w:p w14:paraId="00830103" w14:textId="56821D15" w:rsidR="00962D34" w:rsidRPr="00337A04" w:rsidRDefault="00337A04" w:rsidP="00AA75BB">
      <w:pPr>
        <w:numPr>
          <w:ilvl w:val="0"/>
          <w:numId w:val="23"/>
        </w:numPr>
        <w:ind w:left="357" w:hanging="357"/>
        <w:rPr>
          <w:lang w:val="es-EC"/>
        </w:rPr>
      </w:pPr>
      <w:r w:rsidRPr="00337A04">
        <w:rPr>
          <w:lang w:val="es-EC"/>
        </w:rPr>
        <w:t>Ma</w:t>
      </w:r>
      <w:r>
        <w:rPr>
          <w:lang w:val="es-EC"/>
        </w:rPr>
        <w:t xml:space="preserve">yo de 2007: Apple lanza </w:t>
      </w:r>
      <w:proofErr w:type="spellStart"/>
      <w:r>
        <w:rPr>
          <w:lang w:val="es-EC"/>
        </w:rPr>
        <w:t>lTunes</w:t>
      </w:r>
      <w:proofErr w:type="spellEnd"/>
      <w:r>
        <w:rPr>
          <w:lang w:val="es-EC"/>
        </w:rPr>
        <w:t xml:space="preserve"> U</w:t>
      </w:r>
      <w:r w:rsidRPr="00337A04">
        <w:rPr>
          <w:lang w:val="es-EC"/>
        </w:rPr>
        <w:t>, un servicio originalmente creado para organizar y distribuir contenido educativo de audio, video y PDF para estudiantes universitarios.</w:t>
      </w:r>
    </w:p>
    <w:p w14:paraId="3CCA8271" w14:textId="77777777" w:rsidR="00962D34" w:rsidRPr="00337A04" w:rsidRDefault="00337A04" w:rsidP="00AA75BB">
      <w:pPr>
        <w:numPr>
          <w:ilvl w:val="0"/>
          <w:numId w:val="23"/>
        </w:numPr>
        <w:ind w:left="357" w:hanging="357"/>
        <w:rPr>
          <w:lang w:val="es-EC"/>
        </w:rPr>
      </w:pPr>
      <w:r w:rsidRPr="00337A04">
        <w:rPr>
          <w:lang w:val="es-EC"/>
        </w:rPr>
        <w:lastRenderedPageBreak/>
        <w:t xml:space="preserve">Septiembre de 2007: La Escuela de Medicina de la Universidad de Michigan trabaja con su departamento de TI para desarrollar </w:t>
      </w:r>
      <w:proofErr w:type="spellStart"/>
      <w:r w:rsidRPr="00337A04">
        <w:rPr>
          <w:lang w:val="es-EC"/>
        </w:rPr>
        <w:t>dScribe</w:t>
      </w:r>
      <w:proofErr w:type="spellEnd"/>
      <w:r w:rsidRPr="00337A04">
        <w:rPr>
          <w:lang w:val="es-EC"/>
        </w:rPr>
        <w:t>, una forma de publicar todos los materiales de los planes de estudio preclínicos como OER.</w:t>
      </w:r>
    </w:p>
    <w:p w14:paraId="3FFB054A" w14:textId="77777777" w:rsidR="00962D34" w:rsidRDefault="00337A04" w:rsidP="00AA75BB">
      <w:pPr>
        <w:numPr>
          <w:ilvl w:val="0"/>
          <w:numId w:val="23"/>
        </w:numPr>
        <w:ind w:left="357" w:hanging="357"/>
        <w:rPr>
          <w:lang w:val="es-EC"/>
        </w:rPr>
      </w:pPr>
      <w:r w:rsidRPr="00337A04">
        <w:rPr>
          <w:lang w:val="es-EC"/>
        </w:rPr>
        <w:t xml:space="preserve">Enero de 2008: El Open </w:t>
      </w:r>
      <w:proofErr w:type="spellStart"/>
      <w:r w:rsidRPr="00337A04">
        <w:rPr>
          <w:lang w:val="es-EC"/>
        </w:rPr>
        <w:t>Society</w:t>
      </w:r>
      <w:proofErr w:type="spellEnd"/>
      <w:r w:rsidRPr="00337A04">
        <w:rPr>
          <w:lang w:val="es-EC"/>
        </w:rPr>
        <w:t xml:space="preserve"> </w:t>
      </w:r>
      <w:proofErr w:type="spellStart"/>
      <w:r w:rsidRPr="00337A04">
        <w:rPr>
          <w:lang w:val="es-EC"/>
        </w:rPr>
        <w:t>Institute</w:t>
      </w:r>
      <w:proofErr w:type="spellEnd"/>
      <w:r w:rsidRPr="00337A04">
        <w:rPr>
          <w:lang w:val="es-EC"/>
        </w:rPr>
        <w:t xml:space="preserve"> y la Fundación </w:t>
      </w:r>
      <w:proofErr w:type="spellStart"/>
      <w:r w:rsidRPr="00337A04">
        <w:rPr>
          <w:lang w:val="es-EC"/>
        </w:rPr>
        <w:t>Shuttleworth</w:t>
      </w:r>
      <w:proofErr w:type="spellEnd"/>
      <w:r w:rsidRPr="00337A04">
        <w:rPr>
          <w:lang w:val="es-EC"/>
        </w:rPr>
        <w:t xml:space="preserve"> lanzan la Declaración Educativa Abierta de Ciudad del Cabo, un informe que insta a los gobiernos y editores mundiales a que hagan </w:t>
      </w:r>
      <w:proofErr w:type="gramStart"/>
      <w:r w:rsidRPr="00337A04">
        <w:rPr>
          <w:lang w:val="es-EC"/>
        </w:rPr>
        <w:t>disponible materiales educativos</w:t>
      </w:r>
      <w:proofErr w:type="gramEnd"/>
      <w:r w:rsidRPr="00337A04">
        <w:rPr>
          <w:lang w:val="es-EC"/>
        </w:rPr>
        <w:t xml:space="preserve"> en Internet de forma gratuita.</w:t>
      </w:r>
    </w:p>
    <w:p w14:paraId="0312EF8D" w14:textId="77777777" w:rsidR="00AD2428" w:rsidRDefault="00AD2428" w:rsidP="00AA75BB">
      <w:pPr>
        <w:numPr>
          <w:ilvl w:val="0"/>
          <w:numId w:val="23"/>
        </w:numPr>
        <w:ind w:left="357" w:hanging="357"/>
        <w:rPr>
          <w:lang w:val="es-EC"/>
        </w:rPr>
      </w:pPr>
      <w:r w:rsidRPr="00AD2428">
        <w:rPr>
          <w:lang w:val="es-EC"/>
        </w:rPr>
        <w:t xml:space="preserve">Febrero de 2009: Hewlett emite a la Universidad de Michigan, OER África y cuatro universidades africanas una subvención para promover el desarrollo de programas de OER para apoyar la educación sanitaria gratuita. </w:t>
      </w:r>
    </w:p>
    <w:p w14:paraId="7BEA8CF0" w14:textId="72078676" w:rsidR="00337A04" w:rsidRPr="00337A04" w:rsidRDefault="00337A04" w:rsidP="00AA75BB">
      <w:pPr>
        <w:numPr>
          <w:ilvl w:val="0"/>
          <w:numId w:val="23"/>
        </w:numPr>
        <w:ind w:left="357" w:hanging="357"/>
        <w:rPr>
          <w:lang w:val="es-EC"/>
        </w:rPr>
      </w:pPr>
      <w:r w:rsidRPr="00337A04">
        <w:rPr>
          <w:lang w:val="es-EC"/>
        </w:rPr>
        <w:t xml:space="preserve">Marzo 2009: YouTube lanza YouTube EDU, un canal gratuito que organiza materiales educativos </w:t>
      </w:r>
      <w:proofErr w:type="spellStart"/>
      <w:r w:rsidRPr="00337A04">
        <w:rPr>
          <w:lang w:val="es-EC"/>
        </w:rPr>
        <w:t>premium</w:t>
      </w:r>
      <w:proofErr w:type="spellEnd"/>
      <w:r w:rsidRPr="00337A04">
        <w:rPr>
          <w:lang w:val="es-EC"/>
        </w:rPr>
        <w:t xml:space="preserve"> de cientos de </w:t>
      </w:r>
      <w:r w:rsidR="00AD2428">
        <w:rPr>
          <w:lang w:val="es-EC"/>
        </w:rPr>
        <w:t>colegios</w:t>
      </w:r>
      <w:r w:rsidRPr="00337A04">
        <w:rPr>
          <w:lang w:val="es-EC"/>
        </w:rPr>
        <w:t>, universidades, profesores y líderes de pensamiento.</w:t>
      </w:r>
    </w:p>
    <w:p w14:paraId="702DD077" w14:textId="77777777" w:rsidR="00337A04" w:rsidRPr="00337A04" w:rsidRDefault="00337A04" w:rsidP="00AA75BB">
      <w:pPr>
        <w:numPr>
          <w:ilvl w:val="0"/>
          <w:numId w:val="23"/>
        </w:numPr>
        <w:ind w:left="357" w:hanging="357"/>
        <w:rPr>
          <w:lang w:val="es-EC"/>
        </w:rPr>
      </w:pPr>
      <w:r w:rsidRPr="00337A04">
        <w:rPr>
          <w:lang w:val="es-EC"/>
        </w:rPr>
        <w:t xml:space="preserve">Agosto de 2009: El Gobernador </w:t>
      </w:r>
      <w:proofErr w:type="spellStart"/>
      <w:r w:rsidRPr="00337A04">
        <w:rPr>
          <w:lang w:val="es-EC"/>
        </w:rPr>
        <w:t>Arnold</w:t>
      </w:r>
      <w:proofErr w:type="spellEnd"/>
      <w:r w:rsidRPr="00337A04">
        <w:rPr>
          <w:lang w:val="es-EC"/>
        </w:rPr>
        <w:t xml:space="preserve"> Schwarzenegger aprueba la Iniciativa Libre de Libros Digitales de California para proporcionar acceso a los libros de texto digitales de la escuela secundaria.</w:t>
      </w:r>
    </w:p>
    <w:p w14:paraId="28A35A0C" w14:textId="77777777" w:rsidR="00337A04" w:rsidRPr="00337A04" w:rsidRDefault="00337A04" w:rsidP="00AA75BB">
      <w:pPr>
        <w:numPr>
          <w:ilvl w:val="0"/>
          <w:numId w:val="23"/>
        </w:numPr>
        <w:ind w:left="357" w:hanging="357"/>
        <w:rPr>
          <w:lang w:val="es-EC"/>
        </w:rPr>
      </w:pPr>
      <w:r w:rsidRPr="00337A04">
        <w:rPr>
          <w:lang w:val="es-EC"/>
        </w:rPr>
        <w:t>Septiembre de 2010: La Universidad de Stanford ofrece un conjunto de cursos gratuitos en línea que atraen a más de 350.000 matrículas en todo el mundo.</w:t>
      </w:r>
    </w:p>
    <w:p w14:paraId="1DC238BB" w14:textId="77777777" w:rsidR="00337A04" w:rsidRPr="00337A04" w:rsidRDefault="00337A04" w:rsidP="00AA75BB">
      <w:pPr>
        <w:numPr>
          <w:ilvl w:val="0"/>
          <w:numId w:val="23"/>
        </w:numPr>
        <w:ind w:left="357" w:hanging="357"/>
        <w:rPr>
          <w:lang w:val="es-EC"/>
        </w:rPr>
      </w:pPr>
      <w:r w:rsidRPr="00337A04">
        <w:rPr>
          <w:lang w:val="es-EC"/>
        </w:rPr>
        <w:t>Abril 2011: Bangladesh se convierte en el primer país en digitalizar un conjunto completo de libros de texto para los grados 1 a 12.</w:t>
      </w:r>
    </w:p>
    <w:p w14:paraId="3F072484" w14:textId="77777777" w:rsidR="00337A04" w:rsidRPr="00337A04" w:rsidRDefault="00337A04" w:rsidP="00AA75BB">
      <w:pPr>
        <w:numPr>
          <w:ilvl w:val="0"/>
          <w:numId w:val="23"/>
        </w:numPr>
        <w:ind w:left="357" w:hanging="357"/>
        <w:rPr>
          <w:lang w:val="es-EC"/>
        </w:rPr>
      </w:pPr>
      <w:r w:rsidRPr="00337A04">
        <w:rPr>
          <w:lang w:val="es-EC"/>
        </w:rPr>
        <w:t xml:space="preserve">Agosto 2011: </w:t>
      </w:r>
      <w:proofErr w:type="spellStart"/>
      <w:r w:rsidRPr="00337A04">
        <w:rPr>
          <w:lang w:val="es-EC"/>
        </w:rPr>
        <w:t>Codecademy</w:t>
      </w:r>
      <w:proofErr w:type="spellEnd"/>
      <w:r w:rsidRPr="00337A04">
        <w:rPr>
          <w:lang w:val="es-EC"/>
        </w:rPr>
        <w:t>, el primer recurso educativo abierto y gratuito para el aprendizaje de programación de computadoras, se lanza con fondos de Y-</w:t>
      </w:r>
      <w:proofErr w:type="spellStart"/>
      <w:r w:rsidRPr="00337A04">
        <w:rPr>
          <w:lang w:val="es-EC"/>
        </w:rPr>
        <w:t>Combinator</w:t>
      </w:r>
      <w:proofErr w:type="spellEnd"/>
      <w:r w:rsidRPr="00337A04">
        <w:rPr>
          <w:lang w:val="es-EC"/>
        </w:rPr>
        <w:t>.</w:t>
      </w:r>
    </w:p>
    <w:p w14:paraId="1010B9D7" w14:textId="77777777" w:rsidR="00337A04" w:rsidRPr="00337A04" w:rsidRDefault="00337A04" w:rsidP="00AA75BB">
      <w:pPr>
        <w:numPr>
          <w:ilvl w:val="0"/>
          <w:numId w:val="23"/>
        </w:numPr>
        <w:ind w:left="357" w:hanging="357"/>
        <w:rPr>
          <w:lang w:val="es-EC"/>
        </w:rPr>
      </w:pPr>
      <w:r w:rsidRPr="00337A04">
        <w:rPr>
          <w:lang w:val="es-EC"/>
        </w:rPr>
        <w:t>Marzo de 2012: TED Ed lanza en un esfuerzo para traer videos educativos de alta calidad de los mejores profesores del mundo a las masas, de forma gratuita.</w:t>
      </w:r>
    </w:p>
    <w:p w14:paraId="1643FDA7" w14:textId="0E1F7F15" w:rsidR="00337A04" w:rsidRPr="00D21F9B" w:rsidRDefault="00337A04" w:rsidP="00AA75BB">
      <w:pPr>
        <w:numPr>
          <w:ilvl w:val="0"/>
          <w:numId w:val="23"/>
        </w:numPr>
        <w:ind w:left="357" w:hanging="357"/>
        <w:rPr>
          <w:lang w:val="es-EC"/>
        </w:rPr>
      </w:pPr>
      <w:r w:rsidRPr="00337A04">
        <w:rPr>
          <w:lang w:val="es-EC"/>
        </w:rPr>
        <w:t xml:space="preserve">Abril 2012: </w:t>
      </w:r>
      <w:proofErr w:type="spellStart"/>
      <w:r w:rsidRPr="00337A04">
        <w:rPr>
          <w:lang w:val="es-EC"/>
        </w:rPr>
        <w:t>Course</w:t>
      </w:r>
      <w:proofErr w:type="spellEnd"/>
      <w:r w:rsidRPr="00337A04">
        <w:rPr>
          <w:lang w:val="es-EC"/>
        </w:rPr>
        <w:t xml:space="preserve"> Hero lidera el contenido gratuito de toda la web y lanza 22 cursos completos gratuitos.</w:t>
      </w:r>
    </w:p>
    <w:p w14:paraId="5BD74CB4" w14:textId="2AE2DA4B" w:rsidR="00436E20" w:rsidRDefault="003243EF" w:rsidP="005B07D0">
      <w:proofErr w:type="gramStart"/>
      <w:r>
        <w:lastRenderedPageBreak/>
        <w:t xml:space="preserve">Un </w:t>
      </w:r>
      <w:r w:rsidR="00436E20">
        <w:t xml:space="preserve"> concepto</w:t>
      </w:r>
      <w:proofErr w:type="gramEnd"/>
      <w:r w:rsidR="00436E20">
        <w:t xml:space="preserve"> </w:t>
      </w:r>
      <w:r>
        <w:t>a destacar</w:t>
      </w:r>
      <w:r w:rsidR="00436E20">
        <w:t xml:space="preserve"> </w:t>
      </w:r>
      <w:r w:rsidR="006D696D">
        <w:t>en la historia de</w:t>
      </w:r>
      <w:r w:rsidR="006632C7">
        <w:t xml:space="preserve"> REA es el de </w:t>
      </w:r>
      <w:r>
        <w:t>Open</w:t>
      </w:r>
      <w:r w:rsidR="00C60032">
        <w:t>,</w:t>
      </w:r>
      <w:r w:rsidR="00436E20">
        <w:t xml:space="preserve"> porque de </w:t>
      </w:r>
      <w:r w:rsidR="006632C7">
        <w:t xml:space="preserve">este </w:t>
      </w:r>
      <w:r w:rsidR="004B4DF9">
        <w:t xml:space="preserve">se </w:t>
      </w:r>
      <w:r w:rsidR="00F4538B">
        <w:t xml:space="preserve">desprende </w:t>
      </w:r>
      <w:r w:rsidR="00436E20">
        <w:t xml:space="preserve"> múltiples </w:t>
      </w:r>
      <w:r w:rsidR="006632C7">
        <w:t xml:space="preserve">términos </w:t>
      </w:r>
      <w:r w:rsidR="004B4DF9">
        <w:t xml:space="preserve">que forman parte </w:t>
      </w:r>
      <w:r w:rsidR="006632C7">
        <w:t xml:space="preserve"> de</w:t>
      </w:r>
      <w:r>
        <w:t xml:space="preserve"> los contenidos</w:t>
      </w:r>
      <w:r w:rsidR="006632C7">
        <w:t xml:space="preserve"> REA como;</w:t>
      </w:r>
      <w:r w:rsidR="00436E20">
        <w:t xml:space="preserve"> </w:t>
      </w:r>
      <w:r w:rsidR="006632C7">
        <w:t xml:space="preserve">open </w:t>
      </w:r>
      <w:proofErr w:type="spellStart"/>
      <w:r w:rsidR="006632C7">
        <w:t>sources</w:t>
      </w:r>
      <w:proofErr w:type="spellEnd"/>
      <w:r w:rsidR="006632C7">
        <w:t xml:space="preserve">, open Access, open </w:t>
      </w:r>
      <w:proofErr w:type="spellStart"/>
      <w:r w:rsidR="006632C7">
        <w:t>content</w:t>
      </w:r>
      <w:proofErr w:type="spellEnd"/>
      <w:r w:rsidR="006632C7">
        <w:t xml:space="preserve"> y open </w:t>
      </w:r>
      <w:proofErr w:type="spellStart"/>
      <w:r w:rsidR="006632C7">
        <w:t>practices</w:t>
      </w:r>
      <w:proofErr w:type="spellEnd"/>
      <w:r w:rsidR="006632C7">
        <w:t>.</w:t>
      </w:r>
    </w:p>
    <w:p w14:paraId="166B8106" w14:textId="0B3EBE8A" w:rsidR="00A8158B" w:rsidRDefault="00A8158B" w:rsidP="005B07D0">
      <w:r>
        <w:t>Las tendencias de compartir software de código abierto y resultados de investigaciones se han convertido en algo muy fuerte</w:t>
      </w:r>
      <w:r w:rsidR="001C1B98">
        <w:t xml:space="preserve"> tanto es el caso que</w:t>
      </w:r>
      <w:r>
        <w:t xml:space="preserve"> se lo </w:t>
      </w:r>
      <w:r w:rsidR="001C1B98">
        <w:t xml:space="preserve">ha </w:t>
      </w:r>
      <w:r>
        <w:t xml:space="preserve">relaciona con REA </w:t>
      </w:r>
      <w:proofErr w:type="gramStart"/>
      <w:r>
        <w:t>porque  expande</w:t>
      </w:r>
      <w:proofErr w:type="gramEnd"/>
      <w:r>
        <w:t xml:space="preserve"> el conocimiento libre.</w:t>
      </w:r>
    </w:p>
    <w:p w14:paraId="7E3CD5A3" w14:textId="62245A11" w:rsidR="005B07D0" w:rsidRDefault="001C1B98" w:rsidP="005B07D0">
      <w:r>
        <w:t>Las nuevas tendencias en las</w:t>
      </w:r>
      <w:r w:rsidR="005B07D0">
        <w:t xml:space="preserve"> instit</w:t>
      </w:r>
      <w:r w:rsidR="006632C7">
        <w:t xml:space="preserve">uciones educativas </w:t>
      </w:r>
      <w:proofErr w:type="gramStart"/>
      <w:r w:rsidR="006632C7">
        <w:t xml:space="preserve">superiores </w:t>
      </w:r>
      <w:r>
        <w:t xml:space="preserve"> de</w:t>
      </w:r>
      <w:proofErr w:type="gramEnd"/>
      <w:r>
        <w:t xml:space="preserve"> compartir sus recursos educativos h</w:t>
      </w:r>
      <w:r w:rsidR="006632C7">
        <w:t>a</w:t>
      </w:r>
      <w:r w:rsidR="005B07D0">
        <w:t xml:space="preserve"> </w:t>
      </w:r>
      <w:r>
        <w:t>enfrentado</w:t>
      </w:r>
      <w:r w:rsidR="008965C8">
        <w:t xml:space="preserve"> </w:t>
      </w:r>
      <w:r w:rsidR="005B07D0">
        <w:t xml:space="preserve"> varios desafíos</w:t>
      </w:r>
      <w:r w:rsidR="00364EE3">
        <w:t xml:space="preserve"> como</w:t>
      </w:r>
      <w:r w:rsidR="005B07D0">
        <w:t xml:space="preserve">: la globalización de la educación, la competencia entre instituciones educativas, nacionales e internacionales y un desarrollo tecnológico rápido. </w:t>
      </w:r>
    </w:p>
    <w:p w14:paraId="76A72EFF" w14:textId="7E396733" w:rsidR="005B07D0" w:rsidRDefault="005B07D0" w:rsidP="005B07D0">
      <w:r>
        <w:t xml:space="preserve">Los </w:t>
      </w:r>
      <w:r w:rsidR="001C1B98">
        <w:t xml:space="preserve">programas </w:t>
      </w:r>
      <w:r w:rsidR="00C90830">
        <w:t xml:space="preserve">que </w:t>
      </w:r>
      <w:r w:rsidR="001C1B98">
        <w:t>desarrollan las instituciones,</w:t>
      </w:r>
      <w:r>
        <w:t xml:space="preserve"> </w:t>
      </w:r>
      <w:proofErr w:type="gramStart"/>
      <w:r>
        <w:t>extienden  el</w:t>
      </w:r>
      <w:proofErr w:type="gramEnd"/>
      <w:r>
        <w:t xml:space="preserve"> acceso de aprender, para todos, pero sobre todo a grupos no contemplados de estudiantes, además </w:t>
      </w:r>
      <w:r w:rsidR="001C1B98">
        <w:t>se ha convertido en</w:t>
      </w:r>
      <w:r>
        <w:t xml:space="preserve"> una manera eficaz de promover el aprendizaje continuo.</w:t>
      </w:r>
    </w:p>
    <w:p w14:paraId="4254F62F" w14:textId="0052922D" w:rsidR="00F353B0" w:rsidRDefault="001C1B98" w:rsidP="005B07D0">
      <w:r>
        <w:t xml:space="preserve">Una parte </w:t>
      </w:r>
      <w:r w:rsidR="00BF6EC9">
        <w:t>importancia en los REA son los</w:t>
      </w:r>
      <w:r w:rsidR="005B07D0">
        <w:t xml:space="preserve"> derechos de propiedad intelectual, derechos que tienen principalmente una función </w:t>
      </w:r>
      <w:r w:rsidR="00BF6EC9">
        <w:t>de reconocer</w:t>
      </w:r>
      <w:r w:rsidR="00A737F4">
        <w:t xml:space="preserve"> a</w:t>
      </w:r>
      <w:r w:rsidR="005B07D0">
        <w:t xml:space="preserve"> </w:t>
      </w:r>
      <w:r w:rsidR="00BF6EC9">
        <w:t xml:space="preserve"> </w:t>
      </w:r>
      <w:r w:rsidR="005B07D0">
        <w:t xml:space="preserve"> los creadores</w:t>
      </w:r>
      <w:r w:rsidR="00BF6EC9">
        <w:t xml:space="preserve"> </w:t>
      </w:r>
      <w:r w:rsidR="003D02BC">
        <w:t>de una</w:t>
      </w:r>
      <w:r w:rsidR="007F5BFB">
        <w:t xml:space="preserve"> obra y </w:t>
      </w:r>
      <w:r w:rsidR="00C60032">
        <w:t>de que estos gocen</w:t>
      </w:r>
      <w:r w:rsidR="007F5BFB">
        <w:t xml:space="preserve"> de los beneficios de </w:t>
      </w:r>
      <w:r w:rsidR="00C60032">
        <w:t>su obra</w:t>
      </w:r>
      <w:r w:rsidR="00401B3E">
        <w:t>. El derecho de propiedad intelectual en los REA se los maneja con una licencia Abierta</w:t>
      </w:r>
      <w:r w:rsidR="005B07D0">
        <w:t xml:space="preserve"> </w:t>
      </w:r>
      <w:r w:rsidR="00443C59">
        <w:t xml:space="preserve">que buscan preservar el reconocimiento y la </w:t>
      </w:r>
      <w:r w:rsidR="003D02BC">
        <w:t>autoría</w:t>
      </w:r>
      <w:r w:rsidR="00443C59">
        <w:t xml:space="preserve"> de su trabajo y a la vez autori</w:t>
      </w:r>
      <w:r w:rsidR="003D02BC">
        <w:t>zar</w:t>
      </w:r>
      <w:r w:rsidR="00443C59">
        <w:t xml:space="preserve"> que los materiales </w:t>
      </w:r>
      <w:r w:rsidR="003D02BC">
        <w:t>creados puedan ser reutilizados y</w:t>
      </w:r>
      <w:r w:rsidR="00443C59">
        <w:t xml:space="preserve"> adaptados</w:t>
      </w:r>
      <w:r w:rsidR="003D02BC">
        <w:t>.</w:t>
      </w:r>
    </w:p>
    <w:p w14:paraId="7F5B01F8" w14:textId="292C4242" w:rsidR="005B07D0" w:rsidRDefault="00F353B0" w:rsidP="005B07D0">
      <w:r>
        <w:t xml:space="preserve">La utilización de licencias para la distribución de recursos educativos es algo que se lo debe manejar con mucho cuidado </w:t>
      </w:r>
      <w:r w:rsidR="00754352">
        <w:t xml:space="preserve">tan los creadores de contenido, como los que van utilizar este contenido, para ello se debe de elegir una </w:t>
      </w:r>
      <w:r w:rsidR="008B7F7B">
        <w:t xml:space="preserve">licencia acorde para un recurso educativo, </w:t>
      </w:r>
      <w:r w:rsidR="005B07D0">
        <w:t xml:space="preserve">la licencia </w:t>
      </w:r>
      <w:proofErr w:type="spellStart"/>
      <w:r w:rsidR="005B07D0">
        <w:t>CreativeCommons</w:t>
      </w:r>
      <w:proofErr w:type="spellEnd"/>
      <w:r w:rsidR="00171954">
        <w:t xml:space="preserve"> </w:t>
      </w:r>
      <w:r w:rsidR="00171954">
        <w:rPr>
          <w:noProof/>
          <w:lang w:eastAsia="es-ES"/>
        </w:rPr>
        <w:drawing>
          <wp:inline distT="0" distB="0" distL="0" distR="0" wp14:anchorId="5A10AE3D" wp14:editId="23FB9A75">
            <wp:extent cx="164712" cy="164712"/>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eative Commons.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86512" cy="186512"/>
                    </a:xfrm>
                    <a:prstGeom prst="rect">
                      <a:avLst/>
                    </a:prstGeom>
                  </pic:spPr>
                </pic:pic>
              </a:graphicData>
            </a:graphic>
          </wp:inline>
        </w:drawing>
      </w:r>
      <w:r w:rsidR="00171954">
        <w:t xml:space="preserve"> </w:t>
      </w:r>
      <w:r w:rsidR="005B07D0">
        <w:t>es la licencia más conocida  para este contenido.</w:t>
      </w:r>
    </w:p>
    <w:p w14:paraId="05B4512B" w14:textId="7F4156B3" w:rsidR="001305DD" w:rsidRDefault="00B3438A" w:rsidP="005B07D0">
      <w:r>
        <w:t xml:space="preserve">El grupo de personas que crearon </w:t>
      </w:r>
      <w:proofErr w:type="spellStart"/>
      <w:r>
        <w:t>Creative</w:t>
      </w:r>
      <w:proofErr w:type="spellEnd"/>
      <w:r>
        <w:t xml:space="preserve"> </w:t>
      </w:r>
      <w:proofErr w:type="spellStart"/>
      <w:proofErr w:type="gramStart"/>
      <w:r>
        <w:t>Commons</w:t>
      </w:r>
      <w:proofErr w:type="spellEnd"/>
      <w:r>
        <w:t xml:space="preserve"> </w:t>
      </w:r>
      <w:r w:rsidR="005D1DF0">
        <w:t xml:space="preserve"> (</w:t>
      </w:r>
      <w:proofErr w:type="gramEnd"/>
      <w:r>
        <w:t>organización sin ánimo</w:t>
      </w:r>
      <w:r w:rsidR="00B92239">
        <w:t xml:space="preserve"> de lucro</w:t>
      </w:r>
      <w:r w:rsidR="005D1DF0">
        <w:t>)</w:t>
      </w:r>
      <w:r w:rsidR="00B92239">
        <w:t xml:space="preserve">, </w:t>
      </w:r>
      <w:r w:rsidR="005D1DF0">
        <w:t xml:space="preserve">han </w:t>
      </w:r>
      <w:r w:rsidR="00B92239">
        <w:t xml:space="preserve"> creado 6 modelos de licencias para facilitar, el permiso, la compartición y modificación de su</w:t>
      </w:r>
      <w:r w:rsidR="001305DD">
        <w:t>s</w:t>
      </w:r>
      <w:r w:rsidR="00B92239">
        <w:t xml:space="preserve"> obra</w:t>
      </w:r>
      <w:r w:rsidR="001305DD">
        <w:t>s</w:t>
      </w:r>
      <w:r w:rsidR="00B92239">
        <w:t>.</w:t>
      </w:r>
    </w:p>
    <w:p w14:paraId="1979DA53" w14:textId="5FE5DE4F" w:rsidR="00B3438A" w:rsidRDefault="00B92239" w:rsidP="005B07D0">
      <w:r>
        <w:t xml:space="preserve"> Para elegir una licencia acorde a tu </w:t>
      </w:r>
      <w:r w:rsidR="001305DD">
        <w:t>REA</w:t>
      </w:r>
      <w:r>
        <w:t xml:space="preserve"> se tendrá que responder a cuatro preguntas:</w:t>
      </w:r>
    </w:p>
    <w:p w14:paraId="2DB65EE3" w14:textId="3D0EC81D" w:rsidR="00B92239" w:rsidRDefault="00B92239" w:rsidP="00AA75BB">
      <w:pPr>
        <w:pStyle w:val="Prrafodelista"/>
        <w:numPr>
          <w:ilvl w:val="0"/>
          <w:numId w:val="21"/>
        </w:numPr>
      </w:pPr>
      <w:r>
        <w:lastRenderedPageBreak/>
        <w:t>¿Estás de acuerdo en que otras personas puedan copiar y distribuir tus contenidos, sin tener que pedir permiso cada vez que lo van a hacer?</w:t>
      </w:r>
    </w:p>
    <w:p w14:paraId="7B1FDFC4" w14:textId="2E0DD264" w:rsidR="00B92239" w:rsidRDefault="00B92239" w:rsidP="00AA75BB">
      <w:pPr>
        <w:pStyle w:val="Prrafodelista"/>
        <w:numPr>
          <w:ilvl w:val="0"/>
          <w:numId w:val="21"/>
        </w:numPr>
      </w:pPr>
      <w:r>
        <w:t xml:space="preserve">¿Quieres que otras </w:t>
      </w:r>
      <w:proofErr w:type="gramStart"/>
      <w:r>
        <w:t>personas  puedan</w:t>
      </w:r>
      <w:proofErr w:type="gramEnd"/>
      <w:r>
        <w:t xml:space="preserve"> modificar y adaptar los contenidos cuando los usen?</w:t>
      </w:r>
    </w:p>
    <w:p w14:paraId="0525DFA3" w14:textId="4C321B93" w:rsidR="00B92239" w:rsidRDefault="00B92239" w:rsidP="00AA75BB">
      <w:pPr>
        <w:pStyle w:val="Prrafodelista"/>
        <w:numPr>
          <w:ilvl w:val="0"/>
          <w:numId w:val="21"/>
        </w:numPr>
      </w:pPr>
      <w:r>
        <w:t>¿Quieres que otras personas puedan ganar dinero con tus contenidos?</w:t>
      </w:r>
    </w:p>
    <w:p w14:paraId="7EE5AD31" w14:textId="2A61A2E2" w:rsidR="00B92239" w:rsidRDefault="00B92239" w:rsidP="00AA75BB">
      <w:pPr>
        <w:pStyle w:val="Prrafodelista"/>
        <w:numPr>
          <w:ilvl w:val="0"/>
          <w:numId w:val="21"/>
        </w:numPr>
      </w:pPr>
      <w:r>
        <w:t xml:space="preserve">¿Quieres que el nuevo contenido </w:t>
      </w:r>
      <w:r w:rsidR="004C019A">
        <w:t xml:space="preserve">tenga la misma licencia que </w:t>
      </w:r>
      <w:r w:rsidR="008E4029">
        <w:t>tú</w:t>
      </w:r>
      <w:r w:rsidR="004C019A">
        <w:t xml:space="preserve"> elegiste? En caso que de que permitiste la modificación de tu obra.</w:t>
      </w:r>
    </w:p>
    <w:p w14:paraId="65EFF01F" w14:textId="6BADC86E" w:rsidR="004C7C78" w:rsidRDefault="00E64A8D" w:rsidP="004C019A">
      <w:r>
        <w:t xml:space="preserve">De acuerdo a las anteriores preguntas </w:t>
      </w:r>
      <w:proofErr w:type="gramStart"/>
      <w:r>
        <w:t>se  ha</w:t>
      </w:r>
      <w:proofErr w:type="gramEnd"/>
      <w:r>
        <w:t xml:space="preserve"> desarrolla un árbol de decisiones para escoger la licencia adecuada para un REA:</w:t>
      </w:r>
    </w:p>
    <w:p w14:paraId="703EB098" w14:textId="528EA946" w:rsidR="00E64A8D" w:rsidRDefault="00E64A8D" w:rsidP="00F55AF9">
      <w:pPr>
        <w:spacing w:line="259" w:lineRule="auto"/>
        <w:jc w:val="center"/>
      </w:pPr>
      <w:r>
        <w:rPr>
          <w:noProof/>
          <w:lang w:eastAsia="es-ES"/>
        </w:rPr>
        <w:drawing>
          <wp:inline distT="0" distB="0" distL="0" distR="0" wp14:anchorId="5F4036FC" wp14:editId="68B60489">
            <wp:extent cx="5400040" cy="348170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bolMacondo_GuiaBolsilloCC.png"/>
                    <pic:cNvPicPr/>
                  </pic:nvPicPr>
                  <pic:blipFill>
                    <a:blip r:embed="rId57">
                      <a:extLst>
                        <a:ext uri="{28A0092B-C50C-407E-A947-70E740481C1C}">
                          <a14:useLocalDpi xmlns:a14="http://schemas.microsoft.com/office/drawing/2010/main" val="0"/>
                        </a:ext>
                      </a:extLst>
                    </a:blip>
                    <a:stretch>
                      <a:fillRect/>
                    </a:stretch>
                  </pic:blipFill>
                  <pic:spPr>
                    <a:xfrm>
                      <a:off x="0" y="0"/>
                      <a:ext cx="5400040" cy="3481705"/>
                    </a:xfrm>
                    <a:prstGeom prst="rect">
                      <a:avLst/>
                    </a:prstGeom>
                  </pic:spPr>
                </pic:pic>
              </a:graphicData>
            </a:graphic>
          </wp:inline>
        </w:drawing>
      </w:r>
    </w:p>
    <w:p w14:paraId="260F8B8F" w14:textId="4D36666F" w:rsidR="004C7C78" w:rsidRDefault="004C7C78" w:rsidP="004C7C78">
      <w:pPr>
        <w:spacing w:after="0" w:line="240" w:lineRule="atLeast"/>
        <w:jc w:val="left"/>
        <w:rPr>
          <w:sz w:val="20"/>
          <w:szCs w:val="20"/>
        </w:rPr>
      </w:pPr>
      <w:r>
        <w:rPr>
          <w:sz w:val="20"/>
          <w:szCs w:val="20"/>
        </w:rPr>
        <w:t>Figura 16</w:t>
      </w:r>
      <w:r w:rsidRPr="0061528D">
        <w:rPr>
          <w:sz w:val="20"/>
          <w:szCs w:val="20"/>
        </w:rPr>
        <w:t xml:space="preserve">. </w:t>
      </w:r>
      <w:r w:rsidR="008E4029">
        <w:rPr>
          <w:sz w:val="20"/>
          <w:szCs w:val="20"/>
        </w:rPr>
        <w:t>Árbol</w:t>
      </w:r>
      <w:r>
        <w:rPr>
          <w:sz w:val="20"/>
          <w:szCs w:val="20"/>
        </w:rPr>
        <w:t xml:space="preserve"> de decisión </w:t>
      </w:r>
      <w:r w:rsidR="00171D31">
        <w:rPr>
          <w:sz w:val="20"/>
          <w:szCs w:val="20"/>
        </w:rPr>
        <w:t xml:space="preserve">para Licencias </w:t>
      </w:r>
      <w:proofErr w:type="spellStart"/>
      <w:r w:rsidR="00171D31">
        <w:rPr>
          <w:sz w:val="20"/>
          <w:szCs w:val="20"/>
        </w:rPr>
        <w:t>Creative</w:t>
      </w:r>
      <w:proofErr w:type="spellEnd"/>
      <w:r w:rsidR="00171D31">
        <w:rPr>
          <w:sz w:val="20"/>
          <w:szCs w:val="20"/>
        </w:rPr>
        <w:t xml:space="preserve"> </w:t>
      </w:r>
      <w:proofErr w:type="spellStart"/>
      <w:r w:rsidR="00171D31">
        <w:rPr>
          <w:sz w:val="20"/>
          <w:szCs w:val="20"/>
        </w:rPr>
        <w:t>Commons</w:t>
      </w:r>
      <w:proofErr w:type="spellEnd"/>
    </w:p>
    <w:p w14:paraId="4600C197" w14:textId="38747C16" w:rsidR="004C7C78" w:rsidRPr="00171D31" w:rsidRDefault="004C7C78" w:rsidP="00171D31">
      <w:pPr>
        <w:spacing w:after="0" w:line="240" w:lineRule="atLeast"/>
        <w:jc w:val="left"/>
        <w:rPr>
          <w:sz w:val="20"/>
          <w:szCs w:val="20"/>
        </w:rPr>
      </w:pPr>
      <w:r>
        <w:rPr>
          <w:sz w:val="20"/>
          <w:szCs w:val="20"/>
        </w:rPr>
        <w:t xml:space="preserve">Fuente: </w:t>
      </w:r>
      <w:r w:rsidR="00171D31" w:rsidRPr="00171D31">
        <w:rPr>
          <w:iCs/>
          <w:sz w:val="20"/>
          <w:szCs w:val="20"/>
        </w:rPr>
        <w:t xml:space="preserve">Tomado de cartilla "Guía de Bolsillo - </w:t>
      </w:r>
      <w:proofErr w:type="spellStart"/>
      <w:r w:rsidR="00171D31" w:rsidRPr="00171D31">
        <w:rPr>
          <w:iCs/>
          <w:sz w:val="20"/>
          <w:szCs w:val="20"/>
        </w:rPr>
        <w:t>Creative</w:t>
      </w:r>
      <w:proofErr w:type="spellEnd"/>
      <w:r w:rsidR="00171D31" w:rsidRPr="00171D31">
        <w:rPr>
          <w:iCs/>
          <w:sz w:val="20"/>
          <w:szCs w:val="20"/>
        </w:rPr>
        <w:t xml:space="preserve"> </w:t>
      </w:r>
      <w:proofErr w:type="spellStart"/>
      <w:r w:rsidR="00171D31" w:rsidRPr="00171D31">
        <w:rPr>
          <w:iCs/>
          <w:sz w:val="20"/>
          <w:szCs w:val="20"/>
        </w:rPr>
        <w:t>Commons</w:t>
      </w:r>
      <w:proofErr w:type="spellEnd"/>
      <w:r w:rsidR="00171D31" w:rsidRPr="00171D31">
        <w:rPr>
          <w:iCs/>
          <w:sz w:val="20"/>
          <w:szCs w:val="20"/>
        </w:rPr>
        <w:t xml:space="preserve"> Colombia</w:t>
      </w:r>
      <w:proofErr w:type="gramStart"/>
      <w:r w:rsidR="00171D31" w:rsidRPr="00171D31">
        <w:rPr>
          <w:iCs/>
          <w:sz w:val="20"/>
          <w:szCs w:val="20"/>
        </w:rPr>
        <w:t>"</w:t>
      </w:r>
      <w:r w:rsidR="00171D31">
        <w:rPr>
          <w:iCs/>
          <w:sz w:val="20"/>
          <w:szCs w:val="20"/>
        </w:rPr>
        <w:t xml:space="preserve">  diseño</w:t>
      </w:r>
      <w:proofErr w:type="gramEnd"/>
      <w:r w:rsidR="00171D31">
        <w:rPr>
          <w:iCs/>
          <w:sz w:val="20"/>
          <w:szCs w:val="20"/>
        </w:rPr>
        <w:t xml:space="preserve"> de Miguel Tejada, Adaptación de </w:t>
      </w:r>
      <w:r w:rsidR="008E4029">
        <w:rPr>
          <w:iCs/>
          <w:sz w:val="20"/>
          <w:szCs w:val="20"/>
        </w:rPr>
        <w:t>María</w:t>
      </w:r>
      <w:r w:rsidR="00171D31">
        <w:rPr>
          <w:iCs/>
          <w:sz w:val="20"/>
          <w:szCs w:val="20"/>
        </w:rPr>
        <w:t xml:space="preserve"> Juliana Soto.</w:t>
      </w:r>
    </w:p>
    <w:p w14:paraId="7EB2831A" w14:textId="77777777" w:rsidR="008E4029" w:rsidRDefault="008E4029" w:rsidP="005B07D0"/>
    <w:p w14:paraId="61678545" w14:textId="150BBC0A" w:rsidR="005B07D0" w:rsidRPr="00B95B56" w:rsidRDefault="00F920D1" w:rsidP="005B07D0">
      <w:r>
        <w:t>También en OCWC se</w:t>
      </w:r>
      <w:r w:rsidR="008E4029">
        <w:t xml:space="preserve"> busca </w:t>
      </w:r>
      <w:r w:rsidR="00E805E9">
        <w:t>el</w:t>
      </w:r>
      <w:r w:rsidR="008E4029">
        <w:t xml:space="preserve"> resolver las preocupaciones que tiene con respecto a la propiedad intelectual</w:t>
      </w:r>
      <w:r>
        <w:t>, por lo cual</w:t>
      </w:r>
      <w:r w:rsidR="008E4029">
        <w:t xml:space="preserve"> han desarrollado una serie de </w:t>
      </w:r>
      <w:proofErr w:type="gramStart"/>
      <w:r w:rsidR="008E4029">
        <w:t>preguntas  como</w:t>
      </w:r>
      <w:proofErr w:type="gramEnd"/>
      <w:r w:rsidR="008E4029">
        <w:t xml:space="preserve"> guía, con el fin de que el equipo legal de las instituciones </w:t>
      </w:r>
      <w:r>
        <w:t>se familiarice</w:t>
      </w:r>
      <w:r w:rsidR="003F2B03">
        <w:t>n</w:t>
      </w:r>
      <w:r>
        <w:t xml:space="preserve"> con el enfoque a tomar sobre la propiedad intelectual y temas relacionados a ello </w:t>
      </w:r>
      <w:r w:rsidR="005B07D0">
        <w:t>(</w:t>
      </w:r>
      <w:proofErr w:type="spellStart"/>
      <w:r w:rsidR="005B07D0">
        <w:t>OpenCourseWareConsortium</w:t>
      </w:r>
      <w:proofErr w:type="spellEnd"/>
      <w:r w:rsidR="005B07D0">
        <w:t xml:space="preserve"> - OCWC 2014 | Open </w:t>
      </w:r>
      <w:proofErr w:type="spellStart"/>
      <w:r w:rsidR="005B07D0">
        <w:t>Education</w:t>
      </w:r>
      <w:proofErr w:type="spellEnd"/>
      <w:r w:rsidR="005B07D0">
        <w:t xml:space="preserve"> Europa) </w:t>
      </w:r>
      <w:r>
        <w:t>a continuación se presentan las preguntas</w:t>
      </w:r>
      <w:r w:rsidR="005B07D0" w:rsidRPr="5CBE0531">
        <w:rPr>
          <w:rFonts w:eastAsia="Arial" w:cs="Arial"/>
          <w:color w:val="333333"/>
          <w:shd w:val="clear" w:color="auto" w:fill="FFFFFF"/>
        </w:rPr>
        <w:t>:</w:t>
      </w:r>
    </w:p>
    <w:p w14:paraId="5B70A3C6" w14:textId="77777777" w:rsidR="005B07D0" w:rsidRDefault="005B07D0" w:rsidP="00B85606">
      <w:pPr>
        <w:pStyle w:val="Prrafodelista"/>
        <w:numPr>
          <w:ilvl w:val="0"/>
          <w:numId w:val="5"/>
        </w:numPr>
      </w:pPr>
      <w:r>
        <w:lastRenderedPageBreak/>
        <w:t xml:space="preserve">¿La institución </w:t>
      </w:r>
      <w:proofErr w:type="gramStart"/>
      <w:r>
        <w:t>considera  que</w:t>
      </w:r>
      <w:proofErr w:type="gramEnd"/>
      <w:r>
        <w:t xml:space="preserve"> los materiales de aprendizaje sean posiblemente de propiedad de miembros o de instituciones?</w:t>
      </w:r>
    </w:p>
    <w:p w14:paraId="0B47B880" w14:textId="77777777" w:rsidR="005B07D0" w:rsidRPr="00343212" w:rsidRDefault="005B07D0" w:rsidP="00B85606">
      <w:pPr>
        <w:pStyle w:val="Prrafodelista"/>
        <w:numPr>
          <w:ilvl w:val="0"/>
          <w:numId w:val="5"/>
        </w:numPr>
      </w:pPr>
      <w:r>
        <w:t>¿Qué proceso la institución quiere que siga en su uso de los contenidos de propiedad de la institución?</w:t>
      </w:r>
    </w:p>
    <w:p w14:paraId="597DCA9C" w14:textId="77777777" w:rsidR="005B07D0" w:rsidRPr="00117CCC" w:rsidRDefault="005B07D0" w:rsidP="00B85606">
      <w:pPr>
        <w:pStyle w:val="Prrafodelista"/>
        <w:numPr>
          <w:ilvl w:val="0"/>
          <w:numId w:val="5"/>
        </w:numPr>
      </w:pPr>
      <w:r>
        <w:t>¿Qué tan preocupado está su institución con su propia marca o aparente aprobación?</w:t>
      </w:r>
    </w:p>
    <w:p w14:paraId="49D2A0C8" w14:textId="77777777" w:rsidR="005B07D0" w:rsidRPr="00117CCC" w:rsidRDefault="005B07D0" w:rsidP="00B85606">
      <w:pPr>
        <w:pStyle w:val="Prrafodelista"/>
        <w:numPr>
          <w:ilvl w:val="0"/>
          <w:numId w:val="5"/>
        </w:numPr>
      </w:pPr>
      <w:r>
        <w:t>¿Qué tipo de lenguaje jurídico quiere su institución que use para la licencia solicitada?</w:t>
      </w:r>
    </w:p>
    <w:p w14:paraId="306EF7E4" w14:textId="77777777" w:rsidR="005B07D0" w:rsidRDefault="005B07D0" w:rsidP="00B85606">
      <w:pPr>
        <w:pStyle w:val="Prrafodelista"/>
        <w:numPr>
          <w:ilvl w:val="0"/>
          <w:numId w:val="5"/>
        </w:numPr>
      </w:pPr>
      <w:r>
        <w:t>¿A qué tipo de leyes de privacidad su institución está sujeta?</w:t>
      </w:r>
    </w:p>
    <w:p w14:paraId="2C28BA80" w14:textId="77777777" w:rsidR="005B07D0" w:rsidRDefault="005B07D0" w:rsidP="005B07D0">
      <w:r>
        <w:t>Aunque los REA crecen rápidamente, aumenta también un problema consigo; el cómo sostener estos proyectos a largo plazo, los costos varían considerablemente</w:t>
      </w:r>
      <w:r>
        <w:fldChar w:fldCharType="begin" w:fldLock="1"/>
      </w:r>
      <w:r>
        <w:instrText>ADDIN CSL_CITATION { "citationItems" : [ { "id" : "ITEM-1", "itemData" : { "ISBN" : "9788469180822", "author" : [ { "dropping-particle" : "", "family" : "Extremadura", "given" : "Junta D E", "non-dropping-particle" : "", "parse-names" : false, "suffix" : "" } ], "id" : "ITEM-1", "issued" : { "date-parts" : [ [ "2011" ] ] }, "number-of-pages" : "182", "publisher" : "TAJO GUADIANA", "title" : "El conocimiento libre y los recursos educativos abiertos", "type" : "book" }, "uris" : [ "http://www.mendeley.com/documents/?uuid=3b53502d-0e00-4b6b-9a40-106357243332" ] } ], "mendeley" : { "formattedCitation" : "(Extremadura, 2011)", "plainTextFormattedCitation" : "(Extremadura, 2011)", "previouslyFormattedCitation" : "(Extremadura, 2011)" }, "properties" : { "noteIndex" : 0 }, "schema" : "https://github.com/citation-style-language/schema/raw/master/csl-citation.json" }</w:instrText>
      </w:r>
      <w:r>
        <w:fldChar w:fldCharType="separate"/>
      </w:r>
      <w:r w:rsidRPr="00B97A56">
        <w:rPr>
          <w:noProof/>
        </w:rPr>
        <w:t>(Extremadura, 2011)</w:t>
      </w:r>
      <w:r>
        <w:fldChar w:fldCharType="end"/>
      </w:r>
      <w:r>
        <w:t>. Algunas reciben apoyo institucional y otras en comunidades profesionales voluntarias. Gran parte las organiza como un lugar para compartir e intercambiar recursos, por lo que las personas vienen a ser usuarios y productores o pueden promover esta producción colaborativa de recursos comunes.</w:t>
      </w:r>
    </w:p>
    <w:p w14:paraId="31877DB8" w14:textId="77777777" w:rsidR="005B07D0" w:rsidRDefault="005B07D0" w:rsidP="005B07D0">
      <w:proofErr w:type="gramStart"/>
      <w:r>
        <w:t>REA  tiene</w:t>
      </w:r>
      <w:proofErr w:type="gramEnd"/>
      <w:r>
        <w:t xml:space="preserve"> sus inicios en 2001 cuando el Massachusetts </w:t>
      </w:r>
      <w:proofErr w:type="spellStart"/>
      <w:r>
        <w:t>Institute</w:t>
      </w:r>
      <w:proofErr w:type="spellEnd"/>
      <w:r>
        <w:t xml:space="preserve"> of </w:t>
      </w:r>
      <w:proofErr w:type="spellStart"/>
      <w:r>
        <w:t>Technology</w:t>
      </w:r>
      <w:proofErr w:type="spellEnd"/>
      <w:r>
        <w:t xml:space="preserve"> (MIT) creó la iniciativa </w:t>
      </w:r>
      <w:proofErr w:type="spellStart"/>
      <w:r>
        <w:t>OpenCourseWare</w:t>
      </w:r>
      <w:proofErr w:type="spellEnd"/>
      <w:r>
        <w:t xml:space="preserve"> (OCW) y desde entonces el interés de los contenidos abiertos ha ido aumentando a un ritmo muy rápido. Esto significará que tendrá un pronto </w:t>
      </w:r>
      <w:proofErr w:type="gramStart"/>
      <w:r>
        <w:t>impacto  en</w:t>
      </w:r>
      <w:proofErr w:type="gramEnd"/>
      <w:r>
        <w:t xml:space="preserve"> la mayoría de las instituciones de educación superior.</w:t>
      </w:r>
    </w:p>
    <w:p w14:paraId="35EEBEAE" w14:textId="53305C5F" w:rsidR="005B07D0" w:rsidRDefault="005B07D0" w:rsidP="005B07D0">
      <w:r>
        <w:t xml:space="preserve">Las instituciones </w:t>
      </w:r>
      <w:r w:rsidR="002901AC">
        <w:t>involucradas en el movimiento</w:t>
      </w:r>
      <w:r>
        <w:t xml:space="preserve"> requieren la capacidad de gestionar los riesgos </w:t>
      </w:r>
      <w:r w:rsidR="002901AC">
        <w:t xml:space="preserve">e impacto </w:t>
      </w:r>
      <w:r>
        <w:t xml:space="preserve">que </w:t>
      </w:r>
      <w:r w:rsidRPr="003B6C04">
        <w:t>lleva</w:t>
      </w:r>
      <w:r>
        <w:t xml:space="preserve"> adoptar esta tecnología, además de adoptar estrategias sobre tecnologías de la información,</w:t>
      </w:r>
      <w:r w:rsidR="003B6C04">
        <w:t xml:space="preserve"> que incluyan entre otras cosas</w:t>
      </w:r>
      <w:r>
        <w:t xml:space="preserve"> como la institución debe tratar las oportunidades y amenazas propuestas por el movimiento REA. </w:t>
      </w:r>
    </w:p>
    <w:p w14:paraId="2315F3F4" w14:textId="0C4E10F1" w:rsidR="005B07D0" w:rsidRDefault="005B07D0" w:rsidP="005B07D0">
      <w:r>
        <w:t>Las instituciones académicas están obligadas a buscar o a crear un incentivo para que sus miembros docentes y estudiantes participen en esta iniciativa, como por ejemplo el llevar a cabo el desarrollo de material curricular con por lo menos con un elemento REA, como parte del proceso de la consolidación de sus docentes y para</w:t>
      </w:r>
      <w:r w:rsidR="003B6C04">
        <w:t xml:space="preserve"> que</w:t>
      </w:r>
      <w:r>
        <w:t xml:space="preserve"> el estudiante </w:t>
      </w:r>
      <w:r w:rsidR="003B6C04">
        <w:t>fomente</w:t>
      </w:r>
      <w:r>
        <w:t xml:space="preserve"> y </w:t>
      </w:r>
      <w:r w:rsidR="003B6C04">
        <w:t>sea participe de la</w:t>
      </w:r>
      <w:r>
        <w:t xml:space="preserve"> formación </w:t>
      </w:r>
      <w:r w:rsidR="003B6C04">
        <w:t xml:space="preserve">de </w:t>
      </w:r>
      <w:proofErr w:type="gramStart"/>
      <w:r w:rsidR="003B6C04">
        <w:t xml:space="preserve">la </w:t>
      </w:r>
      <w:r>
        <w:t xml:space="preserve"> creación</w:t>
      </w:r>
      <w:proofErr w:type="gramEnd"/>
      <w:r>
        <w:t xml:space="preserve"> de REA.</w:t>
      </w:r>
    </w:p>
    <w:p w14:paraId="1C3C89D8" w14:textId="40D2F93B" w:rsidR="005B07D0" w:rsidRDefault="003B6C04" w:rsidP="005B07D0">
      <w:r>
        <w:lastRenderedPageBreak/>
        <w:t xml:space="preserve">Un término </w:t>
      </w:r>
      <w:r w:rsidR="005B07D0">
        <w:t xml:space="preserve">que ha interrumpido dentro del panorama de la </w:t>
      </w:r>
      <w:proofErr w:type="gramStart"/>
      <w:r w:rsidR="005B07D0">
        <w:t>educación  y</w:t>
      </w:r>
      <w:proofErr w:type="gramEnd"/>
      <w:r w:rsidR="005B07D0">
        <w:t xml:space="preserve"> que </w:t>
      </w:r>
      <w:r>
        <w:t xml:space="preserve">se lo </w:t>
      </w:r>
      <w:r w:rsidR="005B07D0">
        <w:t>me</w:t>
      </w:r>
      <w:r>
        <w:t>nciona</w:t>
      </w:r>
      <w:r w:rsidR="005B07D0">
        <w:t xml:space="preserve"> es el OCW,</w:t>
      </w:r>
      <w:r w:rsidR="002901AC">
        <w:t xml:space="preserve"> desde su nacimiento ha revolucionado y se ha evidenciado un cambio en como los estudiante se capacitan, el OCW sigue en constante cambio y renovación a tal punto que las instituciones se han propuesto a ofrecer cursos nuevos e innovadores de las cuales </w:t>
      </w:r>
      <w:r w:rsidR="005B07D0">
        <w:t xml:space="preserve"> </w:t>
      </w:r>
      <w:r w:rsidR="007E2003">
        <w:t>casi siempre</w:t>
      </w:r>
      <w:r w:rsidR="005B07D0">
        <w:t xml:space="preserve"> suelen corresponder a asignaturas de la educación superior universitaria. </w:t>
      </w:r>
    </w:p>
    <w:p w14:paraId="723FAE51" w14:textId="7BC15885" w:rsidR="0001732C" w:rsidRDefault="005B07D0" w:rsidP="005B07D0">
      <w:r>
        <w:t xml:space="preserve">Esta propuesta creada por el MIT y que utiliza una licencia </w:t>
      </w:r>
      <w:proofErr w:type="spellStart"/>
      <w:r>
        <w:t>CreativeCommons</w:t>
      </w:r>
      <w:proofErr w:type="spellEnd"/>
      <w:r>
        <w:t xml:space="preserve">, (esta licencia también se ofrece con otros permisos, como la licencia GPL) han ido aumentando en las </w:t>
      </w:r>
      <w:proofErr w:type="gramStart"/>
      <w:r>
        <w:t>universidades,  las</w:t>
      </w:r>
      <w:proofErr w:type="gramEnd"/>
      <w:r>
        <w:t xml:space="preserve"> cuales junto al MIT han conformado el </w:t>
      </w:r>
      <w:proofErr w:type="spellStart"/>
      <w:r>
        <w:t>OpenCourseWare</w:t>
      </w:r>
      <w:proofErr w:type="spellEnd"/>
      <w:r>
        <w:t xml:space="preserve"> </w:t>
      </w:r>
      <w:proofErr w:type="spellStart"/>
      <w:r>
        <w:t>Consortium</w:t>
      </w:r>
      <w:proofErr w:type="spellEnd"/>
      <w:r>
        <w:t xml:space="preserve">, que busca extender el alcance e impacto de los materiales </w:t>
      </w:r>
      <w:proofErr w:type="spellStart"/>
      <w:r>
        <w:t>OpenCourseWare</w:t>
      </w:r>
      <w:proofErr w:type="spellEnd"/>
      <w:r>
        <w:t xml:space="preserve"> y desarrollar modelos sostenibles para su publicación. </w:t>
      </w:r>
    </w:p>
    <w:p w14:paraId="340A8D77" w14:textId="268A88FB" w:rsidR="005D76B1" w:rsidRDefault="00D17023" w:rsidP="005B07D0">
      <w:r>
        <w:t>Expuesto todo lo anterior si se pregunta</w:t>
      </w:r>
      <w:r w:rsidR="00642EE4">
        <w:t>;</w:t>
      </w:r>
      <w:r>
        <w:t xml:space="preserve"> ¿Por qué </w:t>
      </w:r>
      <w:r w:rsidR="00642EE4">
        <w:t>son</w:t>
      </w:r>
      <w:r>
        <w:t xml:space="preserve"> </w:t>
      </w:r>
      <w:proofErr w:type="gramStart"/>
      <w:r>
        <w:t xml:space="preserve">importante </w:t>
      </w:r>
      <w:r w:rsidR="00642EE4">
        <w:t xml:space="preserve"> los</w:t>
      </w:r>
      <w:proofErr w:type="gramEnd"/>
      <w:r w:rsidR="00642EE4">
        <w:t xml:space="preserve"> </w:t>
      </w:r>
      <w:r w:rsidR="00376E34">
        <w:t>REA</w:t>
      </w:r>
      <w:r>
        <w:t xml:space="preserve">? </w:t>
      </w:r>
      <w:r w:rsidR="00BD4B47">
        <w:t>Existen muchas razones</w:t>
      </w:r>
      <w:r w:rsidR="00376E34">
        <w:t xml:space="preserve"> una de ellas es que las personas de bajo recursos </w:t>
      </w:r>
      <w:r w:rsidR="005D76B1">
        <w:t xml:space="preserve">no </w:t>
      </w:r>
      <w:r w:rsidR="00376E34">
        <w:t xml:space="preserve">pueden acceder a libros en los que su costo se eleva, además de matrículas universitarias las cuales también son muy altas. Los REA son una manera segura de tener </w:t>
      </w:r>
      <w:r w:rsidR="005D76B1">
        <w:t>disponible</w:t>
      </w:r>
      <w:r w:rsidR="00376E34">
        <w:t xml:space="preserve"> los materiales que necesita los estudiantes. Los REA también permiten a los profesores mejor sus materiales y colaborar con algún otro profesor mejorando sus propias presentaciones. Este tipo </w:t>
      </w:r>
      <w:r w:rsidR="005D76B1">
        <w:t xml:space="preserve">de colaboración no es posible cuando el material no es compartido y está disponible solo para impresión. Además la variedad de recurso le sirve al profesor para </w:t>
      </w:r>
      <w:proofErr w:type="gramStart"/>
      <w:r w:rsidR="005D76B1">
        <w:t>desarrollar  una</w:t>
      </w:r>
      <w:proofErr w:type="gramEnd"/>
      <w:r w:rsidR="005D76B1">
        <w:t xml:space="preserve"> clase sin tener que empezar desde cero.</w:t>
      </w:r>
    </w:p>
    <w:p w14:paraId="6109CA79" w14:textId="77777777" w:rsidR="004B4F56" w:rsidRPr="004B4F56" w:rsidRDefault="004B4F56" w:rsidP="00AA75BB">
      <w:pPr>
        <w:pStyle w:val="Prrafodelista"/>
        <w:keepNext/>
        <w:keepLines/>
        <w:numPr>
          <w:ilvl w:val="0"/>
          <w:numId w:val="10"/>
        </w:numPr>
        <w:spacing w:before="40" w:after="0"/>
        <w:contextualSpacing w:val="0"/>
        <w:outlineLvl w:val="2"/>
        <w:rPr>
          <w:rFonts w:eastAsiaTheme="majorEastAsia" w:cstheme="majorBidi"/>
          <w:b/>
          <w:vanish/>
          <w:szCs w:val="24"/>
        </w:rPr>
      </w:pPr>
      <w:bookmarkStart w:id="66" w:name="_Toc466976438"/>
      <w:bookmarkStart w:id="67" w:name="_Toc466976576"/>
      <w:bookmarkStart w:id="68" w:name="_Toc466976633"/>
      <w:bookmarkStart w:id="69" w:name="_Toc466976676"/>
      <w:bookmarkStart w:id="70" w:name="_Toc466977645"/>
      <w:bookmarkStart w:id="71" w:name="_Toc466977944"/>
      <w:bookmarkStart w:id="72" w:name="_Toc485737436"/>
      <w:bookmarkStart w:id="73" w:name="_Toc485739411"/>
      <w:bookmarkStart w:id="74" w:name="_Toc485846015"/>
      <w:bookmarkStart w:id="75" w:name="_Toc485846176"/>
      <w:bookmarkStart w:id="76" w:name="_Toc485846448"/>
      <w:bookmarkStart w:id="77" w:name="_Toc417393924"/>
      <w:bookmarkStart w:id="78" w:name="_Toc449361814"/>
      <w:bookmarkStart w:id="79" w:name="_Toc457919344"/>
      <w:bookmarkStart w:id="80" w:name="_Toc457919510"/>
      <w:bookmarkEnd w:id="66"/>
      <w:bookmarkEnd w:id="67"/>
      <w:bookmarkEnd w:id="68"/>
      <w:bookmarkEnd w:id="69"/>
      <w:bookmarkEnd w:id="70"/>
      <w:bookmarkEnd w:id="71"/>
      <w:bookmarkEnd w:id="72"/>
      <w:bookmarkEnd w:id="73"/>
      <w:bookmarkEnd w:id="74"/>
      <w:bookmarkEnd w:id="75"/>
      <w:bookmarkEnd w:id="76"/>
    </w:p>
    <w:p w14:paraId="3445D5D2" w14:textId="77777777" w:rsidR="004B4F56" w:rsidRPr="004B4F56" w:rsidRDefault="004B4F56" w:rsidP="00AA75BB">
      <w:pPr>
        <w:pStyle w:val="Prrafodelista"/>
        <w:keepNext/>
        <w:keepLines/>
        <w:numPr>
          <w:ilvl w:val="0"/>
          <w:numId w:val="10"/>
        </w:numPr>
        <w:spacing w:before="40" w:after="0"/>
        <w:contextualSpacing w:val="0"/>
        <w:outlineLvl w:val="2"/>
        <w:rPr>
          <w:rFonts w:eastAsiaTheme="majorEastAsia" w:cstheme="majorBidi"/>
          <w:b/>
          <w:vanish/>
          <w:szCs w:val="24"/>
        </w:rPr>
      </w:pPr>
      <w:bookmarkStart w:id="81" w:name="_Toc466976439"/>
      <w:bookmarkStart w:id="82" w:name="_Toc466976577"/>
      <w:bookmarkStart w:id="83" w:name="_Toc466976634"/>
      <w:bookmarkStart w:id="84" w:name="_Toc466976677"/>
      <w:bookmarkStart w:id="85" w:name="_Toc466977646"/>
      <w:bookmarkStart w:id="86" w:name="_Toc466977945"/>
      <w:bookmarkStart w:id="87" w:name="_Toc485737437"/>
      <w:bookmarkStart w:id="88" w:name="_Toc485739412"/>
      <w:bookmarkStart w:id="89" w:name="_Toc485846016"/>
      <w:bookmarkStart w:id="90" w:name="_Toc485846177"/>
      <w:bookmarkStart w:id="91" w:name="_Toc485846449"/>
      <w:bookmarkEnd w:id="81"/>
      <w:bookmarkEnd w:id="82"/>
      <w:bookmarkEnd w:id="83"/>
      <w:bookmarkEnd w:id="84"/>
      <w:bookmarkEnd w:id="85"/>
      <w:bookmarkEnd w:id="86"/>
      <w:bookmarkEnd w:id="87"/>
      <w:bookmarkEnd w:id="88"/>
      <w:bookmarkEnd w:id="89"/>
      <w:bookmarkEnd w:id="90"/>
      <w:bookmarkEnd w:id="91"/>
    </w:p>
    <w:p w14:paraId="552C565E" w14:textId="136E3DF7" w:rsidR="005B07D0" w:rsidRDefault="005B07D0" w:rsidP="00955455">
      <w:pPr>
        <w:pStyle w:val="Ttulo2"/>
      </w:pPr>
      <w:bookmarkStart w:id="92" w:name="_Toc466976678"/>
      <w:bookmarkStart w:id="93" w:name="_Toc486797691"/>
      <w:r>
        <w:t>Proyecto</w:t>
      </w:r>
      <w:bookmarkEnd w:id="77"/>
      <w:bookmarkEnd w:id="78"/>
      <w:bookmarkEnd w:id="79"/>
      <w:bookmarkEnd w:id="80"/>
      <w:bookmarkEnd w:id="92"/>
      <w:r w:rsidR="005D1DF0">
        <w:t>s del Movimiento REA y OCW</w:t>
      </w:r>
      <w:bookmarkEnd w:id="93"/>
    </w:p>
    <w:p w14:paraId="20FA3B8D" w14:textId="1D69F61C" w:rsidR="005B07D0" w:rsidRDefault="004A20E7" w:rsidP="005B07D0">
      <w:r>
        <w:t>Dada la gran cantidad de recurso educativo que pertenece al movimiento REA algunas organizaciones han realizado recientes investigaciones utilizando datos de centro</w:t>
      </w:r>
      <w:r w:rsidR="009A57F5">
        <w:t>s</w:t>
      </w:r>
      <w:r>
        <w:t xml:space="preserve"> de investigaciones </w:t>
      </w:r>
      <w:proofErr w:type="spellStart"/>
      <w:r>
        <w:t>OERs</w:t>
      </w:r>
      <w:proofErr w:type="spellEnd"/>
      <w:r>
        <w:t xml:space="preserve"> para presentar un análisis del </w:t>
      </w:r>
      <w:r w:rsidR="009A57F5">
        <w:t>impacto que ha tenido</w:t>
      </w:r>
      <w:r w:rsidR="0040650B">
        <w:t xml:space="preserve"> estos tipos de contenidos</w:t>
      </w:r>
      <w:r w:rsidR="009A57F5">
        <w:t xml:space="preserve"> en el </w:t>
      </w:r>
      <w:r>
        <w:t xml:space="preserve">aprendizaje informal, </w:t>
      </w:r>
      <w:r w:rsidR="00E63441">
        <w:t>aprendizaje fo</w:t>
      </w:r>
      <w:r w:rsidR="0040650B">
        <w:t>rmal y el uso de los Educadores. A continuación se presentan un resumen de</w:t>
      </w:r>
      <w:r w:rsidR="00E63441">
        <w:t xml:space="preserve"> investigaciones </w:t>
      </w:r>
      <w:r w:rsidR="0040650B">
        <w:t>similar a la qu</w:t>
      </w:r>
      <w:r w:rsidR="0044373E">
        <w:t>e se ha desarrollado en este tema de investigación;</w:t>
      </w:r>
      <w:r w:rsidR="0040650B">
        <w:t xml:space="preserve"> como son </w:t>
      </w:r>
      <w:proofErr w:type="gramStart"/>
      <w:r w:rsidR="0040650B">
        <w:t>las  del</w:t>
      </w:r>
      <w:proofErr w:type="gramEnd"/>
      <w:r w:rsidR="00E63441">
        <w:t xml:space="preserve"> proyecto  </w:t>
      </w:r>
      <w:r w:rsidR="00E63441" w:rsidRPr="0044373E">
        <w:rPr>
          <w:b/>
        </w:rPr>
        <w:t>OER RESEARCH HUB</w:t>
      </w:r>
      <w:r w:rsidR="0040650B">
        <w:t xml:space="preserve"> y la que presenta </w:t>
      </w:r>
      <w:r w:rsidR="00E63441">
        <w:t>el informe</w:t>
      </w:r>
      <w:r w:rsidR="0040650B">
        <w:t xml:space="preserve"> del</w:t>
      </w:r>
      <w:r w:rsidR="00E63441">
        <w:t xml:space="preserve"> </w:t>
      </w:r>
      <w:r w:rsidR="00E63441" w:rsidRPr="00E63441">
        <w:t xml:space="preserve">MIT </w:t>
      </w:r>
      <w:proofErr w:type="spellStart"/>
      <w:r w:rsidR="00E63441" w:rsidRPr="00E63441">
        <w:t>OpenCourseWare</w:t>
      </w:r>
      <w:proofErr w:type="spellEnd"/>
      <w:r w:rsidR="00E63441" w:rsidRPr="00E63441">
        <w:t xml:space="preserve"> 2005 </w:t>
      </w:r>
      <w:proofErr w:type="spellStart"/>
      <w:r w:rsidR="00E63441" w:rsidRPr="00E63441">
        <w:t>Program</w:t>
      </w:r>
      <w:proofErr w:type="spellEnd"/>
      <w:r w:rsidR="00E63441" w:rsidRPr="00E63441">
        <w:t xml:space="preserve"> </w:t>
      </w:r>
      <w:proofErr w:type="spellStart"/>
      <w:r w:rsidR="00E63441" w:rsidRPr="00E63441">
        <w:t>Evaluation</w:t>
      </w:r>
      <w:proofErr w:type="spellEnd"/>
      <w:r w:rsidR="00E63441" w:rsidRPr="00E63441">
        <w:t xml:space="preserve"> </w:t>
      </w:r>
      <w:proofErr w:type="spellStart"/>
      <w:r w:rsidR="00E63441" w:rsidRPr="00E63441">
        <w:t>Findings</w:t>
      </w:r>
      <w:proofErr w:type="spellEnd"/>
    </w:p>
    <w:p w14:paraId="3ACB5D2D" w14:textId="13C2F9DE" w:rsidR="005B07D0" w:rsidRDefault="005B07D0" w:rsidP="00DE7913">
      <w:pPr>
        <w:pStyle w:val="Ttulo3"/>
      </w:pPr>
      <w:bookmarkStart w:id="94" w:name="_Toc486797692"/>
      <w:r w:rsidRPr="5CBE0531">
        <w:lastRenderedPageBreak/>
        <w:t>OER RESEARCH HUB</w:t>
      </w:r>
      <w:bookmarkEnd w:id="94"/>
    </w:p>
    <w:p w14:paraId="26C24FBB" w14:textId="10B45055" w:rsidR="005B07D0" w:rsidRDefault="005B07D0" w:rsidP="005B07D0">
      <w:r>
        <w:t xml:space="preserve">El Open </w:t>
      </w:r>
      <w:proofErr w:type="spellStart"/>
      <w:r>
        <w:t>Educational</w:t>
      </w:r>
      <w:proofErr w:type="spellEnd"/>
      <w:r>
        <w:t xml:space="preserve"> </w:t>
      </w:r>
      <w:proofErr w:type="spellStart"/>
      <w:r>
        <w:t>Resources</w:t>
      </w:r>
      <w:proofErr w:type="spellEnd"/>
      <w:r>
        <w:t xml:space="preserve"> </w:t>
      </w:r>
      <w:proofErr w:type="spellStart"/>
      <w:r>
        <w:t>Research</w:t>
      </w:r>
      <w:proofErr w:type="spellEnd"/>
      <w:r>
        <w:t xml:space="preserve"> </w:t>
      </w:r>
      <w:proofErr w:type="spellStart"/>
      <w:r>
        <w:t>Hub</w:t>
      </w:r>
      <w:proofErr w:type="spellEnd"/>
      <w:r>
        <w:t xml:space="preserve"> (OER </w:t>
      </w:r>
      <w:proofErr w:type="spellStart"/>
      <w:proofErr w:type="gramStart"/>
      <w:r>
        <w:t>ResearchHub</w:t>
      </w:r>
      <w:proofErr w:type="spellEnd"/>
      <w:r>
        <w:t xml:space="preserve">) </w:t>
      </w:r>
      <w:r w:rsidR="00E321B7">
        <w:t xml:space="preserve"> es</w:t>
      </w:r>
      <w:proofErr w:type="gramEnd"/>
      <w:r w:rsidR="00E321B7">
        <w:t xml:space="preserve"> una organización del Reino Unido  conectada a la Open </w:t>
      </w:r>
      <w:proofErr w:type="spellStart"/>
      <w:r w:rsidR="00E321B7">
        <w:t>University</w:t>
      </w:r>
      <w:proofErr w:type="spellEnd"/>
      <w:r w:rsidR="00E321B7">
        <w:t xml:space="preserve"> que reúne y analiza la investigación sobre el impacto de los REA. Realiza</w:t>
      </w:r>
      <w:r>
        <w:t xml:space="preserve"> una investigación para dar respuesta a</w:t>
      </w:r>
      <w:r w:rsidR="006B4441">
        <w:t xml:space="preserve"> la pregunta </w:t>
      </w:r>
      <w:proofErr w:type="gramStart"/>
      <w:r w:rsidR="006B4441">
        <w:t xml:space="preserve">de </w:t>
      </w:r>
      <w:r>
        <w:t xml:space="preserve"> </w:t>
      </w:r>
      <w:r w:rsidR="006B4441">
        <w:t>¿</w:t>
      </w:r>
      <w:proofErr w:type="gramEnd"/>
      <w:r>
        <w:t>cuál es el impacto de los REA en las prácticas de aprendizaje y enseñanza</w:t>
      </w:r>
      <w:r w:rsidR="006B4441">
        <w:t>?</w:t>
      </w:r>
      <w:r>
        <w:t xml:space="preserve">, </w:t>
      </w:r>
      <w:r w:rsidR="006B4441">
        <w:t xml:space="preserve">para ello </w:t>
      </w:r>
      <w:r w:rsidR="00F17FDD">
        <w:t>ha</w:t>
      </w:r>
      <w:r w:rsidR="006B4441">
        <w:t xml:space="preserve"> trabajado en colaboración con</w:t>
      </w:r>
      <w:r>
        <w:t xml:space="preserve"> sectores de universidades, educación superior e informal que se extiende en una red de investigación con métodos compartidos y resultados compartidos. </w:t>
      </w:r>
      <w:r w:rsidR="008B3FEA">
        <w:t xml:space="preserve">OER </w:t>
      </w:r>
      <w:proofErr w:type="spellStart"/>
      <w:r w:rsidR="008B3FEA">
        <w:t>ResearchHub</w:t>
      </w:r>
      <w:proofErr w:type="spellEnd"/>
      <w:r w:rsidR="008B3FEA">
        <w:t xml:space="preserve"> toma</w:t>
      </w:r>
      <w:r>
        <w:t xml:space="preserve"> de referencia 11 hipótesis, y se ha desarrollado el OER </w:t>
      </w:r>
      <w:proofErr w:type="spellStart"/>
      <w:r>
        <w:t>ImpactMap</w:t>
      </w:r>
      <w:proofErr w:type="spellEnd"/>
      <w:r>
        <w:t xml:space="preserve"> donde se puede ver la evidencia que se ha recogido.</w:t>
      </w:r>
    </w:p>
    <w:p w14:paraId="07797E3F" w14:textId="7DB04C10" w:rsidR="005B07D0" w:rsidRDefault="005B07D0" w:rsidP="005B07D0">
      <w:r>
        <w:t xml:space="preserve">Su motivación es la falta de investigación y pruebas reales sobre el impacto REA, </w:t>
      </w:r>
      <w:r w:rsidR="008B3FEA">
        <w:t xml:space="preserve">OER </w:t>
      </w:r>
      <w:proofErr w:type="spellStart"/>
      <w:r w:rsidR="008B3FEA">
        <w:t>ResearchHub</w:t>
      </w:r>
      <w:proofErr w:type="spellEnd"/>
      <w:r>
        <w:t xml:space="preserve"> busca</w:t>
      </w:r>
      <w:r w:rsidR="008B3FEA">
        <w:t xml:space="preserve"> encontrar</w:t>
      </w:r>
      <w:r>
        <w:t xml:space="preserve"> evidencia sobre lo que</w:t>
      </w:r>
      <w:r w:rsidR="008B3FEA">
        <w:t xml:space="preserve"> ha</w:t>
      </w:r>
      <w:r>
        <w:t xml:space="preserve"> funciona</w:t>
      </w:r>
      <w:r w:rsidR="008B3FEA">
        <w:t>do</w:t>
      </w:r>
      <w:r>
        <w:t xml:space="preserve">, lo que no funciona </w:t>
      </w:r>
      <w:proofErr w:type="gramStart"/>
      <w:r>
        <w:t xml:space="preserve">y </w:t>
      </w:r>
      <w:r w:rsidR="008B3FEA">
        <w:t xml:space="preserve"> el</w:t>
      </w:r>
      <w:proofErr w:type="gramEnd"/>
      <w:r w:rsidR="008B3FEA">
        <w:t xml:space="preserve"> </w:t>
      </w:r>
      <w:r>
        <w:t>por qué</w:t>
      </w:r>
      <w:r w:rsidR="008B3FEA">
        <w:t xml:space="preserve"> no funciona</w:t>
      </w:r>
      <w:r>
        <w:t xml:space="preserve">, </w:t>
      </w:r>
      <w:r w:rsidR="008B3FEA">
        <w:t>con el</w:t>
      </w:r>
      <w:r>
        <w:t xml:space="preserve"> fin de que los resultados puedan ser compartidos</w:t>
      </w:r>
      <w:r w:rsidR="008B3FEA">
        <w:t xml:space="preserve"> como pruebas de su impacto.</w:t>
      </w:r>
    </w:p>
    <w:p w14:paraId="5AECEB09" w14:textId="77777777" w:rsidR="005B07D0" w:rsidRDefault="005B07D0" w:rsidP="005B07D0">
      <w:r>
        <w:t>La colaboración abarca diferentes sectores  y temas, tales como: la apertura de la enseñanza basada en el aula  para abrir el contenido; los puntos de decisión de gran escala implícitas en los libros de texto de puertas abiertas para los colegios comunitarios; la extensión de la tecnología más allá de los libros de texto a través de libros electrónicos y la simulación; el reto de la formación docente en algunas partes del mundo; y las formas en que los REA puede apoyar enfoques adaptados de aprendizaje. Al basar las buenas prácticas en la experiencia práctica y la investigación podemos ayudar a hacer frente a problemas prácticos.</w:t>
      </w:r>
    </w:p>
    <w:p w14:paraId="4E01A24B" w14:textId="36094FFD" w:rsidR="005B07D0" w:rsidRDefault="00BF187E" w:rsidP="005B07D0">
      <w:r>
        <w:t xml:space="preserve">El trabajo del OER </w:t>
      </w:r>
      <w:proofErr w:type="spellStart"/>
      <w:r>
        <w:t>Research</w:t>
      </w:r>
      <w:proofErr w:type="spellEnd"/>
      <w:r>
        <w:t xml:space="preserve"> </w:t>
      </w:r>
      <w:proofErr w:type="spellStart"/>
      <w:r>
        <w:t>Hub</w:t>
      </w:r>
      <w:proofErr w:type="spellEnd"/>
      <w:r>
        <w:t xml:space="preserve"> se estructura en torno a las siguientes hipótesis</w:t>
      </w:r>
      <w:r>
        <w:fldChar w:fldCharType="begin" w:fldLock="1"/>
      </w:r>
      <w:r>
        <w:instrText>ADDIN CSL_CITATION { "citationItems" : [ { "id" : "ITEM-1", "itemData" : { "URL" : "https://opened.pressbooks.com/chapter/oer-research-hub/", "accessed" : { "date-parts" : [ [ "2017", "5", "23" ] ] }, "author" : [ { "dropping-particle" : "", "family" : "David Wiley", "given" : "", "non-dropping-particle" : "", "parse-names" : false, "suffix" : "" } ], "id" : "ITEM-1", "issued" : { "date-parts" : [ [ "0" ] ] }, "title" : "OER Research Hub | An Open Education Reader", "type" : "webpage" }, "uris" : [ "http://www.mendeley.com/documents/?uuid=bce020db-52d2-3f5a-8f10-30ece937670f" ] } ], "mendeley" : { "formattedCitation" : "(David Wiley, n.d.)", "manualFormatting" : "(David Wiley, s.f.)", "plainTextFormattedCitation" : "(David Wiley, n.d.)", "previouslyFormattedCitation" : "(David Wiley, n.d.)" }, "properties" : { "noteIndex" : 0 }, "schema" : "https://github.com/citation-style-language/schema/raw/master/csl-citation.json" }</w:instrText>
      </w:r>
      <w:r>
        <w:fldChar w:fldCharType="separate"/>
      </w:r>
      <w:r>
        <w:rPr>
          <w:noProof/>
        </w:rPr>
        <w:t>(David Wiley, s.f</w:t>
      </w:r>
      <w:r w:rsidRPr="00BF187E">
        <w:rPr>
          <w:noProof/>
        </w:rPr>
        <w:t>.)</w:t>
      </w:r>
      <w:r>
        <w:fldChar w:fldCharType="end"/>
      </w:r>
      <w:r w:rsidR="005B07D0">
        <w:t>:</w:t>
      </w:r>
    </w:p>
    <w:p w14:paraId="0A861EFC" w14:textId="49B342E1" w:rsidR="00BF187E" w:rsidRDefault="00BF187E" w:rsidP="00AA75BB">
      <w:pPr>
        <w:pStyle w:val="Prrafodelista"/>
        <w:numPr>
          <w:ilvl w:val="0"/>
          <w:numId w:val="25"/>
        </w:numPr>
        <w:ind w:left="357" w:hanging="357"/>
      </w:pPr>
      <w:r>
        <w:t>El uso de OER lleva a la mejora el rendimiento y la satisfacción de los estudiantes.</w:t>
      </w:r>
    </w:p>
    <w:p w14:paraId="7D199B3C" w14:textId="793289A2" w:rsidR="00BF187E" w:rsidRDefault="00BF187E" w:rsidP="00AA75BB">
      <w:pPr>
        <w:pStyle w:val="Prrafodelista"/>
        <w:numPr>
          <w:ilvl w:val="0"/>
          <w:numId w:val="25"/>
        </w:numPr>
        <w:ind w:left="357" w:hanging="357"/>
      </w:pPr>
      <w:r>
        <w:t>El aspecto abierto de OER crea diferentes usos y patrones de adopción que otros recursos en línea.</w:t>
      </w:r>
    </w:p>
    <w:p w14:paraId="2C8E90D0" w14:textId="77777777" w:rsidR="00BF187E" w:rsidRPr="00BF187E" w:rsidRDefault="00BF187E" w:rsidP="00AA75BB">
      <w:pPr>
        <w:pStyle w:val="Prrafodelista"/>
        <w:numPr>
          <w:ilvl w:val="0"/>
          <w:numId w:val="25"/>
        </w:numPr>
        <w:ind w:left="357" w:hanging="357"/>
      </w:pPr>
      <w:r w:rsidRPr="00BF187E">
        <w:t>Los modelos de educación abierta conducen a un acceso más equitativo a la educación, sirviendo a una base más amplia de estudiantes que la educación tradicional;</w:t>
      </w:r>
    </w:p>
    <w:p w14:paraId="7456564C" w14:textId="77777777" w:rsidR="00BF187E" w:rsidRPr="00BF187E" w:rsidRDefault="00BF187E" w:rsidP="00AA75BB">
      <w:pPr>
        <w:pStyle w:val="Prrafodelista"/>
        <w:numPr>
          <w:ilvl w:val="0"/>
          <w:numId w:val="25"/>
        </w:numPr>
        <w:ind w:left="357" w:hanging="357"/>
      </w:pPr>
      <w:r w:rsidRPr="00BF187E">
        <w:lastRenderedPageBreak/>
        <w:t>El uso de REA es un método eficaz para mejorar la retención de estudiantes en riesgo;</w:t>
      </w:r>
    </w:p>
    <w:p w14:paraId="2F39A08A" w14:textId="77777777" w:rsidR="00BF187E" w:rsidRPr="00BF187E" w:rsidRDefault="00BF187E" w:rsidP="00AA75BB">
      <w:pPr>
        <w:pStyle w:val="Prrafodelista"/>
        <w:numPr>
          <w:ilvl w:val="0"/>
          <w:numId w:val="25"/>
        </w:numPr>
        <w:ind w:left="357" w:hanging="357"/>
      </w:pPr>
      <w:r w:rsidRPr="00BF187E">
        <w:t>El uso de REA lleva a la reflexión crítica de los educadores, con evidencia de mejoras en su práctica;</w:t>
      </w:r>
    </w:p>
    <w:p w14:paraId="50D09C95" w14:textId="77777777" w:rsidR="00BF187E" w:rsidRPr="00BF187E" w:rsidRDefault="00BF187E" w:rsidP="00AA75BB">
      <w:pPr>
        <w:pStyle w:val="Prrafodelista"/>
        <w:numPr>
          <w:ilvl w:val="0"/>
          <w:numId w:val="25"/>
        </w:numPr>
        <w:ind w:left="357" w:hanging="357"/>
      </w:pPr>
      <w:r w:rsidRPr="00BF187E">
        <w:t>La adopción de REA a nivel institucional genera beneficios financieros para estudiantes y / o instituciones;</w:t>
      </w:r>
    </w:p>
    <w:p w14:paraId="6E13E0C9" w14:textId="77777777" w:rsidR="00BF187E" w:rsidRPr="00BF187E" w:rsidRDefault="00BF187E" w:rsidP="00AA75BB">
      <w:pPr>
        <w:pStyle w:val="Prrafodelista"/>
        <w:numPr>
          <w:ilvl w:val="0"/>
          <w:numId w:val="25"/>
        </w:numPr>
        <w:ind w:left="357" w:hanging="357"/>
      </w:pPr>
      <w:r w:rsidRPr="00BF187E">
        <w:t>Los estudiantes informales utilizan una variedad de indicadores cuando seleccionan REA;</w:t>
      </w:r>
    </w:p>
    <w:p w14:paraId="0BA36500" w14:textId="77777777" w:rsidR="00BF187E" w:rsidRPr="00BF187E" w:rsidRDefault="00BF187E" w:rsidP="00AA75BB">
      <w:pPr>
        <w:pStyle w:val="Prrafodelista"/>
        <w:numPr>
          <w:ilvl w:val="0"/>
          <w:numId w:val="25"/>
        </w:numPr>
        <w:ind w:left="357" w:hanging="357"/>
      </w:pPr>
      <w:r w:rsidRPr="00BF187E">
        <w:t>Los estudiantes informales adoptan una variedad de técnicas para compensar la falta de apoyo formal, que puede ser apoyado en cursos abiertos;</w:t>
      </w:r>
    </w:p>
    <w:p w14:paraId="16666CB9" w14:textId="77777777" w:rsidR="00BF187E" w:rsidRPr="00BF187E" w:rsidRDefault="00BF187E" w:rsidP="00AA75BB">
      <w:pPr>
        <w:pStyle w:val="Prrafodelista"/>
        <w:numPr>
          <w:ilvl w:val="0"/>
          <w:numId w:val="25"/>
        </w:numPr>
        <w:ind w:left="357" w:hanging="357"/>
      </w:pPr>
      <w:r w:rsidRPr="00BF187E">
        <w:t>La educación abierta actúa como un puente hacia la educación formal, y es complementaria, no competitiva, con ella;</w:t>
      </w:r>
    </w:p>
    <w:p w14:paraId="72659FC3" w14:textId="77777777" w:rsidR="00BF187E" w:rsidRPr="00BF187E" w:rsidRDefault="00BF187E" w:rsidP="00AA75BB">
      <w:pPr>
        <w:pStyle w:val="Prrafodelista"/>
        <w:numPr>
          <w:ilvl w:val="0"/>
          <w:numId w:val="25"/>
        </w:numPr>
        <w:ind w:left="357" w:hanging="357"/>
      </w:pPr>
      <w:r w:rsidRPr="00BF187E">
        <w:t>La participación en los programas piloto y los programas de REA lleva al cambio de políticas a nivel institucional;</w:t>
      </w:r>
    </w:p>
    <w:p w14:paraId="22D70E4E" w14:textId="61990078" w:rsidR="00BF187E" w:rsidRDefault="00BF187E" w:rsidP="00AA75BB">
      <w:pPr>
        <w:pStyle w:val="Prrafodelista"/>
        <w:numPr>
          <w:ilvl w:val="0"/>
          <w:numId w:val="25"/>
        </w:numPr>
        <w:ind w:left="357" w:hanging="357"/>
      </w:pPr>
      <w:r w:rsidRPr="00BF187E">
        <w:t>Los medios informales de evaluación son motivadores para el aprendizaje con REA.</w:t>
      </w:r>
    </w:p>
    <w:p w14:paraId="1E2A9D60" w14:textId="65CDB620" w:rsidR="005B07D0" w:rsidRPr="004F1735" w:rsidRDefault="005B07D0" w:rsidP="005B07D0">
      <w:pPr>
        <w:rPr>
          <w:lang w:val="es-EC"/>
        </w:rPr>
      </w:pPr>
      <w:r>
        <w:t>Este proyecto cuenta con una página en la cual</w:t>
      </w:r>
      <w:r w:rsidR="007E2003">
        <w:t xml:space="preserve"> se puede</w:t>
      </w:r>
      <w:r>
        <w:t xml:space="preserve"> interactuar en un mapa mundial donde se muestra</w:t>
      </w:r>
      <w:r w:rsidR="007E2003">
        <w:t>n</w:t>
      </w:r>
      <w:r>
        <w:t xml:space="preserve"> las regiones que cuentan con REA. </w:t>
      </w:r>
      <w:r w:rsidRPr="5CBE0531">
        <w:rPr>
          <w:lang w:val="es-EC"/>
        </w:rPr>
        <w:t>El propósito es ayudar a las personas a entender el impacto tanto positivo como negativo de los re</w:t>
      </w:r>
      <w:r w:rsidR="007E2003">
        <w:rPr>
          <w:lang w:val="es-EC"/>
        </w:rPr>
        <w:t>cursos Educacionales abiertos REA.</w:t>
      </w:r>
      <w:r w:rsidRPr="5CBE0531">
        <w:rPr>
          <w:lang w:val="es-EC"/>
        </w:rPr>
        <w:t xml:space="preserve">  </w:t>
      </w:r>
    </w:p>
    <w:p w14:paraId="63E43261" w14:textId="77777777" w:rsidR="005B07D0" w:rsidRDefault="005B07D0" w:rsidP="005B07D0">
      <w:pPr>
        <w:keepNext/>
        <w:jc w:val="center"/>
      </w:pPr>
      <w:r>
        <w:rPr>
          <w:noProof/>
          <w:lang w:eastAsia="es-ES"/>
        </w:rPr>
        <w:drawing>
          <wp:inline distT="0" distB="0" distL="0" distR="0" wp14:anchorId="1204CCE7" wp14:editId="5D35758F">
            <wp:extent cx="3990975" cy="2657764"/>
            <wp:effectExtent l="0" t="0" r="0" b="9525"/>
            <wp:docPr id="9"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8996" t="7620" r="9690" b="5738"/>
                    <a:stretch/>
                  </pic:blipFill>
                  <pic:spPr bwMode="auto">
                    <a:xfrm>
                      <a:off x="0" y="0"/>
                      <a:ext cx="3997473" cy="2662091"/>
                    </a:xfrm>
                    <a:prstGeom prst="rect">
                      <a:avLst/>
                    </a:prstGeom>
                    <a:ln>
                      <a:noFill/>
                    </a:ln>
                    <a:extLst>
                      <a:ext uri="{53640926-AAD7-44D8-BBD7-CCE9431645EC}">
                        <a14:shadowObscured xmlns:a14="http://schemas.microsoft.com/office/drawing/2010/main"/>
                      </a:ext>
                    </a:extLst>
                  </pic:spPr>
                </pic:pic>
              </a:graphicData>
            </a:graphic>
          </wp:inline>
        </w:drawing>
      </w:r>
    </w:p>
    <w:p w14:paraId="11C037CB" w14:textId="16A49185" w:rsidR="0044373E" w:rsidRDefault="0044373E" w:rsidP="0044373E">
      <w:pPr>
        <w:spacing w:after="0" w:line="240" w:lineRule="atLeast"/>
        <w:jc w:val="left"/>
        <w:rPr>
          <w:sz w:val="20"/>
          <w:szCs w:val="20"/>
        </w:rPr>
      </w:pPr>
      <w:r w:rsidRPr="0044373E">
        <w:rPr>
          <w:sz w:val="20"/>
          <w:szCs w:val="20"/>
        </w:rPr>
        <w:t>Figura 17</w:t>
      </w:r>
      <w:r>
        <w:rPr>
          <w:sz w:val="20"/>
          <w:szCs w:val="20"/>
        </w:rPr>
        <w:t xml:space="preserve">. Mapa del </w:t>
      </w:r>
      <w:proofErr w:type="gramStart"/>
      <w:r>
        <w:rPr>
          <w:sz w:val="20"/>
          <w:szCs w:val="20"/>
        </w:rPr>
        <w:t>impacto  de</w:t>
      </w:r>
      <w:proofErr w:type="gramEnd"/>
      <w:r>
        <w:rPr>
          <w:sz w:val="20"/>
          <w:szCs w:val="20"/>
        </w:rPr>
        <w:t xml:space="preserve"> los Recursos Educativos Abiertos</w:t>
      </w:r>
      <w:r w:rsidR="005B07D0" w:rsidRPr="0044373E">
        <w:rPr>
          <w:sz w:val="20"/>
          <w:szCs w:val="20"/>
        </w:rPr>
        <w:t xml:space="preserve"> </w:t>
      </w:r>
    </w:p>
    <w:p w14:paraId="446DB085" w14:textId="44E7EB76" w:rsidR="005B07D0" w:rsidRPr="0044373E" w:rsidRDefault="0044373E" w:rsidP="0044373E">
      <w:pPr>
        <w:spacing w:after="0" w:line="240" w:lineRule="atLeast"/>
        <w:jc w:val="left"/>
        <w:rPr>
          <w:sz w:val="20"/>
          <w:szCs w:val="20"/>
        </w:rPr>
      </w:pPr>
      <w:proofErr w:type="spellStart"/>
      <w:r>
        <w:rPr>
          <w:sz w:val="20"/>
          <w:szCs w:val="20"/>
        </w:rPr>
        <w:lastRenderedPageBreak/>
        <w:t>Fuente:</w:t>
      </w:r>
      <w:r w:rsidR="005B07D0" w:rsidRPr="0044373E">
        <w:rPr>
          <w:sz w:val="20"/>
          <w:szCs w:val="20"/>
        </w:rPr>
        <w:t>Sitio</w:t>
      </w:r>
      <w:proofErr w:type="spellEnd"/>
      <w:r w:rsidR="005B07D0" w:rsidRPr="0044373E">
        <w:rPr>
          <w:sz w:val="20"/>
          <w:szCs w:val="20"/>
        </w:rPr>
        <w:t xml:space="preserve"> web de OER RESEARCH HUB (</w:t>
      </w:r>
      <w:hyperlink r:id="rId59">
        <w:r w:rsidR="005B07D0" w:rsidRPr="0044373E">
          <w:rPr>
            <w:sz w:val="20"/>
            <w:szCs w:val="20"/>
          </w:rPr>
          <w:t>www.oermap.com</w:t>
        </w:r>
      </w:hyperlink>
      <w:r w:rsidR="005B07D0" w:rsidRPr="0044373E">
        <w:rPr>
          <w:sz w:val="20"/>
          <w:szCs w:val="20"/>
        </w:rPr>
        <w:t>)</w:t>
      </w:r>
    </w:p>
    <w:p w14:paraId="1DC8EB00" w14:textId="77777777" w:rsidR="000E70B4" w:rsidRDefault="000E70B4" w:rsidP="000E70B4">
      <w:pPr>
        <w:spacing w:line="259" w:lineRule="auto"/>
        <w:jc w:val="left"/>
      </w:pPr>
    </w:p>
    <w:p w14:paraId="61DCFE98" w14:textId="5E7085C6" w:rsidR="0044373E" w:rsidRDefault="0044373E" w:rsidP="00DE7913">
      <w:pPr>
        <w:pStyle w:val="Ttulo3"/>
      </w:pPr>
      <w:bookmarkStart w:id="95" w:name="_Toc486797693"/>
      <w:r w:rsidRPr="00E63441">
        <w:t xml:space="preserve">MIT </w:t>
      </w:r>
      <w:proofErr w:type="spellStart"/>
      <w:r w:rsidRPr="00E63441">
        <w:t>OpenCourseWare</w:t>
      </w:r>
      <w:proofErr w:type="spellEnd"/>
      <w:r w:rsidRPr="00E63441">
        <w:t xml:space="preserve"> 2005 </w:t>
      </w:r>
      <w:proofErr w:type="spellStart"/>
      <w:r w:rsidRPr="00E63441">
        <w:t>Program</w:t>
      </w:r>
      <w:proofErr w:type="spellEnd"/>
      <w:r w:rsidRPr="00E63441">
        <w:t xml:space="preserve"> </w:t>
      </w:r>
      <w:proofErr w:type="spellStart"/>
      <w:r w:rsidRPr="00E63441">
        <w:t>Evaluation</w:t>
      </w:r>
      <w:proofErr w:type="spellEnd"/>
      <w:r w:rsidRPr="00E63441">
        <w:t xml:space="preserve"> </w:t>
      </w:r>
      <w:proofErr w:type="spellStart"/>
      <w:r w:rsidRPr="00E63441">
        <w:t>Findings</w:t>
      </w:r>
      <w:bookmarkEnd w:id="95"/>
      <w:proofErr w:type="spellEnd"/>
    </w:p>
    <w:p w14:paraId="3F19ACC4" w14:textId="520B3C0C" w:rsidR="005B07D0" w:rsidRDefault="00802F85" w:rsidP="005B07D0">
      <w:r>
        <w:t xml:space="preserve">El MIT con el fin de valorar su </w:t>
      </w:r>
      <w:proofErr w:type="spellStart"/>
      <w:r>
        <w:t>OpenCourseWare</w:t>
      </w:r>
      <w:proofErr w:type="spellEnd"/>
      <w:r>
        <w:t xml:space="preserve"> ha realizado un informe </w:t>
      </w:r>
      <w:r w:rsidR="003B202D">
        <w:t>(</w:t>
      </w:r>
      <w:r w:rsidR="003B202D" w:rsidRPr="00E63441">
        <w:t xml:space="preserve">MIT </w:t>
      </w:r>
      <w:proofErr w:type="spellStart"/>
      <w:r w:rsidR="003B202D" w:rsidRPr="00E63441">
        <w:t>OpenCourseWare</w:t>
      </w:r>
      <w:proofErr w:type="spellEnd"/>
      <w:r w:rsidR="003B202D" w:rsidRPr="00E63441">
        <w:t xml:space="preserve"> 2005 </w:t>
      </w:r>
      <w:proofErr w:type="spellStart"/>
      <w:r w:rsidR="003B202D" w:rsidRPr="00E63441">
        <w:t>Program</w:t>
      </w:r>
      <w:proofErr w:type="spellEnd"/>
      <w:r w:rsidR="003B202D" w:rsidRPr="00E63441">
        <w:t xml:space="preserve"> </w:t>
      </w:r>
      <w:proofErr w:type="spellStart"/>
      <w:r w:rsidR="003B202D" w:rsidRPr="00E63441">
        <w:t>Evaluation</w:t>
      </w:r>
      <w:proofErr w:type="spellEnd"/>
      <w:r w:rsidR="003B202D" w:rsidRPr="00E63441">
        <w:t xml:space="preserve"> </w:t>
      </w:r>
      <w:proofErr w:type="spellStart"/>
      <w:r w:rsidR="003B202D" w:rsidRPr="00E63441">
        <w:t>Findings</w:t>
      </w:r>
      <w:proofErr w:type="spellEnd"/>
      <w:r w:rsidR="003B202D">
        <w:t xml:space="preserve">) </w:t>
      </w:r>
      <w:r>
        <w:t xml:space="preserve">en el cual </w:t>
      </w:r>
      <w:r w:rsidR="00636169">
        <w:t xml:space="preserve">se </w:t>
      </w:r>
      <w:r>
        <w:t>presenta un diseño de la evaluación y fuentes de datos, el cual consiste en organizar los datos de</w:t>
      </w:r>
      <w:r w:rsidR="00636169">
        <w:t xml:space="preserve"> </w:t>
      </w:r>
      <w:r w:rsidR="009C3B6E">
        <w:t>acuerdo con 3 conceptos claves:</w:t>
      </w:r>
    </w:p>
    <w:p w14:paraId="4F652383" w14:textId="062F7B22" w:rsidR="009C3B6E" w:rsidRDefault="009C3B6E" w:rsidP="00AA75BB">
      <w:pPr>
        <w:pStyle w:val="Prrafodelista"/>
        <w:numPr>
          <w:ilvl w:val="0"/>
          <w:numId w:val="24"/>
        </w:numPr>
        <w:ind w:left="357" w:hanging="357"/>
      </w:pPr>
      <w:r>
        <w:t>Acceso - Funciones y perfiles educativos de los visitantes, ubicación geográfica y las condiciones técnicas bajo las cuales acceden al sitio.</w:t>
      </w:r>
    </w:p>
    <w:p w14:paraId="1889EE6D" w14:textId="3EC2892C" w:rsidR="009C3B6E" w:rsidRDefault="009C3B6E" w:rsidP="00AA75BB">
      <w:pPr>
        <w:pStyle w:val="Prrafodelista"/>
        <w:numPr>
          <w:ilvl w:val="0"/>
          <w:numId w:val="24"/>
        </w:numPr>
        <w:ind w:left="357" w:hanging="357"/>
      </w:pPr>
      <w:r>
        <w:t xml:space="preserve">Uso - </w:t>
      </w:r>
      <w:r w:rsidRPr="009C3B6E">
        <w:t>Metas para los visitantes educacionales al utilizar el sitio</w:t>
      </w:r>
      <w:r>
        <w:t>, los materiales que facilitan estas metas y los niveles de éxito que los visitantes experimentan en el logro de metas educativas.</w:t>
      </w:r>
    </w:p>
    <w:p w14:paraId="7B2E6D89" w14:textId="3ED48015" w:rsidR="009C3B6E" w:rsidRDefault="009C3B6E" w:rsidP="00AA75BB">
      <w:pPr>
        <w:pStyle w:val="Prrafodelista"/>
        <w:numPr>
          <w:ilvl w:val="0"/>
          <w:numId w:val="24"/>
        </w:numPr>
        <w:ind w:left="357" w:hanging="357"/>
      </w:pPr>
      <w:r>
        <w:t>Impacto - La diferencia que el sitio ha hecho en las experiencias educativas de los visitantes individuales y cómo el sitio ha afectado las prácticas educativas en todo el mundo.</w:t>
      </w:r>
    </w:p>
    <w:p w14:paraId="2BC70091" w14:textId="2C4E8254" w:rsidR="009C3B6E" w:rsidRDefault="006B2E31" w:rsidP="005B07D0">
      <w:r>
        <w:t>Las fuentes de datos utilizadas por el MIT para esta evaluación incluyen: encuestas de usuario de OCW, profesores y estudiantes del MIT, también se incluye</w:t>
      </w:r>
      <w:r w:rsidR="00B23C46">
        <w:t xml:space="preserve"> la retroalimentación por </w:t>
      </w:r>
      <w:r>
        <w:t>correo electrónico</w:t>
      </w:r>
      <w:r w:rsidR="00B23C46">
        <w:t xml:space="preserve"> y</w:t>
      </w:r>
      <w:r>
        <w:t xml:space="preserve"> </w:t>
      </w:r>
      <w:r w:rsidR="00B23C46">
        <w:t>entrevistas</w:t>
      </w:r>
      <w:r>
        <w:t xml:space="preserve"> a visitantes de OCW</w:t>
      </w:r>
      <w:r w:rsidR="00B23C46">
        <w:t xml:space="preserve">. Una gran parte de los datos es extraída de </w:t>
      </w:r>
      <w:proofErr w:type="gramStart"/>
      <w:r w:rsidR="00B23C46">
        <w:t>las encuesta</w:t>
      </w:r>
      <w:proofErr w:type="gramEnd"/>
      <w:r w:rsidR="00B23C46">
        <w:t xml:space="preserve"> a los visitantes.</w:t>
      </w:r>
    </w:p>
    <w:p w14:paraId="62CE0A65" w14:textId="297DCD44" w:rsidR="00F92812" w:rsidRDefault="00B23C46" w:rsidP="005B07D0">
      <w:r>
        <w:t>Un resum</w:t>
      </w:r>
      <w:r w:rsidR="00F92812">
        <w:t xml:space="preserve">en de resultados que presenta en su informe el MIT nos muestra que el acceso en </w:t>
      </w:r>
      <w:proofErr w:type="gramStart"/>
      <w:r w:rsidR="00F92812">
        <w:t>línea  al</w:t>
      </w:r>
      <w:proofErr w:type="gramEnd"/>
      <w:r w:rsidR="00F92812">
        <w:t xml:space="preserve"> contenido del MIT OCW ha crecido dramáticamente en el sitio y en sitios de traducción</w:t>
      </w:r>
      <w:r w:rsidR="00AF741F">
        <w:t xml:space="preserve">, además que el material OCW está siendo ampliamente distribuido y tiene una amplia población internacional de educadores y estudiante. En su informe nos indica </w:t>
      </w:r>
      <w:proofErr w:type="gramStart"/>
      <w:r w:rsidR="00AF741F">
        <w:t>también  que</w:t>
      </w:r>
      <w:proofErr w:type="gramEnd"/>
      <w:r w:rsidR="00AF741F">
        <w:t xml:space="preserve"> sus visitantes están en gran medida satisfechos con los formatos de a</w:t>
      </w:r>
      <w:r w:rsidR="003B202D">
        <w:t>rchivos que pueden  disponer y que sus visitante acceden directamente a través de sitio web.</w:t>
      </w:r>
    </w:p>
    <w:p w14:paraId="6305AA27" w14:textId="6A154B6E" w:rsidR="007815D5" w:rsidRDefault="003B202D" w:rsidP="005B07D0">
      <w:r>
        <w:t>C</w:t>
      </w:r>
      <w:r w:rsidR="00070D95">
        <w:t xml:space="preserve">on respecto a los resultados del </w:t>
      </w:r>
      <w:proofErr w:type="gramStart"/>
      <w:r w:rsidR="00070D95">
        <w:t>Uso  del</w:t>
      </w:r>
      <w:proofErr w:type="gramEnd"/>
      <w:r w:rsidR="00070D95">
        <w:t xml:space="preserve"> MIT OCW indica que los OCW se </w:t>
      </w:r>
      <w:r w:rsidR="00B35680">
        <w:t>centran</w:t>
      </w:r>
      <w:r w:rsidR="00070D95">
        <w:t xml:space="preserve"> en temas </w:t>
      </w:r>
      <w:r w:rsidR="00B35680">
        <w:t>para los cuales el MIT es un líder,</w:t>
      </w:r>
      <w:r w:rsidR="0083514F">
        <w:t xml:space="preserve"> además </w:t>
      </w:r>
      <w:r w:rsidR="00D705E9">
        <w:t xml:space="preserve">gran parte de los que lo usan son educadores, estudiantes, y autodidactas </w:t>
      </w:r>
      <w:r w:rsidR="00BF6F33">
        <w:t>que buscan contenido para</w:t>
      </w:r>
      <w:r w:rsidR="00D705E9">
        <w:t xml:space="preserve"> una amplia gama de propósitos. Los educadores que reutilizan los OCW representan casi </w:t>
      </w:r>
      <w:r w:rsidR="00B94C1A">
        <w:t xml:space="preserve">la mitad de los que los visitan el sitio. También los visitantes consideran que el material de los cursos está </w:t>
      </w:r>
      <w:proofErr w:type="gramStart"/>
      <w:r w:rsidR="00B94C1A">
        <w:t>actualizados</w:t>
      </w:r>
      <w:proofErr w:type="gramEnd"/>
      <w:r w:rsidR="00B94C1A">
        <w:t xml:space="preserve"> y satisfacen en gran </w:t>
      </w:r>
      <w:r w:rsidR="00B94C1A">
        <w:lastRenderedPageBreak/>
        <w:t xml:space="preserve">medida con la amplitud, la profundidad y con la calidad de su contenido. </w:t>
      </w:r>
      <w:proofErr w:type="gramStart"/>
      <w:r w:rsidR="001A44CB">
        <w:t xml:space="preserve">Los </w:t>
      </w:r>
      <w:r w:rsidR="00B94C1A">
        <w:t xml:space="preserve"> visitantes</w:t>
      </w:r>
      <w:proofErr w:type="gramEnd"/>
      <w:r w:rsidR="00B94C1A">
        <w:t xml:space="preserve"> reconocen que buscan </w:t>
      </w:r>
      <w:r w:rsidR="001A44CB">
        <w:t xml:space="preserve">video o videoconferencia  para complementan su curso, además de que planea ver una serie completa de conferencias en video. </w:t>
      </w:r>
      <w:proofErr w:type="gramStart"/>
      <w:r w:rsidR="007815D5">
        <w:t>Además</w:t>
      </w:r>
      <w:proofErr w:type="gramEnd"/>
      <w:r w:rsidR="001A44CB">
        <w:t xml:space="preserve"> el sitio es ampliamente utilizado por la comunidad MIT, lo </w:t>
      </w:r>
      <w:r w:rsidR="007815D5">
        <w:t xml:space="preserve">cual </w:t>
      </w:r>
      <w:r w:rsidR="001A44CB">
        <w:t>representa</w:t>
      </w:r>
      <w:r w:rsidR="007815D5">
        <w:t xml:space="preserve"> una influencia significativa</w:t>
      </w:r>
      <w:r w:rsidR="001A44CB">
        <w:t xml:space="preserve"> para estudiantes potenciales. </w:t>
      </w:r>
      <w:proofErr w:type="gramStart"/>
      <w:r w:rsidR="001A44CB">
        <w:t>Además</w:t>
      </w:r>
      <w:proofErr w:type="gramEnd"/>
      <w:r w:rsidR="001A44CB">
        <w:t xml:space="preserve"> la mayoría de sus profesores del MIT contribuyen </w:t>
      </w:r>
      <w:r w:rsidR="007815D5">
        <w:t>al sitio OCW y muchos de sus docentes tienen la certeza de haber mejorado sus clases a través de sus publicaciones.</w:t>
      </w:r>
    </w:p>
    <w:p w14:paraId="3A49603B" w14:textId="12166D4E" w:rsidR="007815D5" w:rsidRDefault="007815D5" w:rsidP="005B07D0">
      <w:r>
        <w:t>Con respecto al impacto de OCW MIT</w:t>
      </w:r>
      <w:r w:rsidR="00B129A5">
        <w:t>,</w:t>
      </w:r>
      <w:r>
        <w:t xml:space="preserve"> sus resultados nos indican que ha tenido un impacto significativo y que espera un resultado mucho más positivo en la mejora de sus cursos.</w:t>
      </w:r>
      <w:r w:rsidR="004F624B">
        <w:t xml:space="preserve"> Su éxito </w:t>
      </w:r>
      <w:r w:rsidR="00B129A5">
        <w:t>ha hecho que OCW sea</w:t>
      </w:r>
      <w:r w:rsidR="004F624B">
        <w:t xml:space="preserve"> cada vez más citado en la literatura de los docentes además su popularidad ha hecho que su proyecto s</w:t>
      </w:r>
      <w:r w:rsidR="00B129A5">
        <w:t xml:space="preserve">e comparta cada vez más y abiertamente. Las instituciones internacionales y estadounidenses están publicando abiertamente, creando </w:t>
      </w:r>
      <w:proofErr w:type="gramStart"/>
      <w:r w:rsidR="00B129A5">
        <w:t>un  creciente</w:t>
      </w:r>
      <w:proofErr w:type="gramEnd"/>
      <w:r w:rsidR="00B129A5">
        <w:t xml:space="preserve"> número de cursos disponibles.</w:t>
      </w:r>
    </w:p>
    <w:p w14:paraId="51B0216C" w14:textId="77777777" w:rsidR="00636169" w:rsidRDefault="00636169" w:rsidP="005B07D0"/>
    <w:p w14:paraId="1A1FA03A" w14:textId="77777777" w:rsidR="0044373E" w:rsidRDefault="0044373E" w:rsidP="005B07D0"/>
    <w:p w14:paraId="73178E1B" w14:textId="5E3D37CB" w:rsidR="002F4945" w:rsidRPr="0044373E" w:rsidRDefault="002F4945" w:rsidP="0044373E">
      <w:pPr>
        <w:spacing w:line="259" w:lineRule="auto"/>
        <w:jc w:val="left"/>
        <w:rPr>
          <w:rFonts w:eastAsiaTheme="majorEastAsia" w:cstheme="majorBidi"/>
          <w:b/>
          <w:szCs w:val="32"/>
        </w:rPr>
      </w:pPr>
    </w:p>
    <w:p w14:paraId="2EF40850" w14:textId="77777777" w:rsidR="002F4945" w:rsidRDefault="002F4945" w:rsidP="008428AC"/>
    <w:p w14:paraId="1C80073F" w14:textId="2EB4AE1B" w:rsidR="00802F85" w:rsidRDefault="00802F85" w:rsidP="00A469C5">
      <w:pPr>
        <w:spacing w:line="259" w:lineRule="auto"/>
        <w:jc w:val="left"/>
      </w:pPr>
      <w:r>
        <w:br w:type="page"/>
      </w:r>
    </w:p>
    <w:p w14:paraId="4EFA68CA" w14:textId="77777777" w:rsidR="00A469C5" w:rsidRDefault="00A469C5" w:rsidP="001A217B">
      <w:pPr>
        <w:pStyle w:val="Capitulos"/>
        <w:sectPr w:rsidR="00A469C5" w:rsidSect="00A469C5">
          <w:pgSz w:w="11906" w:h="16838" w:code="9"/>
          <w:pgMar w:top="1417" w:right="1701" w:bottom="1417" w:left="1701" w:header="708" w:footer="708" w:gutter="0"/>
          <w:cols w:space="708"/>
          <w:docGrid w:linePitch="360"/>
        </w:sectPr>
      </w:pPr>
      <w:bookmarkStart w:id="96" w:name="_Toc466976679"/>
    </w:p>
    <w:p w14:paraId="4ACF2780" w14:textId="75401CC2" w:rsidR="002F4945" w:rsidRDefault="002F4945" w:rsidP="00F27FCB">
      <w:pPr>
        <w:pStyle w:val="Ttulo1"/>
      </w:pPr>
      <w:bookmarkStart w:id="97" w:name="_Toc486797694"/>
      <w:r>
        <w:lastRenderedPageBreak/>
        <w:t>CAP</w:t>
      </w:r>
      <w:r w:rsidR="008B3FEA">
        <w:t>Í</w:t>
      </w:r>
      <w:r>
        <w:t xml:space="preserve">TULO III: </w:t>
      </w:r>
      <w:r w:rsidR="007E2003">
        <w:t>MODELO PARA LA EVALUACIÓN DEL IMPACTO DE OCW</w:t>
      </w:r>
      <w:bookmarkEnd w:id="96"/>
      <w:bookmarkEnd w:id="97"/>
    </w:p>
    <w:p w14:paraId="0AF21F97" w14:textId="77777777" w:rsidR="002F4945" w:rsidRDefault="002F4945">
      <w:pPr>
        <w:spacing w:line="259" w:lineRule="auto"/>
        <w:jc w:val="left"/>
        <w:rPr>
          <w:rFonts w:eastAsiaTheme="majorEastAsia" w:cstheme="majorBidi"/>
          <w:b/>
          <w:szCs w:val="32"/>
        </w:rPr>
      </w:pPr>
      <w:r>
        <w:br w:type="page"/>
      </w:r>
    </w:p>
    <w:p w14:paraId="3C4EC454" w14:textId="77777777" w:rsidR="00A469C5" w:rsidRDefault="00A469C5" w:rsidP="001A217B">
      <w:pPr>
        <w:pStyle w:val="Ttulo1"/>
        <w:sectPr w:rsidR="00A469C5" w:rsidSect="00A469C5">
          <w:pgSz w:w="11906" w:h="16838" w:code="9"/>
          <w:pgMar w:top="1417" w:right="1701" w:bottom="1417" w:left="1701" w:header="708" w:footer="708" w:gutter="0"/>
          <w:cols w:space="708"/>
          <w:vAlign w:val="center"/>
          <w:docGrid w:linePitch="360"/>
        </w:sectPr>
      </w:pPr>
      <w:bookmarkStart w:id="98" w:name="_Toc466976680"/>
    </w:p>
    <w:p w14:paraId="40517FC0" w14:textId="77777777" w:rsidR="00F27FCB" w:rsidRPr="00F27FCB" w:rsidRDefault="00F27FCB" w:rsidP="00AA75BB">
      <w:pPr>
        <w:pStyle w:val="Prrafodelista"/>
        <w:keepNext/>
        <w:keepLines/>
        <w:numPr>
          <w:ilvl w:val="0"/>
          <w:numId w:val="22"/>
        </w:numPr>
        <w:spacing w:after="0" w:line="480" w:lineRule="auto"/>
        <w:contextualSpacing w:val="0"/>
        <w:outlineLvl w:val="1"/>
        <w:rPr>
          <w:rFonts w:eastAsiaTheme="majorEastAsia" w:cstheme="majorBidi"/>
          <w:b/>
          <w:vanish/>
          <w:szCs w:val="26"/>
        </w:rPr>
      </w:pPr>
      <w:bookmarkStart w:id="99" w:name="_Toc486797695"/>
    </w:p>
    <w:p w14:paraId="4CCD9688" w14:textId="657D7715" w:rsidR="00F27FCB" w:rsidRDefault="00F27FCB" w:rsidP="00F27FCB">
      <w:pPr>
        <w:pStyle w:val="Ttulo2"/>
      </w:pPr>
      <w:r>
        <w:t>Introducci</w:t>
      </w:r>
      <w:r w:rsidR="00F54E43">
        <w:t>ón</w:t>
      </w:r>
    </w:p>
    <w:p w14:paraId="0A3D1C90" w14:textId="49664060" w:rsidR="00F54E43" w:rsidRDefault="00F54E43" w:rsidP="00F54E43">
      <w:r>
        <w:t xml:space="preserve">En este Tercer capítulo, titulado “Modelo para la evaluación de impacto de OCW” </w:t>
      </w:r>
      <w:proofErr w:type="gramStart"/>
      <w:r>
        <w:t xml:space="preserve">se </w:t>
      </w:r>
      <w:r w:rsidR="002706F1">
        <w:t xml:space="preserve"> comienza</w:t>
      </w:r>
      <w:proofErr w:type="gramEnd"/>
      <w:r w:rsidR="002706F1">
        <w:t xml:space="preserve"> realizando una clasificación del ciclo de vida de una evaluación de impacto, se plantea los grupos que servirán para el estudio, se propone</w:t>
      </w:r>
      <w:r w:rsidR="002C1A1E">
        <w:t xml:space="preserve"> u</w:t>
      </w:r>
      <w:r w:rsidR="002A5247">
        <w:t>n modelo estadístico para determinar la efectividad,</w:t>
      </w:r>
      <w:r w:rsidR="00183723">
        <w:t xml:space="preserve"> se expone los criterio para la evaluación, se plantea técnicas de análisis de datos, y un instrumento para la recolección de datos.</w:t>
      </w:r>
    </w:p>
    <w:p w14:paraId="3EEC574E" w14:textId="24B4B1F4" w:rsidR="000D497F" w:rsidRPr="00F54E43" w:rsidRDefault="00636B82" w:rsidP="00F54E43">
      <w:r w:rsidRPr="00227D74">
        <w:rPr>
          <w:highlight w:val="yellow"/>
        </w:rPr>
        <w:t>En este Tercer capítulo titulado “Modelo para la evaluación de impacto de OCW” se comenzara dando respuestas  a las preguntas, ¿Qué es la medición de impacto?, ¿Por qué medimos el impacto?</w:t>
      </w:r>
      <w:r w:rsidR="000D497F" w:rsidRPr="00227D74">
        <w:rPr>
          <w:highlight w:val="yellow"/>
        </w:rPr>
        <w:t>, ¿Qué mide la evaluación de impacto?, ¿Cómo identificar variables que se deben medir en una evaluación de impacto?, ¿Cómo planificar una evaluación de impacto?</w:t>
      </w:r>
      <w:r w:rsidR="00744389" w:rsidRPr="00227D74">
        <w:rPr>
          <w:highlight w:val="yellow"/>
        </w:rPr>
        <w:t xml:space="preserve">, luego se realiza el análisis y metodología a utilizar en la medición de impacto, se propone el modelo que satisfaga a las interrogantes, </w:t>
      </w:r>
      <w:r w:rsidR="00623756" w:rsidRPr="00227D74">
        <w:rPr>
          <w:highlight w:val="yellow"/>
        </w:rPr>
        <w:t>se plantea las variables y los métodos de recolección y análisis de datos.</w:t>
      </w:r>
    </w:p>
    <w:bookmarkEnd w:id="98"/>
    <w:bookmarkEnd w:id="99"/>
    <w:p w14:paraId="4129A783" w14:textId="2ED2A123" w:rsidR="002F4945" w:rsidRDefault="00145D6A" w:rsidP="00F27FCB">
      <w:pPr>
        <w:pStyle w:val="Ttulo2"/>
      </w:pPr>
      <w:r>
        <w:t>Evaluación de impacto</w:t>
      </w:r>
    </w:p>
    <w:p w14:paraId="3C1936B2" w14:textId="764180D3" w:rsidR="00145D6A" w:rsidRDefault="003459AE" w:rsidP="00227D74">
      <w:r>
        <w:t xml:space="preserve">Una evaluación de impacto se puede aplicar a cualquier índole ya </w:t>
      </w:r>
      <w:r w:rsidRPr="007E2003">
        <w:t>sea</w:t>
      </w:r>
      <w:r>
        <w:t xml:space="preserve"> social, política, sociol</w:t>
      </w:r>
      <w:r w:rsidR="00937290">
        <w:t>ógica, a un aspecto ambiental</w:t>
      </w:r>
      <w:r>
        <w:t xml:space="preserve"> o a un grupo de estudio que evalúa el antes y el después de algún proyecto o programa.</w:t>
      </w:r>
      <w:r w:rsidR="00145D6A">
        <w:t xml:space="preserve"> Un aspecto importante a</w:t>
      </w:r>
      <w:r w:rsidR="00227D74">
        <w:t>ntes de comenzar con el modelo</w:t>
      </w:r>
      <w:r w:rsidR="00937290">
        <w:t xml:space="preserve"> es que</w:t>
      </w:r>
      <w:r w:rsidR="00227D74">
        <w:t xml:space="preserve"> se debe </w:t>
      </w:r>
      <w:r w:rsidR="00145D6A">
        <w:t>dar respuesta a las siguientes preguntas que son fundamentales para entender lo que vamos a evaluar</w:t>
      </w:r>
      <w:r w:rsidR="00043090">
        <w:t>;</w:t>
      </w:r>
      <w:r w:rsidR="00227D74">
        <w:t xml:space="preserve"> </w:t>
      </w:r>
    </w:p>
    <w:p w14:paraId="2F1ABE90" w14:textId="5D5B22EA" w:rsidR="00227D74" w:rsidRDefault="00145D6A" w:rsidP="00227D74">
      <w:r>
        <w:rPr>
          <w:b/>
          <w:i/>
        </w:rPr>
        <w:t>¿Q</w:t>
      </w:r>
      <w:r w:rsidR="00227D74" w:rsidRPr="00937290">
        <w:rPr>
          <w:b/>
          <w:i/>
        </w:rPr>
        <w:t>ué es una evaluación o medició</w:t>
      </w:r>
      <w:r w:rsidR="00751070" w:rsidRPr="00937290">
        <w:rPr>
          <w:b/>
          <w:i/>
        </w:rPr>
        <w:t>n de impacto</w:t>
      </w:r>
      <w:r>
        <w:rPr>
          <w:b/>
          <w:i/>
        </w:rPr>
        <w:t>?</w:t>
      </w:r>
    </w:p>
    <w:p w14:paraId="286F0641" w14:textId="3D0875B6" w:rsidR="00751070" w:rsidRDefault="00781415" w:rsidP="00227D74">
      <w:r>
        <w:t>La evaluación de impacto e</w:t>
      </w:r>
      <w:r w:rsidR="001E5D28">
        <w:t>s una herramienta de gestión que sirve para apoyar a los programas o proyectos de cualquier índole a través de la medición de sus efectos, valiéndose de métodos cuantitativos, estadísticos</w:t>
      </w:r>
      <w:r>
        <w:t xml:space="preserve"> y</w:t>
      </w:r>
      <w:r w:rsidR="00937290">
        <w:t xml:space="preserve"> </w:t>
      </w:r>
      <w:proofErr w:type="gramStart"/>
      <w:r w:rsidR="00937290">
        <w:t>la</w:t>
      </w:r>
      <w:r>
        <w:t xml:space="preserve"> </w:t>
      </w:r>
      <w:r w:rsidR="001E5D28">
        <w:t xml:space="preserve"> econometría</w:t>
      </w:r>
      <w:proofErr w:type="gramEnd"/>
      <w:r w:rsidR="001E5D28">
        <w:t>, con el fin de establecer el efecto real de los programas o proyectos sobre los beneficiarios.</w:t>
      </w:r>
    </w:p>
    <w:p w14:paraId="0C5761EC" w14:textId="77777777" w:rsidR="00145D6A" w:rsidRDefault="00A87EF1" w:rsidP="00227D74">
      <w:r>
        <w:t xml:space="preserve">Teniendo claro que es la evaluación de impacto otra pregunta que se debe plantear en una </w:t>
      </w:r>
      <w:proofErr w:type="gramStart"/>
      <w:r>
        <w:t>evaluación  es</w:t>
      </w:r>
      <w:proofErr w:type="gramEnd"/>
      <w:r>
        <w:t xml:space="preserve"> el</w:t>
      </w:r>
      <w:r w:rsidR="00145D6A">
        <w:t>:</w:t>
      </w:r>
    </w:p>
    <w:p w14:paraId="2FEA1D5A" w14:textId="0F545854" w:rsidR="00A87EF1" w:rsidRPr="00937290" w:rsidRDefault="00A87EF1" w:rsidP="00227D74">
      <w:pPr>
        <w:rPr>
          <w:b/>
          <w:i/>
        </w:rPr>
      </w:pPr>
      <w:r>
        <w:t xml:space="preserve"> </w:t>
      </w:r>
      <w:r w:rsidRPr="00937290">
        <w:rPr>
          <w:b/>
          <w:i/>
        </w:rPr>
        <w:t>¿Por qué medimos el impacto de un programa o proyecto?</w:t>
      </w:r>
    </w:p>
    <w:p w14:paraId="2D5AE8E2" w14:textId="7C1D7D16" w:rsidR="00B224F9" w:rsidRDefault="00A87EF1" w:rsidP="00227D74">
      <w:r>
        <w:lastRenderedPageBreak/>
        <w:t>El motivo principal de manera genera</w:t>
      </w:r>
      <w:r w:rsidR="00681B3E">
        <w:t>l</w:t>
      </w:r>
      <w:r>
        <w:t xml:space="preserve"> es que</w:t>
      </w:r>
      <w:r w:rsidR="00937290">
        <w:t>,</w:t>
      </w:r>
      <w:r>
        <w:t xml:space="preserve"> se lo hace para entender mejor como es que el proyecto o programa tiene un efecto en los beneficiarios y que hubiese pasado si la intervención de</w:t>
      </w:r>
      <w:r w:rsidR="00937290">
        <w:t>l programa o proyecto no se hubiese implementado.</w:t>
      </w:r>
    </w:p>
    <w:p w14:paraId="255B6B4E" w14:textId="558E2B5F" w:rsidR="001E5D28" w:rsidRDefault="00B224F9" w:rsidP="00227D74">
      <w:r>
        <w:t xml:space="preserve">Para entender estos motivos </w:t>
      </w:r>
      <w:proofErr w:type="gramStart"/>
      <w:r>
        <w:t>se  debe</w:t>
      </w:r>
      <w:proofErr w:type="gramEnd"/>
      <w:r>
        <w:t xml:space="preserve"> realiza la construcción de un </w:t>
      </w:r>
      <w:proofErr w:type="spellStart"/>
      <w:r>
        <w:t>contrafactual</w:t>
      </w:r>
      <w:proofErr w:type="spellEnd"/>
      <w:r>
        <w:t xml:space="preserve">, que es la construcción </w:t>
      </w:r>
      <w:r w:rsidR="00785D3E">
        <w:t>de</w:t>
      </w:r>
      <w:r>
        <w:t xml:space="preserve"> escenario</w:t>
      </w:r>
      <w:r w:rsidR="00785D3E">
        <w:t>s en los</w:t>
      </w:r>
      <w:r>
        <w:t xml:space="preserve"> cual</w:t>
      </w:r>
      <w:r w:rsidR="00785D3E">
        <w:t>es,</w:t>
      </w:r>
      <w:r>
        <w:t xml:space="preserve"> </w:t>
      </w:r>
      <w:r w:rsidR="00785D3E">
        <w:t xml:space="preserve">por un lado se realice la intervención del programa o proyecto y por  otro lado no lo realice. La manera ideal para realizar un </w:t>
      </w:r>
      <w:proofErr w:type="spellStart"/>
      <w:proofErr w:type="gramStart"/>
      <w:r w:rsidR="00785D3E">
        <w:t>contrafactual</w:t>
      </w:r>
      <w:proofErr w:type="spellEnd"/>
      <w:r w:rsidR="00785D3E">
        <w:t xml:space="preserve"> </w:t>
      </w:r>
      <w:r w:rsidR="00945E4B">
        <w:t xml:space="preserve"> es</w:t>
      </w:r>
      <w:proofErr w:type="gramEnd"/>
      <w:r w:rsidR="00945E4B">
        <w:t xml:space="preserve"> identificar un modelo acorde a la realidad de la intervención, la metodología más común es </w:t>
      </w:r>
      <w:r w:rsidR="00785D3E">
        <w:t>mediante la selección aleatoria.</w:t>
      </w:r>
    </w:p>
    <w:p w14:paraId="5D883900" w14:textId="4614C9EE" w:rsidR="00785D3E" w:rsidRDefault="00013CF5" w:rsidP="00227D74">
      <w:r>
        <w:rPr>
          <w:noProof/>
          <w:lang w:eastAsia="es-ES"/>
        </w:rPr>
        <w:drawing>
          <wp:inline distT="0" distB="0" distL="0" distR="0" wp14:anchorId="269377B2" wp14:editId="6D7FC4D9">
            <wp:extent cx="5400040" cy="3802380"/>
            <wp:effectExtent l="0" t="0" r="0"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indmap 1 (1).png"/>
                    <pic:cNvPicPr/>
                  </pic:nvPicPr>
                  <pic:blipFill>
                    <a:blip r:embed="rId60">
                      <a:extLst>
                        <a:ext uri="{28A0092B-C50C-407E-A947-70E740481C1C}">
                          <a14:useLocalDpi xmlns:a14="http://schemas.microsoft.com/office/drawing/2010/main" val="0"/>
                        </a:ext>
                      </a:extLst>
                    </a:blip>
                    <a:stretch>
                      <a:fillRect/>
                    </a:stretch>
                  </pic:blipFill>
                  <pic:spPr>
                    <a:xfrm>
                      <a:off x="0" y="0"/>
                      <a:ext cx="5400040" cy="3802380"/>
                    </a:xfrm>
                    <a:prstGeom prst="rect">
                      <a:avLst/>
                    </a:prstGeom>
                  </pic:spPr>
                </pic:pic>
              </a:graphicData>
            </a:graphic>
          </wp:inline>
        </w:drawing>
      </w:r>
    </w:p>
    <w:p w14:paraId="5C7B90C8" w14:textId="69926BA3" w:rsidR="00043090" w:rsidRPr="00D77B88" w:rsidRDefault="00043090" w:rsidP="00D77B88">
      <w:pPr>
        <w:spacing w:after="0" w:line="240" w:lineRule="atLeast"/>
        <w:jc w:val="left"/>
        <w:rPr>
          <w:sz w:val="20"/>
          <w:szCs w:val="20"/>
        </w:rPr>
      </w:pPr>
      <w:r w:rsidRPr="00D77B88">
        <w:rPr>
          <w:sz w:val="20"/>
          <w:szCs w:val="20"/>
        </w:rPr>
        <w:t xml:space="preserve">Figura#: </w:t>
      </w:r>
      <w:r w:rsidR="00D77B88" w:rsidRPr="00D77B88">
        <w:rPr>
          <w:sz w:val="20"/>
          <w:szCs w:val="20"/>
        </w:rPr>
        <w:t xml:space="preserve">Como hacer </w:t>
      </w:r>
      <w:r w:rsidR="002D4507">
        <w:rPr>
          <w:sz w:val="20"/>
          <w:szCs w:val="20"/>
        </w:rPr>
        <w:t xml:space="preserve">un </w:t>
      </w:r>
      <w:proofErr w:type="spellStart"/>
      <w:r w:rsidR="00D77B88" w:rsidRPr="00D77B88">
        <w:rPr>
          <w:sz w:val="20"/>
          <w:szCs w:val="20"/>
        </w:rPr>
        <w:t>Contrafactual</w:t>
      </w:r>
      <w:proofErr w:type="spellEnd"/>
    </w:p>
    <w:p w14:paraId="487D3323" w14:textId="0A9A61A1" w:rsidR="00D77B88" w:rsidRDefault="00D77B88" w:rsidP="00D77B88">
      <w:pPr>
        <w:spacing w:after="0" w:line="240" w:lineRule="atLeast"/>
        <w:jc w:val="left"/>
        <w:rPr>
          <w:sz w:val="20"/>
          <w:szCs w:val="20"/>
        </w:rPr>
      </w:pPr>
      <w:r w:rsidRPr="00D77B88">
        <w:rPr>
          <w:sz w:val="20"/>
          <w:szCs w:val="20"/>
        </w:rPr>
        <w:t>Fuente: Elaborado por el autor</w:t>
      </w:r>
    </w:p>
    <w:p w14:paraId="4D51C56F" w14:textId="77777777" w:rsidR="00D77B88" w:rsidRPr="00D77B88" w:rsidRDefault="00D77B88" w:rsidP="00D77B88">
      <w:pPr>
        <w:spacing w:after="0" w:line="240" w:lineRule="atLeast"/>
        <w:jc w:val="left"/>
        <w:rPr>
          <w:sz w:val="20"/>
          <w:szCs w:val="20"/>
        </w:rPr>
      </w:pPr>
    </w:p>
    <w:p w14:paraId="5CF54668" w14:textId="434E33D3" w:rsidR="00011BFA" w:rsidRDefault="00011BFA" w:rsidP="00E64EBB">
      <w:pPr>
        <w:rPr>
          <w:b/>
          <w:i/>
        </w:rPr>
      </w:pPr>
      <w:r>
        <w:rPr>
          <w:b/>
          <w:i/>
        </w:rPr>
        <w:t>¿Qué mide la evaluación de impacto?</w:t>
      </w:r>
    </w:p>
    <w:p w14:paraId="72ABC916" w14:textId="2B175FC8" w:rsidR="00011BFA" w:rsidRPr="00011BFA" w:rsidRDefault="00011BFA" w:rsidP="00E64EBB">
      <w:r w:rsidRPr="00011BFA">
        <w:t>La</w:t>
      </w:r>
      <w:r>
        <w:t xml:space="preserve"> evaluación de impacto mide los efectos positivos y negativos, los efectos previstos en los objetivos de la intervención del programa o proyecto, y sirve para un análisis de posibles causas de los efectos observados.</w:t>
      </w:r>
    </w:p>
    <w:p w14:paraId="49F81051" w14:textId="2698B71C" w:rsidR="00145D6A" w:rsidRPr="00145D6A" w:rsidRDefault="00145D6A" w:rsidP="00E64EBB">
      <w:pPr>
        <w:rPr>
          <w:b/>
          <w:i/>
        </w:rPr>
      </w:pPr>
      <w:r w:rsidRPr="00145D6A">
        <w:rPr>
          <w:b/>
          <w:i/>
        </w:rPr>
        <w:t>¿Qué variables se debe medir?</w:t>
      </w:r>
    </w:p>
    <w:p w14:paraId="31383BA2" w14:textId="325FFAAD" w:rsidR="002D4507" w:rsidRDefault="002D4507" w:rsidP="00E64EBB">
      <w:r>
        <w:lastRenderedPageBreak/>
        <w:t xml:space="preserve">Una parte central en el </w:t>
      </w:r>
      <w:proofErr w:type="gramStart"/>
      <w:r>
        <w:t>proceso  de</w:t>
      </w:r>
      <w:proofErr w:type="gramEnd"/>
      <w:r>
        <w:t xml:space="preserve"> la evaluación de impacto es </w:t>
      </w:r>
      <w:r w:rsidR="003B348F">
        <w:t xml:space="preserve">determinar </w:t>
      </w:r>
      <w:r>
        <w:t xml:space="preserve"> </w:t>
      </w:r>
      <w:r w:rsidR="00945E4B">
        <w:t>cuáles</w:t>
      </w:r>
      <w:r>
        <w:t xml:space="preserve"> son las variables  de resultado que interesa medir, estas variables se debe identificar de</w:t>
      </w:r>
      <w:r w:rsidR="003B348F">
        <w:t>pendiendo del contexto o del interés del formulador del proyecto, se puede definir una variable u otra.</w:t>
      </w:r>
    </w:p>
    <w:p w14:paraId="6AA2B333" w14:textId="46D9F795" w:rsidR="003B348F" w:rsidRDefault="003B348F" w:rsidP="00E64EBB">
      <w:r w:rsidRPr="00945E4B">
        <w:rPr>
          <w:highlight w:val="yellow"/>
        </w:rPr>
        <w:t xml:space="preserve">Una pieza fundamental </w:t>
      </w:r>
      <w:r w:rsidR="00714623" w:rsidRPr="00945E4B">
        <w:rPr>
          <w:highlight w:val="yellow"/>
        </w:rPr>
        <w:t>dentro de la evaluación de impacto es que</w:t>
      </w:r>
      <w:r w:rsidR="00BD0D4B" w:rsidRPr="00945E4B">
        <w:rPr>
          <w:highlight w:val="yellow"/>
        </w:rPr>
        <w:t>,</w:t>
      </w:r>
      <w:r w:rsidR="00714623" w:rsidRPr="00945E4B">
        <w:rPr>
          <w:highlight w:val="yellow"/>
        </w:rPr>
        <w:t xml:space="preserve"> para medir el efecto que un programa tiene sobre las variables que nos interesa medir, es esencial tener un buen sistema de monitoreo, para entender adecuadamente las razones por las cuales observamos el tamaño del impacto que estamos midiendo en la evaluación.</w:t>
      </w:r>
    </w:p>
    <w:p w14:paraId="3AC2453D" w14:textId="7706B85E" w:rsidR="00011BFA" w:rsidRPr="00011BFA" w:rsidRDefault="00011BFA" w:rsidP="00E64EBB">
      <w:pPr>
        <w:rPr>
          <w:b/>
          <w:i/>
        </w:rPr>
      </w:pPr>
      <w:r w:rsidRPr="00011BFA">
        <w:rPr>
          <w:b/>
          <w:i/>
        </w:rPr>
        <w:t>¿Cómo nos ayuda la medición de impacto?</w:t>
      </w:r>
    </w:p>
    <w:p w14:paraId="7D1D027C" w14:textId="189DF538" w:rsidR="00011BFA" w:rsidRDefault="003B4A5D" w:rsidP="00E64EBB">
      <w:r>
        <w:t xml:space="preserve">Dependiendo del contexto en el que se lo aplique la medición de impacto nos ayuda aprender acerca de este tipo de proceso de </w:t>
      </w:r>
      <w:proofErr w:type="gramStart"/>
      <w:r>
        <w:t>medición  y</w:t>
      </w:r>
      <w:proofErr w:type="gramEnd"/>
      <w:r>
        <w:t xml:space="preserve"> nos ayuda como herramienta de gestión</w:t>
      </w:r>
      <w:r w:rsidR="00BD0D4B">
        <w:t xml:space="preserve"> de programas o proyectos</w:t>
      </w:r>
      <w:r w:rsidR="00356972">
        <w:t>, siendo un instrumento valioso para determinar cuáles son los programas buenos y cuáles son los programas menos buenos</w:t>
      </w:r>
      <w:r>
        <w:t xml:space="preserve">. </w:t>
      </w:r>
    </w:p>
    <w:p w14:paraId="52362C01" w14:textId="00C19A87" w:rsidR="00714623" w:rsidRDefault="00BD0D4B" w:rsidP="00BD0D4B">
      <w:pPr>
        <w:pStyle w:val="Ttulo2"/>
      </w:pPr>
      <w:proofErr w:type="gramStart"/>
      <w:r>
        <w:t>Plan  para</w:t>
      </w:r>
      <w:proofErr w:type="gramEnd"/>
      <w:r>
        <w:t xml:space="preserve"> una de Evaluación de impacto</w:t>
      </w:r>
    </w:p>
    <w:p w14:paraId="1E51E564" w14:textId="03EDACD5" w:rsidR="00BD0D4B" w:rsidRDefault="00F04A10" w:rsidP="00BD0D4B">
      <w:r>
        <w:t xml:space="preserve">La </w:t>
      </w:r>
      <w:r w:rsidR="002E286E">
        <w:t>evaluación de impacto se centra en el</w:t>
      </w:r>
      <w:r>
        <w:t xml:space="preserve"> proyecto OCW que esta aplicado en las </w:t>
      </w:r>
      <w:r w:rsidR="002E286E">
        <w:t>universidades y en especial</w:t>
      </w:r>
      <w:r>
        <w:t xml:space="preserve"> a la Universidad Técnica Particular de Loja </w:t>
      </w:r>
      <w:r w:rsidR="002E286E">
        <w:t>(</w:t>
      </w:r>
      <w:r>
        <w:t>UTPL</w:t>
      </w:r>
      <w:r w:rsidR="002E286E">
        <w:t>)</w:t>
      </w:r>
      <w:r>
        <w:t>. Para dar comienzo al plan de evaluación se tendrá en cuenta las siguientes 5 preguntas que son cruciales en la evaluación:</w:t>
      </w:r>
    </w:p>
    <w:p w14:paraId="085C39A3" w14:textId="7A7AC038" w:rsidR="00F04A10" w:rsidRDefault="00F04A10" w:rsidP="00AA75BB">
      <w:pPr>
        <w:pStyle w:val="Prrafodelista"/>
        <w:numPr>
          <w:ilvl w:val="0"/>
          <w:numId w:val="27"/>
        </w:numPr>
        <w:ind w:left="357" w:hanging="357"/>
      </w:pPr>
      <w:r>
        <w:t>¿Es la evaluación de impacto la mejor manera de responder a sus</w:t>
      </w:r>
      <w:r w:rsidR="002E286E">
        <w:t xml:space="preserve"> preguntas sobre el programa</w:t>
      </w:r>
      <w:r>
        <w:t>?</w:t>
      </w:r>
    </w:p>
    <w:p w14:paraId="4F967B57" w14:textId="5929C24A" w:rsidR="00F04A10" w:rsidRDefault="002E286E" w:rsidP="00AA75BB">
      <w:pPr>
        <w:pStyle w:val="Prrafodelista"/>
        <w:numPr>
          <w:ilvl w:val="0"/>
          <w:numId w:val="27"/>
        </w:numPr>
        <w:ind w:left="357" w:hanging="357"/>
      </w:pPr>
      <w:r>
        <w:t>¿Cuáles son las preguntas claves de evaluación?</w:t>
      </w:r>
    </w:p>
    <w:p w14:paraId="40D57D03" w14:textId="45BD060C" w:rsidR="002E286E" w:rsidRDefault="002E286E" w:rsidP="00AA75BB">
      <w:pPr>
        <w:pStyle w:val="Prrafodelista"/>
        <w:numPr>
          <w:ilvl w:val="0"/>
          <w:numId w:val="27"/>
        </w:numPr>
        <w:ind w:left="357" w:hanging="357"/>
      </w:pPr>
      <w:r>
        <w:t>¿Qué es la Teoría del cambio?</w:t>
      </w:r>
    </w:p>
    <w:p w14:paraId="7F9DE01C" w14:textId="7B156CB9" w:rsidR="002E286E" w:rsidRDefault="002E286E" w:rsidP="00AA75BB">
      <w:pPr>
        <w:pStyle w:val="Prrafodelista"/>
        <w:numPr>
          <w:ilvl w:val="0"/>
          <w:numId w:val="27"/>
        </w:numPr>
        <w:ind w:left="357" w:hanging="357"/>
      </w:pPr>
      <w:r>
        <w:t>¿Cómo elijo y contrato al equipo de evaluación?</w:t>
      </w:r>
    </w:p>
    <w:p w14:paraId="6E270AB5" w14:textId="4836D851" w:rsidR="002E286E" w:rsidRDefault="002E286E" w:rsidP="00AA75BB">
      <w:pPr>
        <w:pStyle w:val="Prrafodelista"/>
        <w:numPr>
          <w:ilvl w:val="0"/>
          <w:numId w:val="27"/>
        </w:numPr>
        <w:ind w:left="357" w:hanging="357"/>
      </w:pPr>
      <w:r>
        <w:t xml:space="preserve">¿Quién se encarga de tomar las decisiones sobre la evaluación y como se </w:t>
      </w:r>
      <w:proofErr w:type="gramStart"/>
      <w:r>
        <w:t>llevara</w:t>
      </w:r>
      <w:proofErr w:type="gramEnd"/>
      <w:r>
        <w:t xml:space="preserve"> a cabo su gestión? </w:t>
      </w:r>
    </w:p>
    <w:p w14:paraId="522D291E" w14:textId="4A94C5FA" w:rsidR="002E286E" w:rsidRDefault="00D678C7" w:rsidP="002E286E">
      <w:r>
        <w:t>Para responder a estas preguntas se realiza un análisis por cada pregunta para d</w:t>
      </w:r>
      <w:r w:rsidR="002456FF">
        <w:t>efinir si es pertinente</w:t>
      </w:r>
      <w:r>
        <w:t xml:space="preserve"> continuar con la evaluación:</w:t>
      </w:r>
    </w:p>
    <w:p w14:paraId="63DE124D" w14:textId="33ABB932" w:rsidR="00D678C7" w:rsidRDefault="00D678C7" w:rsidP="002E286E">
      <w:pPr>
        <w:rPr>
          <w:b/>
          <w:i/>
        </w:rPr>
      </w:pPr>
      <w:r w:rsidRPr="00D678C7">
        <w:rPr>
          <w:b/>
          <w:i/>
        </w:rPr>
        <w:t>¿Es la evaluación de impacto la mejor manera de responder a sus preguntas sobre el programa?</w:t>
      </w:r>
    </w:p>
    <w:p w14:paraId="389C79C8" w14:textId="77777777" w:rsidR="00C470A3" w:rsidRDefault="003E475D" w:rsidP="002E286E">
      <w:r>
        <w:lastRenderedPageBreak/>
        <w:t>Esta decisión depende de dos</w:t>
      </w:r>
      <w:r w:rsidR="00C470A3">
        <w:t xml:space="preserve"> cosas:</w:t>
      </w:r>
    </w:p>
    <w:p w14:paraId="7BF42230" w14:textId="225104F4" w:rsidR="008708EC" w:rsidRDefault="008708EC" w:rsidP="00AA75BB">
      <w:pPr>
        <w:pStyle w:val="Prrafodelista"/>
        <w:numPr>
          <w:ilvl w:val="0"/>
          <w:numId w:val="28"/>
        </w:numPr>
        <w:ind w:left="357" w:hanging="357"/>
      </w:pPr>
      <w:r>
        <w:t>¿Quién la utilizará y cómo?</w:t>
      </w:r>
    </w:p>
    <w:p w14:paraId="0AE3691A" w14:textId="7FCFAD96" w:rsidR="00D678C7" w:rsidRDefault="003E475D" w:rsidP="002E286E">
      <w:r>
        <w:t xml:space="preserve"> </w:t>
      </w:r>
      <w:r w:rsidR="00657B33">
        <w:t>Siendo un programa implementado por la UTPL es de crucial interés para la institución</w:t>
      </w:r>
      <w:r>
        <w:t>,</w:t>
      </w:r>
      <w:r w:rsidR="00657B33">
        <w:t xml:space="preserve"> preguntar</w:t>
      </w:r>
      <w:r>
        <w:t>se</w:t>
      </w:r>
      <w:r w:rsidR="00657B33">
        <w:t xml:space="preserve"> </w:t>
      </w:r>
      <w:r>
        <w:t>sobre</w:t>
      </w:r>
      <w:r w:rsidR="00657B33">
        <w:t xml:space="preserve"> </w:t>
      </w:r>
      <w:r w:rsidR="008708EC">
        <w:t xml:space="preserve">el </w:t>
      </w:r>
      <w:r w:rsidR="00657B33">
        <w:t>impacto que tiene dicho programa, ya sea para mejorarlo, mantenerlo o ampliarlo</w:t>
      </w:r>
      <w:r>
        <w:t>.</w:t>
      </w:r>
    </w:p>
    <w:p w14:paraId="1937B678" w14:textId="723A8559" w:rsidR="008708EC" w:rsidRDefault="008708EC" w:rsidP="00AA75BB">
      <w:pPr>
        <w:pStyle w:val="Prrafodelista"/>
        <w:numPr>
          <w:ilvl w:val="0"/>
          <w:numId w:val="28"/>
        </w:numPr>
        <w:ind w:left="357" w:hanging="357"/>
      </w:pPr>
      <w:r>
        <w:t>¿Teniendo los recursos y tiempo</w:t>
      </w:r>
      <w:r w:rsidR="00F21085">
        <w:t>,</w:t>
      </w:r>
      <w:r w:rsidR="00070478">
        <w:t xml:space="preserve"> los resultados serán</w:t>
      </w:r>
      <w:r>
        <w:t xml:space="preserve"> fiables y pertinentes?</w:t>
      </w:r>
    </w:p>
    <w:p w14:paraId="65414749" w14:textId="0E0F74BE" w:rsidR="003E475D" w:rsidRDefault="00F21085" w:rsidP="002E286E">
      <w:r>
        <w:t xml:space="preserve">Es muy difícil </w:t>
      </w:r>
      <w:r w:rsidR="00070478">
        <w:t>determinar</w:t>
      </w:r>
      <w:r w:rsidR="00317995">
        <w:t xml:space="preserve"> que la evaluación del impacto presente</w:t>
      </w:r>
      <w:r w:rsidR="00070478">
        <w:t xml:space="preserve"> </w:t>
      </w:r>
      <w:proofErr w:type="gramStart"/>
      <w:r w:rsidR="00070478">
        <w:t>si</w:t>
      </w:r>
      <w:r w:rsidR="002F72CD">
        <w:t xml:space="preserve"> </w:t>
      </w:r>
      <w:r w:rsidR="00070478">
        <w:t xml:space="preserve"> los</w:t>
      </w:r>
      <w:proofErr w:type="gramEnd"/>
      <w:r w:rsidR="00070478">
        <w:t xml:space="preserve"> resultados serán</w:t>
      </w:r>
      <w:r>
        <w:t xml:space="preserve"> fiable</w:t>
      </w:r>
      <w:r w:rsidR="00317995">
        <w:t>s</w:t>
      </w:r>
      <w:r>
        <w:t xml:space="preserve"> y pertinentes</w:t>
      </w:r>
      <w:r w:rsidR="00070478">
        <w:t>,</w:t>
      </w:r>
      <w:r>
        <w:t xml:space="preserve"> ya que este depende del tiempo, si se hace demasiado temprano, puede que no refleje con precisión el impacto, y si se hace demasiado tarde, quizás no pueda fundamentar las decisiones.</w:t>
      </w:r>
    </w:p>
    <w:p w14:paraId="7C793F5B" w14:textId="4E505B24" w:rsidR="00317995" w:rsidRDefault="00317995" w:rsidP="00E64EBB">
      <w:r>
        <w:rPr>
          <w:noProof/>
          <w:lang w:eastAsia="es-ES"/>
        </w:rPr>
        <mc:AlternateContent>
          <mc:Choice Requires="wpg">
            <w:drawing>
              <wp:anchor distT="0" distB="0" distL="114300" distR="114300" simplePos="0" relativeHeight="251660288" behindDoc="0" locked="0" layoutInCell="1" allowOverlap="1" wp14:anchorId="0D474408" wp14:editId="1D81E0C7">
                <wp:simplePos x="0" y="0"/>
                <wp:positionH relativeFrom="margin">
                  <wp:posOffset>97557</wp:posOffset>
                </wp:positionH>
                <wp:positionV relativeFrom="paragraph">
                  <wp:posOffset>179161</wp:posOffset>
                </wp:positionV>
                <wp:extent cx="4469363" cy="2085506"/>
                <wp:effectExtent l="0" t="0" r="26670" b="29210"/>
                <wp:wrapTopAndBottom/>
                <wp:docPr id="47" name="Grupo 47"/>
                <wp:cNvGraphicFramePr/>
                <a:graphic xmlns:a="http://schemas.openxmlformats.org/drawingml/2006/main">
                  <a:graphicData uri="http://schemas.microsoft.com/office/word/2010/wordprocessingGroup">
                    <wpg:wgp>
                      <wpg:cNvGrpSpPr/>
                      <wpg:grpSpPr>
                        <a:xfrm>
                          <a:off x="0" y="0"/>
                          <a:ext cx="4469363" cy="2085506"/>
                          <a:chOff x="0" y="0"/>
                          <a:chExt cx="4469363" cy="2085506"/>
                        </a:xfrm>
                      </wpg:grpSpPr>
                      <wps:wsp>
                        <wps:cNvPr id="40" name="Conector recto 40"/>
                        <wps:cNvCnPr/>
                        <wps:spPr>
                          <a:xfrm flipH="1" flipV="1">
                            <a:off x="1735494" y="373224"/>
                            <a:ext cx="204779" cy="805948"/>
                          </a:xfrm>
                          <a:prstGeom prst="line">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Forma libre 37"/>
                        <wps:cNvSpPr/>
                        <wps:spPr>
                          <a:xfrm>
                            <a:off x="0" y="298580"/>
                            <a:ext cx="3631632" cy="1776795"/>
                          </a:xfrm>
                          <a:custGeom>
                            <a:avLst/>
                            <a:gdLst>
                              <a:gd name="connsiteX0" fmla="*/ 0 w 2472613"/>
                              <a:gd name="connsiteY0" fmla="*/ 1707502 h 1707502"/>
                              <a:gd name="connsiteX1" fmla="*/ 718458 w 2472613"/>
                              <a:gd name="connsiteY1" fmla="*/ 1166327 h 1707502"/>
                              <a:gd name="connsiteX2" fmla="*/ 1782147 w 2472613"/>
                              <a:gd name="connsiteY2" fmla="*/ 606490 h 1707502"/>
                              <a:gd name="connsiteX3" fmla="*/ 2472613 w 2472613"/>
                              <a:gd name="connsiteY3" fmla="*/ 0 h 1707502"/>
                            </a:gdLst>
                            <a:ahLst/>
                            <a:cxnLst>
                              <a:cxn ang="0">
                                <a:pos x="connsiteX0" y="connsiteY0"/>
                              </a:cxn>
                              <a:cxn ang="0">
                                <a:pos x="connsiteX1" y="connsiteY1"/>
                              </a:cxn>
                              <a:cxn ang="0">
                                <a:pos x="connsiteX2" y="connsiteY2"/>
                              </a:cxn>
                              <a:cxn ang="0">
                                <a:pos x="connsiteX3" y="connsiteY3"/>
                              </a:cxn>
                            </a:cxnLst>
                            <a:rect l="l" t="t" r="r" b="b"/>
                            <a:pathLst>
                              <a:path w="2472613" h="1707502">
                                <a:moveTo>
                                  <a:pt x="0" y="1707502"/>
                                </a:moveTo>
                                <a:cubicBezTo>
                                  <a:pt x="210717" y="1528665"/>
                                  <a:pt x="421434" y="1349829"/>
                                  <a:pt x="718458" y="1166327"/>
                                </a:cubicBezTo>
                                <a:cubicBezTo>
                                  <a:pt x="1015482" y="982825"/>
                                  <a:pt x="1489788" y="800878"/>
                                  <a:pt x="1782147" y="606490"/>
                                </a:cubicBezTo>
                                <a:cubicBezTo>
                                  <a:pt x="2074506" y="412102"/>
                                  <a:pt x="2338874" y="65314"/>
                                  <a:pt x="2472613" y="0"/>
                                </a:cubicBezTo>
                              </a:path>
                            </a:pathLst>
                          </a:custGeom>
                          <a:noFill/>
                          <a:ln>
                            <a:solidFill>
                              <a:schemeClr val="tx1"/>
                            </a:solidFill>
                            <a:headEnd type="none"/>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Conector recto 39"/>
                        <wps:cNvCnPr/>
                        <wps:spPr>
                          <a:xfrm flipH="1" flipV="1">
                            <a:off x="0" y="0"/>
                            <a:ext cx="9334" cy="20789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Forma libre 38"/>
                        <wps:cNvSpPr/>
                        <wps:spPr>
                          <a:xfrm>
                            <a:off x="0" y="298580"/>
                            <a:ext cx="3480883" cy="1427260"/>
                          </a:xfrm>
                          <a:custGeom>
                            <a:avLst/>
                            <a:gdLst>
                              <a:gd name="connsiteX0" fmla="*/ 0 w 2369975"/>
                              <a:gd name="connsiteY0" fmla="*/ 0 h 1371600"/>
                              <a:gd name="connsiteX1" fmla="*/ 961053 w 2369975"/>
                              <a:gd name="connsiteY1" fmla="*/ 587829 h 1371600"/>
                              <a:gd name="connsiteX2" fmla="*/ 1847461 w 2369975"/>
                              <a:gd name="connsiteY2" fmla="*/ 1231641 h 1371600"/>
                              <a:gd name="connsiteX3" fmla="*/ 2369975 w 2369975"/>
                              <a:gd name="connsiteY3" fmla="*/ 1371600 h 1371600"/>
                            </a:gdLst>
                            <a:ahLst/>
                            <a:cxnLst>
                              <a:cxn ang="0">
                                <a:pos x="connsiteX0" y="connsiteY0"/>
                              </a:cxn>
                              <a:cxn ang="0">
                                <a:pos x="connsiteX1" y="connsiteY1"/>
                              </a:cxn>
                              <a:cxn ang="0">
                                <a:pos x="connsiteX2" y="connsiteY2"/>
                              </a:cxn>
                              <a:cxn ang="0">
                                <a:pos x="connsiteX3" y="connsiteY3"/>
                              </a:cxn>
                            </a:cxnLst>
                            <a:rect l="l" t="t" r="r" b="b"/>
                            <a:pathLst>
                              <a:path w="2369975" h="1371600">
                                <a:moveTo>
                                  <a:pt x="0" y="0"/>
                                </a:moveTo>
                                <a:cubicBezTo>
                                  <a:pt x="326571" y="191278"/>
                                  <a:pt x="653143" y="382556"/>
                                  <a:pt x="961053" y="587829"/>
                                </a:cubicBezTo>
                                <a:cubicBezTo>
                                  <a:pt x="1268963" y="793102"/>
                                  <a:pt x="1612641" y="1101013"/>
                                  <a:pt x="1847461" y="1231641"/>
                                </a:cubicBezTo>
                                <a:cubicBezTo>
                                  <a:pt x="2082281" y="1362270"/>
                                  <a:pt x="2282889" y="1363825"/>
                                  <a:pt x="2369975" y="1371600"/>
                                </a:cubicBezTo>
                              </a:path>
                            </a:pathLst>
                          </a:custGeom>
                          <a:noFill/>
                          <a:ln>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Cuadro de texto 41"/>
                        <wps:cNvSpPr txBox="1"/>
                        <wps:spPr>
                          <a:xfrm>
                            <a:off x="1212980" y="158620"/>
                            <a:ext cx="1054515" cy="2411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6694D9" w14:textId="34B0624B" w:rsidR="00307E5A" w:rsidRPr="00317995" w:rsidRDefault="00307E5A">
                              <w:pPr>
                                <w:rPr>
                                  <w:color w:val="FF0000"/>
                                  <w:sz w:val="20"/>
                                  <w:szCs w:val="20"/>
                                  <w:lang w:val="es-EC"/>
                                  <w14:textOutline w14:w="9525" w14:cap="rnd" w14:cmpd="sng" w14:algn="ctr">
                                    <w14:noFill/>
                                    <w14:prstDash w14:val="solid"/>
                                    <w14:bevel/>
                                  </w14:textOutline>
                                </w:rPr>
                              </w:pPr>
                              <w:r w:rsidRPr="00317995">
                                <w:rPr>
                                  <w:color w:val="FF0000"/>
                                  <w:sz w:val="20"/>
                                  <w:szCs w:val="20"/>
                                  <w:lang w:val="es-EC"/>
                                  <w14:textOutline w14:w="9525" w14:cap="rnd" w14:cmpd="sng" w14:algn="ctr">
                                    <w14:noFill/>
                                    <w14:prstDash w14:val="solid"/>
                                    <w14:bevel/>
                                  </w14:textOutline>
                                </w:rPr>
                                <w:t xml:space="preserve">Momento </w:t>
                              </w:r>
                              <w:r>
                                <w:rPr>
                                  <w:color w:val="FF0000"/>
                                  <w:sz w:val="20"/>
                                  <w:szCs w:val="20"/>
                                  <w:lang w:val="es-EC"/>
                                  <w14:textOutline w14:w="9525" w14:cap="rnd" w14:cmpd="sng" w14:algn="ctr">
                                    <w14:noFill/>
                                    <w14:prstDash w14:val="solid"/>
                                    <w14:bevel/>
                                  </w14:textOutline>
                                </w:rPr>
                                <w:t>ó</w:t>
                              </w:r>
                              <w:r w:rsidRPr="00317995">
                                <w:rPr>
                                  <w:color w:val="FF0000"/>
                                  <w:sz w:val="20"/>
                                  <w:szCs w:val="20"/>
                                  <w:lang w:val="es-EC"/>
                                  <w14:textOutline w14:w="9525" w14:cap="rnd" w14:cmpd="sng" w14:algn="ctr">
                                    <w14:noFill/>
                                    <w14:prstDash w14:val="solid"/>
                                    <w14:bevel/>
                                  </w14:textOutline>
                                </w:rPr>
                                <w:t>ptimo</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30" name="Conector recto 30"/>
                        <wps:cNvCnPr/>
                        <wps:spPr>
                          <a:xfrm flipV="1">
                            <a:off x="0" y="2080727"/>
                            <a:ext cx="3920400" cy="4779"/>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s:wsp>
                        <wps:cNvPr id="45" name="Cuadro de texto 45"/>
                        <wps:cNvSpPr txBox="1"/>
                        <wps:spPr>
                          <a:xfrm>
                            <a:off x="3247053" y="27992"/>
                            <a:ext cx="1222310" cy="2239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CBED36A" w14:textId="77777777" w:rsidR="00307E5A" w:rsidRPr="00317995" w:rsidRDefault="00307E5A" w:rsidP="00317995">
                              <w:pPr>
                                <w:rPr>
                                  <w:sz w:val="20"/>
                                  <w:szCs w:val="20"/>
                                  <w:lang w:val="es-EC"/>
                                </w:rPr>
                              </w:pPr>
                              <w:r w:rsidRPr="00317995">
                                <w:rPr>
                                  <w:sz w:val="20"/>
                                  <w:szCs w:val="20"/>
                                  <w:lang w:val="es-EC"/>
                                </w:rPr>
                                <w:t xml:space="preserve">Demasiado </w:t>
                              </w:r>
                              <w:r>
                                <w:rPr>
                                  <w:sz w:val="20"/>
                                  <w:szCs w:val="20"/>
                                  <w:lang w:val="es-EC"/>
                                </w:rPr>
                                <w:t>pro</w:t>
                              </w:r>
                              <w:r w:rsidRPr="00317995">
                                <w:rPr>
                                  <w:sz w:val="20"/>
                                  <w:szCs w:val="20"/>
                                  <w:lang w:val="es-EC"/>
                                </w:rPr>
                                <w:t>nto</w:t>
                              </w:r>
                            </w:p>
                            <w:p w14:paraId="00BF8274" w14:textId="442C90E1" w:rsidR="00307E5A" w:rsidRPr="00317995" w:rsidRDefault="00307E5A">
                              <w:pPr>
                                <w:rPr>
                                  <w:sz w:val="20"/>
                                  <w:szCs w:val="20"/>
                                  <w:lang w:val="es-EC"/>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Cuadro de texto 46"/>
                        <wps:cNvSpPr txBox="1"/>
                        <wps:spPr>
                          <a:xfrm>
                            <a:off x="3228392" y="1436914"/>
                            <a:ext cx="1222310" cy="2332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7AFA71" w14:textId="6B1AB423" w:rsidR="00307E5A" w:rsidRPr="00317995" w:rsidRDefault="00307E5A">
                              <w:pPr>
                                <w:rPr>
                                  <w:sz w:val="20"/>
                                  <w:szCs w:val="20"/>
                                  <w:lang w:val="es-EC"/>
                                </w:rPr>
                              </w:pPr>
                              <w:r w:rsidRPr="00317995">
                                <w:rPr>
                                  <w:sz w:val="20"/>
                                  <w:szCs w:val="20"/>
                                  <w:lang w:val="es-EC"/>
                                </w:rPr>
                                <w:t>Demasiado tar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D474408" id="Grupo 47" o:spid="_x0000_s1026" style="position:absolute;left:0;text-align:left;margin-left:7.7pt;margin-top:14.1pt;width:351.9pt;height:164.2pt;z-index:251660288;mso-position-horizontal-relative:margin" coordsize="44693,20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">
                <v:line id="Conector recto 40" o:spid="_x0000_s1027" style="position:absolute;flip:x y;visibility:visible;mso-wrap-style:square" from="17354,3732" to="19402,117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" strokecolor="#5b9bd5 [3204]" strokeweight=".5pt">
                  <v:stroke endarrow="block" joinstyle="miter"/>
                </v:line>
                <v:shape id="Forma libre 37" o:spid="_x0000_s1028" style="position:absolute;top:2985;width:36316;height:17768;visibility:visible;mso-wrap-style:square;v-text-anchor:middle" coordsize="2472613,1707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" path="m,1707502c210717,1528665,421434,1349829,718458,1166327,1015482,982825,1489788,800878,1782147,606490,2074506,412102,2338874,65314,2472613,e" filled="f" strokecolor="black [3213]" strokeweight="1pt">
                  <v:stroke endarrow="block" joinstyle="miter"/>
                  <v:path arrowok="t" o:connecttype="custom" o:connectlocs="0,1776795;1055230,1213658;2617515,631102;3631632,0" o:connectangles="0,0,0,0"/>
                </v:shape>
                <v:line id="Conector recto 39" o:spid="_x0000_s1029" style="position:absolute;flip:x y;visibility:visible;mso-wrap-style:square" from="0,0" to="93,20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" strokecolor="black [3213]" strokeweight=".5pt">
                  <v:stroke joinstyle="miter"/>
                </v:line>
                <v:shape id="Forma libre 38" o:spid="_x0000_s1030" style="position:absolute;top:2985;width:34808;height:14273;visibility:visible;mso-wrap-style:square;v-text-anchor:middle" coordsize="2369975,137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" path="m,c326571,191278,653143,382556,961053,587829v307910,205273,651588,513184,886408,643812c2082281,1362270,2282889,1363825,2369975,1371600e" filled="f" strokecolor="black [3213]" strokeweight="1pt">
                  <v:stroke endarrow="block" joinstyle="miter"/>
                  <v:path arrowok="t" o:connecttype="custom" o:connectlocs="0,0;1411539,611683;2713444,1281621;3480883,1427260" o:connectangles="0,0,0,0"/>
                </v:shape>
                <v:shapetype id="_x0000_t202" coordsize="21600,21600" o:spt="202" path="m,l,21600r21600,l21600,xe">
                  <v:stroke joinstyle="miter"/>
                  <v:path gradientshapeok="t" o:connecttype="rect"/>
                </v:shapetype>
                <v:shape id="Cuadro de texto 41" o:spid="_x0000_s1031" type="#_x0000_t202" style="position:absolute;left:12129;top:1586;width:10545;height:2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" fillcolor="white [3201]" strokeweight=".5pt">
                  <v:textbox inset="1mm,1mm,1mm,1mm">
                    <w:txbxContent>
                      <w:p w14:paraId="636694D9" w14:textId="34B0624B" w:rsidR="00307E5A" w:rsidRPr="00317995" w:rsidRDefault="00307E5A">
                        <w:pPr>
                          <w:rPr>
                            <w:color w:val="FF0000"/>
                            <w:sz w:val="20"/>
                            <w:szCs w:val="20"/>
                            <w:lang w:val="es-EC"/>
                            <w14:textOutline w14:w="9525" w14:cap="rnd" w14:cmpd="sng" w14:algn="ctr">
                              <w14:noFill/>
                              <w14:prstDash w14:val="solid"/>
                              <w14:bevel/>
                            </w14:textOutline>
                          </w:rPr>
                        </w:pPr>
                        <w:r w:rsidRPr="00317995">
                          <w:rPr>
                            <w:color w:val="FF0000"/>
                            <w:sz w:val="20"/>
                            <w:szCs w:val="20"/>
                            <w:lang w:val="es-EC"/>
                            <w14:textOutline w14:w="9525" w14:cap="rnd" w14:cmpd="sng" w14:algn="ctr">
                              <w14:noFill/>
                              <w14:prstDash w14:val="solid"/>
                              <w14:bevel/>
                            </w14:textOutline>
                          </w:rPr>
                          <w:t xml:space="preserve">Momento </w:t>
                        </w:r>
                        <w:r>
                          <w:rPr>
                            <w:color w:val="FF0000"/>
                            <w:sz w:val="20"/>
                            <w:szCs w:val="20"/>
                            <w:lang w:val="es-EC"/>
                            <w14:textOutline w14:w="9525" w14:cap="rnd" w14:cmpd="sng" w14:algn="ctr">
                              <w14:noFill/>
                              <w14:prstDash w14:val="solid"/>
                              <w14:bevel/>
                            </w14:textOutline>
                          </w:rPr>
                          <w:t>ó</w:t>
                        </w:r>
                        <w:r w:rsidRPr="00317995">
                          <w:rPr>
                            <w:color w:val="FF0000"/>
                            <w:sz w:val="20"/>
                            <w:szCs w:val="20"/>
                            <w:lang w:val="es-EC"/>
                            <w14:textOutline w14:w="9525" w14:cap="rnd" w14:cmpd="sng" w14:algn="ctr">
                              <w14:noFill/>
                              <w14:prstDash w14:val="solid"/>
                              <w14:bevel/>
                            </w14:textOutline>
                          </w:rPr>
                          <w:t>ptimo</w:t>
                        </w:r>
                      </w:p>
                    </w:txbxContent>
                  </v:textbox>
                </v:shape>
                <v:line id="Conector recto 30" o:spid="_x0000_s1032" style="position:absolute;flip:y;visibility:visible;mso-wrap-style:square" from="0,20807" to="39204,208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DmwwQAAANsAAAAPAAAAZHJzL2Rvd25yZXYueG1sRE/Pa8Iw&#10;FL4P/B/CE3ZbUx2M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KgUObDBAAAA2wAAAA8AAAAA&#10;AAAAAAAAAAAABwIAAGRycy9kb3ducmV2LnhtbFBLBQYAAAAAAwADALcAAAD1AgAAAAA=&#10;" strokecolor="black [3213]" strokeweight=".5pt">
                  <v:stroke joinstyle="miter"/>
                </v:line>
                <v:shape id="Cuadro de texto 45" o:spid="_x0000_s1033" type="#_x0000_t202" style="position:absolute;left:32470;top:279;width:12223;height:2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nwgAAANsAAAAPAAAAZHJzL2Rvd25yZXYueG1sRI9BSwMx&#10;FITvgv8hPMGbzSqt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kk+fnwgAAANsAAAAPAAAA&#10;AAAAAAAAAAAAAAcCAABkcnMvZG93bnJldi54bWxQSwUGAAAAAAMAAwC3AAAA9gIAAAAA&#10;" fillcolor="white [3201]" strokeweight=".5pt">
                  <v:textbox>
                    <w:txbxContent>
                      <w:p w14:paraId="7CBED36A" w14:textId="77777777" w:rsidR="00307E5A" w:rsidRPr="00317995" w:rsidRDefault="00307E5A" w:rsidP="00317995">
                        <w:pPr>
                          <w:rPr>
                            <w:sz w:val="20"/>
                            <w:szCs w:val="20"/>
                            <w:lang w:val="es-EC"/>
                          </w:rPr>
                        </w:pPr>
                        <w:r w:rsidRPr="00317995">
                          <w:rPr>
                            <w:sz w:val="20"/>
                            <w:szCs w:val="20"/>
                            <w:lang w:val="es-EC"/>
                          </w:rPr>
                          <w:t xml:space="preserve">Demasiado </w:t>
                        </w:r>
                        <w:r>
                          <w:rPr>
                            <w:sz w:val="20"/>
                            <w:szCs w:val="20"/>
                            <w:lang w:val="es-EC"/>
                          </w:rPr>
                          <w:t>pro</w:t>
                        </w:r>
                        <w:r w:rsidRPr="00317995">
                          <w:rPr>
                            <w:sz w:val="20"/>
                            <w:szCs w:val="20"/>
                            <w:lang w:val="es-EC"/>
                          </w:rPr>
                          <w:t>nto</w:t>
                        </w:r>
                      </w:p>
                      <w:p w14:paraId="00BF8274" w14:textId="442C90E1" w:rsidR="00307E5A" w:rsidRPr="00317995" w:rsidRDefault="00307E5A">
                        <w:pPr>
                          <w:rPr>
                            <w:sz w:val="20"/>
                            <w:szCs w:val="20"/>
                            <w:lang w:val="es-EC"/>
                          </w:rPr>
                        </w:pPr>
                      </w:p>
                    </w:txbxContent>
                  </v:textbox>
                </v:shape>
                <v:shape id="Cuadro de texto 46" o:spid="_x0000_s1034" type="#_x0000_t202" style="position:absolute;left:32283;top:14369;width:12224;height:23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" fillcolor="white [3201]" strokeweight=".5pt">
                  <v:textbox>
                    <w:txbxContent>
                      <w:p w14:paraId="637AFA71" w14:textId="6B1AB423" w:rsidR="00307E5A" w:rsidRPr="00317995" w:rsidRDefault="00307E5A">
                        <w:pPr>
                          <w:rPr>
                            <w:sz w:val="20"/>
                            <w:szCs w:val="20"/>
                            <w:lang w:val="es-EC"/>
                          </w:rPr>
                        </w:pPr>
                        <w:r w:rsidRPr="00317995">
                          <w:rPr>
                            <w:sz w:val="20"/>
                            <w:szCs w:val="20"/>
                            <w:lang w:val="es-EC"/>
                          </w:rPr>
                          <w:t>Demasiado tarde</w:t>
                        </w:r>
                      </w:p>
                    </w:txbxContent>
                  </v:textbox>
                </v:shape>
                <w10:wrap type="topAndBottom" anchorx="margin"/>
              </v:group>
            </w:pict>
          </mc:Fallback>
        </mc:AlternateContent>
      </w:r>
    </w:p>
    <w:p w14:paraId="51EFE0E8" w14:textId="77777777" w:rsidR="00317995" w:rsidRPr="00317995" w:rsidRDefault="00317995" w:rsidP="00317995">
      <w:pPr>
        <w:spacing w:after="0" w:line="240" w:lineRule="atLeast"/>
        <w:jc w:val="left"/>
        <w:rPr>
          <w:sz w:val="20"/>
          <w:szCs w:val="20"/>
        </w:rPr>
      </w:pPr>
      <w:r w:rsidRPr="00317995">
        <w:rPr>
          <w:sz w:val="20"/>
          <w:szCs w:val="20"/>
        </w:rPr>
        <w:t>Figura#: Cuando realizar la evaluación de impacto</w:t>
      </w:r>
    </w:p>
    <w:p w14:paraId="7A940E27" w14:textId="77777777" w:rsidR="00317995" w:rsidRDefault="00317995" w:rsidP="00317995">
      <w:pPr>
        <w:spacing w:after="0" w:line="240" w:lineRule="atLeast"/>
        <w:jc w:val="left"/>
        <w:rPr>
          <w:sz w:val="20"/>
          <w:szCs w:val="20"/>
        </w:rPr>
      </w:pPr>
      <w:r w:rsidRPr="00317995">
        <w:rPr>
          <w:sz w:val="20"/>
          <w:szCs w:val="20"/>
        </w:rPr>
        <w:t>Fuente: elaborado por el autor</w:t>
      </w:r>
    </w:p>
    <w:p w14:paraId="12530E89" w14:textId="77777777" w:rsidR="00317995" w:rsidRDefault="00317995" w:rsidP="00317995">
      <w:pPr>
        <w:spacing w:after="0" w:line="240" w:lineRule="atLeast"/>
        <w:jc w:val="left"/>
      </w:pPr>
    </w:p>
    <w:p w14:paraId="42F4BA57" w14:textId="77777777" w:rsidR="00AD773F" w:rsidRDefault="00317995" w:rsidP="00E64EBB">
      <w:r>
        <w:t>Una vez decidido cómo se va a utilizar los resultados y teniendo disponible tiempo y recurso</w:t>
      </w:r>
      <w:r w:rsidR="00357C57">
        <w:t>s</w:t>
      </w:r>
      <w:r>
        <w:t xml:space="preserve"> para que merezca la pena llevar acabo la evaluación de impacto se debe </w:t>
      </w:r>
      <w:r w:rsidR="00193AF4">
        <w:t>decidir</w:t>
      </w:r>
      <w:r>
        <w:t xml:space="preserve"> el propósito de la evaluación</w:t>
      </w:r>
      <w:r w:rsidR="003A0AB7">
        <w:t>, para ello se debe decidir qué fin tiene la presente evaluación</w:t>
      </w:r>
      <w:r w:rsidR="00AD773F">
        <w:t>.</w:t>
      </w:r>
    </w:p>
    <w:p w14:paraId="176158F7" w14:textId="720FE685" w:rsidR="00317995" w:rsidRDefault="003A0AB7" w:rsidP="00E64EBB">
      <w:r>
        <w:t xml:space="preserve"> </w:t>
      </w:r>
      <w:r w:rsidR="00AD773F">
        <w:t xml:space="preserve">A </w:t>
      </w:r>
      <w:proofErr w:type="gramStart"/>
      <w:r w:rsidR="00AD773F">
        <w:t>continuación</w:t>
      </w:r>
      <w:proofErr w:type="gramEnd"/>
      <w:r>
        <w:t xml:space="preserve"> se presenta</w:t>
      </w:r>
      <w:r w:rsidR="00AD773F">
        <w:t xml:space="preserve"> los fines posibles que puede tener una evaluación:</w:t>
      </w:r>
    </w:p>
    <w:p w14:paraId="5A39AF88" w14:textId="60F5B774" w:rsidR="00AD773F" w:rsidRDefault="00654F3B" w:rsidP="00581D71">
      <w:pPr>
        <w:spacing w:line="240" w:lineRule="atLeast"/>
      </w:pPr>
      <w:r>
        <w:rPr>
          <w:noProof/>
          <w:lang w:eastAsia="es-ES"/>
        </w:rPr>
        <w:lastRenderedPageBreak/>
        <w:drawing>
          <wp:inline distT="0" distB="0" distL="0" distR="0" wp14:anchorId="4D8BD8EC" wp14:editId="4B3BF1FA">
            <wp:extent cx="5374433" cy="248417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40312" t="27661" r="16687" b="36987"/>
                    <a:stretch/>
                  </pic:blipFill>
                  <pic:spPr bwMode="auto">
                    <a:xfrm>
                      <a:off x="0" y="0"/>
                      <a:ext cx="5430047" cy="2509876"/>
                    </a:xfrm>
                    <a:prstGeom prst="rect">
                      <a:avLst/>
                    </a:prstGeom>
                    <a:ln>
                      <a:noFill/>
                    </a:ln>
                    <a:extLst>
                      <a:ext uri="{53640926-AAD7-44D8-BBD7-CCE9431645EC}">
                        <a14:shadowObscured xmlns:a14="http://schemas.microsoft.com/office/drawing/2010/main"/>
                      </a:ext>
                    </a:extLst>
                  </pic:spPr>
                </pic:pic>
              </a:graphicData>
            </a:graphic>
          </wp:inline>
        </w:drawing>
      </w:r>
    </w:p>
    <w:p w14:paraId="7C74D8CD" w14:textId="7C2D2913" w:rsidR="00581D71" w:rsidRPr="00317995" w:rsidRDefault="00581D71" w:rsidP="00581D71">
      <w:pPr>
        <w:spacing w:after="0" w:line="240" w:lineRule="atLeast"/>
        <w:jc w:val="left"/>
        <w:rPr>
          <w:sz w:val="20"/>
          <w:szCs w:val="20"/>
        </w:rPr>
      </w:pPr>
      <w:r w:rsidRPr="00317995">
        <w:rPr>
          <w:sz w:val="20"/>
          <w:szCs w:val="20"/>
        </w:rPr>
        <w:t>Figura</w:t>
      </w:r>
      <w:r>
        <w:rPr>
          <w:sz w:val="20"/>
          <w:szCs w:val="20"/>
        </w:rPr>
        <w:t xml:space="preserve"> </w:t>
      </w:r>
      <w:r w:rsidRPr="00317995">
        <w:rPr>
          <w:sz w:val="20"/>
          <w:szCs w:val="20"/>
        </w:rPr>
        <w:t xml:space="preserve">#: </w:t>
      </w:r>
      <w:r>
        <w:rPr>
          <w:sz w:val="20"/>
          <w:szCs w:val="20"/>
        </w:rPr>
        <w:t>Propósito de la Evaluación de Impacto</w:t>
      </w:r>
    </w:p>
    <w:p w14:paraId="29AE3D90" w14:textId="36E86D63" w:rsidR="00581D71" w:rsidRDefault="00581D71" w:rsidP="006D1EA3">
      <w:pPr>
        <w:spacing w:after="0"/>
        <w:jc w:val="left"/>
        <w:rPr>
          <w:sz w:val="20"/>
          <w:szCs w:val="20"/>
        </w:rPr>
      </w:pPr>
      <w:r w:rsidRPr="00317995">
        <w:rPr>
          <w:sz w:val="20"/>
          <w:szCs w:val="20"/>
        </w:rPr>
        <w:t>Fuente</w:t>
      </w:r>
      <w:r>
        <w:rPr>
          <w:sz w:val="20"/>
          <w:szCs w:val="20"/>
        </w:rPr>
        <w:t>: E</w:t>
      </w:r>
      <w:r w:rsidRPr="00317995">
        <w:rPr>
          <w:sz w:val="20"/>
          <w:szCs w:val="20"/>
        </w:rPr>
        <w:t>laborado por el autor</w:t>
      </w:r>
    </w:p>
    <w:p w14:paraId="0A95DA1F" w14:textId="0D2B9AB9" w:rsidR="006D1EA3" w:rsidRDefault="006D1EA3" w:rsidP="00E64EBB">
      <w:r>
        <w:t>El propósito de la evaluación de impacto de OCW para la universidad ti</w:t>
      </w:r>
      <w:r w:rsidR="002456FF">
        <w:t xml:space="preserve">ene fines formativos y </w:t>
      </w:r>
      <w:proofErr w:type="spellStart"/>
      <w:r w:rsidR="002456FF">
        <w:t>sumativos</w:t>
      </w:r>
      <w:proofErr w:type="spellEnd"/>
      <w:r>
        <w:t xml:space="preserve"> empezando </w:t>
      </w:r>
      <w:r w:rsidR="00082F0B">
        <w:t>por mejorar</w:t>
      </w:r>
      <w:r w:rsidR="002456FF">
        <w:t xml:space="preserve"> al proyecto</w:t>
      </w:r>
      <w:r>
        <w:t>, reorienta</w:t>
      </w:r>
      <w:r w:rsidR="00B133E4">
        <w:t>r si es el caso, ampliar</w:t>
      </w:r>
      <w:r>
        <w:t xml:space="preserve"> o mantener el mismo nivel y calidad de esta herramienta de aprendizaje</w:t>
      </w:r>
      <w:r w:rsidR="002456FF">
        <w:t xml:space="preserve"> si así lo considere la universidad</w:t>
      </w:r>
      <w:r>
        <w:t>.</w:t>
      </w:r>
    </w:p>
    <w:p w14:paraId="3BBF4C74" w14:textId="4C4BA866" w:rsidR="002456FF" w:rsidRPr="009C3428" w:rsidRDefault="00B133E4" w:rsidP="00E64EBB">
      <w:pPr>
        <w:rPr>
          <w:b/>
          <w:i/>
        </w:rPr>
      </w:pPr>
      <w:r w:rsidRPr="009C3428">
        <w:rPr>
          <w:b/>
          <w:i/>
        </w:rPr>
        <w:t>¿Cuáles son las preguntas claves de evaluación?</w:t>
      </w:r>
    </w:p>
    <w:p w14:paraId="5DD267E8" w14:textId="69DB5038" w:rsidR="00B6340C" w:rsidRDefault="00B6340C" w:rsidP="00E64EBB">
      <w:pPr>
        <w:rPr>
          <w:i/>
        </w:rPr>
      </w:pPr>
      <w:r>
        <w:rPr>
          <w:i/>
        </w:rPr>
        <w:t>Preguntas Descriptivas</w:t>
      </w:r>
    </w:p>
    <w:p w14:paraId="1CE60397" w14:textId="3F0E412B" w:rsidR="00B6340C" w:rsidRDefault="00B6340C" w:rsidP="00AA75BB">
      <w:pPr>
        <w:pStyle w:val="Prrafodelista"/>
        <w:numPr>
          <w:ilvl w:val="0"/>
          <w:numId w:val="29"/>
        </w:numPr>
        <w:rPr>
          <w:i/>
        </w:rPr>
      </w:pPr>
      <w:r>
        <w:rPr>
          <w:i/>
        </w:rPr>
        <w:t>¿Qué ha ocurrido?</w:t>
      </w:r>
    </w:p>
    <w:p w14:paraId="20E6E52A" w14:textId="61C157BB" w:rsidR="00B6340C" w:rsidRDefault="00B6340C" w:rsidP="00AA75BB">
      <w:pPr>
        <w:pStyle w:val="Prrafodelista"/>
        <w:numPr>
          <w:ilvl w:val="0"/>
          <w:numId w:val="29"/>
        </w:numPr>
        <w:rPr>
          <w:i/>
        </w:rPr>
      </w:pPr>
      <w:r>
        <w:rPr>
          <w:i/>
        </w:rPr>
        <w:t>¿Cuál es la situación inicial?</w:t>
      </w:r>
    </w:p>
    <w:p w14:paraId="77325A5B" w14:textId="48BCFAC7" w:rsidR="00B6340C" w:rsidRDefault="00B6340C" w:rsidP="00AA75BB">
      <w:pPr>
        <w:pStyle w:val="Prrafodelista"/>
        <w:numPr>
          <w:ilvl w:val="0"/>
          <w:numId w:val="29"/>
        </w:numPr>
        <w:rPr>
          <w:i/>
        </w:rPr>
      </w:pPr>
      <w:r>
        <w:rPr>
          <w:i/>
        </w:rPr>
        <w:t>¿Qué ha conseguido la intervención?</w:t>
      </w:r>
    </w:p>
    <w:p w14:paraId="23B097D1" w14:textId="02BC23CB" w:rsidR="00B6340C" w:rsidRDefault="00B6340C" w:rsidP="00B6340C">
      <w:pPr>
        <w:rPr>
          <w:i/>
        </w:rPr>
      </w:pPr>
      <w:r>
        <w:rPr>
          <w:i/>
        </w:rPr>
        <w:t>Preguntas Causales</w:t>
      </w:r>
    </w:p>
    <w:p w14:paraId="22A3D8AD" w14:textId="5299EC6F" w:rsidR="00B6340C" w:rsidRDefault="00B6340C" w:rsidP="00AA75BB">
      <w:pPr>
        <w:pStyle w:val="Prrafodelista"/>
        <w:numPr>
          <w:ilvl w:val="0"/>
          <w:numId w:val="30"/>
        </w:numPr>
        <w:rPr>
          <w:i/>
        </w:rPr>
      </w:pPr>
      <w:r>
        <w:rPr>
          <w:i/>
        </w:rPr>
        <w:t>¿Qué ha provocado los cambios?</w:t>
      </w:r>
    </w:p>
    <w:p w14:paraId="2C30EA46" w14:textId="4E81A78F" w:rsidR="00B6340C" w:rsidRDefault="00B6340C" w:rsidP="00B6340C">
      <w:pPr>
        <w:rPr>
          <w:i/>
        </w:rPr>
      </w:pPr>
      <w:r>
        <w:rPr>
          <w:i/>
        </w:rPr>
        <w:t>Preguntas Evaluativas</w:t>
      </w:r>
    </w:p>
    <w:p w14:paraId="5F05FC9B" w14:textId="24CAFE81" w:rsidR="00B6340C" w:rsidRDefault="00B6340C" w:rsidP="00AA75BB">
      <w:pPr>
        <w:pStyle w:val="Prrafodelista"/>
        <w:numPr>
          <w:ilvl w:val="0"/>
          <w:numId w:val="30"/>
        </w:numPr>
        <w:rPr>
          <w:i/>
        </w:rPr>
      </w:pPr>
      <w:r>
        <w:rPr>
          <w:i/>
        </w:rPr>
        <w:t>¿Cuál ha sido el mérito o el valor general del programa o política?</w:t>
      </w:r>
    </w:p>
    <w:p w14:paraId="1A926977" w14:textId="0FDF0DE3" w:rsidR="00B6340C" w:rsidRDefault="00B6340C" w:rsidP="00B6340C">
      <w:pPr>
        <w:rPr>
          <w:b/>
        </w:rPr>
      </w:pPr>
      <w:r>
        <w:rPr>
          <w:b/>
        </w:rPr>
        <w:t>Métodos para responder a las preguntas Descriptivas(</w:t>
      </w:r>
      <w:r>
        <w:t>consultar</w:t>
      </w:r>
      <w:r>
        <w:rPr>
          <w:b/>
        </w:rPr>
        <w:t>)</w:t>
      </w:r>
    </w:p>
    <w:p w14:paraId="7B2470B6" w14:textId="5B895E3C" w:rsidR="00B6340C" w:rsidRDefault="00B6340C" w:rsidP="00B6340C">
      <w:pPr>
        <w:rPr>
          <w:b/>
        </w:rPr>
      </w:pPr>
      <w:r>
        <w:rPr>
          <w:b/>
        </w:rPr>
        <w:t>Métodos para responder a las preguntas Causales</w:t>
      </w:r>
    </w:p>
    <w:p w14:paraId="4004FF9C" w14:textId="2920525A" w:rsidR="00B6340C" w:rsidRDefault="00B6340C" w:rsidP="00B6340C">
      <w:r>
        <w:t>Estas preguntas se responderán de acuerdo al diseño de la investigación que se contemplen y estos pueden ser:</w:t>
      </w:r>
    </w:p>
    <w:p w14:paraId="3AB8410B" w14:textId="2964657B" w:rsidR="002308EA" w:rsidRDefault="00B6340C" w:rsidP="00AA75BB">
      <w:pPr>
        <w:pStyle w:val="Prrafodelista"/>
        <w:numPr>
          <w:ilvl w:val="0"/>
          <w:numId w:val="28"/>
        </w:numPr>
      </w:pPr>
      <w:r>
        <w:lastRenderedPageBreak/>
        <w:t>Atribución</w:t>
      </w:r>
      <w:r w:rsidR="002308EA">
        <w:t>: Se refiere a que los cambios observados se deben a la intervención.</w:t>
      </w:r>
    </w:p>
    <w:p w14:paraId="2121D13A" w14:textId="1264FACC" w:rsidR="002308EA" w:rsidRDefault="002308EA" w:rsidP="002308EA">
      <w:pPr>
        <w:pStyle w:val="Prrafodelista"/>
      </w:pPr>
      <w:r>
        <w:rPr>
          <w:noProof/>
          <w:lang w:eastAsia="es-ES"/>
        </w:rPr>
        <mc:AlternateContent>
          <mc:Choice Requires="wps">
            <w:drawing>
              <wp:anchor distT="0" distB="0" distL="114300" distR="114300" simplePos="0" relativeHeight="251661312" behindDoc="0" locked="0" layoutInCell="1" allowOverlap="1" wp14:anchorId="46F62CCA" wp14:editId="3448FF96">
                <wp:simplePos x="0" y="0"/>
                <wp:positionH relativeFrom="column">
                  <wp:posOffset>1327163</wp:posOffset>
                </wp:positionH>
                <wp:positionV relativeFrom="paragraph">
                  <wp:posOffset>104645</wp:posOffset>
                </wp:positionV>
                <wp:extent cx="1306286" cy="0"/>
                <wp:effectExtent l="0" t="76200" r="27305" b="95250"/>
                <wp:wrapNone/>
                <wp:docPr id="32" name="Conector recto de flecha 32"/>
                <wp:cNvGraphicFramePr/>
                <a:graphic xmlns:a="http://schemas.openxmlformats.org/drawingml/2006/main">
                  <a:graphicData uri="http://schemas.microsoft.com/office/word/2010/wordprocessingShape">
                    <wps:wsp>
                      <wps:cNvCnPr/>
                      <wps:spPr>
                        <a:xfrm>
                          <a:off x="0" y="0"/>
                          <a:ext cx="130628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A21805A" id="_x0000_t32" coordsize="21600,21600" o:spt="32" o:oned="t" path="m,l21600,21600e" filled="f">
                <v:path arrowok="t" fillok="f" o:connecttype="none"/>
                <o:lock v:ext="edit" shapetype="t"/>
              </v:shapetype>
              <v:shape id="Conector recto de flecha 32" o:spid="_x0000_s1026" type="#_x0000_t32" style="position:absolute;margin-left:104.5pt;margin-top:8.25pt;width:102.8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" strokecolor="#5b9bd5 [3204]" strokeweight=".5pt">
                <v:stroke endarrow="block" joinstyle="miter"/>
              </v:shape>
            </w:pict>
          </mc:Fallback>
        </mc:AlternateContent>
      </w:r>
      <w:r>
        <w:t xml:space="preserve">Intervención </w:t>
      </w:r>
      <w:r>
        <w:tab/>
      </w:r>
      <w:r>
        <w:tab/>
      </w:r>
      <w:r>
        <w:tab/>
      </w:r>
      <w:r>
        <w:tab/>
        <w:t>Efecto</w:t>
      </w:r>
    </w:p>
    <w:p w14:paraId="440832C0" w14:textId="77DB4C52" w:rsidR="00B6340C" w:rsidRDefault="002308EA" w:rsidP="00AA75BB">
      <w:pPr>
        <w:pStyle w:val="Prrafodelista"/>
        <w:numPr>
          <w:ilvl w:val="0"/>
          <w:numId w:val="28"/>
        </w:numPr>
      </w:pPr>
      <w:r>
        <w:t xml:space="preserve">Contribución: Se refiere a que la intervención </w:t>
      </w:r>
      <w:r w:rsidR="006C5C21">
        <w:t>h</w:t>
      </w:r>
      <w:r>
        <w:t>a provocado en parte los cambios o ha contribuido a los cambios.</w:t>
      </w:r>
    </w:p>
    <w:p w14:paraId="65E3A19A" w14:textId="26415BB3" w:rsidR="002308EA" w:rsidRDefault="002308EA" w:rsidP="002308EA">
      <w:pPr>
        <w:pStyle w:val="Prrafodelista"/>
      </w:pPr>
      <w:r>
        <w:rPr>
          <w:noProof/>
          <w:lang w:eastAsia="es-ES"/>
        </w:rPr>
        <mc:AlternateContent>
          <mc:Choice Requires="wps">
            <w:drawing>
              <wp:anchor distT="0" distB="0" distL="114300" distR="114300" simplePos="0" relativeHeight="251662336" behindDoc="0" locked="0" layoutInCell="1" allowOverlap="1" wp14:anchorId="3467A0E5" wp14:editId="1E757B0E">
                <wp:simplePos x="0" y="0"/>
                <wp:positionH relativeFrom="column">
                  <wp:posOffset>1317832</wp:posOffset>
                </wp:positionH>
                <wp:positionV relativeFrom="paragraph">
                  <wp:posOffset>90417</wp:posOffset>
                </wp:positionV>
                <wp:extent cx="1315279" cy="232708"/>
                <wp:effectExtent l="0" t="0" r="75565" b="72390"/>
                <wp:wrapNone/>
                <wp:docPr id="33" name="Conector recto de flecha 33"/>
                <wp:cNvGraphicFramePr/>
                <a:graphic xmlns:a="http://schemas.openxmlformats.org/drawingml/2006/main">
                  <a:graphicData uri="http://schemas.microsoft.com/office/word/2010/wordprocessingShape">
                    <wps:wsp>
                      <wps:cNvCnPr/>
                      <wps:spPr>
                        <a:xfrm>
                          <a:off x="0" y="0"/>
                          <a:ext cx="1315279" cy="2327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FEDF71" id="Conector recto de flecha 33" o:spid="_x0000_s1026" type="#_x0000_t32" style="position:absolute;margin-left:103.75pt;margin-top:7.1pt;width:103.55pt;height:18.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" strokecolor="#5b9bd5 [3204]" strokeweight=".5pt">
                <v:stroke endarrow="block" joinstyle="miter"/>
              </v:shape>
            </w:pict>
          </mc:Fallback>
        </mc:AlternateContent>
      </w:r>
      <w:r>
        <w:t xml:space="preserve">Intervención </w:t>
      </w:r>
    </w:p>
    <w:p w14:paraId="4ED162C3" w14:textId="137FAA1A" w:rsidR="002308EA" w:rsidRDefault="002308EA" w:rsidP="002308EA">
      <w:pPr>
        <w:pStyle w:val="Prrafodelista"/>
      </w:pPr>
      <w:r>
        <w:rPr>
          <w:noProof/>
          <w:lang w:eastAsia="es-ES"/>
        </w:rPr>
        <mc:AlternateContent>
          <mc:Choice Requires="wps">
            <w:drawing>
              <wp:anchor distT="0" distB="0" distL="114300" distR="114300" simplePos="0" relativeHeight="251664384" behindDoc="0" locked="0" layoutInCell="1" allowOverlap="1" wp14:anchorId="23AD5022" wp14:editId="3280CEF6">
                <wp:simplePos x="0" y="0"/>
                <wp:positionH relativeFrom="column">
                  <wp:posOffset>1317832</wp:posOffset>
                </wp:positionH>
                <wp:positionV relativeFrom="paragraph">
                  <wp:posOffset>210081</wp:posOffset>
                </wp:positionV>
                <wp:extent cx="1315526" cy="167951"/>
                <wp:effectExtent l="0" t="57150" r="18415" b="22860"/>
                <wp:wrapNone/>
                <wp:docPr id="35" name="Conector recto de flecha 35"/>
                <wp:cNvGraphicFramePr/>
                <a:graphic xmlns:a="http://schemas.openxmlformats.org/drawingml/2006/main">
                  <a:graphicData uri="http://schemas.microsoft.com/office/word/2010/wordprocessingShape">
                    <wps:wsp>
                      <wps:cNvCnPr/>
                      <wps:spPr>
                        <a:xfrm flipV="1">
                          <a:off x="0" y="0"/>
                          <a:ext cx="1315526" cy="1679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426735" id="Conector recto de flecha 35" o:spid="_x0000_s1026" type="#_x0000_t32" style="position:absolute;margin-left:103.75pt;margin-top:16.55pt;width:103.6pt;height:13.2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" strokecolor="#5b9bd5 [3204]" strokeweight=".5pt">
                <v:stroke endarrow="block" joinstyle="miter"/>
              </v:shape>
            </w:pict>
          </mc:Fallback>
        </mc:AlternateContent>
      </w:r>
      <w:r>
        <w:rPr>
          <w:noProof/>
          <w:lang w:eastAsia="es-ES"/>
        </w:rPr>
        <mc:AlternateContent>
          <mc:Choice Requires="wps">
            <w:drawing>
              <wp:anchor distT="0" distB="0" distL="114300" distR="114300" simplePos="0" relativeHeight="251663360" behindDoc="0" locked="0" layoutInCell="1" allowOverlap="1" wp14:anchorId="1AC14EC3" wp14:editId="37E27006">
                <wp:simplePos x="0" y="0"/>
                <wp:positionH relativeFrom="column">
                  <wp:posOffset>1336494</wp:posOffset>
                </wp:positionH>
                <wp:positionV relativeFrom="paragraph">
                  <wp:posOffset>116775</wp:posOffset>
                </wp:positionV>
                <wp:extent cx="1296864" cy="27992"/>
                <wp:effectExtent l="0" t="38100" r="36830" b="86360"/>
                <wp:wrapNone/>
                <wp:docPr id="34" name="Conector recto de flecha 34"/>
                <wp:cNvGraphicFramePr/>
                <a:graphic xmlns:a="http://schemas.openxmlformats.org/drawingml/2006/main">
                  <a:graphicData uri="http://schemas.microsoft.com/office/word/2010/wordprocessingShape">
                    <wps:wsp>
                      <wps:cNvCnPr/>
                      <wps:spPr>
                        <a:xfrm>
                          <a:off x="0" y="0"/>
                          <a:ext cx="1296864" cy="279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74D9C2" id="Conector recto de flecha 34" o:spid="_x0000_s1026" type="#_x0000_t32" style="position:absolute;margin-left:105.25pt;margin-top:9.2pt;width:102.1pt;height:2.2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" strokecolor="#5b9bd5 [3204]" strokeweight=".5pt">
                <v:stroke endarrow="block" joinstyle="miter"/>
              </v:shape>
            </w:pict>
          </mc:Fallback>
        </mc:AlternateContent>
      </w:r>
      <w:r>
        <w:t>Otra causa</w:t>
      </w:r>
      <w:r>
        <w:tab/>
      </w:r>
      <w:r>
        <w:tab/>
      </w:r>
      <w:r>
        <w:tab/>
      </w:r>
      <w:r>
        <w:tab/>
        <w:t>Efecto</w:t>
      </w:r>
    </w:p>
    <w:p w14:paraId="1363D99F" w14:textId="344C347A" w:rsidR="002308EA" w:rsidRDefault="002308EA" w:rsidP="002308EA">
      <w:pPr>
        <w:pStyle w:val="Prrafodelista"/>
      </w:pPr>
      <w:r>
        <w:t>Otra causa</w:t>
      </w:r>
    </w:p>
    <w:p w14:paraId="5A2764A0" w14:textId="249CD51C" w:rsidR="002308EA" w:rsidRDefault="002308EA" w:rsidP="002308EA">
      <w:r>
        <w:t xml:space="preserve">También </w:t>
      </w:r>
      <w:r w:rsidR="006965BD">
        <w:t>se debe definir tipo de método se plantea utilizar:</w:t>
      </w:r>
    </w:p>
    <w:p w14:paraId="3FF49249" w14:textId="62990C3E" w:rsidR="006965BD" w:rsidRDefault="006965BD" w:rsidP="00AA75BB">
      <w:pPr>
        <w:pStyle w:val="Prrafodelista"/>
        <w:numPr>
          <w:ilvl w:val="0"/>
          <w:numId w:val="28"/>
        </w:numPr>
      </w:pPr>
      <w:r>
        <w:t>Experimental</w:t>
      </w:r>
    </w:p>
    <w:p w14:paraId="3379CC22" w14:textId="17E31D31" w:rsidR="006965BD" w:rsidRDefault="006965BD" w:rsidP="00AA75BB">
      <w:pPr>
        <w:pStyle w:val="Prrafodelista"/>
        <w:numPr>
          <w:ilvl w:val="0"/>
          <w:numId w:val="28"/>
        </w:numPr>
      </w:pPr>
      <w:r>
        <w:t>Cuasi Experimental</w:t>
      </w:r>
    </w:p>
    <w:p w14:paraId="247782D6" w14:textId="7E48BC1B" w:rsidR="006965BD" w:rsidRDefault="006965BD" w:rsidP="00AA75BB">
      <w:pPr>
        <w:pStyle w:val="Prrafodelista"/>
        <w:numPr>
          <w:ilvl w:val="0"/>
          <w:numId w:val="28"/>
        </w:numPr>
      </w:pPr>
      <w:r>
        <w:t>No experimental</w:t>
      </w:r>
    </w:p>
    <w:p w14:paraId="7EE3A548" w14:textId="4412C6A4" w:rsidR="006965BD" w:rsidRPr="002D52B9" w:rsidRDefault="002D52B9" w:rsidP="006965BD">
      <w:pPr>
        <w:rPr>
          <w:b/>
        </w:rPr>
      </w:pPr>
      <w:r w:rsidRPr="002D52B9">
        <w:rPr>
          <w:b/>
        </w:rPr>
        <w:t>Métodos para responder a las preguntas evaluativas:</w:t>
      </w:r>
    </w:p>
    <w:p w14:paraId="3C272066" w14:textId="2A541313" w:rsidR="002D52B9" w:rsidRDefault="002D52B9" w:rsidP="006965BD">
      <w:r>
        <w:t>Para responder a estas preguntas se debe de plantearse los siguientes criterios:</w:t>
      </w:r>
    </w:p>
    <w:p w14:paraId="18846645" w14:textId="2EBA870F" w:rsidR="002D52B9" w:rsidRDefault="002D52B9" w:rsidP="00AA75BB">
      <w:pPr>
        <w:pStyle w:val="Prrafodelista"/>
        <w:numPr>
          <w:ilvl w:val="0"/>
          <w:numId w:val="31"/>
        </w:numPr>
      </w:pPr>
      <w:r>
        <w:t xml:space="preserve">Criterios que me permitan juzgar el resultado de la evaluación </w:t>
      </w:r>
    </w:p>
    <w:p w14:paraId="44DC1C7F" w14:textId="6FD3BD79" w:rsidR="002D52B9" w:rsidRPr="002D52B9" w:rsidRDefault="002D52B9" w:rsidP="00AA75BB">
      <w:pPr>
        <w:pStyle w:val="Prrafodelista"/>
        <w:numPr>
          <w:ilvl w:val="0"/>
          <w:numId w:val="31"/>
        </w:numPr>
      </w:pPr>
      <w:r>
        <w:t>Decidir si el programa se ha ejecutado correctamente en su conjunto (que nivel de impacto del programa se considera importante).</w:t>
      </w:r>
    </w:p>
    <w:tbl>
      <w:tblPr>
        <w:tblStyle w:val="Tablaconcuadrcula"/>
        <w:tblW w:w="0" w:type="auto"/>
        <w:tblLook w:val="04A0" w:firstRow="1" w:lastRow="0" w:firstColumn="1" w:lastColumn="0" w:noHBand="0" w:noVBand="1"/>
      </w:tblPr>
      <w:tblGrid>
        <w:gridCol w:w="2831"/>
        <w:gridCol w:w="2831"/>
        <w:gridCol w:w="2832"/>
      </w:tblGrid>
      <w:tr w:rsidR="002D52B9" w14:paraId="7EDB73D3" w14:textId="77777777" w:rsidTr="002D52B9">
        <w:tc>
          <w:tcPr>
            <w:tcW w:w="2831" w:type="dxa"/>
          </w:tcPr>
          <w:p w14:paraId="1986D4C8" w14:textId="77777777" w:rsidR="002D52B9" w:rsidRPr="002D52B9" w:rsidRDefault="002D52B9" w:rsidP="00B6340C">
            <w:pPr>
              <w:rPr>
                <w:b/>
              </w:rPr>
            </w:pPr>
          </w:p>
        </w:tc>
        <w:tc>
          <w:tcPr>
            <w:tcW w:w="2831" w:type="dxa"/>
          </w:tcPr>
          <w:p w14:paraId="649DC483" w14:textId="6C8938DE" w:rsidR="002D52B9" w:rsidRDefault="002D52B9" w:rsidP="00B6340C">
            <w:pPr>
              <w:rPr>
                <w:b/>
              </w:rPr>
            </w:pPr>
            <w:r>
              <w:rPr>
                <w:b/>
              </w:rPr>
              <w:t>Impacto previsto</w:t>
            </w:r>
          </w:p>
        </w:tc>
        <w:tc>
          <w:tcPr>
            <w:tcW w:w="2832" w:type="dxa"/>
          </w:tcPr>
          <w:p w14:paraId="1388B6DA" w14:textId="48EE229B" w:rsidR="002D52B9" w:rsidRDefault="002D52B9" w:rsidP="00B6340C">
            <w:pPr>
              <w:rPr>
                <w:b/>
              </w:rPr>
            </w:pPr>
            <w:r>
              <w:rPr>
                <w:b/>
              </w:rPr>
              <w:t>Impacto negativo</w:t>
            </w:r>
          </w:p>
        </w:tc>
      </w:tr>
      <w:tr w:rsidR="002D52B9" w14:paraId="7E0B0593" w14:textId="77777777" w:rsidTr="002D52B9">
        <w:tc>
          <w:tcPr>
            <w:tcW w:w="2831" w:type="dxa"/>
          </w:tcPr>
          <w:p w14:paraId="43F7736B" w14:textId="20859D2A" w:rsidR="002D52B9" w:rsidRPr="002D52B9" w:rsidRDefault="002D52B9" w:rsidP="00B6340C">
            <w:pPr>
              <w:rPr>
                <w:b/>
              </w:rPr>
            </w:pPr>
            <w:r w:rsidRPr="002D52B9">
              <w:rPr>
                <w:b/>
              </w:rPr>
              <w:t>Opción 1</w:t>
            </w:r>
          </w:p>
        </w:tc>
        <w:tc>
          <w:tcPr>
            <w:tcW w:w="2831" w:type="dxa"/>
          </w:tcPr>
          <w:p w14:paraId="07139CD4" w14:textId="647B854A" w:rsidR="002D52B9" w:rsidRDefault="009C3428" w:rsidP="00B6340C">
            <w:pPr>
              <w:rPr>
                <w:b/>
              </w:rPr>
            </w:pPr>
            <w:r>
              <w:rPr>
                <w:rFonts w:ascii="Segoe UI Symbol" w:hAnsi="Segoe UI Symbol" w:cs="Segoe UI Symbol"/>
                <w:b/>
              </w:rPr>
              <w:t>✓ ✓</w:t>
            </w:r>
          </w:p>
        </w:tc>
        <w:tc>
          <w:tcPr>
            <w:tcW w:w="2832" w:type="dxa"/>
          </w:tcPr>
          <w:p w14:paraId="16741309" w14:textId="43309EAF" w:rsidR="002D52B9" w:rsidRDefault="009C3428" w:rsidP="00B6340C">
            <w:pPr>
              <w:rPr>
                <w:b/>
              </w:rPr>
            </w:pPr>
            <w:r>
              <w:rPr>
                <w:b/>
              </w:rPr>
              <w:t>x</w:t>
            </w:r>
          </w:p>
        </w:tc>
      </w:tr>
      <w:tr w:rsidR="002D52B9" w14:paraId="583F609A" w14:textId="77777777" w:rsidTr="002D52B9">
        <w:tc>
          <w:tcPr>
            <w:tcW w:w="2831" w:type="dxa"/>
          </w:tcPr>
          <w:p w14:paraId="07E1D948" w14:textId="18A4276D" w:rsidR="002D52B9" w:rsidRPr="002D52B9" w:rsidRDefault="002D52B9" w:rsidP="00B6340C">
            <w:pPr>
              <w:rPr>
                <w:b/>
              </w:rPr>
            </w:pPr>
            <w:r w:rsidRPr="002D52B9">
              <w:rPr>
                <w:b/>
              </w:rPr>
              <w:t>Opción 2</w:t>
            </w:r>
          </w:p>
        </w:tc>
        <w:tc>
          <w:tcPr>
            <w:tcW w:w="2831" w:type="dxa"/>
          </w:tcPr>
          <w:p w14:paraId="7E5962D0" w14:textId="54EA7FAB" w:rsidR="002D52B9" w:rsidRDefault="009C3428" w:rsidP="00B6340C">
            <w:pPr>
              <w:rPr>
                <w:b/>
              </w:rPr>
            </w:pPr>
            <w:r>
              <w:rPr>
                <w:rFonts w:ascii="Segoe UI Symbol" w:hAnsi="Segoe UI Symbol" w:cs="Segoe UI Symbol"/>
                <w:b/>
              </w:rPr>
              <w:t>✓</w:t>
            </w:r>
          </w:p>
        </w:tc>
        <w:tc>
          <w:tcPr>
            <w:tcW w:w="2832" w:type="dxa"/>
          </w:tcPr>
          <w:p w14:paraId="4630C697" w14:textId="77777777" w:rsidR="002D52B9" w:rsidRDefault="002D52B9" w:rsidP="00B6340C">
            <w:pPr>
              <w:rPr>
                <w:b/>
              </w:rPr>
            </w:pPr>
          </w:p>
        </w:tc>
      </w:tr>
    </w:tbl>
    <w:p w14:paraId="39A0269A" w14:textId="77777777" w:rsidR="00B6340C" w:rsidRDefault="00B6340C" w:rsidP="00B6340C">
      <w:pPr>
        <w:rPr>
          <w:b/>
        </w:rPr>
      </w:pPr>
    </w:p>
    <w:p w14:paraId="3B447811" w14:textId="4FDE67E0" w:rsidR="009C3428" w:rsidRDefault="009C3428" w:rsidP="00B6340C">
      <w:pPr>
        <w:rPr>
          <w:b/>
          <w:i/>
        </w:rPr>
      </w:pPr>
      <w:r>
        <w:rPr>
          <w:b/>
          <w:i/>
        </w:rPr>
        <w:t>¿Qué es la teoría del cambio?</w:t>
      </w:r>
    </w:p>
    <w:p w14:paraId="03E1C2E2" w14:textId="45EF8D20" w:rsidR="0069661A" w:rsidRDefault="00A77001" w:rsidP="00B6340C">
      <w:r>
        <w:t>Una teoría del cambio explica cómo se entiende que las actividades de un programa produce</w:t>
      </w:r>
      <w:r w:rsidR="00597964">
        <w:t>n</w:t>
      </w:r>
      <w:r>
        <w:t xml:space="preserve"> una serie de resultados que contribuyen a alcanzar los objetivos del programa previsto. La teoría del cambio constituye la base de una evaluación de impacto.</w:t>
      </w:r>
    </w:p>
    <w:p w14:paraId="1205D5C7" w14:textId="5BB84401" w:rsidR="0069661A" w:rsidRDefault="0069661A" w:rsidP="0069661A">
      <w:r>
        <w:t xml:space="preserve">Con la teoría de cambio se sabe para </w:t>
      </w:r>
      <w:r w:rsidR="008C7662">
        <w:t>dónde</w:t>
      </w:r>
      <w:r>
        <w:t xml:space="preserve"> vamos y como llegar ahí, </w:t>
      </w:r>
      <w:r w:rsidR="00D45EEE">
        <w:t>además nos ayuda a</w:t>
      </w:r>
      <w:r>
        <w:t>:</w:t>
      </w:r>
    </w:p>
    <w:p w14:paraId="39C015E1" w14:textId="3C9BD1B5" w:rsidR="0069661A" w:rsidRDefault="0069661A" w:rsidP="0069661A">
      <w:pPr>
        <w:pStyle w:val="Prrafodelista"/>
        <w:numPr>
          <w:ilvl w:val="0"/>
          <w:numId w:val="33"/>
        </w:numPr>
      </w:pPr>
      <w:r>
        <w:t>Permanecer enfocados en el impacto</w:t>
      </w:r>
    </w:p>
    <w:p w14:paraId="19142E4F" w14:textId="77349C06" w:rsidR="0069661A" w:rsidRDefault="00D45EEE" w:rsidP="0069661A">
      <w:pPr>
        <w:pStyle w:val="Prrafodelista"/>
        <w:numPr>
          <w:ilvl w:val="0"/>
          <w:numId w:val="33"/>
        </w:numPr>
      </w:pPr>
      <w:r>
        <w:lastRenderedPageBreak/>
        <w:t>S</w:t>
      </w:r>
      <w:r w:rsidR="0069661A">
        <w:t>aber si el proyecto se lo está realizando de la forma adecuada (Control de gestión).</w:t>
      </w:r>
    </w:p>
    <w:p w14:paraId="4B00C77A" w14:textId="5292CDAD" w:rsidR="0069661A" w:rsidRDefault="00D45EEE" w:rsidP="0069661A">
      <w:pPr>
        <w:pStyle w:val="Prrafodelista"/>
        <w:numPr>
          <w:ilvl w:val="0"/>
          <w:numId w:val="33"/>
        </w:numPr>
      </w:pPr>
      <w:r>
        <w:t>M</w:t>
      </w:r>
      <w:r w:rsidR="0069661A">
        <w:t>edir cual de nuestras ideas son buenas y cuales son malas (testear ideas).</w:t>
      </w:r>
    </w:p>
    <w:p w14:paraId="5B954114" w14:textId="7C062B10" w:rsidR="00597964" w:rsidRDefault="00A77001" w:rsidP="00B6340C">
      <w:r>
        <w:t xml:space="preserve">En una teoría </w:t>
      </w:r>
      <w:r w:rsidR="00597964">
        <w:t>del cambio se plantean también preguntas que son claves en una evaluación de impacto como:</w:t>
      </w:r>
    </w:p>
    <w:p w14:paraId="50386B9D" w14:textId="5377DD81" w:rsidR="00597964" w:rsidRDefault="00597964" w:rsidP="00AA75BB">
      <w:pPr>
        <w:pStyle w:val="Prrafodelista"/>
        <w:numPr>
          <w:ilvl w:val="0"/>
          <w:numId w:val="32"/>
        </w:numPr>
      </w:pPr>
      <w:r>
        <w:t>¿Qué aspectos de la intervención deberían examinarse?</w:t>
      </w:r>
    </w:p>
    <w:p w14:paraId="3956D6B6" w14:textId="593039D2" w:rsidR="00597964" w:rsidRDefault="00597964" w:rsidP="00AA75BB">
      <w:pPr>
        <w:pStyle w:val="Prrafodelista"/>
        <w:numPr>
          <w:ilvl w:val="0"/>
          <w:numId w:val="32"/>
        </w:numPr>
      </w:pPr>
      <w:r>
        <w:t>¿Qué o cuales deberían tratarse?</w:t>
      </w:r>
    </w:p>
    <w:p w14:paraId="560000EC" w14:textId="6CB53349" w:rsidR="00597964" w:rsidRDefault="00597964" w:rsidP="00AA75BB">
      <w:pPr>
        <w:pStyle w:val="Prrafodelista"/>
        <w:numPr>
          <w:ilvl w:val="0"/>
          <w:numId w:val="32"/>
        </w:numPr>
      </w:pPr>
      <w:r>
        <w:t>¿Qué datos son necesarios?</w:t>
      </w:r>
    </w:p>
    <w:p w14:paraId="21C70FC8" w14:textId="6A6D11A4" w:rsidR="00597964" w:rsidRDefault="00597964" w:rsidP="00AA75BB">
      <w:pPr>
        <w:pStyle w:val="Prrafodelista"/>
        <w:numPr>
          <w:ilvl w:val="0"/>
          <w:numId w:val="32"/>
        </w:numPr>
      </w:pPr>
      <w:r>
        <w:t>¿Cuáles son los resultados intermedios probables?</w:t>
      </w:r>
    </w:p>
    <w:p w14:paraId="2ABD45CA" w14:textId="77777777" w:rsidR="006C5C21" w:rsidRDefault="006C5C21" w:rsidP="006C5C21">
      <w:pPr>
        <w:pStyle w:val="Ttulo2"/>
      </w:pPr>
      <w:r>
        <w:t>Preparación para una evaluación de Impacto</w:t>
      </w:r>
    </w:p>
    <w:p w14:paraId="4E16B118" w14:textId="58C6A684" w:rsidR="00F816F1" w:rsidRDefault="0070668D" w:rsidP="00F816F1">
      <w:r>
        <w:t>La evaluación</w:t>
      </w:r>
      <w:r w:rsidR="00014917">
        <w:t xml:space="preserve"> de impacto</w:t>
      </w:r>
      <w:r>
        <w:t xml:space="preserve"> de OCW en la UTPL se la realizara siguiendo el siguiente de orden de actividades:</w:t>
      </w:r>
    </w:p>
    <w:p w14:paraId="18171215" w14:textId="331D91D5" w:rsidR="007D537E" w:rsidRDefault="007D537E" w:rsidP="00F816F1">
      <w:pPr>
        <w:pStyle w:val="Prrafodelista"/>
        <w:numPr>
          <w:ilvl w:val="0"/>
          <w:numId w:val="32"/>
        </w:numPr>
      </w:pPr>
      <w:r>
        <w:t>Construcción de una teoría del cambio que describa como se supone que el proyecto logrará los objetivos previstos.</w:t>
      </w:r>
    </w:p>
    <w:p w14:paraId="177E9D23" w14:textId="4E4838FB" w:rsidR="00F816F1" w:rsidRDefault="00F816F1" w:rsidP="00F816F1">
      <w:pPr>
        <w:pStyle w:val="Prrafodelista"/>
        <w:numPr>
          <w:ilvl w:val="0"/>
          <w:numId w:val="32"/>
        </w:numPr>
      </w:pPr>
      <w:r>
        <w:t xml:space="preserve">Elaborar una cadena de resultados que sirva como instrumento útil para esbozar </w:t>
      </w:r>
      <w:r w:rsidR="007D537E">
        <w:t>una hipótesis causal.</w:t>
      </w:r>
    </w:p>
    <w:p w14:paraId="58CD4176" w14:textId="77777777" w:rsidR="0029661E" w:rsidRDefault="0029661E" w:rsidP="00AA75BB">
      <w:pPr>
        <w:pStyle w:val="Prrafodelista"/>
        <w:numPr>
          <w:ilvl w:val="0"/>
          <w:numId w:val="32"/>
        </w:numPr>
      </w:pPr>
      <w:r>
        <w:t xml:space="preserve">Especificar las preguntas de evaluación </w:t>
      </w:r>
    </w:p>
    <w:p w14:paraId="0A5C9E57" w14:textId="77777777" w:rsidR="007F6A30" w:rsidRDefault="0029661E" w:rsidP="00AA75BB">
      <w:pPr>
        <w:pStyle w:val="Prrafodelista"/>
        <w:numPr>
          <w:ilvl w:val="0"/>
          <w:numId w:val="32"/>
        </w:numPr>
      </w:pPr>
      <w:r>
        <w:t xml:space="preserve">Seleccionar los indicadores para evaluar </w:t>
      </w:r>
      <w:r w:rsidR="0092651E">
        <w:t>el</w:t>
      </w:r>
      <w:r>
        <w:t xml:space="preserve"> desempeño</w:t>
      </w:r>
    </w:p>
    <w:p w14:paraId="449F3219" w14:textId="3592EDB6" w:rsidR="007F6A30" w:rsidRDefault="007F6A30" w:rsidP="00AA75BB">
      <w:pPr>
        <w:pStyle w:val="Prrafodelista"/>
        <w:numPr>
          <w:ilvl w:val="0"/>
          <w:numId w:val="32"/>
        </w:numPr>
      </w:pPr>
      <w:r>
        <w:t>Desarrollo de hipótesis</w:t>
      </w:r>
    </w:p>
    <w:p w14:paraId="14B09BEB" w14:textId="50EAD230" w:rsidR="000431B4" w:rsidRPr="000431B4" w:rsidRDefault="007F6A30" w:rsidP="001C3186">
      <w:pPr>
        <w:pStyle w:val="Prrafodelista"/>
        <w:numPr>
          <w:ilvl w:val="0"/>
          <w:numId w:val="32"/>
        </w:numPr>
      </w:pPr>
      <w:r>
        <w:t>Selección del modelo para la asignación de grupo de tratamiento y control</w:t>
      </w:r>
    </w:p>
    <w:p w14:paraId="3D59D08D" w14:textId="24D0BDC3" w:rsidR="00014917" w:rsidRDefault="007F6A30" w:rsidP="00014917">
      <w:pPr>
        <w:pStyle w:val="Ttulo2"/>
      </w:pPr>
      <w:r>
        <w:t>Teoría del Cambio</w:t>
      </w:r>
    </w:p>
    <w:p w14:paraId="6F043D0E" w14:textId="1A98FA14" w:rsidR="00995E97" w:rsidRDefault="00D45EEE" w:rsidP="00014917">
      <w:r>
        <w:t xml:space="preserve">Para construir </w:t>
      </w:r>
      <w:r w:rsidR="00995E97">
        <w:t>una</w:t>
      </w:r>
      <w:r>
        <w:t xml:space="preserve"> Teoría del Cambio se requiere </w:t>
      </w:r>
      <w:r w:rsidR="00995E97">
        <w:t>identificar</w:t>
      </w:r>
      <w:r>
        <w:t xml:space="preserve"> un problema por el cual se comi</w:t>
      </w:r>
      <w:r w:rsidR="00995E97">
        <w:t>enza a emprender y desarrollar una solución</w:t>
      </w:r>
      <w:r w:rsidR="00A115AA">
        <w:t xml:space="preserve"> que cumplan los objetivos que se quiere lograr con el programa</w:t>
      </w:r>
      <w:r w:rsidR="00995E97">
        <w:t>, para</w:t>
      </w:r>
      <w:r w:rsidR="00A115AA">
        <w:t xml:space="preserve"> lo cual se debe identificar 3</w:t>
      </w:r>
      <w:r w:rsidR="00995E97">
        <w:t xml:space="preserve"> elementos claves:</w:t>
      </w:r>
    </w:p>
    <w:p w14:paraId="297FBA9C" w14:textId="4243E3B4" w:rsidR="00995E97" w:rsidRDefault="00D16292" w:rsidP="007D537E">
      <w:pPr>
        <w:pStyle w:val="Prrafodelista"/>
        <w:numPr>
          <w:ilvl w:val="0"/>
          <w:numId w:val="41"/>
        </w:numPr>
        <w:ind w:left="0" w:firstLine="0"/>
        <w:jc w:val="left"/>
      </w:pPr>
      <w:r>
        <w:t>Las</w:t>
      </w:r>
      <w:r w:rsidR="00995E97">
        <w:t xml:space="preserve"> necesidad</w:t>
      </w:r>
      <w:r>
        <w:t>es</w:t>
      </w:r>
      <w:r w:rsidR="00995E97">
        <w:t xml:space="preserve"> </w:t>
      </w:r>
    </w:p>
    <w:p w14:paraId="54BF37B1" w14:textId="18A63631" w:rsidR="00D16292" w:rsidRDefault="00405C74" w:rsidP="00405C74">
      <w:pPr>
        <w:pStyle w:val="Prrafodelista"/>
        <w:numPr>
          <w:ilvl w:val="0"/>
          <w:numId w:val="41"/>
        </w:numPr>
        <w:ind w:left="709" w:hanging="709"/>
      </w:pPr>
      <w:r>
        <w:t>Objetivos del programa (</w:t>
      </w:r>
      <w:r w:rsidR="00A115AA">
        <w:t>cambios generales que se quiere lograr con el programa)</w:t>
      </w:r>
      <w:r>
        <w:t>.</w:t>
      </w:r>
    </w:p>
    <w:p w14:paraId="07F138E8" w14:textId="7A01F700" w:rsidR="00A115AA" w:rsidRDefault="00A115AA" w:rsidP="00082F0B">
      <w:pPr>
        <w:pStyle w:val="Prrafodelista"/>
        <w:numPr>
          <w:ilvl w:val="0"/>
          <w:numId w:val="41"/>
        </w:numPr>
        <w:ind w:left="0" w:firstLine="0"/>
        <w:jc w:val="left"/>
      </w:pPr>
      <w:r>
        <w:t>Hipótesis causal del impacto.</w:t>
      </w:r>
    </w:p>
    <w:p w14:paraId="386DADDE" w14:textId="294777B3" w:rsidR="00405C74" w:rsidRDefault="00405C74" w:rsidP="00405C74">
      <w:pPr>
        <w:pStyle w:val="Ttulo3"/>
      </w:pPr>
      <w:r>
        <w:lastRenderedPageBreak/>
        <w:t xml:space="preserve">Necesidades </w:t>
      </w:r>
    </w:p>
    <w:p w14:paraId="46C86D92" w14:textId="7FF3713D" w:rsidR="00D16292" w:rsidRDefault="00D16292" w:rsidP="00D16292">
      <w:pPr>
        <w:pStyle w:val="Prrafodelista"/>
        <w:ind w:left="0"/>
        <w:jc w:val="left"/>
      </w:pPr>
      <w:r>
        <w:t>Para este proyecto se ha identificado 4 necesidades claves:</w:t>
      </w:r>
    </w:p>
    <w:p w14:paraId="122065F0" w14:textId="0BD8DED7" w:rsidR="00D16292" w:rsidRDefault="00D16292" w:rsidP="00D16292">
      <w:pPr>
        <w:pStyle w:val="Prrafodelista"/>
        <w:numPr>
          <w:ilvl w:val="0"/>
          <w:numId w:val="38"/>
        </w:numPr>
        <w:jc w:val="left"/>
      </w:pPr>
      <w:r>
        <w:t>La educación no se difunde libremente en el internet</w:t>
      </w:r>
    </w:p>
    <w:p w14:paraId="0E37C04C" w14:textId="765945A2" w:rsidR="00D16292" w:rsidRDefault="00D16292" w:rsidP="00D16292">
      <w:pPr>
        <w:pStyle w:val="Prrafodelista"/>
        <w:numPr>
          <w:ilvl w:val="0"/>
          <w:numId w:val="38"/>
        </w:numPr>
        <w:jc w:val="left"/>
      </w:pPr>
      <w:r>
        <w:t>La educación estaba estancada en un modelo antiguo no acorde al desarrollo tecnológico</w:t>
      </w:r>
    </w:p>
    <w:p w14:paraId="4F531EBB" w14:textId="688E3966" w:rsidR="00D16292" w:rsidRDefault="00D16292" w:rsidP="00D16292">
      <w:pPr>
        <w:pStyle w:val="Prrafodelista"/>
        <w:numPr>
          <w:ilvl w:val="0"/>
          <w:numId w:val="38"/>
        </w:numPr>
        <w:jc w:val="left"/>
      </w:pPr>
      <w:r>
        <w:t>Los recursos educativos creados para la educación superior solo se podía</w:t>
      </w:r>
      <w:r w:rsidR="00CF14F8">
        <w:t>n extender</w:t>
      </w:r>
      <w:r>
        <w:t xml:space="preserve"> a través de las universidades y no para todos.</w:t>
      </w:r>
    </w:p>
    <w:p w14:paraId="6A392C82" w14:textId="648FC579" w:rsidR="00405C74" w:rsidRDefault="00D16292" w:rsidP="00405C74">
      <w:pPr>
        <w:pStyle w:val="Prrafodelista"/>
        <w:numPr>
          <w:ilvl w:val="0"/>
          <w:numId w:val="38"/>
        </w:numPr>
        <w:jc w:val="left"/>
      </w:pPr>
      <w:r>
        <w:t>Escases de conocimiento en las personas</w:t>
      </w:r>
    </w:p>
    <w:p w14:paraId="7A97A72B" w14:textId="4D416849" w:rsidR="00307E5A" w:rsidRDefault="00307E5A" w:rsidP="00307E5A">
      <w:pPr>
        <w:pStyle w:val="Ttulo3"/>
      </w:pPr>
      <w:r>
        <w:t>Objetivos del programa</w:t>
      </w:r>
      <w:r w:rsidR="008E147F">
        <w:t xml:space="preserve"> OCW</w:t>
      </w:r>
    </w:p>
    <w:p w14:paraId="4C460608" w14:textId="21879D85" w:rsidR="00307E5A" w:rsidRDefault="008E147F" w:rsidP="00307E5A">
      <w:r>
        <w:t>Su objetivo fundamental es promover y desarrollar la educación compartiendo los recursos docentes con:</w:t>
      </w:r>
    </w:p>
    <w:p w14:paraId="6AB2BDE6" w14:textId="6BCC3B6F" w:rsidR="008E147F" w:rsidRDefault="008E147F" w:rsidP="008E147F">
      <w:pPr>
        <w:pStyle w:val="Prrafodelista"/>
        <w:numPr>
          <w:ilvl w:val="0"/>
          <w:numId w:val="42"/>
        </w:numPr>
      </w:pPr>
      <w:r>
        <w:t>Otros educadores que los puedan reutilizar para sus enseñanzas</w:t>
      </w:r>
    </w:p>
    <w:p w14:paraId="1510FC1A" w14:textId="3D267BD4" w:rsidR="008E147F" w:rsidRDefault="008E147F" w:rsidP="008E147F">
      <w:pPr>
        <w:pStyle w:val="Prrafodelista"/>
        <w:numPr>
          <w:ilvl w:val="0"/>
          <w:numId w:val="42"/>
        </w:numPr>
      </w:pPr>
      <w:r>
        <w:t>Estudiantes, autodidactas, en general cualquier persona que los pueden usar para mejorar su conocimiento personal.</w:t>
      </w:r>
    </w:p>
    <w:p w14:paraId="6B0B8C09" w14:textId="1B84C3AF" w:rsidR="008E147F" w:rsidRDefault="008E147F" w:rsidP="008E147F">
      <w:pPr>
        <w:pStyle w:val="Ttulo3"/>
      </w:pPr>
      <w:r>
        <w:t>Hipótesis Causal del impacto</w:t>
      </w:r>
    </w:p>
    <w:p w14:paraId="4F53CE77" w14:textId="02745EEB" w:rsidR="006026B9" w:rsidRDefault="008E147F" w:rsidP="008E147F">
      <w:r>
        <w:t xml:space="preserve">La hipótesis causal describe </w:t>
      </w:r>
      <w:r w:rsidR="004267B4">
        <w:t>lo que se va hacer para llegar al impacto deseado, como una frase del tipo:</w:t>
      </w:r>
    </w:p>
    <w:p w14:paraId="456A059C" w14:textId="02765B4D" w:rsidR="00130AE9" w:rsidRPr="00130AE9" w:rsidRDefault="00130AE9" w:rsidP="00130AE9">
      <w:pPr>
        <w:jc w:val="center"/>
        <w:rPr>
          <w:b/>
          <w:i/>
        </w:rPr>
      </w:pPr>
      <w:r w:rsidRPr="00130AE9">
        <w:rPr>
          <w:b/>
          <w:i/>
        </w:rPr>
        <w:t>“Si hago esto, entonces sucederá esto otro”</w:t>
      </w:r>
    </w:p>
    <w:p w14:paraId="2F685399" w14:textId="4B925AEB" w:rsidR="004267B4" w:rsidRDefault="00047A3B" w:rsidP="00284E36">
      <w:pPr>
        <w:spacing w:line="259" w:lineRule="auto"/>
        <w:jc w:val="left"/>
      </w:pPr>
      <w:r>
        <w:rPr>
          <w:noProof/>
          <w:lang w:eastAsia="es-ES"/>
        </w:rPr>
        <w:drawing>
          <wp:inline distT="0" distB="0" distL="0" distR="0" wp14:anchorId="43B6EB44" wp14:editId="52902700">
            <wp:extent cx="5471416" cy="1212273"/>
            <wp:effectExtent l="0" t="0" r="0" b="698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32871" t="69187" r="33226" b="16633"/>
                    <a:stretch/>
                  </pic:blipFill>
                  <pic:spPr bwMode="auto">
                    <a:xfrm>
                      <a:off x="0" y="0"/>
                      <a:ext cx="5557670" cy="1231384"/>
                    </a:xfrm>
                    <a:prstGeom prst="rect">
                      <a:avLst/>
                    </a:prstGeom>
                    <a:ln>
                      <a:noFill/>
                    </a:ln>
                    <a:extLst>
                      <a:ext uri="{53640926-AAD7-44D8-BBD7-CCE9431645EC}">
                        <a14:shadowObscured xmlns:a14="http://schemas.microsoft.com/office/drawing/2010/main"/>
                      </a:ext>
                    </a:extLst>
                  </pic:spPr>
                </pic:pic>
              </a:graphicData>
            </a:graphic>
          </wp:inline>
        </w:drawing>
      </w:r>
      <w:r w:rsidR="004267B4">
        <w:t xml:space="preserve">La secuencia </w:t>
      </w:r>
      <w:r w:rsidR="004B674D">
        <w:t>Lógica</w:t>
      </w:r>
      <w:r w:rsidR="004267B4">
        <w:t xml:space="preserve"> que describe mejor la hipótesis causal es la cadena de resultados</w:t>
      </w:r>
      <w:r w:rsidR="00130AE9">
        <w:t>.</w:t>
      </w:r>
    </w:p>
    <w:p w14:paraId="69F9446D" w14:textId="77777777" w:rsidR="00130AE9" w:rsidRDefault="00130AE9" w:rsidP="00130AE9">
      <w:pPr>
        <w:pStyle w:val="Ttulo2"/>
      </w:pPr>
      <w:r>
        <w:t>Cadena de Resultados</w:t>
      </w:r>
    </w:p>
    <w:p w14:paraId="1AC30708" w14:textId="77777777" w:rsidR="00130AE9" w:rsidRDefault="00130AE9" w:rsidP="00130AE9">
      <w:r>
        <w:t>La cadena de resultados es una forma de describir una teoría del cambio, esta establece una secuencia de insumos, actividades y productos que previsiblemente mejoran los resultados.</w:t>
      </w:r>
    </w:p>
    <w:p w14:paraId="46F173EE" w14:textId="77777777" w:rsidR="00130AE9" w:rsidRDefault="00130AE9" w:rsidP="00130AE9">
      <w:r>
        <w:t>La cadena de resultados ayuda a identificar:</w:t>
      </w:r>
    </w:p>
    <w:p w14:paraId="37F949E1" w14:textId="77777777" w:rsidR="00130AE9" w:rsidRDefault="00130AE9" w:rsidP="00130AE9">
      <w:pPr>
        <w:pStyle w:val="Prrafodelista"/>
        <w:numPr>
          <w:ilvl w:val="0"/>
          <w:numId w:val="39"/>
        </w:numPr>
      </w:pPr>
      <w:r>
        <w:t>La lógica causal</w:t>
      </w:r>
    </w:p>
    <w:p w14:paraId="7193FD19" w14:textId="77777777" w:rsidR="00130AE9" w:rsidRDefault="00130AE9" w:rsidP="00130AE9">
      <w:pPr>
        <w:pStyle w:val="Prrafodelista"/>
        <w:numPr>
          <w:ilvl w:val="0"/>
          <w:numId w:val="39"/>
        </w:numPr>
      </w:pPr>
      <w:r>
        <w:lastRenderedPageBreak/>
        <w:t>Los recursos disponibles</w:t>
      </w:r>
    </w:p>
    <w:p w14:paraId="5561A968" w14:textId="77777777" w:rsidR="00130AE9" w:rsidRDefault="00130AE9" w:rsidP="00130AE9">
      <w:pPr>
        <w:pStyle w:val="Prrafodelista"/>
        <w:numPr>
          <w:ilvl w:val="0"/>
          <w:numId w:val="39"/>
        </w:numPr>
      </w:pPr>
      <w:r>
        <w:t>Una definición lógica y plausible</w:t>
      </w:r>
    </w:p>
    <w:p w14:paraId="1EACE867" w14:textId="77777777" w:rsidR="00130AE9" w:rsidRDefault="00130AE9" w:rsidP="00130AE9">
      <w:pPr>
        <w:pStyle w:val="Prrafodelista"/>
        <w:numPr>
          <w:ilvl w:val="0"/>
          <w:numId w:val="39"/>
        </w:numPr>
      </w:pPr>
      <w:r>
        <w:t>Una vía para lograr el impacto.</w:t>
      </w:r>
    </w:p>
    <w:p w14:paraId="6A5C874A" w14:textId="77777777" w:rsidR="00130AE9" w:rsidRDefault="00130AE9" w:rsidP="00130AE9">
      <w:pPr>
        <w:ind w:left="709" w:hanging="709"/>
        <w:rPr>
          <w:lang w:val="en-US"/>
        </w:rPr>
      </w:pPr>
      <w:r>
        <w:rPr>
          <w:noProof/>
          <w:lang w:eastAsia="es-ES"/>
        </w:rPr>
        <w:drawing>
          <wp:inline distT="0" distB="0" distL="0" distR="0" wp14:anchorId="3C088F81" wp14:editId="2F76248D">
            <wp:extent cx="5378450" cy="347564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16580" t="21701" r="25917" b="9031"/>
                    <a:stretch/>
                  </pic:blipFill>
                  <pic:spPr bwMode="auto">
                    <a:xfrm>
                      <a:off x="0" y="0"/>
                      <a:ext cx="5403481" cy="3491820"/>
                    </a:xfrm>
                    <a:prstGeom prst="rect">
                      <a:avLst/>
                    </a:prstGeom>
                    <a:ln>
                      <a:noFill/>
                    </a:ln>
                    <a:extLst>
                      <a:ext uri="{53640926-AAD7-44D8-BBD7-CCE9431645EC}">
                        <a14:shadowObscured xmlns:a14="http://schemas.microsoft.com/office/drawing/2010/main"/>
                      </a:ext>
                    </a:extLst>
                  </pic:spPr>
                </pic:pic>
              </a:graphicData>
            </a:graphic>
          </wp:inline>
        </w:drawing>
      </w:r>
    </w:p>
    <w:p w14:paraId="7ABF13D8" w14:textId="77777777" w:rsidR="00130AE9" w:rsidRDefault="00130AE9" w:rsidP="00130AE9">
      <w:r>
        <w:rPr>
          <w:noProof/>
          <w:lang w:eastAsia="es-ES"/>
        </w:rPr>
        <mc:AlternateContent>
          <mc:Choice Requires="wpg">
            <w:drawing>
              <wp:anchor distT="0" distB="0" distL="114300" distR="114300" simplePos="0" relativeHeight="251666432" behindDoc="0" locked="0" layoutInCell="1" allowOverlap="1" wp14:anchorId="62650325" wp14:editId="58369F0C">
                <wp:simplePos x="0" y="0"/>
                <wp:positionH relativeFrom="margin">
                  <wp:posOffset>-221615</wp:posOffset>
                </wp:positionH>
                <wp:positionV relativeFrom="paragraph">
                  <wp:posOffset>623570</wp:posOffset>
                </wp:positionV>
                <wp:extent cx="5824855" cy="3380105"/>
                <wp:effectExtent l="0" t="0" r="23495" b="10795"/>
                <wp:wrapTopAndBottom/>
                <wp:docPr id="31" name="Grupo 31"/>
                <wp:cNvGraphicFramePr/>
                <a:graphic xmlns:a="http://schemas.openxmlformats.org/drawingml/2006/main">
                  <a:graphicData uri="http://schemas.microsoft.com/office/word/2010/wordprocessingGroup">
                    <wpg:wgp>
                      <wpg:cNvGrpSpPr/>
                      <wpg:grpSpPr>
                        <a:xfrm>
                          <a:off x="0" y="0"/>
                          <a:ext cx="5824855" cy="3380105"/>
                          <a:chOff x="-6969" y="0"/>
                          <a:chExt cx="5860415" cy="2759603"/>
                        </a:xfrm>
                      </wpg:grpSpPr>
                      <wpg:grpSp>
                        <wpg:cNvPr id="36" name="Grupo 36"/>
                        <wpg:cNvGrpSpPr/>
                        <wpg:grpSpPr>
                          <a:xfrm>
                            <a:off x="-6969" y="0"/>
                            <a:ext cx="5860415" cy="2759603"/>
                            <a:chOff x="-20824" y="0"/>
                            <a:chExt cx="5860415" cy="2733644"/>
                          </a:xfrm>
                        </wpg:grpSpPr>
                        <wpg:grpSp>
                          <wpg:cNvPr id="42" name="Grupo 42"/>
                          <wpg:cNvGrpSpPr/>
                          <wpg:grpSpPr>
                            <a:xfrm>
                              <a:off x="-20824" y="0"/>
                              <a:ext cx="5860415" cy="2733644"/>
                              <a:chOff x="-20824" y="0"/>
                              <a:chExt cx="5860415" cy="2733644"/>
                            </a:xfrm>
                          </wpg:grpSpPr>
                          <wps:wsp>
                            <wps:cNvPr id="43" name="Cuadro de texto 43"/>
                            <wps:cNvSpPr txBox="1"/>
                            <wps:spPr>
                              <a:xfrm>
                                <a:off x="6927" y="27709"/>
                                <a:ext cx="997527" cy="443345"/>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72222B9D" w14:textId="77777777" w:rsidR="00130AE9" w:rsidRPr="006154E7" w:rsidRDefault="00130AE9" w:rsidP="00130AE9">
                                  <w:pPr>
                                    <w:jc w:val="center"/>
                                    <w:rPr>
                                      <w:sz w:val="18"/>
                                      <w:szCs w:val="18"/>
                                      <w:lang w:val="en-US"/>
                                    </w:rPr>
                                  </w:pPr>
                                  <w:r w:rsidRPr="006154E7">
                                    <w:rPr>
                                      <w:sz w:val="18"/>
                                      <w:szCs w:val="18"/>
                                      <w:lang w:val="en-US"/>
                                    </w:rPr>
                                    <w:t>INSUM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Cuadro de texto 48"/>
                            <wps:cNvSpPr txBox="1"/>
                            <wps:spPr>
                              <a:xfrm>
                                <a:off x="1212273" y="27709"/>
                                <a:ext cx="975995" cy="429491"/>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23F021AB" w14:textId="77777777" w:rsidR="00130AE9" w:rsidRPr="006154E7" w:rsidRDefault="00130AE9" w:rsidP="00130AE9">
                                  <w:pPr>
                                    <w:jc w:val="center"/>
                                    <w:rPr>
                                      <w:sz w:val="18"/>
                                      <w:szCs w:val="18"/>
                                      <w:lang w:val="en-US"/>
                                    </w:rPr>
                                  </w:pPr>
                                  <w:r w:rsidRPr="006154E7">
                                    <w:rPr>
                                      <w:sz w:val="18"/>
                                      <w:szCs w:val="18"/>
                                      <w:lang w:val="en-US"/>
                                    </w:rPr>
                                    <w:t>ACTIVIDA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Cuadro de texto 49"/>
                            <wps:cNvSpPr txBox="1"/>
                            <wps:spPr>
                              <a:xfrm>
                                <a:off x="2410691" y="27709"/>
                                <a:ext cx="990600" cy="408709"/>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4E486BDF" w14:textId="77777777" w:rsidR="00130AE9" w:rsidRPr="006154E7" w:rsidRDefault="00130AE9" w:rsidP="00130AE9">
                                  <w:pPr>
                                    <w:jc w:val="center"/>
                                    <w:rPr>
                                      <w:sz w:val="18"/>
                                      <w:szCs w:val="18"/>
                                      <w:lang w:val="en-US"/>
                                    </w:rPr>
                                  </w:pPr>
                                  <w:r w:rsidRPr="006154E7">
                                    <w:rPr>
                                      <w:sz w:val="18"/>
                                      <w:szCs w:val="18"/>
                                      <w:lang w:val="en-US"/>
                                    </w:rPr>
                                    <w:t>PRODUC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Cuadro de texto 50"/>
                            <wps:cNvSpPr txBox="1"/>
                            <wps:spPr>
                              <a:xfrm>
                                <a:off x="3567545" y="13854"/>
                                <a:ext cx="1004455" cy="42216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4B5F202E" w14:textId="77777777" w:rsidR="00130AE9" w:rsidRPr="006154E7" w:rsidRDefault="00130AE9" w:rsidP="00130AE9">
                                  <w:pPr>
                                    <w:jc w:val="center"/>
                                    <w:rPr>
                                      <w:sz w:val="18"/>
                                      <w:szCs w:val="18"/>
                                      <w:lang w:val="en-US"/>
                                    </w:rPr>
                                  </w:pPr>
                                  <w:r w:rsidRPr="006154E7">
                                    <w:rPr>
                                      <w:sz w:val="18"/>
                                      <w:szCs w:val="18"/>
                                      <w:lang w:val="en-US"/>
                                    </w:rPr>
                                    <w:t>RESULTA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Cuadro de texto 51"/>
                            <wps:cNvSpPr txBox="1"/>
                            <wps:spPr>
                              <a:xfrm>
                                <a:off x="4765964" y="0"/>
                                <a:ext cx="1011382" cy="42799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1B625A35" w14:textId="77777777" w:rsidR="00130AE9" w:rsidRPr="006154E7" w:rsidRDefault="00130AE9" w:rsidP="00130AE9">
                                  <w:pPr>
                                    <w:jc w:val="center"/>
                                    <w:rPr>
                                      <w:sz w:val="18"/>
                                      <w:szCs w:val="18"/>
                                      <w:lang w:val="en-US"/>
                                    </w:rPr>
                                  </w:pPr>
                                  <w:r w:rsidRPr="006154E7">
                                    <w:rPr>
                                      <w:sz w:val="18"/>
                                      <w:szCs w:val="18"/>
                                      <w:lang w:val="en-US"/>
                                    </w:rPr>
                                    <w:t>RESULTADOS FIN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Flecha derecha 52"/>
                            <wps:cNvSpPr/>
                            <wps:spPr>
                              <a:xfrm>
                                <a:off x="955964" y="187036"/>
                                <a:ext cx="241935" cy="124460"/>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Flecha derecha 53"/>
                            <wps:cNvSpPr/>
                            <wps:spPr>
                              <a:xfrm>
                                <a:off x="2147455" y="166254"/>
                                <a:ext cx="241935" cy="124460"/>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Flecha derecha 54"/>
                            <wps:cNvSpPr/>
                            <wps:spPr>
                              <a:xfrm>
                                <a:off x="3304309" y="145472"/>
                                <a:ext cx="241935" cy="124460"/>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Flecha derecha 55"/>
                            <wps:cNvSpPr/>
                            <wps:spPr>
                              <a:xfrm>
                                <a:off x="4523509" y="145472"/>
                                <a:ext cx="242454" cy="124691"/>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Cuadro de texto 56"/>
                            <wps:cNvSpPr txBox="1"/>
                            <wps:spPr>
                              <a:xfrm>
                                <a:off x="6927" y="579099"/>
                                <a:ext cx="1011151" cy="1130353"/>
                              </a:xfrm>
                              <a:prstGeom prst="rect">
                                <a:avLst/>
                              </a:prstGeom>
                              <a:solidFill>
                                <a:schemeClr val="lt1"/>
                              </a:solidFill>
                              <a:ln w="6350">
                                <a:solidFill>
                                  <a:prstClr val="black"/>
                                </a:solidFill>
                              </a:ln>
                            </wps:spPr>
                            <wps:txbx>
                              <w:txbxContent>
                                <w:p w14:paraId="272B6066" w14:textId="77777777" w:rsidR="00130AE9" w:rsidRPr="006154E7" w:rsidRDefault="00130AE9" w:rsidP="00130AE9">
                                  <w:pPr>
                                    <w:rPr>
                                      <w:sz w:val="18"/>
                                      <w:szCs w:val="18"/>
                                      <w:lang w:val="en-US"/>
                                    </w:rPr>
                                  </w:pPr>
                                  <w:r w:rsidRPr="006154E7">
                                    <w:rPr>
                                      <w:sz w:val="18"/>
                                      <w:szCs w:val="18"/>
                                    </w:rPr>
                                    <w:t>Doc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Cuadro de texto 57"/>
                            <wps:cNvSpPr txBox="1"/>
                            <wps:spPr>
                              <a:xfrm>
                                <a:off x="1197899" y="579099"/>
                                <a:ext cx="1011151" cy="1157661"/>
                              </a:xfrm>
                              <a:prstGeom prst="rect">
                                <a:avLst/>
                              </a:prstGeom>
                              <a:solidFill>
                                <a:schemeClr val="lt1"/>
                              </a:solidFill>
                              <a:ln w="6350">
                                <a:solidFill>
                                  <a:prstClr val="black"/>
                                </a:solidFill>
                              </a:ln>
                            </wps:spPr>
                            <wps:txbx>
                              <w:txbxContent>
                                <w:p w14:paraId="461DE4EC" w14:textId="77777777" w:rsidR="00130AE9" w:rsidRPr="006154E7" w:rsidRDefault="00130AE9" w:rsidP="00130AE9">
                                  <w:pPr>
                                    <w:spacing w:after="0" w:line="240" w:lineRule="atLeast"/>
                                    <w:jc w:val="center"/>
                                    <w:rPr>
                                      <w:sz w:val="18"/>
                                      <w:szCs w:val="18"/>
                                    </w:rPr>
                                  </w:pPr>
                                  <w:r w:rsidRPr="006154E7">
                                    <w:rPr>
                                      <w:sz w:val="18"/>
                                      <w:szCs w:val="18"/>
                                    </w:rPr>
                                    <w:t>Preparación del material de aprendizaje</w:t>
                                  </w:r>
                                </w:p>
                                <w:p w14:paraId="03E41099" w14:textId="77777777" w:rsidR="00130AE9" w:rsidRPr="006154E7" w:rsidRDefault="00130AE9" w:rsidP="00130AE9">
                                  <w:pPr>
                                    <w:spacing w:after="0" w:line="240" w:lineRule="atLeast"/>
                                    <w:jc w:val="center"/>
                                    <w:rPr>
                                      <w:sz w:val="18"/>
                                      <w:szCs w:val="18"/>
                                    </w:rPr>
                                  </w:pPr>
                                  <w:r w:rsidRPr="006154E7">
                                    <w:rPr>
                                      <w:sz w:val="18"/>
                                      <w:szCs w:val="18"/>
                                    </w:rPr>
                                    <w:t>Preparación de clases</w:t>
                                  </w:r>
                                </w:p>
                                <w:p w14:paraId="5F5D6F68" w14:textId="77777777" w:rsidR="00130AE9" w:rsidRPr="006154E7" w:rsidRDefault="00130AE9" w:rsidP="00130AE9">
                                  <w:pPr>
                                    <w:spacing w:after="0" w:line="240" w:lineRule="atLeast"/>
                                    <w:jc w:val="center"/>
                                    <w:rPr>
                                      <w:sz w:val="18"/>
                                      <w:szCs w:val="18"/>
                                    </w:rPr>
                                  </w:pPr>
                                  <w:r w:rsidRPr="006154E7">
                                    <w:rPr>
                                      <w:sz w:val="18"/>
                                      <w:szCs w:val="18"/>
                                    </w:rPr>
                                    <w:t>Elaboración de un plan de contenid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uadro de texto 58"/>
                            <wps:cNvSpPr txBox="1"/>
                            <wps:spPr>
                              <a:xfrm>
                                <a:off x="2396751" y="585942"/>
                                <a:ext cx="1018310" cy="1150818"/>
                              </a:xfrm>
                              <a:prstGeom prst="rect">
                                <a:avLst/>
                              </a:prstGeom>
                              <a:solidFill>
                                <a:schemeClr val="lt1"/>
                              </a:solidFill>
                              <a:ln w="6350">
                                <a:solidFill>
                                  <a:prstClr val="black"/>
                                </a:solidFill>
                              </a:ln>
                            </wps:spPr>
                            <wps:txbx>
                              <w:txbxContent>
                                <w:p w14:paraId="1E87E0F8" w14:textId="77777777" w:rsidR="00130AE9" w:rsidRPr="006154E7" w:rsidRDefault="00130AE9" w:rsidP="00130AE9">
                                  <w:pPr>
                                    <w:spacing w:after="0" w:line="240" w:lineRule="atLeast"/>
                                    <w:jc w:val="center"/>
                                    <w:rPr>
                                      <w:sz w:val="18"/>
                                      <w:szCs w:val="18"/>
                                    </w:rPr>
                                  </w:pPr>
                                  <w:r w:rsidRPr="006154E7">
                                    <w:rPr>
                                      <w:sz w:val="18"/>
                                      <w:szCs w:val="18"/>
                                    </w:rPr>
                                    <w:t>Contenido Educativo</w:t>
                                  </w:r>
                                </w:p>
                                <w:p w14:paraId="5DCE4B0E" w14:textId="77777777" w:rsidR="00130AE9" w:rsidRPr="006154E7" w:rsidRDefault="00130AE9" w:rsidP="00130AE9">
                                  <w:pPr>
                                    <w:spacing w:after="0" w:line="240" w:lineRule="atLeast"/>
                                    <w:jc w:val="center"/>
                                    <w:rPr>
                                      <w:sz w:val="18"/>
                                      <w:szCs w:val="18"/>
                                    </w:rPr>
                                  </w:pPr>
                                  <w:proofErr w:type="spellStart"/>
                                  <w:r w:rsidRPr="006154E7">
                                    <w:rPr>
                                      <w:sz w:val="18"/>
                                      <w:szCs w:val="18"/>
                                    </w:rPr>
                                    <w:t>Pdfs</w:t>
                                  </w:r>
                                  <w:proofErr w:type="spellEnd"/>
                                  <w:r w:rsidRPr="006154E7">
                                    <w:rPr>
                                      <w:sz w:val="18"/>
                                      <w:szCs w:val="18"/>
                                    </w:rPr>
                                    <w:t xml:space="preserve"> Videos</w:t>
                                  </w:r>
                                </w:p>
                                <w:p w14:paraId="4E22446F" w14:textId="77777777" w:rsidR="00130AE9" w:rsidRPr="006154E7" w:rsidRDefault="00130AE9" w:rsidP="00130AE9">
                                  <w:pPr>
                                    <w:spacing w:after="0" w:line="240" w:lineRule="atLeast"/>
                                    <w:jc w:val="center"/>
                                    <w:rPr>
                                      <w:sz w:val="18"/>
                                      <w:szCs w:val="18"/>
                                    </w:rPr>
                                  </w:pPr>
                                  <w:r w:rsidRPr="006154E7">
                                    <w:rPr>
                                      <w:sz w:val="18"/>
                                      <w:szCs w:val="18"/>
                                    </w:rPr>
                                    <w:t>Exámenes</w:t>
                                  </w:r>
                                </w:p>
                                <w:p w14:paraId="13A822D4" w14:textId="77777777" w:rsidR="00130AE9" w:rsidRPr="006154E7" w:rsidRDefault="00130AE9" w:rsidP="00130AE9">
                                  <w:pPr>
                                    <w:spacing w:after="0" w:line="240" w:lineRule="atLeast"/>
                                    <w:jc w:val="center"/>
                                    <w:rPr>
                                      <w:sz w:val="18"/>
                                      <w:szCs w:val="18"/>
                                    </w:rPr>
                                  </w:pPr>
                                  <w:proofErr w:type="spellStart"/>
                                  <w:r w:rsidRPr="006154E7">
                                    <w:rPr>
                                      <w:sz w:val="18"/>
                                      <w:szCs w:val="18"/>
                                    </w:rPr>
                                    <w:t>PowerPoint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Cuadro de texto 60"/>
                            <wps:cNvSpPr txBox="1"/>
                            <wps:spPr>
                              <a:xfrm>
                                <a:off x="3581275" y="585942"/>
                                <a:ext cx="1011151" cy="1157662"/>
                              </a:xfrm>
                              <a:prstGeom prst="rect">
                                <a:avLst/>
                              </a:prstGeom>
                              <a:solidFill>
                                <a:schemeClr val="lt1"/>
                              </a:solidFill>
                              <a:ln w="6350">
                                <a:solidFill>
                                  <a:prstClr val="black"/>
                                </a:solidFill>
                              </a:ln>
                            </wps:spPr>
                            <wps:txbx>
                              <w:txbxContent>
                                <w:p w14:paraId="344CE3F3" w14:textId="77777777" w:rsidR="00130AE9" w:rsidRPr="006154E7" w:rsidRDefault="00130AE9" w:rsidP="00130AE9">
                                  <w:pPr>
                                    <w:spacing w:after="0" w:line="240" w:lineRule="atLeast"/>
                                    <w:jc w:val="center"/>
                                    <w:rPr>
                                      <w:sz w:val="18"/>
                                      <w:szCs w:val="18"/>
                                    </w:rPr>
                                  </w:pPr>
                                  <w:r w:rsidRPr="006154E7">
                                    <w:rPr>
                                      <w:sz w:val="18"/>
                                      <w:szCs w:val="18"/>
                                    </w:rPr>
                                    <w:t>Disponibilidad de material</w:t>
                                  </w:r>
                                  <w:r>
                                    <w:rPr>
                                      <w:sz w:val="18"/>
                                      <w:szCs w:val="18"/>
                                    </w:rPr>
                                    <w:t>.</w:t>
                                  </w:r>
                                </w:p>
                                <w:p w14:paraId="04D1BF51" w14:textId="77777777" w:rsidR="00130AE9" w:rsidRPr="006154E7" w:rsidRDefault="00130AE9" w:rsidP="00130AE9">
                                  <w:pPr>
                                    <w:spacing w:after="0" w:line="240" w:lineRule="atLeast"/>
                                    <w:jc w:val="center"/>
                                    <w:rPr>
                                      <w:sz w:val="18"/>
                                      <w:szCs w:val="18"/>
                                    </w:rPr>
                                  </w:pPr>
                                  <w:r w:rsidRPr="006154E7">
                                    <w:rPr>
                                      <w:sz w:val="18"/>
                                      <w:szCs w:val="18"/>
                                    </w:rPr>
                                    <w:t>Compartir material</w:t>
                                  </w:r>
                                  <w:r>
                                    <w:rPr>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Cuadro de texto 61"/>
                            <wps:cNvSpPr txBox="1"/>
                            <wps:spPr>
                              <a:xfrm>
                                <a:off x="4765964" y="585942"/>
                                <a:ext cx="1011151" cy="1166053"/>
                              </a:xfrm>
                              <a:prstGeom prst="rect">
                                <a:avLst/>
                              </a:prstGeom>
                              <a:solidFill>
                                <a:schemeClr val="lt1"/>
                              </a:solidFill>
                              <a:ln w="6350">
                                <a:solidFill>
                                  <a:prstClr val="black"/>
                                </a:solidFill>
                              </a:ln>
                            </wps:spPr>
                            <wps:txbx>
                              <w:txbxContent>
                                <w:p w14:paraId="7DA53853" w14:textId="77777777" w:rsidR="00130AE9" w:rsidRPr="006154E7" w:rsidRDefault="00130AE9" w:rsidP="00130AE9">
                                  <w:pPr>
                                    <w:spacing w:after="0" w:line="240" w:lineRule="atLeast"/>
                                    <w:jc w:val="center"/>
                                    <w:rPr>
                                      <w:sz w:val="18"/>
                                      <w:szCs w:val="18"/>
                                    </w:rPr>
                                  </w:pPr>
                                  <w:r w:rsidRPr="006154E7">
                                    <w:rPr>
                                      <w:sz w:val="18"/>
                                      <w:szCs w:val="18"/>
                                    </w:rPr>
                                    <w:t>Mejorar el aprendizaje</w:t>
                                  </w:r>
                                  <w:r>
                                    <w:rPr>
                                      <w:sz w:val="18"/>
                                      <w:szCs w:val="18"/>
                                    </w:rPr>
                                    <w:t>.</w:t>
                                  </w:r>
                                </w:p>
                                <w:p w14:paraId="466EC74E" w14:textId="77777777" w:rsidR="00130AE9" w:rsidRPr="006154E7" w:rsidRDefault="00130AE9" w:rsidP="00130AE9">
                                  <w:pPr>
                                    <w:spacing w:after="0" w:line="240" w:lineRule="atLeast"/>
                                    <w:jc w:val="center"/>
                                    <w:rPr>
                                      <w:sz w:val="18"/>
                                      <w:szCs w:val="18"/>
                                    </w:rPr>
                                  </w:pPr>
                                  <w:r w:rsidRPr="006154E7">
                                    <w:rPr>
                                      <w:sz w:val="18"/>
                                      <w:szCs w:val="18"/>
                                    </w:rPr>
                                    <w:t>Apoyar en el proceso de enseñanza</w:t>
                                  </w:r>
                                  <w:r>
                                    <w:rPr>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ángulo redondeado 62"/>
                            <wps:cNvSpPr/>
                            <wps:spPr>
                              <a:xfrm>
                                <a:off x="-20824" y="1994280"/>
                                <a:ext cx="5860415" cy="739364"/>
                              </a:xfrm>
                              <a:prstGeom prst="roundRect">
                                <a:avLst>
                                  <a:gd name="adj" fmla="val 2427"/>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3" name="Flecha abajo 63"/>
                          <wps:cNvSpPr/>
                          <wps:spPr>
                            <a:xfrm>
                              <a:off x="373990" y="1715054"/>
                              <a:ext cx="277090" cy="279226"/>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Flecha abajo 64"/>
                          <wps:cNvSpPr/>
                          <wps:spPr>
                            <a:xfrm>
                              <a:off x="1614138" y="1743604"/>
                              <a:ext cx="277090" cy="25645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Flecha abajo 65"/>
                          <wps:cNvSpPr/>
                          <wps:spPr>
                            <a:xfrm>
                              <a:off x="2791606" y="1743604"/>
                              <a:ext cx="277090" cy="25645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Flecha abajo 66"/>
                          <wps:cNvSpPr/>
                          <wps:spPr>
                            <a:xfrm>
                              <a:off x="3983267" y="1743604"/>
                              <a:ext cx="277090" cy="23567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Flecha abajo 67"/>
                          <wps:cNvSpPr/>
                          <wps:spPr>
                            <a:xfrm>
                              <a:off x="5153764" y="1758607"/>
                              <a:ext cx="277090" cy="23567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 name="Cuadro de texto 68"/>
                        <wps:cNvSpPr txBox="1"/>
                        <wps:spPr>
                          <a:xfrm>
                            <a:off x="83505" y="2109011"/>
                            <a:ext cx="3220720" cy="568036"/>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14:paraId="22E0DE9E" w14:textId="77777777" w:rsidR="00130AE9" w:rsidRPr="006154E7" w:rsidRDefault="00130AE9" w:rsidP="00130AE9">
                              <w:pPr>
                                <w:jc w:val="center"/>
                                <w:rPr>
                                  <w:sz w:val="18"/>
                                  <w:szCs w:val="18"/>
                                </w:rPr>
                              </w:pPr>
                              <w:r w:rsidRPr="006154E7">
                                <w:rPr>
                                  <w:sz w:val="18"/>
                                  <w:szCs w:val="18"/>
                                </w:rPr>
                                <w:t>Implementación (LADO DE LA OFER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Cuadro de texto 69"/>
                        <wps:cNvSpPr txBox="1"/>
                        <wps:spPr>
                          <a:xfrm>
                            <a:off x="3428916" y="2116284"/>
                            <a:ext cx="2341882" cy="560763"/>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14:paraId="27C920BA" w14:textId="77777777" w:rsidR="00130AE9" w:rsidRPr="006154E7" w:rsidRDefault="00130AE9" w:rsidP="00130AE9">
                              <w:pPr>
                                <w:jc w:val="center"/>
                                <w:rPr>
                                  <w:sz w:val="18"/>
                                  <w:szCs w:val="18"/>
                                </w:rPr>
                              </w:pPr>
                              <w:r>
                                <w:rPr>
                                  <w:sz w:val="18"/>
                                  <w:szCs w:val="18"/>
                                </w:rPr>
                                <w:t>Resultados</w:t>
                              </w:r>
                              <w:r w:rsidRPr="006154E7">
                                <w:rPr>
                                  <w:sz w:val="18"/>
                                  <w:szCs w:val="18"/>
                                </w:rPr>
                                <w:t xml:space="preserve"> (LADO DE LA DEMANDA+LADO DE LA OFER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50325" id="Grupo 31" o:spid="_x0000_s1035" style="position:absolute;left:0;text-align:left;margin-left:-17.45pt;margin-top:49.1pt;width:458.65pt;height:266.15pt;z-index:251666432;mso-position-horizontal-relative:margin;mso-width-relative:margin;mso-height-relative:margin" coordorigin="-69" coordsize="58604,27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">
                <v:group id="Grupo 36" o:spid="_x0000_s1036" style="position:absolute;left:-69;width:58603;height:27596" coordorigin="-208" coordsize="58604,27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Grupo 42" o:spid="_x0000_s1037" style="position:absolute;left:-208;width:58603;height:27336" coordorigin="-208" coordsize="58604,27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Cuadro de texto 43" o:spid="_x0000_s1038" type="#_x0000_t202" style="position:absolute;left:69;top:277;width:9975;height:4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" fillcolor="#c3c3c3 [2166]" strokecolor="#a5a5a5 [3206]" strokeweight=".5pt">
                      <v:fill color2="#b6b6b6 [2614]" rotate="t" colors="0 #d2d2d2;.5 #c8c8c8;1 silver" focus="100%" type="gradient">
                        <o:fill v:ext="view" type="gradientUnscaled"/>
                      </v:fill>
                      <v:textbox>
                        <w:txbxContent>
                          <w:p w14:paraId="72222B9D" w14:textId="77777777" w:rsidR="00130AE9" w:rsidRPr="006154E7" w:rsidRDefault="00130AE9" w:rsidP="00130AE9">
                            <w:pPr>
                              <w:jc w:val="center"/>
                              <w:rPr>
                                <w:sz w:val="18"/>
                                <w:szCs w:val="18"/>
                                <w:lang w:val="en-US"/>
                              </w:rPr>
                            </w:pPr>
                            <w:r w:rsidRPr="006154E7">
                              <w:rPr>
                                <w:sz w:val="18"/>
                                <w:szCs w:val="18"/>
                                <w:lang w:val="en-US"/>
                              </w:rPr>
                              <w:t>INSUMOS</w:t>
                            </w:r>
                          </w:p>
                        </w:txbxContent>
                      </v:textbox>
                    </v:shape>
                    <v:shape id="Cuadro de texto 48" o:spid="_x0000_s1039" type="#_x0000_t202" style="position:absolute;left:12122;top:277;width:9760;height:42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" fillcolor="#c3c3c3 [2166]" strokecolor="#a5a5a5 [3206]" strokeweight=".5pt">
                      <v:fill color2="#b6b6b6 [2614]" rotate="t" colors="0 #d2d2d2;.5 #c8c8c8;1 silver" focus="100%" type="gradient">
                        <o:fill v:ext="view" type="gradientUnscaled"/>
                      </v:fill>
                      <v:textbox>
                        <w:txbxContent>
                          <w:p w14:paraId="23F021AB" w14:textId="77777777" w:rsidR="00130AE9" w:rsidRPr="006154E7" w:rsidRDefault="00130AE9" w:rsidP="00130AE9">
                            <w:pPr>
                              <w:jc w:val="center"/>
                              <w:rPr>
                                <w:sz w:val="18"/>
                                <w:szCs w:val="18"/>
                                <w:lang w:val="en-US"/>
                              </w:rPr>
                            </w:pPr>
                            <w:r w:rsidRPr="006154E7">
                              <w:rPr>
                                <w:sz w:val="18"/>
                                <w:szCs w:val="18"/>
                                <w:lang w:val="en-US"/>
                              </w:rPr>
                              <w:t>ACTIVIDADES</w:t>
                            </w:r>
                          </w:p>
                        </w:txbxContent>
                      </v:textbox>
                    </v:shape>
                    <v:shape id="Cuadro de texto 49" o:spid="_x0000_s1040" type="#_x0000_t202" style="position:absolute;left:24106;top:277;width:9906;height:4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" fillcolor="#c3c3c3 [2166]" strokecolor="#a5a5a5 [3206]" strokeweight=".5pt">
                      <v:fill color2="#b6b6b6 [2614]" rotate="t" colors="0 #d2d2d2;.5 #c8c8c8;1 silver" focus="100%" type="gradient">
                        <o:fill v:ext="view" type="gradientUnscaled"/>
                      </v:fill>
                      <v:textbox>
                        <w:txbxContent>
                          <w:p w14:paraId="4E486BDF" w14:textId="77777777" w:rsidR="00130AE9" w:rsidRPr="006154E7" w:rsidRDefault="00130AE9" w:rsidP="00130AE9">
                            <w:pPr>
                              <w:jc w:val="center"/>
                              <w:rPr>
                                <w:sz w:val="18"/>
                                <w:szCs w:val="18"/>
                                <w:lang w:val="en-US"/>
                              </w:rPr>
                            </w:pPr>
                            <w:r w:rsidRPr="006154E7">
                              <w:rPr>
                                <w:sz w:val="18"/>
                                <w:szCs w:val="18"/>
                                <w:lang w:val="en-US"/>
                              </w:rPr>
                              <w:t>PRODUCTOS</w:t>
                            </w:r>
                          </w:p>
                        </w:txbxContent>
                      </v:textbox>
                    </v:shape>
                    <v:shape id="Cuadro de texto 50" o:spid="_x0000_s1041" type="#_x0000_t202" style="position:absolute;left:35675;top:138;width:10045;height:4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" fillcolor="#c3c3c3 [2166]" strokecolor="#a5a5a5 [3206]" strokeweight=".5pt">
                      <v:fill color2="#b6b6b6 [2614]" rotate="t" colors="0 #d2d2d2;.5 #c8c8c8;1 silver" focus="100%" type="gradient">
                        <o:fill v:ext="view" type="gradientUnscaled"/>
                      </v:fill>
                      <v:textbox>
                        <w:txbxContent>
                          <w:p w14:paraId="4B5F202E" w14:textId="77777777" w:rsidR="00130AE9" w:rsidRPr="006154E7" w:rsidRDefault="00130AE9" w:rsidP="00130AE9">
                            <w:pPr>
                              <w:jc w:val="center"/>
                              <w:rPr>
                                <w:sz w:val="18"/>
                                <w:szCs w:val="18"/>
                                <w:lang w:val="en-US"/>
                              </w:rPr>
                            </w:pPr>
                            <w:r w:rsidRPr="006154E7">
                              <w:rPr>
                                <w:sz w:val="18"/>
                                <w:szCs w:val="18"/>
                                <w:lang w:val="en-US"/>
                              </w:rPr>
                              <w:t>RESULTADOS</w:t>
                            </w:r>
                          </w:p>
                        </w:txbxContent>
                      </v:textbox>
                    </v:shape>
                    <v:shape id="Cuadro de texto 51" o:spid="_x0000_s1042" type="#_x0000_t202" style="position:absolute;left:47659;width:10114;height:42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" fillcolor="#c3c3c3 [2166]" strokecolor="#a5a5a5 [3206]" strokeweight=".5pt">
                      <v:fill color2="#b6b6b6 [2614]" rotate="t" colors="0 #d2d2d2;.5 #c8c8c8;1 silver" focus="100%" type="gradient">
                        <o:fill v:ext="view" type="gradientUnscaled"/>
                      </v:fill>
                      <v:textbox>
                        <w:txbxContent>
                          <w:p w14:paraId="1B625A35" w14:textId="77777777" w:rsidR="00130AE9" w:rsidRPr="006154E7" w:rsidRDefault="00130AE9" w:rsidP="00130AE9">
                            <w:pPr>
                              <w:jc w:val="center"/>
                              <w:rPr>
                                <w:sz w:val="18"/>
                                <w:szCs w:val="18"/>
                                <w:lang w:val="en-US"/>
                              </w:rPr>
                            </w:pPr>
                            <w:r w:rsidRPr="006154E7">
                              <w:rPr>
                                <w:sz w:val="18"/>
                                <w:szCs w:val="18"/>
                                <w:lang w:val="en-US"/>
                              </w:rPr>
                              <w:t>RESULTADOS FINALES</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52" o:spid="_x0000_s1043" type="#_x0000_t13" style="position:absolute;left:9559;top:1870;width:2419;height:12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" adj="16044" fillcolor="#aaa [3030]" strokecolor="#a5a5a5 [3206]" strokeweight=".5pt">
                      <v:fill color2="#a3a3a3 [3174]" rotate="t" colors="0 #afafaf;.5 #a5a5a5;1 #929292" focus="100%" type="gradient">
                        <o:fill v:ext="view" type="gradientUnscaled"/>
                      </v:fill>
                    </v:shape>
                    <v:shape id="Flecha derecha 53" o:spid="_x0000_s1044" type="#_x0000_t13" style="position:absolute;left:21474;top:1662;width:2419;height:1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" adj="16044" fillcolor="#aaa [3030]" strokecolor="#a5a5a5 [3206]" strokeweight=".5pt">
                      <v:fill color2="#a3a3a3 [3174]" rotate="t" colors="0 #afafaf;.5 #a5a5a5;1 #929292" focus="100%" type="gradient">
                        <o:fill v:ext="view" type="gradientUnscaled"/>
                      </v:fill>
                    </v:shape>
                    <v:shape id="Flecha derecha 54" o:spid="_x0000_s1045" type="#_x0000_t13" style="position:absolute;left:33043;top:1454;width:2419;height:1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" adj="16044" fillcolor="#aaa [3030]" strokecolor="#a5a5a5 [3206]" strokeweight=".5pt">
                      <v:fill color2="#a3a3a3 [3174]" rotate="t" colors="0 #afafaf;.5 #a5a5a5;1 #929292" focus="100%" type="gradient">
                        <o:fill v:ext="view" type="gradientUnscaled"/>
                      </v:fill>
                    </v:shape>
                    <v:shape id="Flecha derecha 55" o:spid="_x0000_s1046" type="#_x0000_t13" style="position:absolute;left:45235;top:1454;width:2424;height:12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" adj="16046" fillcolor="#aaa [3030]" strokecolor="#a5a5a5 [3206]" strokeweight=".5pt">
                      <v:fill color2="#a3a3a3 [3174]" rotate="t" colors="0 #afafaf;.5 #a5a5a5;1 #929292" focus="100%" type="gradient">
                        <o:fill v:ext="view" type="gradientUnscaled"/>
                      </v:fill>
                    </v:shape>
                    <v:shape id="Cuadro de texto 56" o:spid="_x0000_s1047" type="#_x0000_t202" style="position:absolute;left:69;top:5790;width:10111;height:113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" fillcolor="white [3201]" strokeweight=".5pt">
                      <v:textbox>
                        <w:txbxContent>
                          <w:p w14:paraId="272B6066" w14:textId="77777777" w:rsidR="00130AE9" w:rsidRPr="006154E7" w:rsidRDefault="00130AE9" w:rsidP="00130AE9">
                            <w:pPr>
                              <w:rPr>
                                <w:sz w:val="18"/>
                                <w:szCs w:val="18"/>
                                <w:lang w:val="en-US"/>
                              </w:rPr>
                            </w:pPr>
                            <w:r w:rsidRPr="006154E7">
                              <w:rPr>
                                <w:sz w:val="18"/>
                                <w:szCs w:val="18"/>
                              </w:rPr>
                              <w:t>Docente</w:t>
                            </w:r>
                          </w:p>
                        </w:txbxContent>
                      </v:textbox>
                    </v:shape>
                    <v:shape id="Cuadro de texto 57" o:spid="_x0000_s1048" type="#_x0000_t202" style="position:absolute;left:11978;top:5790;width:10112;height:11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" fillcolor="white [3201]" strokeweight=".5pt">
                      <v:textbox>
                        <w:txbxContent>
                          <w:p w14:paraId="461DE4EC" w14:textId="77777777" w:rsidR="00130AE9" w:rsidRPr="006154E7" w:rsidRDefault="00130AE9" w:rsidP="00130AE9">
                            <w:pPr>
                              <w:spacing w:after="0" w:line="240" w:lineRule="atLeast"/>
                              <w:jc w:val="center"/>
                              <w:rPr>
                                <w:sz w:val="18"/>
                                <w:szCs w:val="18"/>
                              </w:rPr>
                            </w:pPr>
                            <w:r w:rsidRPr="006154E7">
                              <w:rPr>
                                <w:sz w:val="18"/>
                                <w:szCs w:val="18"/>
                              </w:rPr>
                              <w:t>Preparación del material de aprendizaje</w:t>
                            </w:r>
                          </w:p>
                          <w:p w14:paraId="03E41099" w14:textId="77777777" w:rsidR="00130AE9" w:rsidRPr="006154E7" w:rsidRDefault="00130AE9" w:rsidP="00130AE9">
                            <w:pPr>
                              <w:spacing w:after="0" w:line="240" w:lineRule="atLeast"/>
                              <w:jc w:val="center"/>
                              <w:rPr>
                                <w:sz w:val="18"/>
                                <w:szCs w:val="18"/>
                              </w:rPr>
                            </w:pPr>
                            <w:r w:rsidRPr="006154E7">
                              <w:rPr>
                                <w:sz w:val="18"/>
                                <w:szCs w:val="18"/>
                              </w:rPr>
                              <w:t>Preparación de clases</w:t>
                            </w:r>
                          </w:p>
                          <w:p w14:paraId="5F5D6F68" w14:textId="77777777" w:rsidR="00130AE9" w:rsidRPr="006154E7" w:rsidRDefault="00130AE9" w:rsidP="00130AE9">
                            <w:pPr>
                              <w:spacing w:after="0" w:line="240" w:lineRule="atLeast"/>
                              <w:jc w:val="center"/>
                              <w:rPr>
                                <w:sz w:val="18"/>
                                <w:szCs w:val="18"/>
                              </w:rPr>
                            </w:pPr>
                            <w:r w:rsidRPr="006154E7">
                              <w:rPr>
                                <w:sz w:val="18"/>
                                <w:szCs w:val="18"/>
                              </w:rPr>
                              <w:t>Elaboración de un plan de contenido</w:t>
                            </w:r>
                          </w:p>
                        </w:txbxContent>
                      </v:textbox>
                    </v:shape>
                    <v:shape id="Cuadro de texto 58" o:spid="_x0000_s1049" type="#_x0000_t202" style="position:absolute;left:23967;top:5859;width:10183;height:11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" fillcolor="white [3201]" strokeweight=".5pt">
                      <v:textbox>
                        <w:txbxContent>
                          <w:p w14:paraId="1E87E0F8" w14:textId="77777777" w:rsidR="00130AE9" w:rsidRPr="006154E7" w:rsidRDefault="00130AE9" w:rsidP="00130AE9">
                            <w:pPr>
                              <w:spacing w:after="0" w:line="240" w:lineRule="atLeast"/>
                              <w:jc w:val="center"/>
                              <w:rPr>
                                <w:sz w:val="18"/>
                                <w:szCs w:val="18"/>
                              </w:rPr>
                            </w:pPr>
                            <w:r w:rsidRPr="006154E7">
                              <w:rPr>
                                <w:sz w:val="18"/>
                                <w:szCs w:val="18"/>
                              </w:rPr>
                              <w:t>Contenido Educativo</w:t>
                            </w:r>
                          </w:p>
                          <w:p w14:paraId="5DCE4B0E" w14:textId="77777777" w:rsidR="00130AE9" w:rsidRPr="006154E7" w:rsidRDefault="00130AE9" w:rsidP="00130AE9">
                            <w:pPr>
                              <w:spacing w:after="0" w:line="240" w:lineRule="atLeast"/>
                              <w:jc w:val="center"/>
                              <w:rPr>
                                <w:sz w:val="18"/>
                                <w:szCs w:val="18"/>
                              </w:rPr>
                            </w:pPr>
                            <w:proofErr w:type="spellStart"/>
                            <w:r w:rsidRPr="006154E7">
                              <w:rPr>
                                <w:sz w:val="18"/>
                                <w:szCs w:val="18"/>
                              </w:rPr>
                              <w:t>Pdfs</w:t>
                            </w:r>
                            <w:proofErr w:type="spellEnd"/>
                            <w:r w:rsidRPr="006154E7">
                              <w:rPr>
                                <w:sz w:val="18"/>
                                <w:szCs w:val="18"/>
                              </w:rPr>
                              <w:t xml:space="preserve"> Videos</w:t>
                            </w:r>
                          </w:p>
                          <w:p w14:paraId="4E22446F" w14:textId="77777777" w:rsidR="00130AE9" w:rsidRPr="006154E7" w:rsidRDefault="00130AE9" w:rsidP="00130AE9">
                            <w:pPr>
                              <w:spacing w:after="0" w:line="240" w:lineRule="atLeast"/>
                              <w:jc w:val="center"/>
                              <w:rPr>
                                <w:sz w:val="18"/>
                                <w:szCs w:val="18"/>
                              </w:rPr>
                            </w:pPr>
                            <w:r w:rsidRPr="006154E7">
                              <w:rPr>
                                <w:sz w:val="18"/>
                                <w:szCs w:val="18"/>
                              </w:rPr>
                              <w:t>Exámenes</w:t>
                            </w:r>
                          </w:p>
                          <w:p w14:paraId="13A822D4" w14:textId="77777777" w:rsidR="00130AE9" w:rsidRPr="006154E7" w:rsidRDefault="00130AE9" w:rsidP="00130AE9">
                            <w:pPr>
                              <w:spacing w:after="0" w:line="240" w:lineRule="atLeast"/>
                              <w:jc w:val="center"/>
                              <w:rPr>
                                <w:sz w:val="18"/>
                                <w:szCs w:val="18"/>
                              </w:rPr>
                            </w:pPr>
                            <w:proofErr w:type="spellStart"/>
                            <w:r w:rsidRPr="006154E7">
                              <w:rPr>
                                <w:sz w:val="18"/>
                                <w:szCs w:val="18"/>
                              </w:rPr>
                              <w:t>PowerPoints</w:t>
                            </w:r>
                            <w:proofErr w:type="spellEnd"/>
                          </w:p>
                        </w:txbxContent>
                      </v:textbox>
                    </v:shape>
                    <v:shape id="Cuadro de texto 60" o:spid="_x0000_s1050" type="#_x0000_t202" style="position:absolute;left:35812;top:5859;width:10112;height:11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" fillcolor="white [3201]" strokeweight=".5pt">
                      <v:textbox>
                        <w:txbxContent>
                          <w:p w14:paraId="344CE3F3" w14:textId="77777777" w:rsidR="00130AE9" w:rsidRPr="006154E7" w:rsidRDefault="00130AE9" w:rsidP="00130AE9">
                            <w:pPr>
                              <w:spacing w:after="0" w:line="240" w:lineRule="atLeast"/>
                              <w:jc w:val="center"/>
                              <w:rPr>
                                <w:sz w:val="18"/>
                                <w:szCs w:val="18"/>
                              </w:rPr>
                            </w:pPr>
                            <w:r w:rsidRPr="006154E7">
                              <w:rPr>
                                <w:sz w:val="18"/>
                                <w:szCs w:val="18"/>
                              </w:rPr>
                              <w:t>Disponibilidad de material</w:t>
                            </w:r>
                            <w:r>
                              <w:rPr>
                                <w:sz w:val="18"/>
                                <w:szCs w:val="18"/>
                              </w:rPr>
                              <w:t>.</w:t>
                            </w:r>
                          </w:p>
                          <w:p w14:paraId="04D1BF51" w14:textId="77777777" w:rsidR="00130AE9" w:rsidRPr="006154E7" w:rsidRDefault="00130AE9" w:rsidP="00130AE9">
                            <w:pPr>
                              <w:spacing w:after="0" w:line="240" w:lineRule="atLeast"/>
                              <w:jc w:val="center"/>
                              <w:rPr>
                                <w:sz w:val="18"/>
                                <w:szCs w:val="18"/>
                              </w:rPr>
                            </w:pPr>
                            <w:r w:rsidRPr="006154E7">
                              <w:rPr>
                                <w:sz w:val="18"/>
                                <w:szCs w:val="18"/>
                              </w:rPr>
                              <w:t>Compartir material</w:t>
                            </w:r>
                            <w:r>
                              <w:rPr>
                                <w:sz w:val="18"/>
                                <w:szCs w:val="18"/>
                              </w:rPr>
                              <w:t>.</w:t>
                            </w:r>
                          </w:p>
                        </w:txbxContent>
                      </v:textbox>
                    </v:shape>
                    <v:shape id="Cuadro de texto 61" o:spid="_x0000_s1051" type="#_x0000_t202" style="position:absolute;left:47659;top:5859;width:10112;height:116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" fillcolor="white [3201]" strokeweight=".5pt">
                      <v:textbox>
                        <w:txbxContent>
                          <w:p w14:paraId="7DA53853" w14:textId="77777777" w:rsidR="00130AE9" w:rsidRPr="006154E7" w:rsidRDefault="00130AE9" w:rsidP="00130AE9">
                            <w:pPr>
                              <w:spacing w:after="0" w:line="240" w:lineRule="atLeast"/>
                              <w:jc w:val="center"/>
                              <w:rPr>
                                <w:sz w:val="18"/>
                                <w:szCs w:val="18"/>
                              </w:rPr>
                            </w:pPr>
                            <w:r w:rsidRPr="006154E7">
                              <w:rPr>
                                <w:sz w:val="18"/>
                                <w:szCs w:val="18"/>
                              </w:rPr>
                              <w:t>Mejorar el aprendizaje</w:t>
                            </w:r>
                            <w:r>
                              <w:rPr>
                                <w:sz w:val="18"/>
                                <w:szCs w:val="18"/>
                              </w:rPr>
                              <w:t>.</w:t>
                            </w:r>
                          </w:p>
                          <w:p w14:paraId="466EC74E" w14:textId="77777777" w:rsidR="00130AE9" w:rsidRPr="006154E7" w:rsidRDefault="00130AE9" w:rsidP="00130AE9">
                            <w:pPr>
                              <w:spacing w:after="0" w:line="240" w:lineRule="atLeast"/>
                              <w:jc w:val="center"/>
                              <w:rPr>
                                <w:sz w:val="18"/>
                                <w:szCs w:val="18"/>
                              </w:rPr>
                            </w:pPr>
                            <w:r w:rsidRPr="006154E7">
                              <w:rPr>
                                <w:sz w:val="18"/>
                                <w:szCs w:val="18"/>
                              </w:rPr>
                              <w:t>Apoyar en el proceso de enseñanza</w:t>
                            </w:r>
                            <w:r>
                              <w:rPr>
                                <w:sz w:val="18"/>
                                <w:szCs w:val="18"/>
                              </w:rPr>
                              <w:t>.</w:t>
                            </w:r>
                          </w:p>
                        </w:txbxContent>
                      </v:textbox>
                    </v:shape>
                    <v:roundrect id="Rectángulo redondeado 62" o:spid="_x0000_s1052" style="position:absolute;left:-208;top:19942;width:58603;height:7394;visibility:visible;mso-wrap-style:square;v-text-anchor:middle" arcsize="1590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" fillcolor="#c3c3c3 [2166]" strokecolor="#a5a5a5 [3206]" strokeweight=".5pt">
                      <v:fill color2="#b6b6b6 [2614]" rotate="t" colors="0 #d2d2d2;.5 #c8c8c8;1 silver" focus="100%" type="gradient">
                        <o:fill v:ext="view" type="gradientUnscaled"/>
                      </v:fill>
                      <v:stroke joinstyle="miter"/>
                    </v:roundrect>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abajo 63" o:spid="_x0000_s1053" type="#_x0000_t67" style="position:absolute;left:3739;top:17150;width:2771;height:27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" adj="10883" fillcolor="#c3c3c3 [2166]" strokecolor="#a5a5a5 [3206]" strokeweight=".5pt">
                    <v:fill color2="#b6b6b6 [2614]" rotate="t" colors="0 #d2d2d2;.5 #c8c8c8;1 silver" focus="100%" type="gradient">
                      <o:fill v:ext="view" type="gradientUnscaled"/>
                    </v:fill>
                  </v:shape>
                  <v:shape id="Flecha abajo 64" o:spid="_x0000_s1054" type="#_x0000_t67" style="position:absolute;left:16141;top:17436;width:2771;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" adj="10800" fillcolor="#c3c3c3 [2166]" strokecolor="#a5a5a5 [3206]" strokeweight=".5pt">
                    <v:fill color2="#b6b6b6 [2614]" rotate="t" colors="0 #d2d2d2;.5 #c8c8c8;1 silver" focus="100%" type="gradient">
                      <o:fill v:ext="view" type="gradientUnscaled"/>
                    </v:fill>
                  </v:shape>
                  <v:shape id="Flecha abajo 65" o:spid="_x0000_s1055" type="#_x0000_t67" style="position:absolute;left:27916;top:17436;width:2770;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" adj="10800" fillcolor="#c3c3c3 [2166]" strokecolor="#a5a5a5 [3206]" strokeweight=".5pt">
                    <v:fill color2="#b6b6b6 [2614]" rotate="t" colors="0 #d2d2d2;.5 #c8c8c8;1 silver" focus="100%" type="gradient">
                      <o:fill v:ext="view" type="gradientUnscaled"/>
                    </v:fill>
                  </v:shape>
                  <v:shape id="Flecha abajo 66" o:spid="_x0000_s1056" type="#_x0000_t67" style="position:absolute;left:39832;top:17436;width:2771;height:2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" adj="10800" fillcolor="#c3c3c3 [2166]" strokecolor="#a5a5a5 [3206]" strokeweight=".5pt">
                    <v:fill color2="#b6b6b6 [2614]" rotate="t" colors="0 #d2d2d2;.5 #c8c8c8;1 silver" focus="100%" type="gradient">
                      <o:fill v:ext="view" type="gradientUnscaled"/>
                    </v:fill>
                  </v:shape>
                  <v:shape id="Flecha abajo 67" o:spid="_x0000_s1057" type="#_x0000_t67" style="position:absolute;left:51537;top:17586;width:2771;height:2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" adj="10800" fillcolor="#c3c3c3 [2166]" strokecolor="#a5a5a5 [3206]" strokeweight=".5pt">
                    <v:fill color2="#b6b6b6 [2614]" rotate="t" colors="0 #d2d2d2;.5 #c8c8c8;1 silver" focus="100%" type="gradient">
                      <o:fill v:ext="view" type="gradientUnscaled"/>
                    </v:fill>
                  </v:shape>
                </v:group>
                <v:shape id="Cuadro de texto 68" o:spid="_x0000_s1058" type="#_x0000_t202" style="position:absolute;left:835;top:21090;width:32207;height:5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" fillcolor="#a5a5a5 [3206]" strokecolor="#525252 [1606]" strokeweight="1pt">
                  <v:textbox>
                    <w:txbxContent>
                      <w:p w14:paraId="22E0DE9E" w14:textId="77777777" w:rsidR="00130AE9" w:rsidRPr="006154E7" w:rsidRDefault="00130AE9" w:rsidP="00130AE9">
                        <w:pPr>
                          <w:jc w:val="center"/>
                          <w:rPr>
                            <w:sz w:val="18"/>
                            <w:szCs w:val="18"/>
                          </w:rPr>
                        </w:pPr>
                        <w:r w:rsidRPr="006154E7">
                          <w:rPr>
                            <w:sz w:val="18"/>
                            <w:szCs w:val="18"/>
                          </w:rPr>
                          <w:t>Implementación (LADO DE LA OFERTA)</w:t>
                        </w:r>
                      </w:p>
                    </w:txbxContent>
                  </v:textbox>
                </v:shape>
                <v:shape id="Cuadro de texto 69" o:spid="_x0000_s1059" type="#_x0000_t202" style="position:absolute;left:34289;top:21162;width:23418;height:5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" fillcolor="#a5a5a5 [3206]" strokecolor="#525252 [1606]" strokeweight="1pt">
                  <v:textbox>
                    <w:txbxContent>
                      <w:p w14:paraId="27C920BA" w14:textId="77777777" w:rsidR="00130AE9" w:rsidRPr="006154E7" w:rsidRDefault="00130AE9" w:rsidP="00130AE9">
                        <w:pPr>
                          <w:jc w:val="center"/>
                          <w:rPr>
                            <w:sz w:val="18"/>
                            <w:szCs w:val="18"/>
                          </w:rPr>
                        </w:pPr>
                        <w:r>
                          <w:rPr>
                            <w:sz w:val="18"/>
                            <w:szCs w:val="18"/>
                          </w:rPr>
                          <w:t>Resultados</w:t>
                        </w:r>
                        <w:r w:rsidRPr="006154E7">
                          <w:rPr>
                            <w:sz w:val="18"/>
                            <w:szCs w:val="18"/>
                          </w:rPr>
                          <w:t xml:space="preserve"> (LADO DE LA DEMANDA+LADO DE LA OFERTA)</w:t>
                        </w:r>
                      </w:p>
                    </w:txbxContent>
                  </v:textbox>
                </v:shape>
                <w10:wrap type="topAndBottom" anchorx="margin"/>
              </v:group>
            </w:pict>
          </mc:Fallback>
        </mc:AlternateContent>
      </w:r>
      <w:r w:rsidRPr="000431B4">
        <w:t>Elementos que esquematiza una cadena de resultados para la intervenci</w:t>
      </w:r>
      <w:r>
        <w:t>ón de OCW.</w:t>
      </w:r>
    </w:p>
    <w:p w14:paraId="0F69503D" w14:textId="77777777" w:rsidR="00130AE9" w:rsidRDefault="00130AE9" w:rsidP="00130AE9"/>
    <w:p w14:paraId="711C666B" w14:textId="71A02D50" w:rsidR="008E147F" w:rsidRPr="008E147F" w:rsidRDefault="00130AE9" w:rsidP="008E147F">
      <w:r>
        <w:lastRenderedPageBreak/>
        <w:t>Mediante la cadena de resultados se desarrolla la hipótesis la cual se pretende probar a partir de la evaluación de impacto. La hipótesis desarrollada tiene que ser bien definida y comprobable, además de cuantificable entre los resultados obtenidos al contrastar los grupos de tratamiento y comparación.</w:t>
      </w:r>
      <w:bookmarkStart w:id="100" w:name="_GoBack"/>
      <w:bookmarkEnd w:id="100"/>
    </w:p>
    <w:p w14:paraId="75F72C42" w14:textId="29833A28" w:rsidR="00D16292" w:rsidRDefault="00D16292" w:rsidP="00D16292">
      <w:pPr>
        <w:jc w:val="left"/>
      </w:pPr>
      <w:r>
        <w:t>Para desarrollar una hipótesis causal se debe identificar 2 tipos de variables que son claves para la hipótesis</w:t>
      </w:r>
      <w:r w:rsidR="009F568B">
        <w:t>, las cuales son las variables independientes y dependientes, la primea viene hacer la causa de la otra, y la dependiente viene hacer el efecto producido.</w:t>
      </w:r>
    </w:p>
    <w:tbl>
      <w:tblPr>
        <w:tblW w:w="8320" w:type="dxa"/>
        <w:tblCellMar>
          <w:left w:w="70" w:type="dxa"/>
          <w:right w:w="70" w:type="dxa"/>
        </w:tblCellMar>
        <w:tblLook w:val="04A0" w:firstRow="1" w:lastRow="0" w:firstColumn="1" w:lastColumn="0" w:noHBand="0" w:noVBand="1"/>
      </w:tblPr>
      <w:tblGrid>
        <w:gridCol w:w="3360"/>
        <w:gridCol w:w="4960"/>
      </w:tblGrid>
      <w:tr w:rsidR="00B63B1D" w:rsidRPr="00B63B1D" w14:paraId="43A2E051" w14:textId="77777777" w:rsidTr="00B63B1D">
        <w:trPr>
          <w:trHeight w:val="300"/>
        </w:trPr>
        <w:tc>
          <w:tcPr>
            <w:tcW w:w="3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79A932" w14:textId="77777777" w:rsidR="00B63B1D" w:rsidRPr="00B63B1D" w:rsidRDefault="00B63B1D" w:rsidP="00B63B1D">
            <w:pPr>
              <w:spacing w:after="0" w:line="240" w:lineRule="auto"/>
              <w:jc w:val="left"/>
              <w:rPr>
                <w:rFonts w:ascii="Calibri" w:eastAsia="Times New Roman" w:hAnsi="Calibri" w:cs="Times New Roman"/>
                <w:b/>
                <w:bCs/>
                <w:color w:val="000000"/>
                <w:sz w:val="22"/>
                <w:lang w:eastAsia="es-ES"/>
              </w:rPr>
            </w:pPr>
            <w:r w:rsidRPr="00B63B1D">
              <w:rPr>
                <w:rFonts w:ascii="Calibri" w:eastAsia="Times New Roman" w:hAnsi="Calibri" w:cs="Times New Roman"/>
                <w:b/>
                <w:bCs/>
                <w:color w:val="000000"/>
                <w:sz w:val="22"/>
                <w:lang w:eastAsia="es-ES"/>
              </w:rPr>
              <w:t>variable dependiente</w:t>
            </w:r>
          </w:p>
        </w:tc>
        <w:tc>
          <w:tcPr>
            <w:tcW w:w="4960" w:type="dxa"/>
            <w:tcBorders>
              <w:top w:val="single" w:sz="4" w:space="0" w:color="auto"/>
              <w:left w:val="nil"/>
              <w:bottom w:val="nil"/>
              <w:right w:val="single" w:sz="4" w:space="0" w:color="auto"/>
            </w:tcBorders>
            <w:shd w:val="clear" w:color="auto" w:fill="auto"/>
            <w:noWrap/>
            <w:vAlign w:val="bottom"/>
            <w:hideMark/>
          </w:tcPr>
          <w:p w14:paraId="405CCFF6" w14:textId="77777777" w:rsidR="00B63B1D" w:rsidRPr="00B63B1D" w:rsidRDefault="00B63B1D" w:rsidP="00B63B1D">
            <w:pPr>
              <w:spacing w:after="0" w:line="240" w:lineRule="auto"/>
              <w:jc w:val="left"/>
              <w:rPr>
                <w:rFonts w:ascii="Calibri" w:eastAsia="Times New Roman" w:hAnsi="Calibri" w:cs="Times New Roman"/>
                <w:b/>
                <w:bCs/>
                <w:color w:val="000000"/>
                <w:sz w:val="22"/>
                <w:lang w:eastAsia="es-ES"/>
              </w:rPr>
            </w:pPr>
            <w:r w:rsidRPr="00B63B1D">
              <w:rPr>
                <w:rFonts w:ascii="Calibri" w:eastAsia="Times New Roman" w:hAnsi="Calibri" w:cs="Times New Roman"/>
                <w:b/>
                <w:bCs/>
                <w:color w:val="000000"/>
                <w:sz w:val="22"/>
                <w:lang w:eastAsia="es-ES"/>
              </w:rPr>
              <w:t>variable independiente</w:t>
            </w:r>
          </w:p>
        </w:tc>
      </w:tr>
      <w:tr w:rsidR="00B63B1D" w:rsidRPr="00B63B1D" w14:paraId="41AADBDF" w14:textId="77777777" w:rsidTr="00B63B1D">
        <w:trPr>
          <w:trHeight w:val="300"/>
        </w:trPr>
        <w:tc>
          <w:tcPr>
            <w:tcW w:w="3360" w:type="dxa"/>
            <w:tcBorders>
              <w:top w:val="nil"/>
              <w:left w:val="single" w:sz="4" w:space="0" w:color="auto"/>
              <w:bottom w:val="nil"/>
              <w:right w:val="nil"/>
            </w:tcBorders>
            <w:shd w:val="clear" w:color="auto" w:fill="auto"/>
            <w:noWrap/>
            <w:vAlign w:val="bottom"/>
            <w:hideMark/>
          </w:tcPr>
          <w:p w14:paraId="5A8455FF"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single" w:sz="4" w:space="0" w:color="auto"/>
              <w:left w:val="single" w:sz="4" w:space="0" w:color="auto"/>
              <w:bottom w:val="nil"/>
              <w:right w:val="single" w:sz="4" w:space="0" w:color="auto"/>
            </w:tcBorders>
            <w:shd w:val="clear" w:color="auto" w:fill="auto"/>
            <w:noWrap/>
            <w:vAlign w:val="bottom"/>
            <w:hideMark/>
          </w:tcPr>
          <w:p w14:paraId="21E3F7EC"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acceso libre</w:t>
            </w:r>
          </w:p>
        </w:tc>
      </w:tr>
      <w:tr w:rsidR="00B63B1D" w:rsidRPr="00B63B1D" w14:paraId="17DCE309" w14:textId="77777777" w:rsidTr="00B63B1D">
        <w:trPr>
          <w:trHeight w:val="300"/>
        </w:trPr>
        <w:tc>
          <w:tcPr>
            <w:tcW w:w="3360" w:type="dxa"/>
            <w:tcBorders>
              <w:top w:val="nil"/>
              <w:left w:val="single" w:sz="4" w:space="0" w:color="auto"/>
              <w:bottom w:val="nil"/>
              <w:right w:val="nil"/>
            </w:tcBorders>
            <w:shd w:val="clear" w:color="auto" w:fill="auto"/>
            <w:noWrap/>
            <w:vAlign w:val="bottom"/>
            <w:hideMark/>
          </w:tcPr>
          <w:p w14:paraId="52C1CA42" w14:textId="68587C72"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xml:space="preserve">promover la educación </w:t>
            </w:r>
          </w:p>
        </w:tc>
        <w:tc>
          <w:tcPr>
            <w:tcW w:w="4960" w:type="dxa"/>
            <w:tcBorders>
              <w:top w:val="nil"/>
              <w:left w:val="single" w:sz="4" w:space="0" w:color="auto"/>
              <w:bottom w:val="nil"/>
              <w:right w:val="single" w:sz="4" w:space="0" w:color="auto"/>
            </w:tcBorders>
            <w:shd w:val="clear" w:color="auto" w:fill="auto"/>
            <w:noWrap/>
            <w:vAlign w:val="bottom"/>
            <w:hideMark/>
          </w:tcPr>
          <w:p w14:paraId="6F79346B"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sencillo</w:t>
            </w:r>
          </w:p>
        </w:tc>
      </w:tr>
      <w:tr w:rsidR="00B63B1D" w:rsidRPr="00B63B1D" w14:paraId="65B223B0" w14:textId="77777777" w:rsidTr="00B63B1D">
        <w:trPr>
          <w:trHeight w:val="300"/>
        </w:trPr>
        <w:tc>
          <w:tcPr>
            <w:tcW w:w="3360" w:type="dxa"/>
            <w:tcBorders>
              <w:top w:val="nil"/>
              <w:left w:val="single" w:sz="4" w:space="0" w:color="auto"/>
              <w:bottom w:val="nil"/>
              <w:right w:val="nil"/>
            </w:tcBorders>
            <w:shd w:val="clear" w:color="auto" w:fill="auto"/>
            <w:noWrap/>
            <w:vAlign w:val="bottom"/>
            <w:hideMark/>
          </w:tcPr>
          <w:p w14:paraId="0FFE94FB"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single" w:sz="4" w:space="0" w:color="auto"/>
              <w:bottom w:val="nil"/>
              <w:right w:val="single" w:sz="4" w:space="0" w:color="auto"/>
            </w:tcBorders>
            <w:shd w:val="clear" w:color="auto" w:fill="auto"/>
            <w:noWrap/>
            <w:vAlign w:val="bottom"/>
            <w:hideMark/>
          </w:tcPr>
          <w:p w14:paraId="34A62A51"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coherente</w:t>
            </w:r>
          </w:p>
        </w:tc>
      </w:tr>
      <w:tr w:rsidR="00B63B1D" w:rsidRPr="00B63B1D" w14:paraId="2B6E4D63" w14:textId="77777777" w:rsidTr="00B63B1D">
        <w:trPr>
          <w:trHeight w:val="300"/>
        </w:trPr>
        <w:tc>
          <w:tcPr>
            <w:tcW w:w="3360" w:type="dxa"/>
            <w:tcBorders>
              <w:top w:val="nil"/>
              <w:left w:val="single" w:sz="4" w:space="0" w:color="auto"/>
              <w:bottom w:val="single" w:sz="4" w:space="0" w:color="auto"/>
              <w:right w:val="nil"/>
            </w:tcBorders>
            <w:shd w:val="clear" w:color="auto" w:fill="auto"/>
            <w:noWrap/>
            <w:vAlign w:val="bottom"/>
            <w:hideMark/>
          </w:tcPr>
          <w:p w14:paraId="7E1014F7"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4A013580" w14:textId="230E9941"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tendió de mecanismo de localización de recursos</w:t>
            </w:r>
          </w:p>
        </w:tc>
      </w:tr>
      <w:tr w:rsidR="00B63B1D" w:rsidRPr="00B63B1D" w14:paraId="116E8D40"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19B994B"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0954B348"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odelo eficiente</w:t>
            </w:r>
          </w:p>
        </w:tc>
      </w:tr>
      <w:tr w:rsidR="00B63B1D" w:rsidRPr="00B63B1D" w14:paraId="69C26A15"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592D9DA6" w14:textId="3EB58C02"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Desarrollar educación</w:t>
            </w:r>
          </w:p>
        </w:tc>
        <w:tc>
          <w:tcPr>
            <w:tcW w:w="4960" w:type="dxa"/>
            <w:tcBorders>
              <w:top w:val="nil"/>
              <w:left w:val="nil"/>
              <w:bottom w:val="nil"/>
              <w:right w:val="single" w:sz="4" w:space="0" w:color="auto"/>
            </w:tcBorders>
            <w:shd w:val="clear" w:color="auto" w:fill="auto"/>
            <w:noWrap/>
            <w:vAlign w:val="bottom"/>
            <w:hideMark/>
          </w:tcPr>
          <w:p w14:paraId="4605DB7F" w14:textId="180A84AB"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stándares</w:t>
            </w:r>
          </w:p>
        </w:tc>
      </w:tr>
      <w:tr w:rsidR="00B63B1D" w:rsidRPr="00B63B1D" w14:paraId="75DDEDD3"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626C8463"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781FC538"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recursos educativos innovadores</w:t>
            </w:r>
          </w:p>
        </w:tc>
      </w:tr>
      <w:tr w:rsidR="00B63B1D" w:rsidRPr="00B63B1D" w14:paraId="2A0B0252" w14:textId="77777777" w:rsidTr="00B63B1D">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5DF9BADA"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50821922"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perfeccionamiento de recursos</w:t>
            </w:r>
          </w:p>
        </w:tc>
      </w:tr>
      <w:tr w:rsidR="00B63B1D" w:rsidRPr="00B63B1D" w14:paraId="29054A61"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0364DCE2"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4F7A7C74"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variedad de recursos</w:t>
            </w:r>
          </w:p>
        </w:tc>
      </w:tr>
      <w:tr w:rsidR="00B63B1D" w:rsidRPr="00B63B1D" w14:paraId="44EEC1FE"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B0335B7"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Compartir los recursos docentes</w:t>
            </w:r>
          </w:p>
        </w:tc>
        <w:tc>
          <w:tcPr>
            <w:tcW w:w="4960" w:type="dxa"/>
            <w:tcBorders>
              <w:top w:val="nil"/>
              <w:left w:val="nil"/>
              <w:bottom w:val="nil"/>
              <w:right w:val="single" w:sz="4" w:space="0" w:color="auto"/>
            </w:tcBorders>
            <w:shd w:val="clear" w:color="auto" w:fill="auto"/>
            <w:noWrap/>
            <w:vAlign w:val="bottom"/>
            <w:hideMark/>
          </w:tcPr>
          <w:p w14:paraId="55309C73"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disponibilidad de recursos</w:t>
            </w:r>
          </w:p>
        </w:tc>
      </w:tr>
      <w:tr w:rsidR="00B63B1D" w:rsidRPr="00B63B1D" w14:paraId="43D204B3"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1694FB6D"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6C7E4961" w14:textId="4A704F39"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liberación de recursos</w:t>
            </w:r>
          </w:p>
        </w:tc>
      </w:tr>
      <w:tr w:rsidR="00B63B1D" w:rsidRPr="00B63B1D" w14:paraId="39387B57" w14:textId="77777777" w:rsidTr="00B63B1D">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6B0B279C"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25FB6AAF" w14:textId="63FD3918"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tendió de mecanismo de localización de recursos</w:t>
            </w:r>
          </w:p>
        </w:tc>
      </w:tr>
      <w:tr w:rsidR="00B63B1D" w:rsidRPr="00B63B1D" w14:paraId="4BA3F01B"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6E0822F"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2DEF2D27"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pectativas del estudiante</w:t>
            </w:r>
          </w:p>
        </w:tc>
      </w:tr>
      <w:tr w:rsidR="00B63B1D" w:rsidRPr="00B63B1D" w14:paraId="039C8A00"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6B3F2BD3"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ejorar el conocimiento</w:t>
            </w:r>
          </w:p>
        </w:tc>
        <w:tc>
          <w:tcPr>
            <w:tcW w:w="4960" w:type="dxa"/>
            <w:tcBorders>
              <w:top w:val="nil"/>
              <w:left w:val="nil"/>
              <w:bottom w:val="nil"/>
              <w:right w:val="single" w:sz="4" w:space="0" w:color="auto"/>
            </w:tcBorders>
            <w:shd w:val="clear" w:color="auto" w:fill="auto"/>
            <w:noWrap/>
            <w:vAlign w:val="bottom"/>
            <w:hideMark/>
          </w:tcPr>
          <w:p w14:paraId="71812CB2"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actividades suficiente</w:t>
            </w:r>
          </w:p>
        </w:tc>
      </w:tr>
      <w:tr w:rsidR="00B63B1D" w:rsidRPr="00B63B1D" w14:paraId="02994E4B" w14:textId="77777777" w:rsidTr="00B63B1D">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2766D3AE"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2ED37E19"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ateriales suficientes</w:t>
            </w:r>
          </w:p>
        </w:tc>
      </w:tr>
    </w:tbl>
    <w:p w14:paraId="583CA498" w14:textId="77777777" w:rsidR="009F568B" w:rsidRDefault="009F568B" w:rsidP="00D16292">
      <w:pPr>
        <w:jc w:val="left"/>
      </w:pPr>
    </w:p>
    <w:p w14:paraId="754ABBC2" w14:textId="7636C3EB" w:rsidR="00597964" w:rsidRDefault="00CC0103" w:rsidP="00B52514">
      <w:pPr>
        <w:pStyle w:val="Prrafodelista"/>
        <w:ind w:left="0"/>
        <w:jc w:val="left"/>
      </w:pPr>
      <w:r>
        <w:t xml:space="preserve">La hipótesis causal está ligada a una cadena de resultados en la cual se establece una secuencia lógica </w:t>
      </w:r>
    </w:p>
    <w:p w14:paraId="2231C55C" w14:textId="6F2121CA" w:rsidR="00597964" w:rsidRDefault="00597964" w:rsidP="00597964"/>
    <w:p w14:paraId="651A364C" w14:textId="77777777" w:rsidR="00597964" w:rsidRDefault="00597964">
      <w:pPr>
        <w:spacing w:line="259" w:lineRule="auto"/>
        <w:jc w:val="left"/>
      </w:pPr>
      <w:r>
        <w:br w:type="page"/>
      </w:r>
    </w:p>
    <w:p w14:paraId="51D76AFA" w14:textId="31DD8EEF" w:rsidR="00E64EBB" w:rsidRDefault="5CBE0531" w:rsidP="00597964">
      <w:r>
        <w:lastRenderedPageBreak/>
        <w:t xml:space="preserve">Antes de comenzar con la investigación se debe plantear la pregunta ¿a </w:t>
      </w:r>
      <w:proofErr w:type="gramStart"/>
      <w:r>
        <w:t>qué  se</w:t>
      </w:r>
      <w:proofErr w:type="gramEnd"/>
      <w:r>
        <w:t xml:space="preserve"> le puede medir el impacto? Y la respuesta que se puede decir es a casi todo. Todo es apto para medición, </w:t>
      </w:r>
      <w:proofErr w:type="gramStart"/>
      <w:r>
        <w:t>evaluando  aspectos</w:t>
      </w:r>
      <w:proofErr w:type="gramEnd"/>
      <w:r>
        <w:t xml:space="preserve"> positivos y/o negativos que se haya originado.</w:t>
      </w:r>
    </w:p>
    <w:p w14:paraId="5582DC1B" w14:textId="77777777" w:rsidR="00BA107B" w:rsidRDefault="5CBE0531" w:rsidP="00BA107B">
      <w:r>
        <w:t xml:space="preserve">Para comenzar con este estudio se explica algunas definiciones de lo que es impacto, las cuales van con más referencia al tema de investigación planteado. Las primeras expresiones de impacto se las utiliza como expresión del efecto de una acción, utilizadas en las </w:t>
      </w:r>
      <w:proofErr w:type="gramStart"/>
      <w:r>
        <w:t>investigaciones  y</w:t>
      </w:r>
      <w:proofErr w:type="gramEnd"/>
      <w:r>
        <w:t xml:space="preserve"> otros trabajos relacionados sobre el medio ambiente. Luego, el uso del término se amplió con otras acepciones y usos.</w:t>
      </w:r>
    </w:p>
    <w:p w14:paraId="6C997EF5" w14:textId="0FAAC1FF" w:rsidR="002C6EC1" w:rsidRDefault="5CBE0531" w:rsidP="00BA107B">
      <w:r>
        <w:t>El t</w:t>
      </w:r>
      <w:r w:rsidR="007E2003">
        <w:t>é</w:t>
      </w:r>
      <w:r>
        <w:t>rmino impacto  de acuerdo con el diccionario de uso del español </w:t>
      </w:r>
      <w:r w:rsidR="00F801B6">
        <w:fldChar w:fldCharType="begin" w:fldLock="1"/>
      </w:r>
      <w:r w:rsidR="007A73FD">
        <w:instrText>ADDIN CSL_CITATION { "citationItems" : [ { "id" : "ITEM-1", "itemData" : { "author" : [ { "dropping-particle" : "", "family" : "Moliner", "given" : "D E Mar\u00eda", "non-dropping-particle" : "", "parse-names" : false, "suffix" : "" }, { "dropping-particle" : "", "family" : "Villanueva", "given" : "Por Antonio", "non-dropping-particle" : "", "parse-names" : false, "suffix" : "" } ], "id" : "ITEM-1", "issued" : { "date-parts" : [ [ "1981" ] ] }, "title" : "La edici\u00f3n electr\u00f3nica del diccionario de uso del espa\u00f1ol , de mar\u00eda moliner", "type" : "article-journal" }, "uris" : [ "http://www.mendeley.com/documents/?uuid=2c1c370a-8908-47ea-b124-4724abb582da" ] } ], "mendeley" : { "formattedCitation" : "(Moliner &amp; Villanueva, 1981)", "plainTextFormattedCitation" : "(Moliner &amp; Villanueva, 1981)", "previouslyFormattedCitation" : "(Moliner &amp; Villanueva, 1981)" }, "properties" : { "noteIndex" : 0 }, "schema" : "https://github.com/citation-style-language/schema/raw/master/csl-citation.json" }</w:instrText>
      </w:r>
      <w:r w:rsidR="00F801B6">
        <w:fldChar w:fldCharType="separate"/>
      </w:r>
      <w:r w:rsidR="00F801B6" w:rsidRPr="00F801B6">
        <w:rPr>
          <w:noProof/>
        </w:rPr>
        <w:t>(Moliner &amp; Villanueva, 1981)</w:t>
      </w:r>
      <w:r w:rsidR="00F801B6">
        <w:fldChar w:fldCharType="end"/>
      </w:r>
      <w:r w:rsidR="00F801B6">
        <w:t xml:space="preserve"> </w:t>
      </w:r>
      <w:r>
        <w:t>proviene de la voz “</w:t>
      </w:r>
      <w:proofErr w:type="spellStart"/>
      <w:r w:rsidRPr="5CBE0531">
        <w:rPr>
          <w:b/>
          <w:bCs/>
          <w:i/>
          <w:iCs/>
        </w:rPr>
        <w:t>impactus</w:t>
      </w:r>
      <w:proofErr w:type="spellEnd"/>
      <w:r>
        <w:t>”, del latín tardío y significa, en su tercera acepción, “impresión o efecto muy intensos dejados en alguien o en algo por cualquier acción o suceso”.</w:t>
      </w:r>
    </w:p>
    <w:p w14:paraId="50F42C82" w14:textId="77777777" w:rsidR="00E1654E" w:rsidRDefault="5CBE0531" w:rsidP="00BA107B">
      <w:r>
        <w:t xml:space="preserve">El realizar la medición del impacto de un proyecto siempre ha comprendido una dificultad en realizar dicha tarea. </w:t>
      </w:r>
      <w:r w:rsidRPr="008626FA">
        <w:rPr>
          <w:highlight w:val="yellow"/>
        </w:rPr>
        <w:t>Ya que medir el impacto es puntualmente el tratar de decretar lo que se ha logrado</w:t>
      </w:r>
      <w:r>
        <w:t>. Hablar de impacto es determinar como el cambio realizado en una entidad es la consecuencia de una innovación, es analizar y reflexionar sobre las transformaciones en las prácticas laborales que las personas, es medir los resultados de las intervenciones, en cantidad, calidad y extensión.</w:t>
      </w:r>
    </w:p>
    <w:p w14:paraId="77A21E7A" w14:textId="0EB2FF9C" w:rsidR="00BE1EC1" w:rsidRDefault="00BE1EC1" w:rsidP="00BE1EC1">
      <w:pPr>
        <w:pStyle w:val="Ttulo2"/>
      </w:pPr>
      <w:bookmarkStart w:id="101" w:name="_Toc486797696"/>
      <w:r>
        <w:t>Modelo para la evaluación del impacto</w:t>
      </w:r>
      <w:r w:rsidR="007754B3">
        <w:t xml:space="preserve"> de OCW</w:t>
      </w:r>
      <w:bookmarkEnd w:id="101"/>
    </w:p>
    <w:p w14:paraId="00D5CAE8" w14:textId="4ADDA6B8" w:rsidR="00BE1EC1" w:rsidRPr="0066233B" w:rsidRDefault="00583E76" w:rsidP="00BE1EC1">
      <w:pPr>
        <w:rPr>
          <w:highlight w:val="yellow"/>
        </w:rPr>
      </w:pPr>
      <w:r w:rsidRPr="0066233B">
        <w:rPr>
          <w:highlight w:val="yellow"/>
        </w:rPr>
        <w:t>Objetivo</w:t>
      </w:r>
      <w:r w:rsidR="001706E2" w:rsidRPr="0066233B">
        <w:rPr>
          <w:highlight w:val="yellow"/>
        </w:rPr>
        <w:t xml:space="preserve"> de la medición </w:t>
      </w:r>
    </w:p>
    <w:p w14:paraId="7C9848E2" w14:textId="56E858BD" w:rsidR="00BD13C3" w:rsidRPr="0066233B" w:rsidRDefault="00BD13C3" w:rsidP="00AA75BB">
      <w:pPr>
        <w:pStyle w:val="Prrafodelista"/>
        <w:numPr>
          <w:ilvl w:val="0"/>
          <w:numId w:val="26"/>
        </w:numPr>
        <w:rPr>
          <w:highlight w:val="yellow"/>
        </w:rPr>
      </w:pPr>
      <w:r w:rsidRPr="0066233B">
        <w:rPr>
          <w:highlight w:val="yellow"/>
        </w:rPr>
        <w:t>Necesidad de Valoración (¿Por qué de la valoración?) (identificar problemas /limitaciones que podrán ayudarnos a elegir entre posibles intervenciones /</w:t>
      </w:r>
      <w:proofErr w:type="gramStart"/>
      <w:r w:rsidRPr="0066233B">
        <w:rPr>
          <w:highlight w:val="yellow"/>
        </w:rPr>
        <w:t>experiencias )</w:t>
      </w:r>
      <w:proofErr w:type="gramEnd"/>
    </w:p>
    <w:p w14:paraId="2AA132D0" w14:textId="3517E3D8" w:rsidR="00BD13C3" w:rsidRPr="0066233B" w:rsidRDefault="00BD13C3" w:rsidP="00AA75BB">
      <w:pPr>
        <w:pStyle w:val="Prrafodelista"/>
        <w:numPr>
          <w:ilvl w:val="0"/>
          <w:numId w:val="26"/>
        </w:numPr>
        <w:rPr>
          <w:highlight w:val="yellow"/>
        </w:rPr>
      </w:pPr>
      <w:proofErr w:type="gramStart"/>
      <w:r w:rsidRPr="0066233B">
        <w:rPr>
          <w:highlight w:val="yellow"/>
        </w:rPr>
        <w:t>Antecedentes(</w:t>
      </w:r>
      <w:proofErr w:type="gramEnd"/>
      <w:r w:rsidRPr="0066233B">
        <w:rPr>
          <w:highlight w:val="yellow"/>
        </w:rPr>
        <w:t>Información de referencia) Describir el entorno en el que tiene lugar la intervención/experimento (el entorno será la UTPL)</w:t>
      </w:r>
    </w:p>
    <w:p w14:paraId="708CB1DA" w14:textId="7D93258F" w:rsidR="00BD13C3" w:rsidRPr="0066233B" w:rsidRDefault="00BD13C3" w:rsidP="00AA75BB">
      <w:pPr>
        <w:pStyle w:val="Prrafodelista"/>
        <w:numPr>
          <w:ilvl w:val="0"/>
          <w:numId w:val="26"/>
        </w:numPr>
        <w:rPr>
          <w:highlight w:val="yellow"/>
        </w:rPr>
      </w:pPr>
      <w:r w:rsidRPr="0066233B">
        <w:rPr>
          <w:highlight w:val="yellow"/>
        </w:rPr>
        <w:t xml:space="preserve">Proceso de Evaluación. Medir la contribución de la intervención. Evaluación de la implementación de la intervención </w:t>
      </w:r>
    </w:p>
    <w:p w14:paraId="1114D258" w14:textId="5EE062C8" w:rsidR="00BD13C3" w:rsidRPr="0066233B" w:rsidRDefault="00BD13C3" w:rsidP="00AA75BB">
      <w:pPr>
        <w:pStyle w:val="Prrafodelista"/>
        <w:numPr>
          <w:ilvl w:val="0"/>
          <w:numId w:val="26"/>
        </w:numPr>
        <w:rPr>
          <w:highlight w:val="yellow"/>
        </w:rPr>
      </w:pPr>
      <w:r w:rsidRPr="0066233B">
        <w:rPr>
          <w:highlight w:val="yellow"/>
        </w:rPr>
        <w:lastRenderedPageBreak/>
        <w:t xml:space="preserve">Impacto de la Evaluación. Medición de los </w:t>
      </w:r>
      <w:proofErr w:type="gramStart"/>
      <w:r w:rsidRPr="0066233B">
        <w:rPr>
          <w:highlight w:val="yellow"/>
        </w:rPr>
        <w:t>resultados(</w:t>
      </w:r>
      <w:proofErr w:type="gramEnd"/>
      <w:r w:rsidRPr="0066233B">
        <w:rPr>
          <w:highlight w:val="yellow"/>
        </w:rPr>
        <w:t>el impacto de la intervención)</w:t>
      </w:r>
    </w:p>
    <w:p w14:paraId="7E14F47C" w14:textId="181AFD3D" w:rsidR="00BE1EC1" w:rsidRPr="00BE1EC1" w:rsidRDefault="00BE1EC1" w:rsidP="00BE1EC1">
      <w:pPr>
        <w:pStyle w:val="Ttulo2"/>
      </w:pPr>
      <w:bookmarkStart w:id="102" w:name="_Toc486797697"/>
      <w:r>
        <w:t>Evaluación del impacto</w:t>
      </w:r>
      <w:bookmarkEnd w:id="102"/>
    </w:p>
    <w:p w14:paraId="19DB823E" w14:textId="77777777" w:rsidR="005C0B7D" w:rsidRDefault="5CBE0531" w:rsidP="00BA107B">
      <w:r>
        <w:t>Dado estos conceptos aplicados al ámbito social, la evaluación de impacto que tiene OCW en las universidades aplicada a una comunidad UTPL, no solo incorpora efectos previstos sino también aquellos no previstos ya sean positivos o negativos que se pudieron presentar luego de la intervención de un determinado programa o proyecto.</w:t>
      </w:r>
    </w:p>
    <w:p w14:paraId="0E13AD27" w14:textId="77777777" w:rsidR="005C0B7D" w:rsidRDefault="5CBE0531" w:rsidP="005C0B7D">
      <w:r>
        <w:t>La evaluación de impacto expondrá los efectos del proyecto OCW en relación con las metas propuestas y los recursos movilizados. Este proceso determina hasta qué punto se alcanzaron las metas propuestas.  El modelo de evaluación que se propone considera las intenciones del programa, las metas, objetivos, y procedimientos que son indispensable para ejecutar con éxito el programa.</w:t>
      </w:r>
    </w:p>
    <w:p w14:paraId="763A3CC0" w14:textId="77777777" w:rsidR="005C0B7D" w:rsidRDefault="5CBE0531" w:rsidP="005C0B7D">
      <w:r>
        <w:t>La evaluación del impacto servirá de guía para la toma de decisiones que se deberían tomar para perfeccionar la intervención de OCW o de programas similares a futuro como son los MOOC.</w:t>
      </w:r>
    </w:p>
    <w:p w14:paraId="7C3259BF" w14:textId="69135392" w:rsidR="008B6FA8" w:rsidRDefault="5CBE0531" w:rsidP="005C0B7D">
      <w:r>
        <w:t>Debido a que existen distintos tipos de evaluación se debe realizar una clasificación previa; la primera clasificación ubica a la evaluación con integrante dentro del ciclo de vida de un proyecto, y que se revelar</w:t>
      </w:r>
      <w:r w:rsidR="00BF54CE">
        <w:t>á</w:t>
      </w:r>
      <w:r>
        <w:t xml:space="preserve"> en las distintas etapas o fases de la intervención, esta evaluación se la denomina </w:t>
      </w:r>
      <w:r w:rsidRPr="5CBE0531">
        <w:rPr>
          <w:b/>
          <w:bCs/>
          <w:i/>
          <w:iCs/>
        </w:rPr>
        <w:t>ex ante</w:t>
      </w:r>
      <w:r>
        <w:t xml:space="preserve">, la evaluación </w:t>
      </w:r>
      <w:proofErr w:type="spellStart"/>
      <w:r w:rsidRPr="5CBE0531">
        <w:rPr>
          <w:b/>
          <w:bCs/>
          <w:i/>
          <w:iCs/>
        </w:rPr>
        <w:t>intra</w:t>
      </w:r>
      <w:proofErr w:type="spellEnd"/>
      <w:r w:rsidRPr="5CBE0531">
        <w:rPr>
          <w:b/>
          <w:bCs/>
          <w:i/>
          <w:iCs/>
        </w:rPr>
        <w:t xml:space="preserve"> </w:t>
      </w:r>
      <w:r>
        <w:t xml:space="preserve">se desarrolla durante la ejecución del proyecto, la evaluación </w:t>
      </w:r>
      <w:r w:rsidRPr="5CBE0531">
        <w:rPr>
          <w:b/>
          <w:bCs/>
          <w:i/>
          <w:iCs/>
        </w:rPr>
        <w:t>post</w:t>
      </w:r>
      <w:r>
        <w:t>, corresponde con la finalización de inmediata de la ejecución del proyecto, donde se detectan, registran y analizan los resultados. Con la evaluación </w:t>
      </w:r>
      <w:r w:rsidRPr="5CBE0531">
        <w:rPr>
          <w:b/>
          <w:bCs/>
          <w:i/>
          <w:iCs/>
        </w:rPr>
        <w:t>ex post</w:t>
      </w:r>
      <w:r>
        <w:t>, que se realiza tiempo después (meses o años) de concluida la ejecución, se valoran los resultados mediatos y alejados, consolidados en el tiempo.</w:t>
      </w:r>
    </w:p>
    <w:p w14:paraId="7037231E" w14:textId="77777777" w:rsidR="00EF4637" w:rsidRDefault="5CBE0531" w:rsidP="005C0B7D">
      <w:r>
        <w:t xml:space="preserve">De acuerdo con Lara González (2001, p.15), la evaluación ex post entraña un análisis de efectos y resultados de un proyecto una vez ejecutado y finalizado. La autora expresa que los elementos de la evaluación ex post son: eficacia, eficiencia, pertinencia, viabilidad e impacto. Como puede observarse, sitúa la </w:t>
      </w:r>
      <w:r w:rsidRPr="5CBE0531">
        <w:rPr>
          <w:b/>
          <w:bCs/>
          <w:i/>
          <w:iCs/>
        </w:rPr>
        <w:t>evaluación de impacto</w:t>
      </w:r>
      <w:r>
        <w:t xml:space="preserve"> dentro de la evaluación ex post.</w:t>
      </w:r>
    </w:p>
    <w:p w14:paraId="6C9C3915" w14:textId="7F2902FF" w:rsidR="00C61A1E" w:rsidRPr="002A5247" w:rsidRDefault="5CBE0531" w:rsidP="002A5247">
      <w:r>
        <w:lastRenderedPageBreak/>
        <w:t xml:space="preserve">A </w:t>
      </w:r>
      <w:proofErr w:type="gramStart"/>
      <w:r>
        <w:t>continuación</w:t>
      </w:r>
      <w:proofErr w:type="gramEnd"/>
      <w:r>
        <w:t xml:space="preserve"> se presenta un cuadro con algun</w:t>
      </w:r>
      <w:r w:rsidR="00BF54CE">
        <w:t>o</w:t>
      </w:r>
      <w:r w:rsidR="002A5247">
        <w:t>s de los momentos de cuando s</w:t>
      </w:r>
      <w:r>
        <w:t>e debe realización de una evaluación de impacto.</w:t>
      </w:r>
    </w:p>
    <w:p w14:paraId="4046C148" w14:textId="77777777" w:rsidR="00C61A1E" w:rsidRDefault="00C61A1E" w:rsidP="00C61A1E">
      <w:pPr>
        <w:spacing w:after="0" w:line="240" w:lineRule="atLeast"/>
        <w:jc w:val="left"/>
        <w:rPr>
          <w:sz w:val="20"/>
          <w:szCs w:val="20"/>
        </w:rPr>
      </w:pPr>
    </w:p>
    <w:p w14:paraId="72665AD3" w14:textId="700255DC" w:rsidR="00CE60D8" w:rsidRPr="00C61A1E" w:rsidRDefault="00730395" w:rsidP="00C61A1E">
      <w:pPr>
        <w:spacing w:after="0" w:line="240" w:lineRule="atLeast"/>
        <w:jc w:val="left"/>
        <w:rPr>
          <w:sz w:val="20"/>
          <w:szCs w:val="20"/>
        </w:rPr>
      </w:pPr>
      <w:r>
        <w:rPr>
          <w:sz w:val="20"/>
          <w:szCs w:val="20"/>
        </w:rPr>
        <w:t>Tabla 5</w:t>
      </w:r>
      <w:r w:rsidR="005350E8" w:rsidRPr="00C61A1E">
        <w:rPr>
          <w:sz w:val="20"/>
          <w:szCs w:val="20"/>
        </w:rPr>
        <w:t xml:space="preserve"> Ciclo de vida de la evaluación del Impacto</w:t>
      </w:r>
    </w:p>
    <w:tbl>
      <w:tblPr>
        <w:tblW w:w="8364" w:type="dxa"/>
        <w:tblInd w:w="75" w:type="dxa"/>
        <w:tblCellMar>
          <w:left w:w="70" w:type="dxa"/>
          <w:right w:w="70" w:type="dxa"/>
        </w:tblCellMar>
        <w:tblLook w:val="04A0" w:firstRow="1" w:lastRow="0" w:firstColumn="1" w:lastColumn="0" w:noHBand="0" w:noVBand="1"/>
      </w:tblPr>
      <w:tblGrid>
        <w:gridCol w:w="1149"/>
        <w:gridCol w:w="7215"/>
      </w:tblGrid>
      <w:tr w:rsidR="00CE60D8" w:rsidRPr="00CE60D8" w14:paraId="74052E0B" w14:textId="77777777" w:rsidTr="00437FF6">
        <w:trPr>
          <w:trHeight w:val="306"/>
        </w:trPr>
        <w:tc>
          <w:tcPr>
            <w:tcW w:w="8364"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81DA30F" w14:textId="77777777" w:rsidR="00CE60D8" w:rsidRPr="00CE60D8" w:rsidRDefault="00CE60D8" w:rsidP="00CE60D8">
            <w:pPr>
              <w:spacing w:after="0" w:line="240" w:lineRule="auto"/>
              <w:jc w:val="center"/>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Momentos de Realización de la evaluación</w:t>
            </w:r>
          </w:p>
        </w:tc>
      </w:tr>
      <w:tr w:rsidR="00CE60D8" w:rsidRPr="00CE60D8" w14:paraId="02C7504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05C453A9"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EX ANTE</w:t>
            </w:r>
          </w:p>
        </w:tc>
        <w:tc>
          <w:tcPr>
            <w:tcW w:w="7215" w:type="dxa"/>
            <w:tcBorders>
              <w:top w:val="nil"/>
              <w:left w:val="nil"/>
              <w:bottom w:val="nil"/>
              <w:right w:val="single" w:sz="4" w:space="0" w:color="auto"/>
            </w:tcBorders>
            <w:shd w:val="clear" w:color="auto" w:fill="auto"/>
            <w:noWrap/>
            <w:vAlign w:val="bottom"/>
            <w:hideMark/>
          </w:tcPr>
          <w:p w14:paraId="57CA3104"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cumple antes del inicio de la ejecución</w:t>
            </w:r>
          </w:p>
        </w:tc>
      </w:tr>
      <w:tr w:rsidR="00CE60D8" w:rsidRPr="00CE60D8" w14:paraId="4E9BE74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335E935F"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val="restart"/>
            <w:tcBorders>
              <w:top w:val="nil"/>
              <w:left w:val="single" w:sz="4" w:space="0" w:color="auto"/>
              <w:bottom w:val="single" w:sz="4" w:space="0" w:color="000000"/>
              <w:right w:val="single" w:sz="4" w:space="0" w:color="auto"/>
            </w:tcBorders>
            <w:shd w:val="clear" w:color="auto" w:fill="auto"/>
            <w:vAlign w:val="center"/>
            <w:hideMark/>
          </w:tcPr>
          <w:p w14:paraId="4E488179" w14:textId="4600624C"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evalúan el contexto </w:t>
            </w:r>
            <w:r w:rsidR="0007746E" w:rsidRPr="00CE60D8">
              <w:rPr>
                <w:rFonts w:ascii="Calibri" w:eastAsia="Times New Roman" w:hAnsi="Calibri" w:cs="Calibri"/>
                <w:color w:val="000000"/>
                <w:sz w:val="22"/>
                <w:lang w:val="es-EC" w:eastAsia="es-EC"/>
              </w:rPr>
              <w:t>socioeconómico</w:t>
            </w:r>
            <w:r w:rsidRPr="00CE60D8">
              <w:rPr>
                <w:rFonts w:ascii="Calibri" w:eastAsia="Times New Roman" w:hAnsi="Calibri" w:cs="Calibri"/>
                <w:color w:val="000000"/>
                <w:sz w:val="22"/>
                <w:lang w:val="es-EC" w:eastAsia="es-EC"/>
              </w:rPr>
              <w:t xml:space="preserve"> e institucional;</w:t>
            </w:r>
            <w:r w:rsidR="002A5247">
              <w:rPr>
                <w:rFonts w:ascii="Calibri" w:eastAsia="Times New Roman" w:hAnsi="Calibri" w:cs="Calibri"/>
                <w:color w:val="000000"/>
                <w:sz w:val="22"/>
                <w:lang w:val="es-EC" w:eastAsia="es-EC"/>
              </w:rPr>
              <w:t xml:space="preserve"> </w:t>
            </w:r>
            <w:r w:rsidRPr="00CE60D8">
              <w:rPr>
                <w:rFonts w:ascii="Calibri" w:eastAsia="Times New Roman" w:hAnsi="Calibri" w:cs="Calibri"/>
                <w:color w:val="000000"/>
                <w:sz w:val="22"/>
                <w:lang w:val="es-EC" w:eastAsia="es-EC"/>
              </w:rPr>
              <w:t>los problemas identificados;</w:t>
            </w:r>
            <w:r w:rsidR="002A5247">
              <w:rPr>
                <w:rFonts w:ascii="Calibri" w:eastAsia="Times New Roman" w:hAnsi="Calibri" w:cs="Calibri"/>
                <w:color w:val="000000"/>
                <w:sz w:val="22"/>
                <w:lang w:val="es-EC" w:eastAsia="es-EC"/>
              </w:rPr>
              <w:t xml:space="preserve"> </w:t>
            </w:r>
            <w:r w:rsidRPr="00CE60D8">
              <w:rPr>
                <w:rFonts w:ascii="Calibri" w:eastAsia="Times New Roman" w:hAnsi="Calibri" w:cs="Calibri"/>
                <w:color w:val="000000"/>
                <w:sz w:val="22"/>
                <w:lang w:val="es-EC" w:eastAsia="es-EC"/>
              </w:rPr>
              <w:t>las necesidades detectadas-, la población objetivo los insumos; las estrategias de acción</w:t>
            </w:r>
          </w:p>
        </w:tc>
      </w:tr>
      <w:tr w:rsidR="00CE60D8" w:rsidRPr="00CE60D8" w14:paraId="5D444EB8"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4E03A2D2"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7C8A35F1"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64183BDE"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208CBF8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529CCAAD"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3FCFBAF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0BD9881"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INTRA</w:t>
            </w:r>
          </w:p>
        </w:tc>
        <w:tc>
          <w:tcPr>
            <w:tcW w:w="7215" w:type="dxa"/>
            <w:tcBorders>
              <w:top w:val="nil"/>
              <w:left w:val="nil"/>
              <w:bottom w:val="nil"/>
              <w:right w:val="single" w:sz="4" w:space="0" w:color="auto"/>
            </w:tcBorders>
            <w:shd w:val="clear" w:color="auto" w:fill="auto"/>
            <w:noWrap/>
            <w:vAlign w:val="bottom"/>
            <w:hideMark/>
          </w:tcPr>
          <w:p w14:paraId="54905312"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desarrolla durante la ejecución del programa.</w:t>
            </w:r>
          </w:p>
        </w:tc>
      </w:tr>
      <w:tr w:rsidR="00CE60D8" w:rsidRPr="00CE60D8" w14:paraId="0B6E28FA"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F43B4D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037DC7FF" w14:textId="0053B648"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evalúan las actividades del proceso mientras estas se </w:t>
            </w:r>
            <w:r w:rsidR="0007746E" w:rsidRPr="00CE60D8">
              <w:rPr>
                <w:rFonts w:ascii="Calibri" w:eastAsia="Times New Roman" w:hAnsi="Calibri" w:cs="Calibri"/>
                <w:color w:val="000000"/>
                <w:sz w:val="22"/>
                <w:lang w:val="es-EC" w:eastAsia="es-EC"/>
              </w:rPr>
              <w:t>están</w:t>
            </w:r>
            <w:r w:rsidRPr="00CE60D8">
              <w:rPr>
                <w:rFonts w:ascii="Calibri" w:eastAsia="Times New Roman" w:hAnsi="Calibri" w:cs="Calibri"/>
                <w:color w:val="000000"/>
                <w:sz w:val="22"/>
                <w:lang w:val="es-EC" w:eastAsia="es-EC"/>
              </w:rPr>
              <w:t xml:space="preserve"> desarrollando identificando los aciertos los errores, las dificultades</w:t>
            </w:r>
          </w:p>
        </w:tc>
      </w:tr>
      <w:tr w:rsidR="00CE60D8" w:rsidRPr="00CE60D8" w14:paraId="356F2C5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C26C029"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5A6A75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25AD2F0F"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05040C9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07641603"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145F16E6"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7FF30E3D"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POST</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2A76386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corresponde con la finalización inmediata de la ejecución del proyecto, detectando, registrando y analizando los resultados tempranos.</w:t>
            </w:r>
          </w:p>
        </w:tc>
      </w:tr>
      <w:tr w:rsidR="00CE60D8" w:rsidRPr="00CE60D8" w14:paraId="656BD03B"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EFE279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7424C0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40A2DA30"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742054E7"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7660A39"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4B64444C"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42994718"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EX POST</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0D492D87"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realiza tiempo </w:t>
            </w:r>
            <w:proofErr w:type="spellStart"/>
            <w:r w:rsidRPr="00CE60D8">
              <w:rPr>
                <w:rFonts w:ascii="Calibri" w:eastAsia="Times New Roman" w:hAnsi="Calibri" w:cs="Calibri"/>
                <w:color w:val="000000"/>
                <w:sz w:val="22"/>
                <w:lang w:val="es-EC" w:eastAsia="es-EC"/>
              </w:rPr>
              <w:t>despues</w:t>
            </w:r>
            <w:proofErr w:type="spellEnd"/>
            <w:r w:rsidRPr="00CE60D8">
              <w:rPr>
                <w:rFonts w:ascii="Calibri" w:eastAsia="Times New Roman" w:hAnsi="Calibri" w:cs="Calibri"/>
                <w:color w:val="000000"/>
                <w:sz w:val="22"/>
                <w:lang w:val="es-EC" w:eastAsia="es-EC"/>
              </w:rPr>
              <w:t xml:space="preserve"> (meses o años) de concluida la ejecución. Evalúa los resultados mediatos y alejados, consolidados en el tiempo.</w:t>
            </w:r>
          </w:p>
        </w:tc>
      </w:tr>
      <w:tr w:rsidR="00CE60D8" w:rsidRPr="00CE60D8" w14:paraId="47D0107B"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609CF08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7FC51BFF"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689D377B"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1415087E"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05F37A08"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bl>
    <w:p w14:paraId="18CAA7DB" w14:textId="77777777" w:rsidR="007A73FD" w:rsidRPr="007A73FD" w:rsidRDefault="007A73FD" w:rsidP="005350E8">
      <w:pPr>
        <w:spacing w:after="0" w:line="240" w:lineRule="atLeast"/>
        <w:ind w:left="708" w:hanging="708"/>
        <w:jc w:val="left"/>
        <w:rPr>
          <w:sz w:val="18"/>
          <w:szCs w:val="18"/>
        </w:rPr>
      </w:pPr>
      <w:r w:rsidRPr="007A73FD">
        <w:rPr>
          <w:sz w:val="18"/>
          <w:szCs w:val="18"/>
        </w:rPr>
        <w:t>Fuente:</w:t>
      </w:r>
      <w:r>
        <w:rPr>
          <w:sz w:val="18"/>
          <w:szCs w:val="18"/>
        </w:rPr>
        <w:t xml:space="preserve"> </w:t>
      </w:r>
      <w:r w:rsidRPr="007A73FD">
        <w:rPr>
          <w:sz w:val="18"/>
          <w:szCs w:val="18"/>
        </w:rPr>
        <w:t>Manual para la evaluación de impacto en programas de formación para jóvenes</w:t>
      </w:r>
    </w:p>
    <w:p w14:paraId="7EC7DFE7" w14:textId="216C698A" w:rsidR="00E6270D" w:rsidRPr="007A73FD" w:rsidRDefault="007A73FD" w:rsidP="007A73FD">
      <w:pPr>
        <w:spacing w:after="0" w:line="240" w:lineRule="atLeast"/>
        <w:jc w:val="left"/>
      </w:pPr>
      <w:r w:rsidRPr="007A73FD">
        <w:rPr>
          <w:sz w:val="18"/>
          <w:szCs w:val="18"/>
        </w:rPr>
        <w:t>Elaboración:</w:t>
      </w:r>
      <w:r w:rsidRPr="007A73FD">
        <w:rPr>
          <w:sz w:val="18"/>
          <w:szCs w:val="18"/>
        </w:rPr>
        <w:fldChar w:fldCharType="begin" w:fldLock="1"/>
      </w:r>
      <w:r w:rsidR="00117FD4">
        <w:rPr>
          <w:sz w:val="18"/>
          <w:szCs w:val="18"/>
        </w:rPr>
        <w:instrText>ADDIN CSL_CITATION { "citationItems" : [ { "id" : "ITEM-1", "itemData" : { "ISBN" : "9290881755", "author" : [ { "dropping-particle" : "", "family" : "Abdala", "given" : "Ernesto", "non-dropping-particle" : "", "parse-names" : false, "suffix" : "" } ], "id" : "ITEM-1", "issued" : { "date-parts" : [ [ "2004" ] ] }, "number-of-pages" : "152", "title" : "Manual para la evaluaci\u00f3n de impacto en programas de formaci\u00f3n para j\u00f3venes", "type" : "book" }, "uris" : [ "http://www.mendeley.com/documents/?uuid=a5868b83-79c3-4ba4-a047-9e9691d3d307" ] } ], "mendeley" : { "formattedCitation" : "(Abdala, 2004)", "plainTextFormattedCitation" : "(Abdala, 2004)", "previouslyFormattedCitation" : "(Abdala, 2004)" }, "properties" : { "noteIndex" : 0 }, "schema" : "https://github.com/citation-style-language/schema/raw/master/csl-citation.json" }</w:instrText>
      </w:r>
      <w:r w:rsidRPr="007A73FD">
        <w:rPr>
          <w:sz w:val="18"/>
          <w:szCs w:val="18"/>
        </w:rPr>
        <w:fldChar w:fldCharType="separate"/>
      </w:r>
      <w:r w:rsidRPr="007A73FD">
        <w:rPr>
          <w:noProof/>
          <w:sz w:val="18"/>
          <w:szCs w:val="18"/>
        </w:rPr>
        <w:t>(Abdala, 2004)</w:t>
      </w:r>
      <w:r w:rsidRPr="007A73FD">
        <w:rPr>
          <w:sz w:val="18"/>
          <w:szCs w:val="18"/>
        </w:rPr>
        <w:fldChar w:fldCharType="end"/>
      </w:r>
    </w:p>
    <w:p w14:paraId="7E9AEAE3" w14:textId="7E58D8BB" w:rsidR="00D74C8B" w:rsidRDefault="5CBE0531" w:rsidP="00AF2BF1">
      <w:r>
        <w:t xml:space="preserve">Este breve esquema de evaluación de </w:t>
      </w:r>
      <w:proofErr w:type="gramStart"/>
      <w:r>
        <w:t>impacto  es</w:t>
      </w:r>
      <w:proofErr w:type="gramEnd"/>
      <w:r>
        <w:t xml:space="preserve"> de gran utilidad para enmarcar en el tiempo nuestro propio estudio. Conviene establecer claramente los momentos en los cuales se realizará el estudio de impacto, y a partir de ahí elaborar los instrumentos de investigación.</w:t>
      </w:r>
    </w:p>
    <w:p w14:paraId="2E3F793D" w14:textId="77777777" w:rsidR="00D74C8B" w:rsidRPr="00D74C8B" w:rsidRDefault="5CBE0531" w:rsidP="00AF2BF1">
      <w:r>
        <w:t xml:space="preserve">Basado en esta tabla y en que aún sigue la intervención del proyecto OCW en las universidades </w:t>
      </w:r>
      <w:proofErr w:type="gramStart"/>
      <w:r>
        <w:t>de  todo</w:t>
      </w:r>
      <w:proofErr w:type="gramEnd"/>
      <w:r>
        <w:t xml:space="preserve"> el mundo, se clasifica el momento de la intervención como </w:t>
      </w:r>
      <w:r w:rsidRPr="5CBE0531">
        <w:rPr>
          <w:b/>
          <w:bCs/>
        </w:rPr>
        <w:t xml:space="preserve">INTRA </w:t>
      </w:r>
      <w:r>
        <w:t xml:space="preserve">debido a que se desarrolla durante la ejecución. </w:t>
      </w:r>
    </w:p>
    <w:p w14:paraId="47395895" w14:textId="17C7C817" w:rsidR="00AF2BF1" w:rsidRDefault="5CBE0531" w:rsidP="00AF2BF1">
      <w:r>
        <w:t xml:space="preserve">El </w:t>
      </w:r>
      <w:proofErr w:type="gramStart"/>
      <w:r>
        <w:t>propósito  de</w:t>
      </w:r>
      <w:proofErr w:type="gramEnd"/>
      <w:r>
        <w:t xml:space="preserve"> la evaluación del impacto debe cubrir los siguientes aspectos:</w:t>
      </w:r>
    </w:p>
    <w:p w14:paraId="05A29F1E" w14:textId="77777777" w:rsidR="00AF2BF1" w:rsidRPr="00AD6FF4" w:rsidRDefault="5CBE0531" w:rsidP="00AA75BB">
      <w:pPr>
        <w:pStyle w:val="Prrafodelista"/>
        <w:numPr>
          <w:ilvl w:val="0"/>
          <w:numId w:val="13"/>
        </w:numPr>
        <w:ind w:left="357" w:hanging="357"/>
      </w:pPr>
      <w:r>
        <w:t>Las mejoras producidas en el proyecto institucional</w:t>
      </w:r>
    </w:p>
    <w:p w14:paraId="453CFF27" w14:textId="77777777" w:rsidR="00AF2BF1" w:rsidRPr="00AD6FF4" w:rsidRDefault="5CBE0531" w:rsidP="00AA75BB">
      <w:pPr>
        <w:pStyle w:val="Prrafodelista"/>
        <w:numPr>
          <w:ilvl w:val="0"/>
          <w:numId w:val="13"/>
        </w:numPr>
        <w:ind w:left="357" w:hanging="357"/>
      </w:pPr>
      <w:r>
        <w:t>La identidad institucional</w:t>
      </w:r>
    </w:p>
    <w:p w14:paraId="1BE72D2B" w14:textId="77777777" w:rsidR="00AF2BF1" w:rsidRPr="00AD6FF4" w:rsidRDefault="5CBE0531" w:rsidP="00AA75BB">
      <w:pPr>
        <w:pStyle w:val="Prrafodelista"/>
        <w:numPr>
          <w:ilvl w:val="0"/>
          <w:numId w:val="13"/>
        </w:numPr>
        <w:ind w:left="357" w:hanging="357"/>
      </w:pPr>
      <w:r>
        <w:t>El fortalecimiento de los equipos de trabajo</w:t>
      </w:r>
    </w:p>
    <w:p w14:paraId="2D989E8F" w14:textId="77777777" w:rsidR="00AF2BF1" w:rsidRPr="00AD6FF4" w:rsidRDefault="5CBE0531" w:rsidP="00AA75BB">
      <w:pPr>
        <w:pStyle w:val="Prrafodelista"/>
        <w:numPr>
          <w:ilvl w:val="0"/>
          <w:numId w:val="13"/>
        </w:numPr>
        <w:ind w:left="357" w:hanging="357"/>
      </w:pPr>
      <w:r>
        <w:t>La comunicación</w:t>
      </w:r>
    </w:p>
    <w:p w14:paraId="323EB04B" w14:textId="77777777" w:rsidR="00C218C6" w:rsidRPr="00AD6FF4" w:rsidRDefault="5CBE0531" w:rsidP="00AA75BB">
      <w:pPr>
        <w:pStyle w:val="Prrafodelista"/>
        <w:numPr>
          <w:ilvl w:val="0"/>
          <w:numId w:val="13"/>
        </w:numPr>
        <w:ind w:left="357" w:hanging="357"/>
      </w:pPr>
      <w:r>
        <w:t>La práctica laboral</w:t>
      </w:r>
    </w:p>
    <w:p w14:paraId="71E846DA" w14:textId="3DD91297" w:rsidR="00C218C6" w:rsidRPr="00C218C6" w:rsidRDefault="00C218C6" w:rsidP="00AA75BB">
      <w:pPr>
        <w:pStyle w:val="Ttulo3"/>
        <w:numPr>
          <w:ilvl w:val="2"/>
          <w:numId w:val="20"/>
        </w:numPr>
      </w:pPr>
      <w:bookmarkStart w:id="103" w:name="_Toc466976681"/>
      <w:bookmarkStart w:id="104" w:name="_Toc486797698"/>
      <w:r w:rsidRPr="00C218C6">
        <w:rPr>
          <w:shd w:val="clear" w:color="auto" w:fill="FFFFFF"/>
        </w:rPr>
        <w:t>Grupos de estudio</w:t>
      </w:r>
      <w:bookmarkEnd w:id="103"/>
      <w:bookmarkEnd w:id="104"/>
    </w:p>
    <w:p w14:paraId="3C5AA58E" w14:textId="77777777" w:rsidR="00C218C6" w:rsidRPr="00187FB2" w:rsidRDefault="5CBE0531" w:rsidP="00187FB2">
      <w:r>
        <w:t xml:space="preserve">Un aspecto a considerar cuando se realizará una evaluación de impacto es el tema de los grupos de estudio. En muchas investigaciones se diseñan </w:t>
      </w:r>
      <w:r>
        <w:lastRenderedPageBreak/>
        <w:t>experimentos, y para medir el impacto, se designan básicamente dos grupos: el grupo de control y el grupo experimental.</w:t>
      </w:r>
    </w:p>
    <w:p w14:paraId="0AE04B5D" w14:textId="77777777" w:rsidR="00C218C6" w:rsidRPr="00187FB2" w:rsidRDefault="5CBE0531" w:rsidP="00187FB2">
      <w:r w:rsidRPr="5CBE0531">
        <w:rPr>
          <w:b/>
          <w:bCs/>
          <w:i/>
          <w:iCs/>
        </w:rPr>
        <w:t>El grupo de control</w:t>
      </w:r>
      <w:r>
        <w:t xml:space="preserve"> es el grupo para el cual no hay intervención; es el grupo que se compara al </w:t>
      </w:r>
      <w:r w:rsidRPr="5CBE0531">
        <w:rPr>
          <w:b/>
          <w:bCs/>
          <w:i/>
          <w:iCs/>
        </w:rPr>
        <w:t>grupo que experimenta</w:t>
      </w:r>
      <w:r>
        <w:t xml:space="preserve"> la intervención y la diferencia de los resultados del grupo atribuidos al efecto de la intervención; creado al azar en diseños experimentales, creado usando medios no aleatorios en diseños casi experimentales.</w:t>
      </w:r>
    </w:p>
    <w:p w14:paraId="43E6B7F0" w14:textId="77777777" w:rsidR="00C218C6" w:rsidRPr="00187FB2" w:rsidRDefault="5CBE0531" w:rsidP="00187FB2">
      <w:r>
        <w:t>El propósito del grupo de control es el discriminar entre los efectos causados por el tratamiento experimental en estudio y los originados por otros factores.</w:t>
      </w:r>
    </w:p>
    <w:p w14:paraId="1C57F9CB" w14:textId="77777777" w:rsidR="00C218C6" w:rsidRPr="00187FB2" w:rsidRDefault="5CBE0531" w:rsidP="00187FB2">
      <w:r>
        <w:t xml:space="preserve">Un grupo de control es necesario para que muestre lo que hubiera pasado si no se hubiera incluido tal o cual variable en el grupo experimental. El grupo de control y el experimental deben ser lo más parecidos posibles respecto a todas las características que puedan influir en los resultados.  </w:t>
      </w:r>
    </w:p>
    <w:p w14:paraId="14CE83B2" w14:textId="77777777" w:rsidR="00C218C6" w:rsidRPr="0073678A" w:rsidRDefault="5CBE0531" w:rsidP="00187FB2">
      <w:pPr>
        <w:rPr>
          <w:b/>
          <w:i/>
        </w:rPr>
      </w:pPr>
      <w:r>
        <w:t xml:space="preserve">Establecido todos estos lineamientos </w:t>
      </w:r>
      <w:r w:rsidRPr="5CBE0531">
        <w:rPr>
          <w:b/>
          <w:bCs/>
          <w:i/>
          <w:iCs/>
        </w:rPr>
        <w:t>el grupo de control recibirá servicios educativos de enseñanza tradicional</w:t>
      </w:r>
      <w:r>
        <w:t xml:space="preserve">, y otro </w:t>
      </w:r>
      <w:r w:rsidRPr="5CBE0531">
        <w:rPr>
          <w:b/>
          <w:bCs/>
          <w:i/>
          <w:iCs/>
        </w:rPr>
        <w:t xml:space="preserve">grupo experimental recibirá una enseñanza con </w:t>
      </w:r>
      <w:proofErr w:type="gramStart"/>
      <w:r w:rsidRPr="5CBE0531">
        <w:rPr>
          <w:b/>
          <w:bCs/>
          <w:i/>
          <w:iCs/>
        </w:rPr>
        <w:t>los curso</w:t>
      </w:r>
      <w:proofErr w:type="gramEnd"/>
      <w:r w:rsidRPr="5CBE0531">
        <w:rPr>
          <w:b/>
          <w:bCs/>
          <w:i/>
          <w:iCs/>
        </w:rPr>
        <w:t xml:space="preserve"> OCW.</w:t>
      </w:r>
    </w:p>
    <w:p w14:paraId="63BF770F" w14:textId="77777777" w:rsidR="00BD72D5" w:rsidRDefault="5CBE0531" w:rsidP="00BD72D5">
      <w:r>
        <w:t>Preguntas claves para la evaluación de impacto</w:t>
      </w:r>
    </w:p>
    <w:p w14:paraId="65955262" w14:textId="77777777" w:rsidR="00BD72D5" w:rsidRDefault="5CBE0531" w:rsidP="00AA75BB">
      <w:pPr>
        <w:pStyle w:val="Prrafodelista"/>
        <w:numPr>
          <w:ilvl w:val="0"/>
          <w:numId w:val="15"/>
        </w:numPr>
        <w:ind w:left="357" w:hanging="357"/>
        <w:jc w:val="left"/>
      </w:pPr>
      <w:r>
        <w:t>¿Funcionó la intervención de OCW?</w:t>
      </w:r>
    </w:p>
    <w:p w14:paraId="3710CA99" w14:textId="77777777" w:rsidR="00BD72D5" w:rsidRDefault="5CBE0531" w:rsidP="00AA75BB">
      <w:pPr>
        <w:pStyle w:val="Prrafodelista"/>
        <w:numPr>
          <w:ilvl w:val="0"/>
          <w:numId w:val="15"/>
        </w:numPr>
        <w:ind w:left="357" w:hanging="357"/>
        <w:jc w:val="left"/>
      </w:pPr>
      <w:r>
        <w:t>¿Produjo OCW los impactos deseados a corto y mediano plazo?</w:t>
      </w:r>
    </w:p>
    <w:p w14:paraId="74C60760" w14:textId="77777777" w:rsidR="00BD72D5" w:rsidRDefault="5CBE0531" w:rsidP="00AA75BB">
      <w:pPr>
        <w:pStyle w:val="Prrafodelista"/>
        <w:numPr>
          <w:ilvl w:val="0"/>
          <w:numId w:val="15"/>
        </w:numPr>
        <w:ind w:left="357" w:hanging="357"/>
        <w:jc w:val="left"/>
      </w:pPr>
      <w:r>
        <w:t xml:space="preserve">¿Para quién </w:t>
      </w:r>
      <w:proofErr w:type="gramStart"/>
      <w:r>
        <w:t>funcionó  OCW</w:t>
      </w:r>
      <w:proofErr w:type="gramEnd"/>
      <w:r>
        <w:t xml:space="preserve"> y de qué manera y en qué circunstancias? </w:t>
      </w:r>
    </w:p>
    <w:p w14:paraId="1BF0D054" w14:textId="605F6BBA" w:rsidR="00BD72D5" w:rsidRDefault="5CBE0531" w:rsidP="00AA75BB">
      <w:pPr>
        <w:pStyle w:val="Prrafodelista"/>
        <w:numPr>
          <w:ilvl w:val="0"/>
          <w:numId w:val="15"/>
        </w:numPr>
        <w:ind w:left="357" w:hanging="357"/>
        <w:jc w:val="left"/>
      </w:pPr>
      <w:proofErr w:type="gramStart"/>
      <w:r>
        <w:t>Qu</w:t>
      </w:r>
      <w:r w:rsidR="008F3F7E">
        <w:t>é</w:t>
      </w:r>
      <w:r>
        <w:t xml:space="preserve"> impactos no buscados produjo la intervención de OCW?</w:t>
      </w:r>
      <w:proofErr w:type="gramEnd"/>
    </w:p>
    <w:p w14:paraId="1E91B3D6" w14:textId="77777777" w:rsidR="00BD72D5" w:rsidRDefault="5CBE0531" w:rsidP="00AA75BB">
      <w:pPr>
        <w:pStyle w:val="Prrafodelista"/>
        <w:numPr>
          <w:ilvl w:val="0"/>
          <w:numId w:val="15"/>
        </w:numPr>
        <w:ind w:left="357" w:hanging="357"/>
        <w:jc w:val="left"/>
      </w:pPr>
      <w:r>
        <w:t>¿Cómo contribuyó [la intervención] a los [impactos deseados]?</w:t>
      </w:r>
    </w:p>
    <w:p w14:paraId="7C0219C8" w14:textId="77777777" w:rsidR="00BD72D5" w:rsidRDefault="5CBE0531" w:rsidP="00AA75BB">
      <w:pPr>
        <w:pStyle w:val="Prrafodelista"/>
        <w:numPr>
          <w:ilvl w:val="0"/>
          <w:numId w:val="15"/>
        </w:numPr>
        <w:ind w:left="357" w:hanging="357"/>
        <w:jc w:val="left"/>
      </w:pPr>
      <w:r>
        <w:t>¿Cuáles fueron las características particulares de [la intervención] que marcaron la diferencia?</w:t>
      </w:r>
    </w:p>
    <w:p w14:paraId="592E5070" w14:textId="77777777" w:rsidR="001C7860" w:rsidRPr="001C7860" w:rsidRDefault="5CBE0531" w:rsidP="00AA75BB">
      <w:pPr>
        <w:pStyle w:val="Prrafodelista"/>
        <w:numPr>
          <w:ilvl w:val="0"/>
          <w:numId w:val="15"/>
        </w:numPr>
        <w:ind w:left="357" w:hanging="357"/>
        <w:jc w:val="left"/>
      </w:pPr>
      <w:r>
        <w:t>¿En qué medida los impactos coinciden con las necesidades de los beneficiarios deseados?</w:t>
      </w:r>
    </w:p>
    <w:p w14:paraId="43E4320B" w14:textId="0B01C851" w:rsidR="00726E16" w:rsidRDefault="00726E16" w:rsidP="00AA75BB">
      <w:pPr>
        <w:pStyle w:val="Ttulo3"/>
        <w:numPr>
          <w:ilvl w:val="2"/>
          <w:numId w:val="19"/>
        </w:numPr>
      </w:pPr>
      <w:bookmarkStart w:id="105" w:name="_Toc466976682"/>
      <w:bookmarkStart w:id="106" w:name="_Toc486797699"/>
      <w:r>
        <w:t>Criterios para la Evaluación de Impacto</w:t>
      </w:r>
      <w:bookmarkEnd w:id="105"/>
      <w:bookmarkEnd w:id="106"/>
    </w:p>
    <w:p w14:paraId="10610236" w14:textId="3B36D195" w:rsidR="00B36663" w:rsidRDefault="5CBE0531" w:rsidP="00B36663">
      <w:r>
        <w:t xml:space="preserve">El proyecto se origina de la necesidad de cuál es el </w:t>
      </w:r>
      <w:proofErr w:type="gramStart"/>
      <w:r>
        <w:t>impacto  de</w:t>
      </w:r>
      <w:proofErr w:type="gramEnd"/>
      <w:r>
        <w:t xml:space="preserve"> los Recursos Educativos </w:t>
      </w:r>
      <w:proofErr w:type="spellStart"/>
      <w:r>
        <w:t>OpenCourseWare</w:t>
      </w:r>
      <w:proofErr w:type="spellEnd"/>
      <w:r>
        <w:t xml:space="preserve"> </w:t>
      </w:r>
      <w:r w:rsidR="0007746E">
        <w:t>(</w:t>
      </w:r>
      <w:r>
        <w:t>OCW</w:t>
      </w:r>
      <w:r w:rsidR="0007746E">
        <w:t>)</w:t>
      </w:r>
      <w:r>
        <w:t xml:space="preserve"> en las universidades.</w:t>
      </w:r>
    </w:p>
    <w:p w14:paraId="29633D63" w14:textId="77777777" w:rsidR="00B36663" w:rsidRDefault="5CBE0531" w:rsidP="00B36663">
      <w:pPr>
        <w:rPr>
          <w:lang w:val="es-EC"/>
        </w:rPr>
      </w:pPr>
      <w:r w:rsidRPr="5CBE0531">
        <w:rPr>
          <w:lang w:val="es-EC"/>
        </w:rPr>
        <w:t>Es así como los criterios para la evaluación del impacto, serán los siguientes:</w:t>
      </w:r>
    </w:p>
    <w:p w14:paraId="4E636D3B" w14:textId="77777777" w:rsidR="00B36663" w:rsidRDefault="5CBE0531" w:rsidP="00AA75BB">
      <w:pPr>
        <w:pStyle w:val="Prrafodelista"/>
        <w:numPr>
          <w:ilvl w:val="0"/>
          <w:numId w:val="17"/>
        </w:numPr>
        <w:ind w:left="357" w:hanging="357"/>
        <w:rPr>
          <w:lang w:val="es-EC"/>
        </w:rPr>
      </w:pPr>
      <w:r w:rsidRPr="5CBE0531">
        <w:rPr>
          <w:lang w:val="es-EC"/>
        </w:rPr>
        <w:lastRenderedPageBreak/>
        <w:t>La educación formal o presencial evidencia problemas serios de acceso libre, gratuito, sencillo y coherente a los materiales de los cursos dictados.</w:t>
      </w:r>
    </w:p>
    <w:p w14:paraId="1B937D62" w14:textId="77777777" w:rsidR="00DC5C28" w:rsidRDefault="5CBE0531" w:rsidP="00AA75BB">
      <w:pPr>
        <w:pStyle w:val="Prrafodelista"/>
        <w:numPr>
          <w:ilvl w:val="0"/>
          <w:numId w:val="17"/>
        </w:numPr>
        <w:ind w:left="357" w:hanging="357"/>
        <w:rPr>
          <w:lang w:val="es-EC"/>
        </w:rPr>
      </w:pPr>
      <w:r w:rsidRPr="5CBE0531">
        <w:rPr>
          <w:lang w:val="es-EC"/>
        </w:rPr>
        <w:t xml:space="preserve">La necesidad implementar un modelo </w:t>
      </w:r>
      <w:proofErr w:type="gramStart"/>
      <w:r w:rsidRPr="5CBE0531">
        <w:rPr>
          <w:lang w:val="es-EC"/>
        </w:rPr>
        <w:t>eficiente  basado</w:t>
      </w:r>
      <w:proofErr w:type="gramEnd"/>
      <w:r w:rsidRPr="5CBE0531">
        <w:rPr>
          <w:lang w:val="es-EC"/>
        </w:rPr>
        <w:t xml:space="preserve"> en estándares de aprendizaje.</w:t>
      </w:r>
    </w:p>
    <w:p w14:paraId="54614AEA" w14:textId="77777777" w:rsidR="00DC5C28" w:rsidRDefault="5CBE0531" w:rsidP="00AA75BB">
      <w:pPr>
        <w:pStyle w:val="Prrafodelista"/>
        <w:numPr>
          <w:ilvl w:val="0"/>
          <w:numId w:val="17"/>
        </w:numPr>
        <w:ind w:left="357" w:hanging="357"/>
        <w:rPr>
          <w:lang w:val="es-EC"/>
        </w:rPr>
      </w:pPr>
      <w:r w:rsidRPr="5CBE0531">
        <w:rPr>
          <w:lang w:val="es-EC"/>
        </w:rPr>
        <w:t>La necesidad de obtener o generar recursos académicos y extender mecanismos de localización.</w:t>
      </w:r>
    </w:p>
    <w:p w14:paraId="555D0313" w14:textId="77777777" w:rsidR="00DC5C28" w:rsidRDefault="5CBE0531" w:rsidP="00AA75BB">
      <w:pPr>
        <w:pStyle w:val="Prrafodelista"/>
        <w:numPr>
          <w:ilvl w:val="0"/>
          <w:numId w:val="17"/>
        </w:numPr>
        <w:ind w:left="357" w:hanging="357"/>
        <w:rPr>
          <w:lang w:val="es-EC"/>
        </w:rPr>
      </w:pPr>
      <w:r w:rsidRPr="5CBE0531">
        <w:rPr>
          <w:lang w:val="es-EC"/>
        </w:rPr>
        <w:t>La necesidad de perfeccionar los recursos docentes utilizados.</w:t>
      </w:r>
    </w:p>
    <w:p w14:paraId="701B9DB1" w14:textId="77777777" w:rsidR="00DC5C28" w:rsidRDefault="5CBE0531" w:rsidP="00AA75BB">
      <w:pPr>
        <w:pStyle w:val="Prrafodelista"/>
        <w:numPr>
          <w:ilvl w:val="0"/>
          <w:numId w:val="17"/>
        </w:numPr>
        <w:ind w:left="357" w:hanging="357"/>
        <w:rPr>
          <w:lang w:val="es-EC"/>
        </w:rPr>
      </w:pPr>
      <w:r w:rsidRPr="5CBE0531">
        <w:rPr>
          <w:lang w:val="es-EC"/>
        </w:rPr>
        <w:t xml:space="preserve">La necesidad de ofrecer variedad de cursos académicos para auto aprendizaje para toda clase de especialización. </w:t>
      </w:r>
    </w:p>
    <w:p w14:paraId="5B13DA0B" w14:textId="77777777" w:rsidR="00042BCC" w:rsidRPr="00B36663" w:rsidRDefault="5CBE0531" w:rsidP="00AA75BB">
      <w:pPr>
        <w:pStyle w:val="Prrafodelista"/>
        <w:numPr>
          <w:ilvl w:val="0"/>
          <w:numId w:val="17"/>
        </w:numPr>
        <w:ind w:left="357" w:hanging="357"/>
        <w:rPr>
          <w:lang w:val="es-EC"/>
        </w:rPr>
      </w:pPr>
      <w:r w:rsidRPr="5CBE0531">
        <w:rPr>
          <w:lang w:val="es-EC"/>
        </w:rPr>
        <w:t>La necesidad de obtener y generar recursos académicos actualizados.</w:t>
      </w:r>
    </w:p>
    <w:p w14:paraId="0DFDA1A5" w14:textId="77777777" w:rsidR="00840696" w:rsidRDefault="00040AC9" w:rsidP="00AA75BB">
      <w:pPr>
        <w:pStyle w:val="Ttulo3"/>
        <w:numPr>
          <w:ilvl w:val="2"/>
          <w:numId w:val="11"/>
        </w:numPr>
      </w:pPr>
      <w:bookmarkStart w:id="107" w:name="_Toc466976683"/>
      <w:bookmarkStart w:id="108" w:name="_Toc486797700"/>
      <w:r>
        <w:t>Evaluación de</w:t>
      </w:r>
      <w:r w:rsidR="00840696">
        <w:t>l impacto de OCW</w:t>
      </w:r>
      <w:bookmarkStart w:id="109" w:name="_Toc417393929"/>
      <w:bookmarkStart w:id="110" w:name="_Toc449361823"/>
      <w:bookmarkEnd w:id="107"/>
      <w:bookmarkEnd w:id="108"/>
    </w:p>
    <w:p w14:paraId="36EA1A20" w14:textId="77777777" w:rsidR="00040AC9" w:rsidRDefault="5CBE0531" w:rsidP="00040AC9">
      <w:r>
        <w:t>De a acuerdo a lo antes mencionado se iniciará con la evaluación del impacto de los Recursos OCW siguiendo los momentos de la realización de la evaluación y se considerará los siguientes grupos de estudio:</w:t>
      </w:r>
    </w:p>
    <w:p w14:paraId="5A6FB988" w14:textId="77777777" w:rsidR="00040AC9" w:rsidRDefault="5CBE0531" w:rsidP="00AA75BB">
      <w:pPr>
        <w:pStyle w:val="Prrafodelista"/>
        <w:numPr>
          <w:ilvl w:val="0"/>
          <w:numId w:val="18"/>
        </w:numPr>
        <w:ind w:left="357" w:hanging="357"/>
      </w:pPr>
      <w:r>
        <w:t>Profesores y estudiantes Universitarios que estudian de manera presencial, los cuales serán el grupo de control.</w:t>
      </w:r>
    </w:p>
    <w:p w14:paraId="15AD89A4" w14:textId="77777777" w:rsidR="00040AC9" w:rsidRDefault="5CBE0531" w:rsidP="00AA75BB">
      <w:pPr>
        <w:pStyle w:val="Prrafodelista"/>
        <w:numPr>
          <w:ilvl w:val="0"/>
          <w:numId w:val="18"/>
        </w:numPr>
        <w:ind w:left="357" w:hanging="357"/>
      </w:pPr>
      <w:r>
        <w:t>Profesores y estudiantes Universitarios que conocen, participan y han recibido los cursos OCW, los cuales serán el grupo experimental.</w:t>
      </w:r>
    </w:p>
    <w:p w14:paraId="4BD135FE" w14:textId="77777777" w:rsidR="00840696" w:rsidRDefault="5CBE0531" w:rsidP="00AA75BB">
      <w:pPr>
        <w:pStyle w:val="Ttulo4"/>
        <w:numPr>
          <w:ilvl w:val="3"/>
          <w:numId w:val="19"/>
        </w:numPr>
      </w:pPr>
      <w:bookmarkStart w:id="111" w:name="_Toc486797701"/>
      <w:r>
        <w:t>Técnica de Análisis de datos</w:t>
      </w:r>
      <w:bookmarkEnd w:id="111"/>
    </w:p>
    <w:p w14:paraId="2BDE3586" w14:textId="77777777" w:rsidR="00040AC9" w:rsidRDefault="5CBE0531" w:rsidP="00040AC9">
      <w:r>
        <w:t>Para la realización de la evaluación se inicia con la formulación de hipótesis de acuerdo a los momentos de evaluación que servirán de base para la realización de encuestas a los grupos de estudio, lo que permitirá hacer una evaluación mejor estructurada.</w:t>
      </w:r>
    </w:p>
    <w:p w14:paraId="29516932" w14:textId="15E1AEFC" w:rsidR="00877FE5" w:rsidRDefault="5CBE0531" w:rsidP="00040AC9">
      <w:r>
        <w:t xml:space="preserve">Cabe mencionar </w:t>
      </w:r>
      <w:r w:rsidR="006F10F0">
        <w:t>que las</w:t>
      </w:r>
      <w:r>
        <w:t xml:space="preserve"> hipótesis como las encuestas deberán ser en función de los objetivos propuestos en cada una de las Universidades a experimentar </w:t>
      </w:r>
      <w:r w:rsidR="006F10F0">
        <w:t>como,</w:t>
      </w:r>
      <w:r>
        <w:t xml:space="preserve"> por ejemplo: La Universidad Técnica Particular de Loja.</w:t>
      </w:r>
    </w:p>
    <w:p w14:paraId="427B01ED" w14:textId="5B5E03A1" w:rsidR="00FA26F8" w:rsidRDefault="5CBE0531" w:rsidP="0000172C">
      <w:pPr>
        <w:ind w:left="709" w:hanging="709"/>
      </w:pPr>
      <w:r>
        <w:t xml:space="preserve">Al iniciar con el momento de evaluación EX Ante se debe tener presente que al ya estar implementado el recurso Educativo OCW se debió iniciar previamente con la evaluación, pero no se obtendrá datos ya que esta etapa se realiza antes del inicio </w:t>
      </w:r>
      <w:r w:rsidR="006F10F0">
        <w:t>de la</w:t>
      </w:r>
      <w:r>
        <w:t xml:space="preserve"> ejecución de OCW.</w:t>
      </w:r>
    </w:p>
    <w:p w14:paraId="2EE7FA55" w14:textId="77777777" w:rsidR="00FA26F8" w:rsidRPr="000126AE" w:rsidRDefault="5CBE0531" w:rsidP="00AA75BB">
      <w:pPr>
        <w:pStyle w:val="Ttulo5"/>
        <w:numPr>
          <w:ilvl w:val="4"/>
          <w:numId w:val="19"/>
        </w:numPr>
        <w:rPr>
          <w:b w:val="0"/>
          <w:bCs/>
          <w:i/>
          <w:iCs/>
          <w:color w:val="000000" w:themeColor="text1"/>
        </w:rPr>
      </w:pPr>
      <w:r w:rsidRPr="008F3F7E">
        <w:rPr>
          <w:rFonts w:cs="Arial"/>
          <w:b w:val="0"/>
          <w:bCs/>
          <w:i/>
          <w:iCs/>
          <w:color w:val="000000" w:themeColor="text1"/>
        </w:rPr>
        <w:lastRenderedPageBreak/>
        <w:t>Evaluación</w:t>
      </w:r>
      <w:r w:rsidRPr="5CBE0531">
        <w:rPr>
          <w:b w:val="0"/>
          <w:bCs/>
          <w:i/>
          <w:iCs/>
          <w:color w:val="000000" w:themeColor="text1"/>
        </w:rPr>
        <w:t xml:space="preserve"> INTRA</w:t>
      </w:r>
    </w:p>
    <w:p w14:paraId="5D598107" w14:textId="77777777" w:rsidR="00877FE5" w:rsidRDefault="5CBE0531" w:rsidP="00AD6FF4">
      <w:r>
        <w:t>Al estar el proyecto en ejecución en la UTPL se realizará la Evaluación iniciando con las hipótesis, con el fin identificar los aciertos, los errores y las dificultades del proyecto OCW en base a los objetivos o el propósito del proyecto OCW. Es por esto que se han planteado las siguientes hipótesis:</w:t>
      </w:r>
    </w:p>
    <w:p w14:paraId="0EEAF738" w14:textId="77777777" w:rsidR="00AD6FF4" w:rsidRPr="00583449" w:rsidRDefault="5CBE0531" w:rsidP="00583449">
      <w:pPr>
        <w:jc w:val="center"/>
        <w:rPr>
          <w:b/>
          <w:sz w:val="20"/>
          <w:szCs w:val="20"/>
        </w:rPr>
      </w:pPr>
      <w:r w:rsidRPr="5CBE0531">
        <w:rPr>
          <w:b/>
          <w:bCs/>
          <w:sz w:val="20"/>
          <w:szCs w:val="20"/>
        </w:rPr>
        <w:t>HIPOTESIS INTRA</w:t>
      </w:r>
    </w:p>
    <w:tbl>
      <w:tblPr>
        <w:tblW w:w="0" w:type="auto"/>
        <w:tblInd w:w="56" w:type="dxa"/>
        <w:tblCellMar>
          <w:left w:w="70" w:type="dxa"/>
          <w:right w:w="70" w:type="dxa"/>
        </w:tblCellMar>
        <w:tblLook w:val="04A0" w:firstRow="1" w:lastRow="0" w:firstColumn="1" w:lastColumn="0" w:noHBand="0" w:noVBand="1"/>
      </w:tblPr>
      <w:tblGrid>
        <w:gridCol w:w="2603"/>
        <w:gridCol w:w="5825"/>
      </w:tblGrid>
      <w:tr w:rsidR="00423B1D" w:rsidRPr="00423B1D" w14:paraId="5FEF241F" w14:textId="77777777" w:rsidTr="5CBE0531">
        <w:trPr>
          <w:trHeight w:val="315"/>
        </w:trPr>
        <w:tc>
          <w:tcPr>
            <w:tcW w:w="0" w:type="auto"/>
            <w:tcBorders>
              <w:top w:val="single" w:sz="8" w:space="0" w:color="auto"/>
              <w:left w:val="single" w:sz="8" w:space="0" w:color="auto"/>
              <w:bottom w:val="nil"/>
              <w:right w:val="single" w:sz="4" w:space="0" w:color="auto"/>
            </w:tcBorders>
            <w:shd w:val="clear" w:color="auto" w:fill="auto"/>
            <w:noWrap/>
            <w:vAlign w:val="center"/>
            <w:hideMark/>
          </w:tcPr>
          <w:p w14:paraId="0C907A13"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c>
          <w:tcPr>
            <w:tcW w:w="0" w:type="auto"/>
            <w:tcBorders>
              <w:top w:val="single" w:sz="8" w:space="0" w:color="auto"/>
              <w:left w:val="nil"/>
              <w:bottom w:val="nil"/>
              <w:right w:val="single" w:sz="8" w:space="0" w:color="auto"/>
            </w:tcBorders>
            <w:shd w:val="clear" w:color="auto" w:fill="9CC3E6"/>
            <w:noWrap/>
            <w:vAlign w:val="center"/>
            <w:hideMark/>
          </w:tcPr>
          <w:p w14:paraId="0A042911" w14:textId="77777777" w:rsidR="00423B1D" w:rsidRPr="00423B1D" w:rsidRDefault="5CBE0531" w:rsidP="00423B1D">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HIPOTESIS</w:t>
            </w:r>
          </w:p>
        </w:tc>
      </w:tr>
      <w:tr w:rsidR="00423B1D" w:rsidRPr="00423B1D" w14:paraId="119C242B" w14:textId="77777777" w:rsidTr="5CBE0531">
        <w:trPr>
          <w:trHeight w:val="300"/>
        </w:trPr>
        <w:tc>
          <w:tcPr>
            <w:tcW w:w="0" w:type="auto"/>
            <w:vMerge w:val="restart"/>
            <w:tcBorders>
              <w:top w:val="single" w:sz="8" w:space="0" w:color="auto"/>
              <w:left w:val="single" w:sz="8" w:space="0" w:color="auto"/>
              <w:bottom w:val="single" w:sz="8" w:space="0" w:color="000000" w:themeColor="text1"/>
              <w:right w:val="single" w:sz="8" w:space="0" w:color="auto"/>
            </w:tcBorders>
            <w:shd w:val="clear" w:color="auto" w:fill="auto"/>
            <w:noWrap/>
            <w:vAlign w:val="center"/>
            <w:hideMark/>
          </w:tcPr>
          <w:p w14:paraId="5041852A" w14:textId="77777777" w:rsidR="00423B1D" w:rsidRPr="00423B1D" w:rsidRDefault="5CBE0531" w:rsidP="00423B1D">
            <w:pPr>
              <w:spacing w:after="0" w:line="240" w:lineRule="auto"/>
              <w:jc w:val="center"/>
              <w:rPr>
                <w:rFonts w:ascii="Calibri" w:eastAsia="Times New Roman" w:hAnsi="Calibri" w:cs="Calibri"/>
                <w:b/>
                <w:bCs/>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PROFESORES UNIVERSITARIOS</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3C25A8D0"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de acceso libre, sencillo y coherente los materiales del curso?</w:t>
            </w:r>
          </w:p>
        </w:tc>
      </w:tr>
      <w:tr w:rsidR="00423B1D" w:rsidRPr="00423B1D" w14:paraId="361C0B2E"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87E5AC4"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F29722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un modelo eficiente basado en estándares?</w:t>
            </w:r>
          </w:p>
        </w:tc>
      </w:tr>
      <w:tr w:rsidR="00423B1D" w:rsidRPr="00423B1D" w14:paraId="076C525F"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44652CA"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5B02D30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n liberando los recursos académicos y extendiendo los mecanismos de localización?</w:t>
            </w:r>
          </w:p>
        </w:tc>
      </w:tr>
      <w:tr w:rsidR="00423B1D" w:rsidRPr="00423B1D" w14:paraId="02C5C61F"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56C9A73"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6A5B4731"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 estimulando la innovación y perfeccionamiento de los recursos docentes utilizados?</w:t>
            </w:r>
          </w:p>
        </w:tc>
      </w:tr>
      <w:tr w:rsidR="00423B1D" w:rsidRPr="00423B1D" w14:paraId="36D8565F" w14:textId="77777777" w:rsidTr="5CBE0531">
        <w:trPr>
          <w:trHeight w:val="538"/>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C3F61BA"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bottom"/>
            <w:hideMark/>
          </w:tcPr>
          <w:p w14:paraId="76D991EB"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programa OCW actual promueve el reconocimiento de la autoría en la universidad?</w:t>
            </w:r>
          </w:p>
        </w:tc>
      </w:tr>
      <w:tr w:rsidR="00927DBD" w:rsidRPr="00423B1D" w14:paraId="0053AFC9" w14:textId="77777777" w:rsidTr="5CBE0531">
        <w:trPr>
          <w:trHeight w:val="315"/>
        </w:trPr>
        <w:tc>
          <w:tcPr>
            <w:tcW w:w="0" w:type="auto"/>
            <w:tcBorders>
              <w:top w:val="single" w:sz="8" w:space="0" w:color="auto"/>
              <w:left w:val="single" w:sz="8" w:space="0" w:color="auto"/>
              <w:bottom w:val="single" w:sz="8" w:space="0" w:color="000000" w:themeColor="text1"/>
              <w:right w:val="single" w:sz="8" w:space="0" w:color="auto"/>
            </w:tcBorders>
            <w:vAlign w:val="center"/>
          </w:tcPr>
          <w:p w14:paraId="593753A4" w14:textId="77777777" w:rsidR="00927DBD" w:rsidRPr="00423B1D" w:rsidRDefault="00927DB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bottom"/>
          </w:tcPr>
          <w:p w14:paraId="5CE1AD37" w14:textId="77777777" w:rsidR="00927DB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muy valorada por usted la iniciativa OCW?</w:t>
            </w:r>
          </w:p>
        </w:tc>
      </w:tr>
      <w:tr w:rsidR="00423B1D" w:rsidRPr="00423B1D" w14:paraId="01CCA929" w14:textId="77777777" w:rsidTr="5CBE0531">
        <w:trPr>
          <w:trHeight w:val="300"/>
        </w:trPr>
        <w:tc>
          <w:tcPr>
            <w:tcW w:w="0" w:type="auto"/>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6146CB82" w14:textId="77777777" w:rsidR="00423B1D" w:rsidRPr="00423B1D" w:rsidRDefault="5CBE0531" w:rsidP="00423B1D">
            <w:pPr>
              <w:spacing w:after="0" w:line="240" w:lineRule="auto"/>
              <w:jc w:val="center"/>
              <w:rPr>
                <w:rFonts w:ascii="Calibri" w:eastAsia="Times New Roman" w:hAnsi="Calibri" w:cs="Calibri"/>
                <w:b/>
                <w:bCs/>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ESTUDIANTES UNIVERSITARIOS</w:t>
            </w:r>
          </w:p>
        </w:tc>
        <w:tc>
          <w:tcPr>
            <w:tcW w:w="0" w:type="auto"/>
            <w:tcBorders>
              <w:top w:val="nil"/>
              <w:left w:val="nil"/>
              <w:bottom w:val="single" w:sz="4" w:space="0" w:color="auto"/>
              <w:right w:val="single" w:sz="8" w:space="0" w:color="auto"/>
            </w:tcBorders>
            <w:shd w:val="clear" w:color="auto" w:fill="auto"/>
            <w:noWrap/>
            <w:vAlign w:val="center"/>
            <w:hideMark/>
          </w:tcPr>
          <w:p w14:paraId="7CE2A9B7"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de acceso libre, sencillo y coherente los materiales del curso?</w:t>
            </w:r>
          </w:p>
        </w:tc>
      </w:tr>
      <w:tr w:rsidR="003D583B" w:rsidRPr="00423B1D" w14:paraId="0CFC9DD0"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41E84042" w14:textId="77777777" w:rsidR="003D583B" w:rsidRPr="00423B1D" w:rsidRDefault="003D583B"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7F20FA0D" w14:textId="77777777" w:rsidR="003D583B"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completo el material de los cursos?</w:t>
            </w:r>
          </w:p>
        </w:tc>
      </w:tr>
      <w:tr w:rsidR="00423B1D" w:rsidRPr="00423B1D" w14:paraId="17EE4111"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39B71CDC"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0DBF616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material de los cursos es lo suficientemente práctico para el estudiante?</w:t>
            </w:r>
          </w:p>
        </w:tc>
      </w:tr>
      <w:tr w:rsidR="00423B1D" w:rsidRPr="00423B1D" w14:paraId="324B0573"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6D08D5FE"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413832CE"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xiste interés de continuar con los cursos OCW?</w:t>
            </w:r>
          </w:p>
        </w:tc>
      </w:tr>
      <w:tr w:rsidR="003D583B" w:rsidRPr="00423B1D" w14:paraId="6D172290"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793F2C50" w14:textId="77777777" w:rsidR="003D583B" w:rsidRPr="00423B1D" w:rsidRDefault="003D583B"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753B7F8" w14:textId="77777777" w:rsidR="003D583B"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xiste variedad y disponibilidad de los cursos OCW?</w:t>
            </w:r>
          </w:p>
        </w:tc>
      </w:tr>
      <w:tr w:rsidR="00423B1D" w:rsidRPr="00423B1D" w14:paraId="065CD925"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17C71938"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7E21E810"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 cumpliendo las expectativas de los estudiantes?</w:t>
            </w:r>
          </w:p>
        </w:tc>
      </w:tr>
    </w:tbl>
    <w:p w14:paraId="5F6DD491" w14:textId="77777777" w:rsidR="009F0155" w:rsidRPr="00423B1D" w:rsidRDefault="009F0155" w:rsidP="00AD6FF4">
      <w:pPr>
        <w:rPr>
          <w:lang w:val="es-EC"/>
        </w:rPr>
      </w:pPr>
    </w:p>
    <w:p w14:paraId="1E453FBC" w14:textId="77777777" w:rsidR="009F0155" w:rsidRPr="000126AE" w:rsidRDefault="5CBE0531" w:rsidP="00AA75BB">
      <w:pPr>
        <w:pStyle w:val="Ttulo5"/>
        <w:numPr>
          <w:ilvl w:val="4"/>
          <w:numId w:val="19"/>
        </w:numPr>
        <w:rPr>
          <w:b w:val="0"/>
          <w:bCs/>
          <w:i/>
          <w:iCs/>
          <w:color w:val="000000" w:themeColor="text1"/>
        </w:rPr>
      </w:pPr>
      <w:r w:rsidRPr="008F3F7E">
        <w:rPr>
          <w:rFonts w:cs="Arial"/>
          <w:b w:val="0"/>
          <w:bCs/>
          <w:i/>
          <w:iCs/>
          <w:color w:val="000000" w:themeColor="text1"/>
        </w:rPr>
        <w:t>Evaluación</w:t>
      </w:r>
      <w:r w:rsidRPr="5CBE0531">
        <w:rPr>
          <w:b w:val="0"/>
          <w:bCs/>
          <w:i/>
          <w:iCs/>
          <w:color w:val="000000" w:themeColor="text1"/>
        </w:rPr>
        <w:t xml:space="preserve"> POST</w:t>
      </w:r>
    </w:p>
    <w:p w14:paraId="2CDEA84F" w14:textId="77777777" w:rsidR="009F0155" w:rsidRDefault="5CBE0531" w:rsidP="009F0155">
      <w:r>
        <w:t>Al estar el proyecto en ejecución en la UTPL se realizará la Evaluación iniciando con las hipótesis, con el fin identificar los aciertos, los errores y las dificultades del proyecto OCW en base a los objetivos o el propósito del proyecto OCW. Es por esto que se han planteado las siguientes hipótesis:</w:t>
      </w:r>
    </w:p>
    <w:p w14:paraId="30F22B8A" w14:textId="77777777" w:rsidR="009F0155" w:rsidRPr="009F0155" w:rsidRDefault="5CBE0531" w:rsidP="009F0155">
      <w:pPr>
        <w:jc w:val="center"/>
        <w:rPr>
          <w:b/>
          <w:sz w:val="20"/>
          <w:szCs w:val="20"/>
        </w:rPr>
      </w:pPr>
      <w:r w:rsidRPr="5CBE0531">
        <w:rPr>
          <w:b/>
          <w:bCs/>
          <w:sz w:val="20"/>
          <w:szCs w:val="20"/>
        </w:rPr>
        <w:t>HIPOTESIS POST</w:t>
      </w:r>
    </w:p>
    <w:tbl>
      <w:tblPr>
        <w:tblW w:w="0" w:type="auto"/>
        <w:tblInd w:w="56" w:type="dxa"/>
        <w:tblCellMar>
          <w:left w:w="70" w:type="dxa"/>
          <w:right w:w="70" w:type="dxa"/>
        </w:tblCellMar>
        <w:tblLook w:val="04A0" w:firstRow="1" w:lastRow="0" w:firstColumn="1" w:lastColumn="0" w:noHBand="0" w:noVBand="1"/>
      </w:tblPr>
      <w:tblGrid>
        <w:gridCol w:w="2766"/>
        <w:gridCol w:w="5662"/>
      </w:tblGrid>
      <w:tr w:rsidR="005F6C1D" w:rsidRPr="00FA26F8" w14:paraId="53A787AC" w14:textId="77777777" w:rsidTr="5CBE0531">
        <w:trPr>
          <w:trHeight w:val="315"/>
        </w:trPr>
        <w:tc>
          <w:tcPr>
            <w:tcW w:w="0" w:type="auto"/>
            <w:tcBorders>
              <w:top w:val="single" w:sz="8" w:space="0" w:color="auto"/>
              <w:left w:val="single" w:sz="8" w:space="0" w:color="auto"/>
              <w:bottom w:val="nil"/>
              <w:right w:val="nil"/>
            </w:tcBorders>
            <w:shd w:val="clear" w:color="auto" w:fill="auto"/>
            <w:noWrap/>
            <w:vAlign w:val="center"/>
            <w:hideMark/>
          </w:tcPr>
          <w:p w14:paraId="39B74EDA"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c>
          <w:tcPr>
            <w:tcW w:w="0" w:type="auto"/>
            <w:tcBorders>
              <w:top w:val="single" w:sz="8" w:space="0" w:color="auto"/>
              <w:left w:val="single" w:sz="8" w:space="0" w:color="auto"/>
              <w:bottom w:val="single" w:sz="8" w:space="0" w:color="auto"/>
              <w:right w:val="single" w:sz="8" w:space="0" w:color="auto"/>
            </w:tcBorders>
            <w:shd w:val="clear" w:color="auto" w:fill="9CC3E6"/>
            <w:noWrap/>
            <w:vAlign w:val="center"/>
            <w:hideMark/>
          </w:tcPr>
          <w:p w14:paraId="5BE74718"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HIPOTESIS</w:t>
            </w:r>
          </w:p>
        </w:tc>
      </w:tr>
      <w:tr w:rsidR="005F6C1D" w:rsidRPr="00FA26F8" w14:paraId="57A9F369" w14:textId="77777777" w:rsidTr="5CBE0531">
        <w:tc>
          <w:tcPr>
            <w:tcW w:w="0" w:type="auto"/>
            <w:vMerge w:val="restart"/>
            <w:tcBorders>
              <w:top w:val="single" w:sz="8" w:space="0" w:color="auto"/>
              <w:left w:val="single" w:sz="8" w:space="0" w:color="auto"/>
              <w:bottom w:val="single" w:sz="8" w:space="0" w:color="000000" w:themeColor="text1"/>
              <w:right w:val="single" w:sz="8" w:space="0" w:color="auto"/>
            </w:tcBorders>
            <w:shd w:val="clear" w:color="auto" w:fill="auto"/>
            <w:noWrap/>
            <w:vAlign w:val="center"/>
            <w:hideMark/>
          </w:tcPr>
          <w:p w14:paraId="7040EF30"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PROFESORES UNIVERSITARIOS</w:t>
            </w:r>
          </w:p>
        </w:tc>
        <w:tc>
          <w:tcPr>
            <w:tcW w:w="0" w:type="auto"/>
            <w:tcBorders>
              <w:top w:val="single" w:sz="4" w:space="0" w:color="auto"/>
              <w:left w:val="nil"/>
              <w:bottom w:val="single" w:sz="4" w:space="0" w:color="auto"/>
              <w:right w:val="single" w:sz="8" w:space="0" w:color="auto"/>
            </w:tcBorders>
            <w:shd w:val="clear" w:color="auto" w:fill="auto"/>
            <w:noWrap/>
            <w:vAlign w:val="center"/>
            <w:hideMark/>
          </w:tcPr>
          <w:p w14:paraId="6175EECC"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Ha sido de acceso libre, sencillo y coherente  los materiales de los cursos OCW?</w:t>
            </w:r>
          </w:p>
        </w:tc>
      </w:tr>
      <w:tr w:rsidR="005F6C1D" w:rsidRPr="00FA26F8" w14:paraId="7505DF26"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4D120777"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4BA17001"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xml:space="preserve">¿Ha sido un modelo eficiente basado en estándares </w:t>
            </w:r>
            <w:proofErr w:type="spellStart"/>
            <w:r w:rsidRPr="5CBE0531">
              <w:rPr>
                <w:rFonts w:ascii="Calibri,Times New Roman" w:eastAsia="Calibri,Times New Roman" w:hAnsi="Calibri,Times New Roman" w:cs="Calibri,Times New Roman"/>
                <w:color w:val="000000" w:themeColor="text1"/>
                <w:sz w:val="22"/>
                <w:lang w:val="es-EC" w:eastAsia="es-EC"/>
              </w:rPr>
              <w:t>OpenCourseWare</w:t>
            </w:r>
            <w:proofErr w:type="spellEnd"/>
            <w:r w:rsidRPr="5CBE0531">
              <w:rPr>
                <w:rFonts w:ascii="Calibri,Times New Roman" w:eastAsia="Calibri,Times New Roman" w:hAnsi="Calibri,Times New Roman" w:cs="Calibri,Times New Roman"/>
                <w:color w:val="000000" w:themeColor="text1"/>
                <w:sz w:val="22"/>
                <w:lang w:val="es-EC" w:eastAsia="es-EC"/>
              </w:rPr>
              <w:t>?</w:t>
            </w:r>
          </w:p>
        </w:tc>
      </w:tr>
      <w:tr w:rsidR="005F6C1D" w:rsidRPr="00FA26F8" w14:paraId="2E944A8C"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4222D63"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2094A00"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liberó recursos académicos y extendió los mecanismos de localización?</w:t>
            </w:r>
          </w:p>
        </w:tc>
      </w:tr>
      <w:tr w:rsidR="005F6C1D" w:rsidRPr="00FA26F8" w14:paraId="5E227AF6"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B49AE90"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0D217F59" w14:textId="002FDE29" w:rsidR="005F6C1D" w:rsidRPr="00FA26F8" w:rsidRDefault="008F3F7E" w:rsidP="00F0334E">
            <w:pPr>
              <w:spacing w:after="0" w:line="240" w:lineRule="auto"/>
              <w:jc w:val="left"/>
              <w:rPr>
                <w:rFonts w:ascii="Calibri" w:eastAsia="Times New Roman" w:hAnsi="Calibri" w:cs="Calibri"/>
                <w:color w:val="000000"/>
                <w:lang w:val="es-EC" w:eastAsia="es-EC"/>
              </w:rPr>
            </w:pPr>
            <w:r>
              <w:rPr>
                <w:rFonts w:ascii="Calibri,Times New Roman" w:eastAsia="Calibri,Times New Roman" w:hAnsi="Calibri,Times New Roman" w:cs="Calibri,Times New Roman"/>
                <w:color w:val="000000" w:themeColor="text1"/>
                <w:sz w:val="22"/>
                <w:lang w:val="es-EC" w:eastAsia="es-EC"/>
              </w:rPr>
              <w:t>¿Se estimula</w:t>
            </w:r>
            <w:r w:rsidR="5CBE0531" w:rsidRPr="5CBE0531">
              <w:rPr>
                <w:rFonts w:ascii="Calibri,Times New Roman" w:eastAsia="Calibri,Times New Roman" w:hAnsi="Calibri,Times New Roman" w:cs="Calibri,Times New Roman"/>
                <w:color w:val="000000" w:themeColor="text1"/>
                <w:sz w:val="22"/>
                <w:lang w:val="es-EC" w:eastAsia="es-EC"/>
              </w:rPr>
              <w:t xml:space="preserve"> la innovación y perfeccionamiento de los recursos docentes utilizados?</w:t>
            </w:r>
          </w:p>
        </w:tc>
      </w:tr>
      <w:tr w:rsidR="005F6C1D" w:rsidRPr="00FA26F8" w14:paraId="049F865B" w14:textId="77777777" w:rsidTr="5CBE0531">
        <w:trPr>
          <w:trHeight w:val="315"/>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E5944E8"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D04AEC2"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programa OCW promovió el reconocimiento de la autoría en la universidad?</w:t>
            </w:r>
          </w:p>
        </w:tc>
      </w:tr>
      <w:tr w:rsidR="005F6C1D" w:rsidRPr="00FA26F8" w14:paraId="1E2DCA1D" w14:textId="77777777" w:rsidTr="5CBE0531">
        <w:trPr>
          <w:trHeight w:val="300"/>
        </w:trPr>
        <w:tc>
          <w:tcPr>
            <w:tcW w:w="0" w:type="auto"/>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6EC73DE7"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ESTUDIANTES UNIVERSITARIOS</w:t>
            </w:r>
          </w:p>
        </w:tc>
        <w:tc>
          <w:tcPr>
            <w:tcW w:w="0" w:type="auto"/>
            <w:tcBorders>
              <w:top w:val="nil"/>
              <w:left w:val="nil"/>
              <w:bottom w:val="single" w:sz="4" w:space="0" w:color="auto"/>
              <w:right w:val="single" w:sz="8" w:space="0" w:color="auto"/>
            </w:tcBorders>
            <w:shd w:val="clear" w:color="auto" w:fill="auto"/>
            <w:noWrap/>
            <w:vAlign w:val="center"/>
            <w:hideMark/>
          </w:tcPr>
          <w:p w14:paraId="316A10C0"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r>
      <w:tr w:rsidR="005F6C1D" w:rsidRPr="00FA26F8" w14:paraId="55214CEB" w14:textId="77777777" w:rsidTr="5CBE0531">
        <w:trPr>
          <w:trHeight w:val="300"/>
        </w:trPr>
        <w:tc>
          <w:tcPr>
            <w:tcW w:w="0" w:type="auto"/>
            <w:vMerge/>
            <w:tcBorders>
              <w:top w:val="nil"/>
              <w:left w:val="single" w:sz="8" w:space="0" w:color="auto"/>
              <w:bottom w:val="single" w:sz="8" w:space="0" w:color="000000"/>
              <w:right w:val="single" w:sz="8" w:space="0" w:color="auto"/>
            </w:tcBorders>
            <w:shd w:val="clear" w:color="auto" w:fill="auto"/>
            <w:noWrap/>
            <w:vAlign w:val="center"/>
            <w:hideMark/>
          </w:tcPr>
          <w:p w14:paraId="673D7CCB" w14:textId="77777777" w:rsidR="005F6C1D" w:rsidRPr="00FA26F8" w:rsidRDefault="005F6C1D" w:rsidP="00F0334E">
            <w:pPr>
              <w:spacing w:after="0" w:line="240" w:lineRule="auto"/>
              <w:jc w:val="center"/>
              <w:rPr>
                <w:rFonts w:ascii="Calibri" w:eastAsia="Times New Roman" w:hAnsi="Calibri" w:cs="Calibri"/>
                <w:b/>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19CAA039" w14:textId="2283E26A" w:rsidR="005F6C1D" w:rsidRPr="00FA26F8" w:rsidRDefault="008F3F7E" w:rsidP="00F0334E">
            <w:pPr>
              <w:spacing w:after="0" w:line="240" w:lineRule="auto"/>
              <w:jc w:val="left"/>
              <w:rPr>
                <w:rFonts w:ascii="Calibri" w:eastAsia="Times New Roman" w:hAnsi="Calibri" w:cs="Calibri"/>
                <w:color w:val="000000"/>
                <w:lang w:val="es-EC" w:eastAsia="es-EC"/>
              </w:rPr>
            </w:pPr>
            <w:r>
              <w:rPr>
                <w:rFonts w:ascii="Calibri,Times New Roman" w:eastAsia="Calibri,Times New Roman" w:hAnsi="Calibri,Times New Roman" w:cs="Calibri,Times New Roman"/>
                <w:color w:val="000000" w:themeColor="text1"/>
                <w:sz w:val="22"/>
                <w:lang w:val="es-EC" w:eastAsia="es-EC"/>
              </w:rPr>
              <w:t>¿Se tuv</w:t>
            </w:r>
            <w:r w:rsidR="5CBE0531" w:rsidRPr="5CBE0531">
              <w:rPr>
                <w:rFonts w:ascii="Calibri,Times New Roman" w:eastAsia="Calibri,Times New Roman" w:hAnsi="Calibri,Times New Roman" w:cs="Calibri,Times New Roman"/>
                <w:color w:val="000000" w:themeColor="text1"/>
                <w:sz w:val="22"/>
                <w:lang w:val="es-EC" w:eastAsia="es-EC"/>
              </w:rPr>
              <w:t>o más acceso a los materiales de los cursos?</w:t>
            </w:r>
          </w:p>
        </w:tc>
      </w:tr>
      <w:tr w:rsidR="005F6C1D" w:rsidRPr="00FA26F8" w14:paraId="15AEA38E"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2C2D6E22"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3078F39"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completó la revisión de todo el contenido disponible?</w:t>
            </w:r>
          </w:p>
        </w:tc>
      </w:tr>
      <w:tr w:rsidR="005F6C1D" w:rsidRPr="00FA26F8" w14:paraId="307B7D3A"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44784882"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78B7A9DA"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llevó con puntualidad el cronograma del contenido del curso?</w:t>
            </w:r>
          </w:p>
        </w:tc>
      </w:tr>
      <w:tr w:rsidR="005F6C1D" w:rsidRPr="00FA26F8" w14:paraId="20E5DB37"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3AF213E8"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00304E8"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r>
    </w:tbl>
    <w:p w14:paraId="50DA7D9E" w14:textId="77777777" w:rsidR="00877FE5" w:rsidRDefault="00877FE5" w:rsidP="00877FE5">
      <w:pPr>
        <w:rPr>
          <w:lang w:val="es-EC"/>
        </w:rPr>
      </w:pPr>
    </w:p>
    <w:p w14:paraId="31FEFD82" w14:textId="113A91D2" w:rsidR="00827D02" w:rsidRDefault="00827D02" w:rsidP="00AA75BB">
      <w:pPr>
        <w:pStyle w:val="Ttulo3"/>
        <w:numPr>
          <w:ilvl w:val="2"/>
          <w:numId w:val="11"/>
        </w:numPr>
      </w:pPr>
      <w:r w:rsidRPr="00827D02">
        <w:t>Teoría del cambio</w:t>
      </w:r>
    </w:p>
    <w:p w14:paraId="1E50DCAE" w14:textId="77777777" w:rsidR="00592D92" w:rsidRPr="00592D92" w:rsidRDefault="00592D92" w:rsidP="00592D92"/>
    <w:p w14:paraId="0D9F43D6" w14:textId="77777777" w:rsidR="00840696" w:rsidRDefault="00840696" w:rsidP="00AA75BB">
      <w:pPr>
        <w:pStyle w:val="Ttulo3"/>
        <w:numPr>
          <w:ilvl w:val="2"/>
          <w:numId w:val="11"/>
        </w:numPr>
      </w:pPr>
      <w:bookmarkStart w:id="112" w:name="_Toc466976684"/>
      <w:bookmarkStart w:id="113" w:name="_Toc486797702"/>
      <w:r>
        <w:t>Instrumento para recolección de datos</w:t>
      </w:r>
      <w:bookmarkEnd w:id="112"/>
      <w:bookmarkEnd w:id="113"/>
    </w:p>
    <w:p w14:paraId="432B5ADD" w14:textId="77777777" w:rsidR="00930C7A" w:rsidRPr="00A02AF3" w:rsidRDefault="00930C7A" w:rsidP="00840696">
      <w:pPr>
        <w:rPr>
          <w:rFonts w:eastAsiaTheme="majorEastAsia" w:cstheme="majorBidi"/>
          <w:b/>
          <w:szCs w:val="24"/>
          <w:u w:val="single"/>
        </w:rPr>
      </w:pPr>
    </w:p>
    <w:p w14:paraId="311556B7" w14:textId="77777777" w:rsidR="00930C7A" w:rsidRDefault="00930C7A">
      <w:pPr>
        <w:spacing w:line="259" w:lineRule="auto"/>
        <w:jc w:val="left"/>
        <w:rPr>
          <w:rFonts w:eastAsiaTheme="majorEastAsia" w:cstheme="majorBidi"/>
          <w:szCs w:val="24"/>
        </w:rPr>
      </w:pPr>
      <w:r>
        <w:rPr>
          <w:rFonts w:eastAsiaTheme="majorEastAsia" w:cstheme="majorBidi"/>
          <w:szCs w:val="24"/>
        </w:rPr>
        <w:br w:type="page"/>
      </w:r>
    </w:p>
    <w:p w14:paraId="6A3E4CD8" w14:textId="77777777" w:rsidR="00930C7A" w:rsidRDefault="00930C7A" w:rsidP="00840696">
      <w:pPr>
        <w:rPr>
          <w:rFonts w:eastAsiaTheme="majorEastAsia" w:cstheme="majorBidi"/>
          <w:szCs w:val="24"/>
        </w:rPr>
        <w:sectPr w:rsidR="00930C7A" w:rsidSect="00A469C5">
          <w:pgSz w:w="11906" w:h="16838" w:code="9"/>
          <w:pgMar w:top="1417" w:right="1701" w:bottom="1417" w:left="1701" w:header="708" w:footer="708" w:gutter="0"/>
          <w:cols w:space="708"/>
          <w:docGrid w:linePitch="360"/>
        </w:sectPr>
      </w:pPr>
    </w:p>
    <w:p w14:paraId="0EE00ADD" w14:textId="77777777" w:rsidR="006A74D7" w:rsidRDefault="5CBE0531">
      <w:pPr>
        <w:spacing w:line="259" w:lineRule="auto"/>
        <w:jc w:val="left"/>
        <w:rPr>
          <w:b/>
        </w:rPr>
      </w:pPr>
      <w:r w:rsidRPr="5CBE0531">
        <w:rPr>
          <w:b/>
          <w:bCs/>
        </w:rPr>
        <w:lastRenderedPageBreak/>
        <w:t>Grupo Experimental</w:t>
      </w:r>
    </w:p>
    <w:tbl>
      <w:tblPr>
        <w:tblW w:w="15583" w:type="dxa"/>
        <w:tblInd w:w="80" w:type="dxa"/>
        <w:tblCellMar>
          <w:left w:w="70" w:type="dxa"/>
          <w:right w:w="70" w:type="dxa"/>
        </w:tblCellMar>
        <w:tblLook w:val="04A0" w:firstRow="1" w:lastRow="0" w:firstColumn="1" w:lastColumn="0" w:noHBand="0" w:noVBand="1"/>
      </w:tblPr>
      <w:tblGrid>
        <w:gridCol w:w="3676"/>
        <w:gridCol w:w="3544"/>
        <w:gridCol w:w="5953"/>
        <w:gridCol w:w="1134"/>
        <w:gridCol w:w="1276"/>
      </w:tblGrid>
      <w:tr w:rsidR="002F7DD6" w:rsidRPr="002F7DD6" w14:paraId="36785244" w14:textId="77777777" w:rsidTr="5CBE0531">
        <w:trPr>
          <w:trHeight w:val="315"/>
        </w:trPr>
        <w:tc>
          <w:tcPr>
            <w:tcW w:w="3676"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4B13DB5" w14:textId="77777777" w:rsidR="002F7DD6" w:rsidRPr="002F7DD6" w:rsidRDefault="5CBE0531" w:rsidP="002F7DD6">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Objetivo</w:t>
            </w:r>
          </w:p>
        </w:tc>
        <w:tc>
          <w:tcPr>
            <w:tcW w:w="3544" w:type="dxa"/>
            <w:tcBorders>
              <w:top w:val="single" w:sz="8" w:space="0" w:color="auto"/>
              <w:left w:val="nil"/>
              <w:bottom w:val="single" w:sz="8" w:space="0" w:color="auto"/>
              <w:right w:val="single" w:sz="8" w:space="0" w:color="auto"/>
            </w:tcBorders>
            <w:shd w:val="clear" w:color="auto" w:fill="auto"/>
            <w:noWrap/>
            <w:vAlign w:val="bottom"/>
            <w:hideMark/>
          </w:tcPr>
          <w:p w14:paraId="40AD59EF" w14:textId="7F1810B8" w:rsidR="002F7DD6" w:rsidRPr="002F7DD6" w:rsidRDefault="5CBE0531" w:rsidP="00324F14">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 xml:space="preserve"> </w:t>
            </w:r>
            <w:r w:rsidR="00324F14">
              <w:rPr>
                <w:rFonts w:ascii="Arial,Times New Roman" w:eastAsia="Arial,Times New Roman" w:hAnsi="Arial,Times New Roman" w:cs="Arial,Times New Roman"/>
                <w:b/>
                <w:bCs/>
                <w:color w:val="000000" w:themeColor="text1"/>
                <w:sz w:val="20"/>
                <w:szCs w:val="20"/>
                <w:lang w:eastAsia="es-ES"/>
              </w:rPr>
              <w:t>Criterios</w:t>
            </w:r>
            <w:r w:rsidRPr="5CBE0531">
              <w:rPr>
                <w:rFonts w:ascii="Arial,Times New Roman" w:eastAsia="Arial,Times New Roman" w:hAnsi="Arial,Times New Roman" w:cs="Arial,Times New Roman"/>
                <w:b/>
                <w:bCs/>
                <w:color w:val="000000" w:themeColor="text1"/>
                <w:sz w:val="20"/>
                <w:szCs w:val="20"/>
                <w:lang w:eastAsia="es-ES"/>
              </w:rPr>
              <w:t xml:space="preserve"> </w:t>
            </w:r>
          </w:p>
        </w:tc>
        <w:tc>
          <w:tcPr>
            <w:tcW w:w="5953" w:type="dxa"/>
            <w:tcBorders>
              <w:top w:val="single" w:sz="8" w:space="0" w:color="auto"/>
              <w:left w:val="nil"/>
              <w:bottom w:val="single" w:sz="8" w:space="0" w:color="auto"/>
              <w:right w:val="nil"/>
            </w:tcBorders>
            <w:shd w:val="clear" w:color="auto" w:fill="auto"/>
            <w:noWrap/>
            <w:vAlign w:val="bottom"/>
            <w:hideMark/>
          </w:tcPr>
          <w:p w14:paraId="66A99571"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egunta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748B72"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ofesores</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3D16056B"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Estudiantes</w:t>
            </w:r>
          </w:p>
        </w:tc>
      </w:tr>
      <w:tr w:rsidR="002F7DD6" w:rsidRPr="002F7DD6" w14:paraId="3B0DD890" w14:textId="77777777" w:rsidTr="5CBE0531">
        <w:trPr>
          <w:trHeight w:val="3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1B1CB15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aber cuánto se conoce de OCW tanto a nivel Profesores como estudiante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C0A096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conoce de la iniciativa OCW en el mundo Universitario</w:t>
            </w:r>
          </w:p>
        </w:tc>
        <w:tc>
          <w:tcPr>
            <w:tcW w:w="5953" w:type="dxa"/>
            <w:tcBorders>
              <w:top w:val="nil"/>
              <w:left w:val="nil"/>
              <w:bottom w:val="nil"/>
              <w:right w:val="single" w:sz="8" w:space="0" w:color="auto"/>
            </w:tcBorders>
            <w:shd w:val="clear" w:color="auto" w:fill="auto"/>
            <w:vAlign w:val="bottom"/>
            <w:hideMark/>
          </w:tcPr>
          <w:p w14:paraId="793B59CB"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Ha escuchado hablar de la iniciativa OCW?</w:t>
            </w:r>
          </w:p>
        </w:tc>
        <w:tc>
          <w:tcPr>
            <w:tcW w:w="1134" w:type="dxa"/>
            <w:tcBorders>
              <w:top w:val="nil"/>
              <w:left w:val="nil"/>
              <w:bottom w:val="single" w:sz="4" w:space="0" w:color="auto"/>
              <w:right w:val="single" w:sz="4" w:space="0" w:color="auto"/>
            </w:tcBorders>
            <w:shd w:val="clear" w:color="auto" w:fill="auto"/>
            <w:noWrap/>
            <w:vAlign w:val="bottom"/>
            <w:hideMark/>
          </w:tcPr>
          <w:p w14:paraId="132792D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6FC8A32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226925CF"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0017759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3E176A6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7F881AC9"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Qué  nivel  de conocimiento tiene de la iniciativa </w:t>
            </w:r>
            <w:proofErr w:type="spellStart"/>
            <w:r w:rsidRPr="5CBE0531">
              <w:rPr>
                <w:rFonts w:ascii="Arial,Times New Roman" w:eastAsia="Arial,Times New Roman" w:hAnsi="Arial,Times New Roman" w:cs="Arial,Times New Roman"/>
                <w:color w:val="000000" w:themeColor="text1"/>
                <w:sz w:val="20"/>
                <w:szCs w:val="20"/>
                <w:lang w:eastAsia="es-ES"/>
              </w:rPr>
              <w:t>OpenCourseWare</w:t>
            </w:r>
            <w:proofErr w:type="spellEnd"/>
            <w:r w:rsidRPr="5CBE0531">
              <w:rPr>
                <w:rFonts w:ascii="Arial,Times New Roman" w:eastAsia="Arial,Times New Roman" w:hAnsi="Arial,Times New Roman" w:cs="Arial,Times New Roman"/>
                <w:color w:val="000000" w:themeColor="text1"/>
                <w:sz w:val="20"/>
                <w:szCs w:val="20"/>
                <w:lang w:eastAsia="es-ES"/>
              </w:rPr>
              <w:t>?</w:t>
            </w:r>
          </w:p>
        </w:tc>
        <w:tc>
          <w:tcPr>
            <w:tcW w:w="1134" w:type="dxa"/>
            <w:tcBorders>
              <w:top w:val="nil"/>
              <w:left w:val="nil"/>
              <w:bottom w:val="single" w:sz="4" w:space="0" w:color="auto"/>
              <w:right w:val="single" w:sz="4" w:space="0" w:color="auto"/>
            </w:tcBorders>
            <w:shd w:val="clear" w:color="auto" w:fill="auto"/>
            <w:noWrap/>
            <w:vAlign w:val="bottom"/>
            <w:hideMark/>
          </w:tcPr>
          <w:p w14:paraId="7E863AC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279D20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21CA6DF" w14:textId="77777777" w:rsidTr="5CBE0531">
        <w:trPr>
          <w:trHeight w:val="51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41FB4FD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Medir el nivel de importancia que el grupo de control y experimental le  dan esta iniciativa.</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413810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or qué es importante la iniciativa OCW?</w:t>
            </w:r>
          </w:p>
        </w:tc>
        <w:tc>
          <w:tcPr>
            <w:tcW w:w="5953" w:type="dxa"/>
            <w:tcBorders>
              <w:top w:val="nil"/>
              <w:left w:val="nil"/>
              <w:bottom w:val="nil"/>
              <w:right w:val="single" w:sz="8" w:space="0" w:color="auto"/>
            </w:tcBorders>
            <w:shd w:val="clear" w:color="auto" w:fill="auto"/>
            <w:noWrap/>
            <w:vAlign w:val="center"/>
            <w:hideMark/>
          </w:tcPr>
          <w:p w14:paraId="2E6E5F93"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OCW ha sido una herramienta fácil de entender y utilizar?  ¿Por qué?</w:t>
            </w:r>
          </w:p>
        </w:tc>
        <w:tc>
          <w:tcPr>
            <w:tcW w:w="1134" w:type="dxa"/>
            <w:tcBorders>
              <w:top w:val="nil"/>
              <w:left w:val="nil"/>
              <w:bottom w:val="single" w:sz="4" w:space="0" w:color="auto"/>
              <w:right w:val="single" w:sz="4" w:space="0" w:color="auto"/>
            </w:tcBorders>
            <w:shd w:val="clear" w:color="auto" w:fill="auto"/>
            <w:noWrap/>
            <w:vAlign w:val="bottom"/>
            <w:hideMark/>
          </w:tcPr>
          <w:p w14:paraId="448A61E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899BEF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2E9C626"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0DAE6F5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4930197A"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02064518" w14:textId="3299A9EC"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Cree que la iniciativa OCW ha sido: excelente, buena, regular, deficiente, mala</w:t>
            </w:r>
            <w:r w:rsidR="005752AD">
              <w:rPr>
                <w:rFonts w:ascii="Arial,Times New Roman" w:eastAsia="Arial,Times New Roman" w:hAnsi="Arial,Times New Roman" w:cs="Arial,Times New Roman"/>
                <w:color w:val="000000" w:themeColor="text1"/>
                <w:sz w:val="20"/>
                <w:szCs w:val="20"/>
                <w:lang w:eastAsia="es-ES"/>
              </w:rPr>
              <w:t>?</w:t>
            </w:r>
          </w:p>
        </w:tc>
        <w:tc>
          <w:tcPr>
            <w:tcW w:w="1134" w:type="dxa"/>
            <w:tcBorders>
              <w:top w:val="nil"/>
              <w:left w:val="nil"/>
              <w:bottom w:val="single" w:sz="4" w:space="0" w:color="auto"/>
              <w:right w:val="single" w:sz="4" w:space="0" w:color="auto"/>
            </w:tcBorders>
            <w:shd w:val="clear" w:color="auto" w:fill="auto"/>
            <w:noWrap/>
            <w:vAlign w:val="bottom"/>
            <w:hideMark/>
          </w:tcPr>
          <w:p w14:paraId="0D47FD5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1DAA6AB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9F6247B" w14:textId="77777777" w:rsidTr="5CBE0531">
        <w:trPr>
          <w:trHeight w:val="348"/>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538A2FA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aceptación que tienen estos cursos por el grupo experimental</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241AF80F"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Ha sido de acceso libre, sencillo y coherente  los materiales de los cursos OCW?</w:t>
            </w:r>
          </w:p>
        </w:tc>
        <w:tc>
          <w:tcPr>
            <w:tcW w:w="5953" w:type="dxa"/>
            <w:vMerge w:val="restart"/>
            <w:tcBorders>
              <w:top w:val="nil"/>
              <w:left w:val="single" w:sz="8" w:space="0" w:color="auto"/>
              <w:bottom w:val="nil"/>
              <w:right w:val="single" w:sz="4" w:space="0" w:color="auto"/>
            </w:tcBorders>
            <w:shd w:val="clear" w:color="auto" w:fill="auto"/>
            <w:vAlign w:val="bottom"/>
            <w:hideMark/>
          </w:tcPr>
          <w:p w14:paraId="2E24A3E5"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sidera que  los material de los curso OCW es de acceso inmediato, sin requerimiento de registro, y sin restricciones?</w:t>
            </w:r>
          </w:p>
        </w:tc>
        <w:tc>
          <w:tcPr>
            <w:tcW w:w="1134" w:type="dxa"/>
            <w:vMerge w:val="restart"/>
            <w:tcBorders>
              <w:top w:val="nil"/>
              <w:left w:val="single" w:sz="4" w:space="0" w:color="auto"/>
              <w:bottom w:val="single" w:sz="4" w:space="0" w:color="000000" w:themeColor="text1"/>
              <w:right w:val="single" w:sz="4" w:space="0" w:color="auto"/>
            </w:tcBorders>
            <w:shd w:val="clear" w:color="auto" w:fill="auto"/>
            <w:noWrap/>
            <w:vAlign w:val="bottom"/>
            <w:hideMark/>
          </w:tcPr>
          <w:p w14:paraId="67B577D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vMerge w:val="restart"/>
            <w:tcBorders>
              <w:top w:val="nil"/>
              <w:left w:val="single" w:sz="4" w:space="0" w:color="auto"/>
              <w:bottom w:val="single" w:sz="4" w:space="0" w:color="000000" w:themeColor="text1"/>
              <w:right w:val="single" w:sz="4" w:space="0" w:color="auto"/>
            </w:tcBorders>
            <w:shd w:val="clear" w:color="auto" w:fill="auto"/>
            <w:noWrap/>
            <w:vAlign w:val="bottom"/>
            <w:hideMark/>
          </w:tcPr>
          <w:p w14:paraId="2A16003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0BCB6D0" w14:textId="77777777" w:rsidTr="002F7DD6">
        <w:trPr>
          <w:trHeight w:val="348"/>
        </w:trPr>
        <w:tc>
          <w:tcPr>
            <w:tcW w:w="3676" w:type="dxa"/>
            <w:vMerge/>
            <w:tcBorders>
              <w:top w:val="nil"/>
              <w:left w:val="single" w:sz="8" w:space="0" w:color="auto"/>
              <w:bottom w:val="single" w:sz="8" w:space="0" w:color="000000"/>
              <w:right w:val="single" w:sz="8" w:space="0" w:color="auto"/>
            </w:tcBorders>
            <w:vAlign w:val="center"/>
            <w:hideMark/>
          </w:tcPr>
          <w:p w14:paraId="6E77B77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28C8F15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tcBorders>
              <w:top w:val="nil"/>
              <w:left w:val="single" w:sz="8" w:space="0" w:color="auto"/>
              <w:bottom w:val="nil"/>
              <w:right w:val="single" w:sz="4" w:space="0" w:color="auto"/>
            </w:tcBorders>
            <w:vAlign w:val="center"/>
            <w:hideMark/>
          </w:tcPr>
          <w:p w14:paraId="5CB49AC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134" w:type="dxa"/>
            <w:vMerge/>
            <w:tcBorders>
              <w:top w:val="nil"/>
              <w:left w:val="single" w:sz="4" w:space="0" w:color="auto"/>
              <w:bottom w:val="single" w:sz="4" w:space="0" w:color="000000"/>
              <w:right w:val="single" w:sz="4" w:space="0" w:color="auto"/>
            </w:tcBorders>
            <w:vAlign w:val="center"/>
            <w:hideMark/>
          </w:tcPr>
          <w:p w14:paraId="5AA0CAF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276" w:type="dxa"/>
            <w:vMerge/>
            <w:tcBorders>
              <w:top w:val="nil"/>
              <w:left w:val="single" w:sz="4" w:space="0" w:color="auto"/>
              <w:bottom w:val="single" w:sz="4" w:space="0" w:color="000000"/>
              <w:right w:val="single" w:sz="4" w:space="0" w:color="auto"/>
            </w:tcBorders>
            <w:vAlign w:val="center"/>
            <w:hideMark/>
          </w:tcPr>
          <w:p w14:paraId="1110BCC8" w14:textId="77777777" w:rsidR="002F7DD6" w:rsidRPr="002F7DD6" w:rsidRDefault="002F7DD6" w:rsidP="002F7DD6">
            <w:pPr>
              <w:spacing w:after="0" w:line="240" w:lineRule="auto"/>
              <w:jc w:val="left"/>
              <w:rPr>
                <w:rFonts w:eastAsia="Times New Roman" w:cs="Arial"/>
                <w:color w:val="000000"/>
                <w:sz w:val="20"/>
                <w:szCs w:val="20"/>
                <w:lang w:eastAsia="es-ES"/>
              </w:rPr>
            </w:pPr>
          </w:p>
        </w:tc>
      </w:tr>
      <w:tr w:rsidR="002F7DD6" w:rsidRPr="002F7DD6" w14:paraId="26FD85D1"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3740236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3150B5A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nil"/>
            </w:tcBorders>
            <w:shd w:val="clear" w:color="auto" w:fill="auto"/>
            <w:noWrap/>
            <w:vAlign w:val="center"/>
            <w:hideMark/>
          </w:tcPr>
          <w:p w14:paraId="08EF06B2"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Accede  sin complicaciones al material del curso que investiga?</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7E7CB56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ADA9E4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1EB9A80"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515262D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F19091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70B188CE"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Considera que los materiales del curso son coherentes con la asignatura?</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EF8AFD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2842FCF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ACC89CE"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0809F2B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026DBC9"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Ha sido un modelo eficiente basado en estándares </w:t>
            </w:r>
            <w:proofErr w:type="spellStart"/>
            <w:r w:rsidRPr="5CBE0531">
              <w:rPr>
                <w:rFonts w:ascii="Arial,Times New Roman" w:eastAsia="Arial,Times New Roman" w:hAnsi="Arial,Times New Roman" w:cs="Arial,Times New Roman"/>
                <w:color w:val="000000" w:themeColor="text1"/>
                <w:sz w:val="20"/>
                <w:szCs w:val="20"/>
                <w:lang w:eastAsia="es-ES"/>
              </w:rPr>
              <w:t>OpenCourseWare</w:t>
            </w:r>
            <w:proofErr w:type="spellEnd"/>
            <w:r w:rsidRPr="5CBE0531">
              <w:rPr>
                <w:rFonts w:ascii="Arial,Times New Roman" w:eastAsia="Arial,Times New Roman" w:hAnsi="Arial,Times New Roman" w:cs="Arial,Times New Roman"/>
                <w:color w:val="000000" w:themeColor="text1"/>
                <w:sz w:val="20"/>
                <w:szCs w:val="20"/>
                <w:lang w:eastAsia="es-ES"/>
              </w:rPr>
              <w:t>?</w:t>
            </w:r>
          </w:p>
        </w:tc>
        <w:tc>
          <w:tcPr>
            <w:tcW w:w="5953" w:type="dxa"/>
            <w:tcBorders>
              <w:top w:val="nil"/>
              <w:left w:val="nil"/>
              <w:bottom w:val="nil"/>
              <w:right w:val="nil"/>
            </w:tcBorders>
            <w:shd w:val="clear" w:color="auto" w:fill="auto"/>
            <w:noWrap/>
            <w:vAlign w:val="center"/>
            <w:hideMark/>
          </w:tcPr>
          <w:p w14:paraId="38139AF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os cursos OCW son modelos que cumple adecuadamente su función?</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3BFCF4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0C61C1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73E5EBF0" w14:textId="77777777" w:rsidTr="5CBE0531">
        <w:trPr>
          <w:trHeight w:val="540"/>
        </w:trPr>
        <w:tc>
          <w:tcPr>
            <w:tcW w:w="3676" w:type="dxa"/>
            <w:vMerge/>
            <w:tcBorders>
              <w:top w:val="nil"/>
              <w:left w:val="single" w:sz="8" w:space="0" w:color="auto"/>
              <w:bottom w:val="single" w:sz="8" w:space="0" w:color="000000"/>
              <w:right w:val="single" w:sz="8" w:space="0" w:color="auto"/>
            </w:tcBorders>
            <w:vAlign w:val="center"/>
            <w:hideMark/>
          </w:tcPr>
          <w:p w14:paraId="39079378"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DD4B402"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vAlign w:val="bottom"/>
            <w:hideMark/>
          </w:tcPr>
          <w:p w14:paraId="6E5F9EA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os cursos OCW son  modelos que sirve de patrones  para poderse replicar?</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2F45355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F9D633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4BADAB19" w14:textId="77777777" w:rsidTr="5CBE0531">
        <w:trPr>
          <w:trHeight w:val="3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744481E9"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utilidad y el efecto de liberar recurso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1861FDC6"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liberó recursos académicos y extendió los mecanismos de localización?</w:t>
            </w:r>
          </w:p>
        </w:tc>
        <w:tc>
          <w:tcPr>
            <w:tcW w:w="5953" w:type="dxa"/>
            <w:tcBorders>
              <w:top w:val="nil"/>
              <w:left w:val="nil"/>
              <w:bottom w:val="nil"/>
              <w:right w:val="nil"/>
            </w:tcBorders>
            <w:shd w:val="clear" w:color="auto" w:fill="auto"/>
            <w:vAlign w:val="bottom"/>
            <w:hideMark/>
          </w:tcPr>
          <w:p w14:paraId="14016A35"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sidera que se está quitando las restricciones a los recursos académicos que produce?</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0ECB63F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100E834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9B0E0B5"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65680C1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675A84D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3302C446"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los OCW es un mecanismo adecuado para compartir recursos educativo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0770D9C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D4A3E7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749094F" w14:textId="77777777" w:rsidTr="5CBE0531">
        <w:trPr>
          <w:trHeight w:val="555"/>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9FABF74"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el cumplimento de las funciones y objetivos para los cuales fueron creados estos curso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F31B9ED" w14:textId="43BA3D63"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Se </w:t>
            </w:r>
            <w:r w:rsidR="00F4538B" w:rsidRPr="5CBE0531">
              <w:rPr>
                <w:rFonts w:ascii="Arial,Times New Roman" w:eastAsia="Arial,Times New Roman" w:hAnsi="Arial,Times New Roman" w:cs="Arial,Times New Roman"/>
                <w:color w:val="000000" w:themeColor="text1"/>
                <w:sz w:val="20"/>
                <w:szCs w:val="20"/>
                <w:lang w:eastAsia="es-ES"/>
              </w:rPr>
              <w:t>estimuló</w:t>
            </w:r>
            <w:r w:rsidRPr="5CBE0531">
              <w:rPr>
                <w:rFonts w:ascii="Arial,Times New Roman" w:eastAsia="Arial,Times New Roman" w:hAnsi="Arial,Times New Roman" w:cs="Arial,Times New Roman"/>
                <w:color w:val="000000" w:themeColor="text1"/>
                <w:sz w:val="20"/>
                <w:szCs w:val="20"/>
                <w:lang w:eastAsia="es-ES"/>
              </w:rPr>
              <w:t xml:space="preserve"> la innovación y perfeccionamiento de los recursos docentes utilizados?</w:t>
            </w:r>
          </w:p>
        </w:tc>
        <w:tc>
          <w:tcPr>
            <w:tcW w:w="5953" w:type="dxa"/>
            <w:tcBorders>
              <w:top w:val="nil"/>
              <w:left w:val="nil"/>
              <w:bottom w:val="nil"/>
              <w:right w:val="nil"/>
            </w:tcBorders>
            <w:shd w:val="clear" w:color="auto" w:fill="auto"/>
            <w:noWrap/>
            <w:vAlign w:val="center"/>
            <w:hideMark/>
          </w:tcPr>
          <w:p w14:paraId="0E557B31"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se estimula la innovación de recursos doc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01AAA9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BF59A8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E9161A5"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59449BA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64917FC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nil"/>
            </w:tcBorders>
            <w:shd w:val="clear" w:color="auto" w:fill="auto"/>
            <w:vAlign w:val="bottom"/>
            <w:hideMark/>
          </w:tcPr>
          <w:p w14:paraId="7BD7FB11"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Usted ha compartido un elemento nuevo que se pueda utilizar como recurso educativ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3581A1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FAB852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9EF2469" w14:textId="77777777" w:rsidTr="5CBE0531">
        <w:trPr>
          <w:trHeight w:val="348"/>
        </w:trPr>
        <w:tc>
          <w:tcPr>
            <w:tcW w:w="3676" w:type="dxa"/>
            <w:vMerge/>
            <w:tcBorders>
              <w:top w:val="nil"/>
              <w:left w:val="single" w:sz="8" w:space="0" w:color="auto"/>
              <w:bottom w:val="single" w:sz="8" w:space="0" w:color="000000"/>
              <w:right w:val="single" w:sz="8" w:space="0" w:color="auto"/>
            </w:tcBorders>
            <w:vAlign w:val="center"/>
            <w:hideMark/>
          </w:tcPr>
          <w:p w14:paraId="38A91BD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5AB7E82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val="restart"/>
            <w:tcBorders>
              <w:top w:val="nil"/>
              <w:left w:val="single" w:sz="8" w:space="0" w:color="auto"/>
              <w:bottom w:val="nil"/>
              <w:right w:val="nil"/>
            </w:tcBorders>
            <w:shd w:val="clear" w:color="auto" w:fill="auto"/>
            <w:vAlign w:val="bottom"/>
            <w:hideMark/>
          </w:tcPr>
          <w:p w14:paraId="7802D53B"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Qué elementos piensa que animaría al docente a estimular en la elaboración de contenido educativo?</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8CEAED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199378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33C08C6" w14:textId="77777777" w:rsidTr="002F7DD6">
        <w:trPr>
          <w:trHeight w:val="348"/>
        </w:trPr>
        <w:tc>
          <w:tcPr>
            <w:tcW w:w="3676" w:type="dxa"/>
            <w:vMerge/>
            <w:tcBorders>
              <w:top w:val="nil"/>
              <w:left w:val="single" w:sz="8" w:space="0" w:color="auto"/>
              <w:bottom w:val="single" w:sz="8" w:space="0" w:color="000000"/>
              <w:right w:val="single" w:sz="8" w:space="0" w:color="auto"/>
            </w:tcBorders>
            <w:vAlign w:val="center"/>
            <w:hideMark/>
          </w:tcPr>
          <w:p w14:paraId="389DE72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7FAEE1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tcBorders>
              <w:top w:val="nil"/>
              <w:left w:val="single" w:sz="8" w:space="0" w:color="auto"/>
              <w:bottom w:val="nil"/>
              <w:right w:val="nil"/>
            </w:tcBorders>
            <w:vAlign w:val="center"/>
            <w:hideMark/>
          </w:tcPr>
          <w:p w14:paraId="71B3526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134" w:type="dxa"/>
            <w:vMerge/>
            <w:tcBorders>
              <w:top w:val="nil"/>
              <w:left w:val="single" w:sz="4" w:space="0" w:color="auto"/>
              <w:bottom w:val="single" w:sz="4" w:space="0" w:color="auto"/>
              <w:right w:val="single" w:sz="4" w:space="0" w:color="auto"/>
            </w:tcBorders>
            <w:vAlign w:val="center"/>
            <w:hideMark/>
          </w:tcPr>
          <w:p w14:paraId="3D415B98"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276" w:type="dxa"/>
            <w:vMerge/>
            <w:tcBorders>
              <w:top w:val="nil"/>
              <w:left w:val="single" w:sz="4" w:space="0" w:color="auto"/>
              <w:bottom w:val="single" w:sz="4" w:space="0" w:color="auto"/>
              <w:right w:val="single" w:sz="4" w:space="0" w:color="auto"/>
            </w:tcBorders>
            <w:vAlign w:val="center"/>
            <w:hideMark/>
          </w:tcPr>
          <w:p w14:paraId="0A38337E" w14:textId="77777777" w:rsidR="002F7DD6" w:rsidRPr="002F7DD6" w:rsidRDefault="002F7DD6" w:rsidP="002F7DD6">
            <w:pPr>
              <w:spacing w:after="0" w:line="240" w:lineRule="auto"/>
              <w:jc w:val="left"/>
              <w:rPr>
                <w:rFonts w:eastAsia="Times New Roman" w:cs="Arial"/>
                <w:color w:val="000000"/>
                <w:sz w:val="20"/>
                <w:szCs w:val="20"/>
                <w:lang w:eastAsia="es-ES"/>
              </w:rPr>
            </w:pPr>
          </w:p>
        </w:tc>
      </w:tr>
      <w:tr w:rsidR="002F7DD6" w:rsidRPr="002F7DD6" w14:paraId="2278A083" w14:textId="77777777" w:rsidTr="5CBE0531">
        <w:trPr>
          <w:trHeight w:val="540"/>
        </w:trPr>
        <w:tc>
          <w:tcPr>
            <w:tcW w:w="3676" w:type="dxa"/>
            <w:vMerge/>
            <w:tcBorders>
              <w:top w:val="nil"/>
              <w:left w:val="single" w:sz="8" w:space="0" w:color="auto"/>
              <w:bottom w:val="single" w:sz="8" w:space="0" w:color="000000"/>
              <w:right w:val="single" w:sz="8" w:space="0" w:color="auto"/>
            </w:tcBorders>
            <w:vAlign w:val="center"/>
            <w:hideMark/>
          </w:tcPr>
          <w:p w14:paraId="5DEA304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4286FED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vAlign w:val="bottom"/>
            <w:hideMark/>
          </w:tcPr>
          <w:p w14:paraId="7F0A85C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se ha perfeccionado la utilización de los recursos de los doc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700A81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990A3C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40E8781F" w14:textId="77777777" w:rsidTr="5CBE0531">
        <w:trPr>
          <w:trHeight w:val="1020"/>
        </w:trPr>
        <w:tc>
          <w:tcPr>
            <w:tcW w:w="3676" w:type="dxa"/>
            <w:tcBorders>
              <w:top w:val="nil"/>
              <w:left w:val="single" w:sz="8" w:space="0" w:color="auto"/>
              <w:bottom w:val="nil"/>
              <w:right w:val="single" w:sz="8" w:space="0" w:color="auto"/>
            </w:tcBorders>
            <w:shd w:val="clear" w:color="auto" w:fill="auto"/>
            <w:vAlign w:val="center"/>
            <w:hideMark/>
          </w:tcPr>
          <w:p w14:paraId="17C9C588" w14:textId="77777777" w:rsidR="002F7DD6" w:rsidRPr="002F7DD6" w:rsidRDefault="5CBE0531" w:rsidP="005C3958">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lastRenderedPageBreak/>
              <w:t>Verificar si existe interés profesional de reconocimiento en la creación de los OCW por parte de los profesionales.</w:t>
            </w:r>
          </w:p>
        </w:tc>
        <w:tc>
          <w:tcPr>
            <w:tcW w:w="3544" w:type="dxa"/>
            <w:tcBorders>
              <w:top w:val="nil"/>
              <w:left w:val="nil"/>
              <w:bottom w:val="nil"/>
              <w:right w:val="single" w:sz="8" w:space="0" w:color="auto"/>
            </w:tcBorders>
            <w:shd w:val="clear" w:color="auto" w:fill="auto"/>
            <w:vAlign w:val="center"/>
            <w:hideMark/>
          </w:tcPr>
          <w:p w14:paraId="009918EF"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l programa OCW promovió el reconocimiento de la autoría en la universidad?</w:t>
            </w:r>
          </w:p>
        </w:tc>
        <w:tc>
          <w:tcPr>
            <w:tcW w:w="5953" w:type="dxa"/>
            <w:tcBorders>
              <w:top w:val="nil"/>
              <w:left w:val="nil"/>
              <w:bottom w:val="single" w:sz="8" w:space="0" w:color="auto"/>
              <w:right w:val="nil"/>
            </w:tcBorders>
            <w:shd w:val="clear" w:color="auto" w:fill="auto"/>
            <w:noWrap/>
            <w:vAlign w:val="center"/>
            <w:hideMark/>
          </w:tcPr>
          <w:p w14:paraId="72DC9D4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los programas OCW incentiva el reconocimiento de autoría en las universidad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0CA91A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49C50FD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1946230" w14:textId="77777777" w:rsidTr="5CBE0531">
        <w:trPr>
          <w:trHeight w:val="510"/>
        </w:trPr>
        <w:tc>
          <w:tcPr>
            <w:tcW w:w="3676"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bottom"/>
            <w:hideMark/>
          </w:tcPr>
          <w:p w14:paraId="659070BF"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Conocer si existe una negativa por parte de los profesores a crear estos y entender </w:t>
            </w:r>
            <w:proofErr w:type="spellStart"/>
            <w:r w:rsidRPr="5CBE0531">
              <w:rPr>
                <w:rFonts w:ascii="Arial,Times New Roman" w:eastAsia="Arial,Times New Roman" w:hAnsi="Arial,Times New Roman" w:cs="Arial,Times New Roman"/>
                <w:color w:val="000000" w:themeColor="text1"/>
                <w:sz w:val="20"/>
                <w:szCs w:val="20"/>
                <w:lang w:eastAsia="es-ES"/>
              </w:rPr>
              <w:t>cuales</w:t>
            </w:r>
            <w:proofErr w:type="spellEnd"/>
            <w:r w:rsidRPr="5CBE0531">
              <w:rPr>
                <w:rFonts w:ascii="Arial,Times New Roman" w:eastAsia="Arial,Times New Roman" w:hAnsi="Arial,Times New Roman" w:cs="Arial,Times New Roman"/>
                <w:color w:val="000000" w:themeColor="text1"/>
                <w:sz w:val="20"/>
                <w:szCs w:val="20"/>
                <w:lang w:eastAsia="es-ES"/>
              </w:rPr>
              <w:t xml:space="preserve"> son sus razones es decir las desventajas.</w:t>
            </w:r>
          </w:p>
        </w:tc>
        <w:tc>
          <w:tcPr>
            <w:tcW w:w="3544"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bottom"/>
            <w:hideMark/>
          </w:tcPr>
          <w:p w14:paraId="28ECE8E1"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s OCW una herramienta que está complicando su planificación, su tiempo, y además le quita autoría a su materiales creados</w:t>
            </w:r>
          </w:p>
        </w:tc>
        <w:tc>
          <w:tcPr>
            <w:tcW w:w="5953" w:type="dxa"/>
            <w:tcBorders>
              <w:top w:val="nil"/>
              <w:left w:val="nil"/>
              <w:bottom w:val="nil"/>
              <w:right w:val="single" w:sz="8" w:space="0" w:color="auto"/>
            </w:tcBorders>
            <w:shd w:val="clear" w:color="auto" w:fill="auto"/>
            <w:noWrap/>
            <w:vAlign w:val="center"/>
            <w:hideMark/>
          </w:tcPr>
          <w:p w14:paraId="51DF197E"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os materiales OCW compartidos por usted ha complicado la planificación de las materias?</w:t>
            </w:r>
          </w:p>
        </w:tc>
        <w:tc>
          <w:tcPr>
            <w:tcW w:w="1134" w:type="dxa"/>
            <w:tcBorders>
              <w:top w:val="nil"/>
              <w:left w:val="nil"/>
              <w:bottom w:val="single" w:sz="4" w:space="0" w:color="auto"/>
              <w:right w:val="single" w:sz="4" w:space="0" w:color="auto"/>
            </w:tcBorders>
            <w:shd w:val="clear" w:color="auto" w:fill="auto"/>
            <w:noWrap/>
            <w:vAlign w:val="bottom"/>
            <w:hideMark/>
          </w:tcPr>
          <w:p w14:paraId="5FCE3D0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60099A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5B0BE36D" w14:textId="77777777" w:rsidTr="5CBE0531">
        <w:trPr>
          <w:trHeight w:val="525"/>
        </w:trPr>
        <w:tc>
          <w:tcPr>
            <w:tcW w:w="3676" w:type="dxa"/>
            <w:vMerge/>
            <w:tcBorders>
              <w:top w:val="single" w:sz="8" w:space="0" w:color="auto"/>
              <w:left w:val="single" w:sz="8" w:space="0" w:color="auto"/>
              <w:bottom w:val="single" w:sz="8" w:space="0" w:color="000000"/>
              <w:right w:val="single" w:sz="8" w:space="0" w:color="auto"/>
            </w:tcBorders>
            <w:vAlign w:val="center"/>
            <w:hideMark/>
          </w:tcPr>
          <w:p w14:paraId="4FD5B00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single" w:sz="8" w:space="0" w:color="auto"/>
              <w:left w:val="single" w:sz="8" w:space="0" w:color="auto"/>
              <w:bottom w:val="single" w:sz="8" w:space="0" w:color="000000"/>
              <w:right w:val="single" w:sz="8" w:space="0" w:color="auto"/>
            </w:tcBorders>
            <w:vAlign w:val="center"/>
            <w:hideMark/>
          </w:tcPr>
          <w:p w14:paraId="10EC67D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single" w:sz="8" w:space="0" w:color="auto"/>
            </w:tcBorders>
            <w:shd w:val="clear" w:color="auto" w:fill="auto"/>
            <w:vAlign w:val="bottom"/>
            <w:hideMark/>
          </w:tcPr>
          <w:p w14:paraId="38B6789E"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usted que le toma demasiado tiempo la publicación de cursos OCW?</w:t>
            </w:r>
          </w:p>
        </w:tc>
        <w:tc>
          <w:tcPr>
            <w:tcW w:w="1134" w:type="dxa"/>
            <w:tcBorders>
              <w:top w:val="nil"/>
              <w:left w:val="nil"/>
              <w:bottom w:val="single" w:sz="4" w:space="0" w:color="auto"/>
              <w:right w:val="single" w:sz="4" w:space="0" w:color="auto"/>
            </w:tcBorders>
            <w:shd w:val="clear" w:color="auto" w:fill="auto"/>
            <w:noWrap/>
            <w:vAlign w:val="bottom"/>
            <w:hideMark/>
          </w:tcPr>
          <w:p w14:paraId="6A1245C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622482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35569B18" w14:textId="77777777" w:rsidTr="5CBE0531">
        <w:trPr>
          <w:trHeight w:val="525"/>
        </w:trPr>
        <w:tc>
          <w:tcPr>
            <w:tcW w:w="3676" w:type="dxa"/>
            <w:vMerge/>
            <w:tcBorders>
              <w:top w:val="single" w:sz="8" w:space="0" w:color="auto"/>
              <w:left w:val="single" w:sz="8" w:space="0" w:color="auto"/>
              <w:bottom w:val="single" w:sz="8" w:space="0" w:color="000000"/>
              <w:right w:val="single" w:sz="8" w:space="0" w:color="auto"/>
            </w:tcBorders>
            <w:vAlign w:val="center"/>
            <w:hideMark/>
          </w:tcPr>
          <w:p w14:paraId="31AE0B7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single" w:sz="8" w:space="0" w:color="auto"/>
              <w:left w:val="single" w:sz="8" w:space="0" w:color="auto"/>
              <w:bottom w:val="single" w:sz="8" w:space="0" w:color="000000"/>
              <w:right w:val="single" w:sz="8" w:space="0" w:color="auto"/>
            </w:tcBorders>
            <w:vAlign w:val="center"/>
            <w:hideMark/>
          </w:tcPr>
          <w:p w14:paraId="7C995D3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45C14D5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no se protege los derechos de autoría?</w:t>
            </w:r>
          </w:p>
        </w:tc>
        <w:tc>
          <w:tcPr>
            <w:tcW w:w="1134" w:type="dxa"/>
            <w:tcBorders>
              <w:top w:val="nil"/>
              <w:left w:val="nil"/>
              <w:bottom w:val="single" w:sz="4" w:space="0" w:color="auto"/>
              <w:right w:val="single" w:sz="4" w:space="0" w:color="auto"/>
            </w:tcBorders>
            <w:shd w:val="clear" w:color="auto" w:fill="auto"/>
            <w:noWrap/>
            <w:vAlign w:val="bottom"/>
            <w:hideMark/>
          </w:tcPr>
          <w:p w14:paraId="2FC6BB8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4ED2F29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54F5060" w14:textId="77777777" w:rsidTr="5CBE0531">
        <w:trPr>
          <w:trHeight w:val="54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595B6E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Medir el efecto de satisfacción que tiene el alumno sobre los cursos </w:t>
            </w:r>
          </w:p>
        </w:tc>
        <w:tc>
          <w:tcPr>
            <w:tcW w:w="3544" w:type="dxa"/>
            <w:tcBorders>
              <w:top w:val="nil"/>
              <w:left w:val="nil"/>
              <w:bottom w:val="single" w:sz="8" w:space="0" w:color="auto"/>
              <w:right w:val="nil"/>
            </w:tcBorders>
            <w:shd w:val="clear" w:color="auto" w:fill="auto"/>
            <w:vAlign w:val="bottom"/>
            <w:hideMark/>
          </w:tcPr>
          <w:p w14:paraId="0CB963D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s completo el material de los cursos?</w:t>
            </w:r>
          </w:p>
        </w:tc>
        <w:tc>
          <w:tcPr>
            <w:tcW w:w="5953" w:type="dxa"/>
            <w:tcBorders>
              <w:top w:val="nil"/>
              <w:left w:val="single" w:sz="8" w:space="0" w:color="auto"/>
              <w:bottom w:val="single" w:sz="8" w:space="0" w:color="auto"/>
              <w:right w:val="nil"/>
            </w:tcBorders>
            <w:shd w:val="clear" w:color="auto" w:fill="auto"/>
            <w:noWrap/>
            <w:vAlign w:val="center"/>
            <w:hideMark/>
          </w:tcPr>
          <w:p w14:paraId="04F9866F"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usted que el material compartido en los OCW cumple las expectativas que tiene usted como alumn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BDCDAA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32307A4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96E9BA7" w14:textId="77777777" w:rsidTr="5CBE0531">
        <w:trPr>
          <w:trHeight w:val="900"/>
        </w:trPr>
        <w:tc>
          <w:tcPr>
            <w:tcW w:w="3676" w:type="dxa"/>
            <w:vMerge/>
            <w:tcBorders>
              <w:top w:val="nil"/>
              <w:left w:val="single" w:sz="8" w:space="0" w:color="auto"/>
              <w:bottom w:val="single" w:sz="8" w:space="0" w:color="000000"/>
              <w:right w:val="single" w:sz="8" w:space="0" w:color="auto"/>
            </w:tcBorders>
            <w:vAlign w:val="center"/>
            <w:hideMark/>
          </w:tcPr>
          <w:p w14:paraId="0F86DBD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1243F39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l material de los cursos es lo suficientemente práctico para el estudiante?</w:t>
            </w:r>
          </w:p>
        </w:tc>
        <w:tc>
          <w:tcPr>
            <w:tcW w:w="5953" w:type="dxa"/>
            <w:tcBorders>
              <w:top w:val="nil"/>
              <w:left w:val="nil"/>
              <w:bottom w:val="nil"/>
              <w:right w:val="nil"/>
            </w:tcBorders>
            <w:shd w:val="clear" w:color="auto" w:fill="auto"/>
            <w:noWrap/>
            <w:vAlign w:val="center"/>
            <w:hideMark/>
          </w:tcPr>
          <w:p w14:paraId="5B00DC05"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as actividades o material expuestas en los cursos OCW son suficientes para el  curs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3AEF82F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4B8E548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F126C38"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3712871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57DE8A2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10F2D85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ha sacado provecho inmediato a los materiales del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566E730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033E3E1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8AC4EA3" w14:textId="77777777" w:rsidTr="5CBE0531">
        <w:trPr>
          <w:trHeight w:val="6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315CEF4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tomaría un curso similares con el mismo modelo aplicado</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58CFAA1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xiste interés de continuar con los cursos OCW?</w:t>
            </w:r>
          </w:p>
        </w:tc>
        <w:tc>
          <w:tcPr>
            <w:tcW w:w="5953" w:type="dxa"/>
            <w:tcBorders>
              <w:top w:val="nil"/>
              <w:left w:val="nil"/>
              <w:bottom w:val="nil"/>
              <w:right w:val="nil"/>
            </w:tcBorders>
            <w:shd w:val="clear" w:color="auto" w:fill="auto"/>
            <w:noWrap/>
            <w:vAlign w:val="center"/>
            <w:hideMark/>
          </w:tcPr>
          <w:p w14:paraId="31FA547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e gustaría seguir algún otro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6A76EF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6BAB9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94BCBAA"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69C227E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73D7EA7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6C64B6B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i respondió si a la anterior pregunta indique sobre que asignatura le gustaría seguir un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9B3EAB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5529CA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0CF74691"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7B272AC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68030A0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xiste variedad y disponibilidad de los cursos OCW?</w:t>
            </w:r>
          </w:p>
        </w:tc>
        <w:tc>
          <w:tcPr>
            <w:tcW w:w="5953" w:type="dxa"/>
            <w:tcBorders>
              <w:top w:val="nil"/>
              <w:left w:val="nil"/>
              <w:bottom w:val="nil"/>
              <w:right w:val="nil"/>
            </w:tcBorders>
            <w:shd w:val="clear" w:color="auto" w:fill="auto"/>
            <w:noWrap/>
            <w:vAlign w:val="center"/>
            <w:hideMark/>
          </w:tcPr>
          <w:p w14:paraId="31C62650" w14:textId="77777777" w:rsidR="002F7DD6" w:rsidRPr="002F7DD6" w:rsidRDefault="5CBE0531" w:rsidP="005C3958">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os cursos disponibles en el portal OCW de la UTPL son sufici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D8D4CE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B34DAC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3D0BABFA"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1C9ADBC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79B3961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76BC6E95"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s que los cursos OCW disponibles en español son sufici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58707DD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0476131"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bl>
    <w:p w14:paraId="43BCA610" w14:textId="77777777" w:rsidR="00555BD9" w:rsidRDefault="00555BD9">
      <w:pPr>
        <w:spacing w:line="259" w:lineRule="auto"/>
        <w:jc w:val="left"/>
        <w:rPr>
          <w:b/>
        </w:rPr>
      </w:pPr>
    </w:p>
    <w:p w14:paraId="000B0768" w14:textId="77777777" w:rsidR="00555BD9" w:rsidRPr="00555BD9" w:rsidRDefault="00555BD9">
      <w:pPr>
        <w:spacing w:line="259" w:lineRule="auto"/>
        <w:jc w:val="left"/>
        <w:rPr>
          <w:b/>
        </w:rPr>
      </w:pPr>
    </w:p>
    <w:p w14:paraId="14E62D15" w14:textId="77777777" w:rsidR="006A74D7" w:rsidRDefault="5CBE0531">
      <w:pPr>
        <w:spacing w:line="259" w:lineRule="auto"/>
        <w:jc w:val="left"/>
        <w:rPr>
          <w:b/>
        </w:rPr>
      </w:pPr>
      <w:r w:rsidRPr="5CBE0531">
        <w:rPr>
          <w:b/>
          <w:bCs/>
        </w:rPr>
        <w:t>Grupo de Control</w:t>
      </w:r>
    </w:p>
    <w:tbl>
      <w:tblPr>
        <w:tblW w:w="15540" w:type="dxa"/>
        <w:tblInd w:w="80" w:type="dxa"/>
        <w:tblCellMar>
          <w:left w:w="70" w:type="dxa"/>
          <w:right w:w="70" w:type="dxa"/>
        </w:tblCellMar>
        <w:tblLook w:val="04A0" w:firstRow="1" w:lastRow="0" w:firstColumn="1" w:lastColumn="0" w:noHBand="0" w:noVBand="1"/>
      </w:tblPr>
      <w:tblGrid>
        <w:gridCol w:w="3580"/>
        <w:gridCol w:w="3700"/>
        <w:gridCol w:w="5980"/>
        <w:gridCol w:w="1080"/>
        <w:gridCol w:w="1200"/>
      </w:tblGrid>
      <w:tr w:rsidR="002F7DD6" w:rsidRPr="002F7DD6" w14:paraId="455E1344" w14:textId="77777777" w:rsidTr="5CBE0531">
        <w:trPr>
          <w:trHeight w:val="315"/>
        </w:trPr>
        <w:tc>
          <w:tcPr>
            <w:tcW w:w="358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9A40C65" w14:textId="77777777" w:rsidR="002F7DD6" w:rsidRPr="002F7DD6" w:rsidRDefault="5CBE0531" w:rsidP="002F7DD6">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Objetivo</w:t>
            </w:r>
          </w:p>
        </w:tc>
        <w:tc>
          <w:tcPr>
            <w:tcW w:w="3700" w:type="dxa"/>
            <w:tcBorders>
              <w:top w:val="single" w:sz="8" w:space="0" w:color="auto"/>
              <w:left w:val="nil"/>
              <w:bottom w:val="single" w:sz="8" w:space="0" w:color="auto"/>
              <w:right w:val="single" w:sz="8" w:space="0" w:color="auto"/>
            </w:tcBorders>
            <w:shd w:val="clear" w:color="auto" w:fill="auto"/>
            <w:noWrap/>
            <w:vAlign w:val="bottom"/>
            <w:hideMark/>
          </w:tcPr>
          <w:p w14:paraId="32FFBEAD" w14:textId="4A479D7A" w:rsidR="002F7DD6" w:rsidRPr="002F7DD6" w:rsidRDefault="5CBE0531" w:rsidP="00324F14">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 xml:space="preserve"> </w:t>
            </w:r>
            <w:r w:rsidR="00324F14">
              <w:rPr>
                <w:rFonts w:ascii="Arial,Times New Roman" w:eastAsia="Arial,Times New Roman" w:hAnsi="Arial,Times New Roman" w:cs="Arial,Times New Roman"/>
                <w:b/>
                <w:bCs/>
                <w:color w:val="000000" w:themeColor="text1"/>
                <w:sz w:val="20"/>
                <w:szCs w:val="20"/>
                <w:lang w:eastAsia="es-ES"/>
              </w:rPr>
              <w:t>Criterios</w:t>
            </w:r>
            <w:r w:rsidRPr="5CBE0531">
              <w:rPr>
                <w:rFonts w:ascii="Arial,Times New Roman" w:eastAsia="Arial,Times New Roman" w:hAnsi="Arial,Times New Roman" w:cs="Arial,Times New Roman"/>
                <w:b/>
                <w:bCs/>
                <w:color w:val="000000" w:themeColor="text1"/>
                <w:sz w:val="20"/>
                <w:szCs w:val="20"/>
                <w:lang w:eastAsia="es-ES"/>
              </w:rPr>
              <w:t xml:space="preserve"> </w:t>
            </w:r>
          </w:p>
        </w:tc>
        <w:tc>
          <w:tcPr>
            <w:tcW w:w="5980" w:type="dxa"/>
            <w:tcBorders>
              <w:top w:val="single" w:sz="8" w:space="0" w:color="auto"/>
              <w:left w:val="nil"/>
              <w:bottom w:val="single" w:sz="8" w:space="0" w:color="auto"/>
              <w:right w:val="nil"/>
            </w:tcBorders>
            <w:shd w:val="clear" w:color="auto" w:fill="auto"/>
            <w:noWrap/>
            <w:vAlign w:val="bottom"/>
            <w:hideMark/>
          </w:tcPr>
          <w:p w14:paraId="7E43BDF6"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egunta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63C2C0"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ofesores</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B3F986D"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Estudiantes</w:t>
            </w:r>
          </w:p>
        </w:tc>
      </w:tr>
      <w:tr w:rsidR="002F7DD6" w:rsidRPr="002F7DD6" w14:paraId="795B1F17" w14:textId="77777777" w:rsidTr="5CBE0531">
        <w:trPr>
          <w:trHeight w:val="3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D14FEB4"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aber cuánto se conoce de OCW tanto a nivel Profesores como estudiantes</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7E69CC3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conoce de la iniciativa OCW en el mundo Universitario?</w:t>
            </w:r>
          </w:p>
        </w:tc>
        <w:tc>
          <w:tcPr>
            <w:tcW w:w="5980" w:type="dxa"/>
            <w:tcBorders>
              <w:top w:val="nil"/>
              <w:left w:val="nil"/>
              <w:bottom w:val="nil"/>
              <w:right w:val="nil"/>
            </w:tcBorders>
            <w:shd w:val="clear" w:color="auto" w:fill="auto"/>
            <w:vAlign w:val="bottom"/>
            <w:hideMark/>
          </w:tcPr>
          <w:p w14:paraId="76034883"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xml:space="preserve">¿Ha escuchado hablar de la iniciativa </w:t>
            </w:r>
            <w:proofErr w:type="spellStart"/>
            <w:r w:rsidRPr="5CBE0531">
              <w:rPr>
                <w:rFonts w:ascii="Calibri,Times New Roman" w:eastAsia="Calibri,Times New Roman" w:hAnsi="Calibri,Times New Roman" w:cs="Calibri,Times New Roman"/>
                <w:color w:val="000000" w:themeColor="text1"/>
                <w:sz w:val="22"/>
                <w:lang w:eastAsia="es-ES"/>
              </w:rPr>
              <w:t>OpenCourseWare</w:t>
            </w:r>
            <w:proofErr w:type="spellEnd"/>
            <w:r w:rsidRPr="5CBE0531">
              <w:rPr>
                <w:rFonts w:ascii="Calibri,Times New Roman" w:eastAsia="Calibri,Times New Roman" w:hAnsi="Calibri,Times New Roman" w:cs="Calibri,Times New Roman"/>
                <w:color w:val="000000" w:themeColor="text1"/>
                <w:sz w:val="22"/>
                <w:lang w:eastAsia="es-ES"/>
              </w:rPr>
              <w:t>?</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354FBE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EEE47E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1F4DB84B" w14:textId="77777777" w:rsidTr="5CBE0531">
        <w:trPr>
          <w:trHeight w:val="315"/>
        </w:trPr>
        <w:tc>
          <w:tcPr>
            <w:tcW w:w="3580" w:type="dxa"/>
            <w:vMerge/>
            <w:tcBorders>
              <w:top w:val="nil"/>
              <w:left w:val="single" w:sz="8" w:space="0" w:color="auto"/>
              <w:bottom w:val="single" w:sz="8" w:space="0" w:color="000000"/>
              <w:right w:val="single" w:sz="8" w:space="0" w:color="auto"/>
            </w:tcBorders>
            <w:vAlign w:val="center"/>
            <w:hideMark/>
          </w:tcPr>
          <w:p w14:paraId="0BADBAC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021AB2C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80" w:type="dxa"/>
            <w:tcBorders>
              <w:top w:val="nil"/>
              <w:left w:val="nil"/>
              <w:bottom w:val="single" w:sz="8" w:space="0" w:color="auto"/>
              <w:right w:val="nil"/>
            </w:tcBorders>
            <w:shd w:val="clear" w:color="auto" w:fill="auto"/>
            <w:noWrap/>
            <w:vAlign w:val="bottom"/>
            <w:hideMark/>
          </w:tcPr>
          <w:p w14:paraId="3E588FC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D09E4E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45D2F12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7CF156F2"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4E099574"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lastRenderedPageBreak/>
              <w:t>Medir el nivel de importancia que el grupo de control y experimental le  dan esta iniciativa.</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3FC8582B"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xplicado el concepto de OCW cree que es importante?</w:t>
            </w:r>
          </w:p>
        </w:tc>
        <w:tc>
          <w:tcPr>
            <w:tcW w:w="5980" w:type="dxa"/>
            <w:tcBorders>
              <w:top w:val="nil"/>
              <w:left w:val="nil"/>
              <w:bottom w:val="nil"/>
              <w:right w:val="nil"/>
            </w:tcBorders>
            <w:shd w:val="clear" w:color="auto" w:fill="auto"/>
            <w:vAlign w:val="bottom"/>
            <w:hideMark/>
          </w:tcPr>
          <w:p w14:paraId="638B4A8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Dado una explicación cree que es necesario la utilización de esta herramienta?</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D4C45E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9853A3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5CA9AF64" w14:textId="77777777" w:rsidTr="5CBE0531">
        <w:trPr>
          <w:trHeight w:val="315"/>
        </w:trPr>
        <w:tc>
          <w:tcPr>
            <w:tcW w:w="3580" w:type="dxa"/>
            <w:vMerge/>
            <w:tcBorders>
              <w:top w:val="nil"/>
              <w:left w:val="single" w:sz="8" w:space="0" w:color="auto"/>
              <w:bottom w:val="single" w:sz="8" w:space="0" w:color="000000"/>
              <w:right w:val="single" w:sz="8" w:space="0" w:color="auto"/>
            </w:tcBorders>
            <w:vAlign w:val="center"/>
            <w:hideMark/>
          </w:tcPr>
          <w:p w14:paraId="53E72C5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39D3974A"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noWrap/>
            <w:vAlign w:val="bottom"/>
            <w:hideMark/>
          </w:tcPr>
          <w:p w14:paraId="098AA80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1EFE00E"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58EC717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088848E9" w14:textId="77777777" w:rsidTr="5CBE0531">
        <w:trPr>
          <w:trHeight w:val="36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E3DAE6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aceptación que tienen estos cursos por el grupo experimental</w:t>
            </w:r>
          </w:p>
        </w:tc>
        <w:tc>
          <w:tcPr>
            <w:tcW w:w="3700" w:type="dxa"/>
            <w:tcBorders>
              <w:top w:val="nil"/>
              <w:left w:val="nil"/>
              <w:bottom w:val="nil"/>
              <w:right w:val="single" w:sz="8" w:space="0" w:color="auto"/>
            </w:tcBorders>
            <w:shd w:val="clear" w:color="auto" w:fill="auto"/>
            <w:noWrap/>
            <w:vAlign w:val="bottom"/>
            <w:hideMark/>
          </w:tcPr>
          <w:p w14:paraId="169C679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5980" w:type="dxa"/>
            <w:tcBorders>
              <w:top w:val="nil"/>
              <w:left w:val="nil"/>
              <w:bottom w:val="nil"/>
              <w:right w:val="nil"/>
            </w:tcBorders>
            <w:shd w:val="clear" w:color="auto" w:fill="auto"/>
            <w:noWrap/>
            <w:vAlign w:val="bottom"/>
            <w:hideMark/>
          </w:tcPr>
          <w:p w14:paraId="58857E7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3EDB86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01E1B7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40D82BD2" w14:textId="77777777" w:rsidTr="5CBE0531">
        <w:trPr>
          <w:trHeight w:val="420"/>
        </w:trPr>
        <w:tc>
          <w:tcPr>
            <w:tcW w:w="3580" w:type="dxa"/>
            <w:vMerge/>
            <w:tcBorders>
              <w:top w:val="nil"/>
              <w:left w:val="single" w:sz="8" w:space="0" w:color="auto"/>
              <w:bottom w:val="single" w:sz="8" w:space="0" w:color="000000"/>
              <w:right w:val="single" w:sz="8" w:space="0" w:color="auto"/>
            </w:tcBorders>
            <w:vAlign w:val="center"/>
            <w:hideMark/>
          </w:tcPr>
          <w:p w14:paraId="6E20F8C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tcBorders>
              <w:top w:val="nil"/>
              <w:left w:val="nil"/>
              <w:bottom w:val="single" w:sz="8" w:space="0" w:color="auto"/>
              <w:right w:val="single" w:sz="8" w:space="0" w:color="auto"/>
            </w:tcBorders>
            <w:shd w:val="clear" w:color="auto" w:fill="auto"/>
            <w:noWrap/>
            <w:vAlign w:val="bottom"/>
            <w:hideMark/>
          </w:tcPr>
          <w:p w14:paraId="255027F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5980" w:type="dxa"/>
            <w:tcBorders>
              <w:top w:val="nil"/>
              <w:left w:val="nil"/>
              <w:bottom w:val="nil"/>
              <w:right w:val="nil"/>
            </w:tcBorders>
            <w:shd w:val="clear" w:color="auto" w:fill="auto"/>
            <w:noWrap/>
            <w:vAlign w:val="bottom"/>
            <w:hideMark/>
          </w:tcPr>
          <w:p w14:paraId="3A13043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39C277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2E122C1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9993DCE"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3BC2DDCC"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utilidad y el efecto de liberar recursos</w:t>
            </w:r>
          </w:p>
        </w:tc>
        <w:tc>
          <w:tcPr>
            <w:tcW w:w="3700" w:type="dxa"/>
            <w:vMerge w:val="restart"/>
            <w:tcBorders>
              <w:top w:val="nil"/>
              <w:left w:val="single" w:sz="8" w:space="0" w:color="auto"/>
              <w:bottom w:val="single" w:sz="8" w:space="0" w:color="000000" w:themeColor="text1"/>
              <w:right w:val="nil"/>
            </w:tcBorders>
            <w:shd w:val="clear" w:color="auto" w:fill="auto"/>
            <w:vAlign w:val="bottom"/>
            <w:hideMark/>
          </w:tcPr>
          <w:p w14:paraId="1A385105"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material expuesto por el docente es de fácil acceso?</w:t>
            </w:r>
          </w:p>
        </w:tc>
        <w:tc>
          <w:tcPr>
            <w:tcW w:w="5980" w:type="dxa"/>
            <w:tcBorders>
              <w:top w:val="single" w:sz="8" w:space="0" w:color="auto"/>
              <w:left w:val="single" w:sz="8" w:space="0" w:color="auto"/>
              <w:bottom w:val="nil"/>
              <w:right w:val="nil"/>
            </w:tcBorders>
            <w:shd w:val="clear" w:color="auto" w:fill="auto"/>
            <w:vAlign w:val="bottom"/>
            <w:hideMark/>
          </w:tcPr>
          <w:p w14:paraId="2C4692E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tener un mecanismo donde no existan tantas restricciones a los materiales del docent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DBDF3A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10ED20F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7798E348" w14:textId="77777777" w:rsidTr="5CBE0531">
        <w:trPr>
          <w:trHeight w:val="615"/>
        </w:trPr>
        <w:tc>
          <w:tcPr>
            <w:tcW w:w="3580" w:type="dxa"/>
            <w:vMerge/>
            <w:tcBorders>
              <w:top w:val="nil"/>
              <w:left w:val="single" w:sz="8" w:space="0" w:color="auto"/>
              <w:bottom w:val="single" w:sz="8" w:space="0" w:color="000000"/>
              <w:right w:val="single" w:sz="8" w:space="0" w:color="auto"/>
            </w:tcBorders>
            <w:vAlign w:val="center"/>
            <w:hideMark/>
          </w:tcPr>
          <w:p w14:paraId="3863DECA"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4B6698E7"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0A74701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l mecanismo tradicional es adecuado para compartir recursos?</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6CB4F1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320171F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551DD4E9"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1D2C8B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el cumplimento de las funciones y objetivos para los cuales fueron creados estos cursos.</w:t>
            </w:r>
          </w:p>
        </w:tc>
        <w:tc>
          <w:tcPr>
            <w:tcW w:w="3700" w:type="dxa"/>
            <w:vMerge w:val="restart"/>
            <w:tcBorders>
              <w:top w:val="nil"/>
              <w:left w:val="single" w:sz="8" w:space="0" w:color="auto"/>
              <w:bottom w:val="single" w:sz="8" w:space="0" w:color="000000" w:themeColor="text1"/>
              <w:right w:val="nil"/>
            </w:tcBorders>
            <w:shd w:val="clear" w:color="auto" w:fill="auto"/>
            <w:vAlign w:val="center"/>
            <w:hideMark/>
          </w:tcPr>
          <w:p w14:paraId="2C57C67D" w14:textId="41B32EC6"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xml:space="preserve">¿Se </w:t>
            </w:r>
            <w:r w:rsidR="00D91AD9" w:rsidRPr="5CBE0531">
              <w:rPr>
                <w:rFonts w:ascii="Calibri,Times New Roman" w:eastAsia="Calibri,Times New Roman" w:hAnsi="Calibri,Times New Roman" w:cs="Calibri,Times New Roman"/>
                <w:color w:val="000000" w:themeColor="text1"/>
                <w:sz w:val="22"/>
                <w:lang w:eastAsia="es-ES"/>
              </w:rPr>
              <w:t>estimul</w:t>
            </w:r>
            <w:r w:rsidR="00F4538B">
              <w:rPr>
                <w:rFonts w:ascii="Calibri,Times New Roman" w:eastAsia="Calibri,Times New Roman" w:hAnsi="Calibri,Times New Roman" w:cs="Calibri,Times New Roman"/>
                <w:color w:val="000000" w:themeColor="text1"/>
                <w:sz w:val="22"/>
                <w:lang w:eastAsia="es-ES"/>
              </w:rPr>
              <w:t>ó</w:t>
            </w:r>
            <w:r w:rsidRPr="5CBE0531">
              <w:rPr>
                <w:rFonts w:ascii="Calibri,Times New Roman" w:eastAsia="Calibri,Times New Roman" w:hAnsi="Calibri,Times New Roman" w:cs="Calibri,Times New Roman"/>
                <w:color w:val="000000" w:themeColor="text1"/>
                <w:sz w:val="22"/>
                <w:lang w:eastAsia="es-ES"/>
              </w:rPr>
              <w:t xml:space="preserve"> la innovación y perfeccionamiento de los recursos docentes utilizados?</w:t>
            </w:r>
          </w:p>
        </w:tc>
        <w:tc>
          <w:tcPr>
            <w:tcW w:w="5980" w:type="dxa"/>
            <w:tcBorders>
              <w:top w:val="single" w:sz="8" w:space="0" w:color="auto"/>
              <w:left w:val="single" w:sz="8" w:space="0" w:color="auto"/>
              <w:bottom w:val="nil"/>
              <w:right w:val="nil"/>
            </w:tcBorders>
            <w:shd w:val="clear" w:color="auto" w:fill="auto"/>
            <w:vAlign w:val="bottom"/>
            <w:hideMark/>
          </w:tcPr>
          <w:p w14:paraId="697A847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tener un mecanismo donde pueda compartir recursos?</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19A0E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07C966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16C0123"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6FD0770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4B251EA6"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257D5AC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os materiales expuestos por los docentes son poco útiles para el aprendizaj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D7AFF9A"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65174D7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3851E04F" w14:textId="77777777" w:rsidTr="5CBE0531">
        <w:trPr>
          <w:trHeight w:val="300"/>
        </w:trPr>
        <w:tc>
          <w:tcPr>
            <w:tcW w:w="3580" w:type="dxa"/>
            <w:vMerge/>
            <w:tcBorders>
              <w:top w:val="nil"/>
              <w:left w:val="single" w:sz="8" w:space="0" w:color="auto"/>
              <w:bottom w:val="single" w:sz="8" w:space="0" w:color="000000"/>
              <w:right w:val="single" w:sz="8" w:space="0" w:color="auto"/>
            </w:tcBorders>
            <w:vAlign w:val="center"/>
            <w:hideMark/>
          </w:tcPr>
          <w:p w14:paraId="46C839C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57C0025D"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71FC974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l material expuesto por el docente es nuev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D8063F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EE8EC2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082C92C"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42DE52C0"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3A6D6DFB"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11B62C1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se debe estimular la creación de contenido nuev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9F20CB7"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7189681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F4CE92E" w14:textId="77777777" w:rsidTr="5CBE0531">
        <w:trPr>
          <w:trHeight w:val="615"/>
        </w:trPr>
        <w:tc>
          <w:tcPr>
            <w:tcW w:w="3580" w:type="dxa"/>
            <w:vMerge/>
            <w:tcBorders>
              <w:top w:val="nil"/>
              <w:left w:val="single" w:sz="8" w:space="0" w:color="auto"/>
              <w:bottom w:val="single" w:sz="8" w:space="0" w:color="000000"/>
              <w:right w:val="single" w:sz="8" w:space="0" w:color="auto"/>
            </w:tcBorders>
            <w:vAlign w:val="center"/>
            <w:hideMark/>
          </w:tcPr>
          <w:p w14:paraId="30631C8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362938AE"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single" w:sz="8" w:space="0" w:color="auto"/>
              <w:right w:val="nil"/>
            </w:tcBorders>
            <w:shd w:val="clear" w:color="auto" w:fill="auto"/>
            <w:vAlign w:val="bottom"/>
            <w:hideMark/>
          </w:tcPr>
          <w:p w14:paraId="28E6764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debe existir una herramienta que ayude a perfeccionar el material creado por docent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1F1C4C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98C014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0D85D889" w14:textId="77777777" w:rsidTr="5CBE0531">
        <w:trPr>
          <w:trHeight w:val="915"/>
        </w:trPr>
        <w:tc>
          <w:tcPr>
            <w:tcW w:w="3580" w:type="dxa"/>
            <w:tcBorders>
              <w:top w:val="nil"/>
              <w:left w:val="single" w:sz="8" w:space="0" w:color="auto"/>
              <w:bottom w:val="nil"/>
              <w:right w:val="single" w:sz="8" w:space="0" w:color="auto"/>
            </w:tcBorders>
            <w:shd w:val="clear" w:color="auto" w:fill="auto"/>
            <w:vAlign w:val="center"/>
            <w:hideMark/>
          </w:tcPr>
          <w:p w14:paraId="7E13D8D8" w14:textId="77777777" w:rsidR="002F7DD6" w:rsidRPr="002F7DD6" w:rsidRDefault="5CBE0531" w:rsidP="005C3958">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si existe interés profesional de reconocimiento en la creación de los OCW por parte de los profesionales.</w:t>
            </w:r>
          </w:p>
        </w:tc>
        <w:tc>
          <w:tcPr>
            <w:tcW w:w="3700" w:type="dxa"/>
            <w:tcBorders>
              <w:top w:val="nil"/>
              <w:left w:val="nil"/>
              <w:bottom w:val="single" w:sz="8" w:space="0" w:color="auto"/>
              <w:right w:val="single" w:sz="8" w:space="0" w:color="auto"/>
            </w:tcBorders>
            <w:shd w:val="clear" w:color="auto" w:fill="auto"/>
            <w:vAlign w:val="bottom"/>
            <w:hideMark/>
          </w:tcPr>
          <w:p w14:paraId="27725F4C"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programa tradicional promovió el reconocimiento de la autoría en la universidad?</w:t>
            </w:r>
          </w:p>
        </w:tc>
        <w:tc>
          <w:tcPr>
            <w:tcW w:w="5980" w:type="dxa"/>
            <w:tcBorders>
              <w:top w:val="nil"/>
              <w:left w:val="nil"/>
              <w:bottom w:val="single" w:sz="8" w:space="0" w:color="auto"/>
              <w:right w:val="nil"/>
            </w:tcBorders>
            <w:shd w:val="clear" w:color="auto" w:fill="auto"/>
            <w:vAlign w:val="bottom"/>
            <w:hideMark/>
          </w:tcPr>
          <w:p w14:paraId="649AF5A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s reconocida la autoría del material de aprendizaj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367A9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21AEFA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3C65501" w14:textId="77777777" w:rsidTr="5CBE0531">
        <w:trPr>
          <w:trHeight w:val="600"/>
        </w:trPr>
        <w:tc>
          <w:tcPr>
            <w:tcW w:w="3580"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center"/>
            <w:hideMark/>
          </w:tcPr>
          <w:p w14:paraId="575DA75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existe una negativa por parte de los profesores a crear estos y entender cuáles son sus razones es decir las desventajas.</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C86EA2F"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a enseñanza tradicional cumple suficientemente bien su objetivo (le facilita el cumplimento de sus actividades docentes)?</w:t>
            </w:r>
          </w:p>
        </w:tc>
        <w:tc>
          <w:tcPr>
            <w:tcW w:w="5980" w:type="dxa"/>
            <w:tcBorders>
              <w:top w:val="nil"/>
              <w:left w:val="nil"/>
              <w:bottom w:val="nil"/>
              <w:right w:val="nil"/>
            </w:tcBorders>
            <w:shd w:val="clear" w:color="auto" w:fill="auto"/>
            <w:vAlign w:val="bottom"/>
            <w:hideMark/>
          </w:tcPr>
          <w:p w14:paraId="54D391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Utilizar nuevas herramientas para compartir recursos educativos le complicaría su planificación?</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8A7030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23CBB06C"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2ED0D6B" w14:textId="77777777" w:rsidTr="5CBE0531">
        <w:trPr>
          <w:trHeight w:val="600"/>
        </w:trPr>
        <w:tc>
          <w:tcPr>
            <w:tcW w:w="3580" w:type="dxa"/>
            <w:vMerge/>
            <w:tcBorders>
              <w:top w:val="single" w:sz="8" w:space="0" w:color="auto"/>
              <w:left w:val="single" w:sz="8" w:space="0" w:color="auto"/>
              <w:bottom w:val="single" w:sz="8" w:space="0" w:color="000000"/>
              <w:right w:val="single" w:sz="8" w:space="0" w:color="auto"/>
            </w:tcBorders>
            <w:vAlign w:val="center"/>
            <w:hideMark/>
          </w:tcPr>
          <w:p w14:paraId="441BE30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4E47DE31"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nil"/>
              <w:right w:val="nil"/>
            </w:tcBorders>
            <w:shd w:val="clear" w:color="auto" w:fill="auto"/>
            <w:vAlign w:val="bottom"/>
            <w:hideMark/>
          </w:tcPr>
          <w:p w14:paraId="3521038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utilizar una herramienta para compartir recursos le tomaría mucho más tiemp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3F4B29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6F5B9D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392D1E9F" w14:textId="77777777" w:rsidTr="5CBE0531">
        <w:trPr>
          <w:trHeight w:val="915"/>
        </w:trPr>
        <w:tc>
          <w:tcPr>
            <w:tcW w:w="3580" w:type="dxa"/>
            <w:vMerge/>
            <w:tcBorders>
              <w:top w:val="single" w:sz="8" w:space="0" w:color="auto"/>
              <w:left w:val="single" w:sz="8" w:space="0" w:color="auto"/>
              <w:bottom w:val="single" w:sz="8" w:space="0" w:color="000000"/>
              <w:right w:val="single" w:sz="8" w:space="0" w:color="auto"/>
            </w:tcBorders>
            <w:vAlign w:val="center"/>
            <w:hideMark/>
          </w:tcPr>
          <w:p w14:paraId="059C4BF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3AE37AD1"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vAlign w:val="bottom"/>
            <w:hideMark/>
          </w:tcPr>
          <w:p w14:paraId="2C7DACBA"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usted que actualmente sin compartir recursos educativos en medios electrónicos se protege más la autoría del contenido cread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9F1A6E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03ECFC5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779403F7"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367A8D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Medir el efecto de satisfacción que tiene el alumno sobre los cursos </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67E0BC05"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a forma tradicional de entregar de los recursos a los estudiantes es satisfactoria?</w:t>
            </w:r>
          </w:p>
        </w:tc>
        <w:tc>
          <w:tcPr>
            <w:tcW w:w="5980" w:type="dxa"/>
            <w:tcBorders>
              <w:top w:val="nil"/>
              <w:left w:val="nil"/>
              <w:bottom w:val="nil"/>
              <w:right w:val="nil"/>
            </w:tcBorders>
            <w:shd w:val="clear" w:color="auto" w:fill="auto"/>
            <w:vAlign w:val="bottom"/>
            <w:hideMark/>
          </w:tcPr>
          <w:p w14:paraId="3ACE5E6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la manera en que entrega los recursos los docentes cumplen las expectativas del alumn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A2D9B4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7136F20E"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1A535DB4"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78858AD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5DDEB24A"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nil"/>
              <w:right w:val="nil"/>
            </w:tcBorders>
            <w:shd w:val="clear" w:color="auto" w:fill="auto"/>
            <w:vAlign w:val="bottom"/>
            <w:hideMark/>
          </w:tcPr>
          <w:p w14:paraId="01991D6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as actividades y recursos entregados son suficiente para el curs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7F7823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6F6726C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3DA4EE2F" w14:textId="77777777" w:rsidTr="5CBE0531">
        <w:trPr>
          <w:trHeight w:val="915"/>
        </w:trPr>
        <w:tc>
          <w:tcPr>
            <w:tcW w:w="3580" w:type="dxa"/>
            <w:vMerge/>
            <w:tcBorders>
              <w:top w:val="nil"/>
              <w:left w:val="single" w:sz="8" w:space="0" w:color="auto"/>
              <w:bottom w:val="single" w:sz="8" w:space="0" w:color="000000"/>
              <w:right w:val="single" w:sz="8" w:space="0" w:color="auto"/>
            </w:tcBorders>
            <w:vAlign w:val="center"/>
            <w:hideMark/>
          </w:tcPr>
          <w:p w14:paraId="53B6EAA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4360903D"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vAlign w:val="bottom"/>
            <w:hideMark/>
          </w:tcPr>
          <w:p w14:paraId="05A512B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a forma tradicional en la que entrega el docente los recursos educativos es suficiente para una buena enseñanza?</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E36424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2622BCA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526201FD" w14:textId="77777777" w:rsidTr="5CBE0531">
        <w:trPr>
          <w:trHeight w:val="615"/>
        </w:trPr>
        <w:tc>
          <w:tcPr>
            <w:tcW w:w="3580" w:type="dxa"/>
            <w:tcBorders>
              <w:top w:val="nil"/>
              <w:left w:val="single" w:sz="8" w:space="0" w:color="auto"/>
              <w:bottom w:val="single" w:sz="8" w:space="0" w:color="auto"/>
              <w:right w:val="single" w:sz="8" w:space="0" w:color="auto"/>
            </w:tcBorders>
            <w:shd w:val="clear" w:color="auto" w:fill="auto"/>
            <w:vAlign w:val="center"/>
            <w:hideMark/>
          </w:tcPr>
          <w:p w14:paraId="4BAF379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tomaría un curso similares con el mismo modelo aplicado</w:t>
            </w:r>
          </w:p>
        </w:tc>
        <w:tc>
          <w:tcPr>
            <w:tcW w:w="3700" w:type="dxa"/>
            <w:tcBorders>
              <w:top w:val="nil"/>
              <w:left w:val="nil"/>
              <w:bottom w:val="single" w:sz="8" w:space="0" w:color="auto"/>
              <w:right w:val="single" w:sz="8" w:space="0" w:color="auto"/>
            </w:tcBorders>
            <w:shd w:val="clear" w:color="auto" w:fill="auto"/>
            <w:vAlign w:val="bottom"/>
            <w:hideMark/>
          </w:tcPr>
          <w:p w14:paraId="2A374FB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os cursos tradicionales son bastante aceptados?</w:t>
            </w:r>
          </w:p>
        </w:tc>
        <w:tc>
          <w:tcPr>
            <w:tcW w:w="5980" w:type="dxa"/>
            <w:tcBorders>
              <w:top w:val="nil"/>
              <w:left w:val="nil"/>
              <w:bottom w:val="single" w:sz="8" w:space="0" w:color="auto"/>
              <w:right w:val="single" w:sz="8" w:space="0" w:color="auto"/>
            </w:tcBorders>
            <w:shd w:val="clear" w:color="auto" w:fill="auto"/>
            <w:vAlign w:val="bottom"/>
            <w:hideMark/>
          </w:tcPr>
          <w:p w14:paraId="16A1BD8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seguir cursos donde se entreguen los materiales educativos de forma tradicional?</w:t>
            </w:r>
          </w:p>
        </w:tc>
        <w:tc>
          <w:tcPr>
            <w:tcW w:w="1080" w:type="dxa"/>
            <w:tcBorders>
              <w:top w:val="nil"/>
              <w:left w:val="nil"/>
              <w:bottom w:val="single" w:sz="4" w:space="0" w:color="auto"/>
              <w:right w:val="single" w:sz="4" w:space="0" w:color="auto"/>
            </w:tcBorders>
            <w:shd w:val="clear" w:color="auto" w:fill="auto"/>
            <w:noWrap/>
            <w:vAlign w:val="bottom"/>
            <w:hideMark/>
          </w:tcPr>
          <w:p w14:paraId="2EC91EA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35D629B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bl>
    <w:p w14:paraId="234189EA" w14:textId="77777777" w:rsidR="007445C4" w:rsidRDefault="007445C4">
      <w:pPr>
        <w:spacing w:line="259" w:lineRule="auto"/>
        <w:jc w:val="left"/>
      </w:pPr>
    </w:p>
    <w:p w14:paraId="5A9DE2AB" w14:textId="2992F660" w:rsidR="00A469C5" w:rsidRPr="00A469C5" w:rsidRDefault="5CBE0531" w:rsidP="00A469C5">
      <w:pPr>
        <w:spacing w:line="259" w:lineRule="auto"/>
        <w:jc w:val="left"/>
        <w:rPr>
          <w:b/>
          <w:bCs/>
        </w:rPr>
        <w:sectPr w:rsidR="00A469C5" w:rsidRPr="00A469C5" w:rsidSect="00A469C5">
          <w:pgSz w:w="16838" w:h="11906" w:orient="landscape" w:code="9"/>
          <w:pgMar w:top="720" w:right="720" w:bottom="720" w:left="720" w:header="709" w:footer="709" w:gutter="0"/>
          <w:cols w:space="708"/>
          <w:docGrid w:linePitch="360"/>
        </w:sectPr>
      </w:pPr>
      <w:r w:rsidRPr="5CBE0531">
        <w:rPr>
          <w:b/>
          <w:bCs/>
        </w:rPr>
        <w:t xml:space="preserve">Diseño de Encuestas para Profesionales en </w:t>
      </w:r>
      <w:r w:rsidRPr="00F4538B">
        <w:rPr>
          <w:b/>
          <w:bCs/>
        </w:rPr>
        <w:t>Fo</w:t>
      </w:r>
      <w:r w:rsidR="008F3F7E" w:rsidRPr="00F4538B">
        <w:rPr>
          <w:b/>
          <w:bCs/>
        </w:rPr>
        <w:t>r</w:t>
      </w:r>
      <w:r w:rsidR="00A469C5">
        <w:rPr>
          <w:b/>
          <w:bCs/>
        </w:rPr>
        <w:t>mación</w:t>
      </w:r>
    </w:p>
    <w:p w14:paraId="400000C1" w14:textId="44C36738" w:rsidR="00840696" w:rsidRDefault="00840696" w:rsidP="001A217B">
      <w:pPr>
        <w:pStyle w:val="Capitulos"/>
      </w:pPr>
      <w:bookmarkStart w:id="114" w:name="_Toc466976685"/>
      <w:bookmarkStart w:id="115" w:name="_Toc486797703"/>
      <w:r>
        <w:lastRenderedPageBreak/>
        <w:t>CAPITULO IV</w:t>
      </w:r>
      <w:r w:rsidR="00217BC7">
        <w:t>: ANALISIS</w:t>
      </w:r>
      <w:r w:rsidR="00951A8E">
        <w:t xml:space="preserve"> E INTERPRETACIÓ</w:t>
      </w:r>
      <w:r>
        <w:t>N DE RESULTADOS</w:t>
      </w:r>
      <w:bookmarkEnd w:id="114"/>
      <w:bookmarkEnd w:id="115"/>
    </w:p>
    <w:p w14:paraId="6A3A33A2" w14:textId="77777777" w:rsidR="00840696" w:rsidRDefault="00840696" w:rsidP="00840696">
      <w:pPr>
        <w:rPr>
          <w:rFonts w:eastAsiaTheme="majorEastAsia" w:cstheme="majorBidi"/>
          <w:szCs w:val="32"/>
        </w:rPr>
      </w:pPr>
      <w:r>
        <w:br w:type="page"/>
      </w:r>
    </w:p>
    <w:p w14:paraId="02EFC888" w14:textId="77777777" w:rsidR="00A469C5" w:rsidRDefault="00A469C5" w:rsidP="001A217B">
      <w:pPr>
        <w:pStyle w:val="Ttulo1"/>
        <w:sectPr w:rsidR="00A469C5" w:rsidSect="00A469C5">
          <w:pgSz w:w="11906" w:h="16838" w:code="9"/>
          <w:pgMar w:top="720" w:right="720" w:bottom="720" w:left="720" w:header="709" w:footer="709" w:gutter="0"/>
          <w:cols w:space="708"/>
          <w:vAlign w:val="center"/>
          <w:docGrid w:linePitch="360"/>
        </w:sectPr>
      </w:pPr>
      <w:bookmarkStart w:id="116" w:name="_Toc466976686"/>
    </w:p>
    <w:p w14:paraId="28F7F6A0" w14:textId="2159892A" w:rsidR="00217BC7" w:rsidRDefault="00867615" w:rsidP="001A217B">
      <w:pPr>
        <w:pStyle w:val="Ttulo1"/>
      </w:pPr>
      <w:bookmarkStart w:id="117" w:name="_Toc486797704"/>
      <w:r>
        <w:lastRenderedPageBreak/>
        <w:t>Alcance que tuv</w:t>
      </w:r>
      <w:r w:rsidR="00840696">
        <w:t>o OCW al producir los resultados observados</w:t>
      </w:r>
      <w:bookmarkEnd w:id="116"/>
      <w:bookmarkEnd w:id="117"/>
    </w:p>
    <w:p w14:paraId="1D300C0D" w14:textId="77777777" w:rsidR="00217BC7" w:rsidRDefault="00217BC7" w:rsidP="00AA75BB">
      <w:pPr>
        <w:pStyle w:val="Ttulo3"/>
        <w:numPr>
          <w:ilvl w:val="1"/>
          <w:numId w:val="12"/>
        </w:numPr>
      </w:pPr>
      <w:bookmarkStart w:id="118" w:name="_Toc466976687"/>
      <w:bookmarkStart w:id="119" w:name="_Toc486797705"/>
      <w:r>
        <w:t>Síntesis de la evidencia</w:t>
      </w:r>
      <w:bookmarkEnd w:id="118"/>
      <w:bookmarkEnd w:id="119"/>
    </w:p>
    <w:p w14:paraId="5B4FF820" w14:textId="77777777" w:rsidR="00217BC7" w:rsidRDefault="00217BC7" w:rsidP="00AA75BB">
      <w:pPr>
        <w:pStyle w:val="Ttulo3"/>
        <w:numPr>
          <w:ilvl w:val="1"/>
          <w:numId w:val="12"/>
        </w:numPr>
      </w:pPr>
      <w:bookmarkStart w:id="120" w:name="_Toc466976688"/>
      <w:bookmarkStart w:id="121" w:name="_Toc486797706"/>
      <w:r>
        <w:t>Informe de los hallazgos</w:t>
      </w:r>
      <w:bookmarkEnd w:id="120"/>
      <w:bookmarkEnd w:id="121"/>
    </w:p>
    <w:p w14:paraId="3A8033DE" w14:textId="77777777" w:rsidR="00217BC7" w:rsidRDefault="00217BC7" w:rsidP="00AA75BB">
      <w:pPr>
        <w:pStyle w:val="Ttulo3"/>
        <w:numPr>
          <w:ilvl w:val="1"/>
          <w:numId w:val="12"/>
        </w:numPr>
      </w:pPr>
      <w:bookmarkStart w:id="122" w:name="_Toc466976689"/>
      <w:bookmarkStart w:id="123" w:name="_Toc486797707"/>
      <w:r>
        <w:t>Conclusiones</w:t>
      </w:r>
      <w:bookmarkEnd w:id="122"/>
      <w:bookmarkEnd w:id="123"/>
    </w:p>
    <w:p w14:paraId="20217839" w14:textId="77777777" w:rsidR="00217BC7" w:rsidRPr="00217BC7" w:rsidRDefault="00217BC7" w:rsidP="00AA75BB">
      <w:pPr>
        <w:pStyle w:val="Ttulo3"/>
        <w:numPr>
          <w:ilvl w:val="1"/>
          <w:numId w:val="12"/>
        </w:numPr>
      </w:pPr>
      <w:bookmarkStart w:id="124" w:name="_Toc466976690"/>
      <w:bookmarkStart w:id="125" w:name="_Toc486797708"/>
      <w:r>
        <w:t>Recomendaciones</w:t>
      </w:r>
      <w:bookmarkEnd w:id="124"/>
      <w:bookmarkEnd w:id="125"/>
      <w:r>
        <w:tab/>
      </w:r>
    </w:p>
    <w:p w14:paraId="45ECFE21" w14:textId="77777777" w:rsidR="00840696" w:rsidRPr="00840696" w:rsidRDefault="00840696" w:rsidP="00840696"/>
    <w:p w14:paraId="6153F008" w14:textId="77777777" w:rsidR="00840696" w:rsidRDefault="00840696" w:rsidP="00840696"/>
    <w:p w14:paraId="2C2460C7" w14:textId="77777777" w:rsidR="002F4945" w:rsidRPr="00840696" w:rsidRDefault="002F4945" w:rsidP="00840696">
      <w:r>
        <w:br w:type="page"/>
      </w:r>
    </w:p>
    <w:p w14:paraId="5EE0B76F" w14:textId="273B4510" w:rsidR="009831D3" w:rsidRPr="00020217" w:rsidRDefault="00DD1C50" w:rsidP="001A217B">
      <w:pPr>
        <w:pStyle w:val="Ttulo1"/>
      </w:pPr>
      <w:bookmarkStart w:id="126" w:name="_Toc466976691"/>
      <w:bookmarkStart w:id="127" w:name="_Toc486797709"/>
      <w:r>
        <w:lastRenderedPageBreak/>
        <w:t>Bibliografía</w:t>
      </w:r>
      <w:bookmarkEnd w:id="109"/>
      <w:bookmarkEnd w:id="110"/>
      <w:bookmarkEnd w:id="126"/>
      <w:bookmarkEnd w:id="127"/>
    </w:p>
    <w:p w14:paraId="7E0964FE" w14:textId="2DD5D0D8" w:rsidR="00063E33" w:rsidRDefault="00063E33" w:rsidP="006F623A">
      <w:pPr>
        <w:pStyle w:val="Bibliografa"/>
        <w:rPr>
          <w:noProof/>
        </w:rPr>
      </w:pPr>
      <w:r w:rsidRPr="004557B5">
        <w:rPr>
          <w:noProof/>
          <w:lang w:val="en-US"/>
        </w:rPr>
        <w:t xml:space="preserve">Benefits of Membership | The Open Education Consortium. </w:t>
      </w:r>
      <w:r w:rsidRPr="00063E33">
        <w:rPr>
          <w:noProof/>
        </w:rPr>
        <w:t>(s. f.). Recuperado 29 de agosto de 2016, a partir de http://www.oeconsortium.org/members/</w:t>
      </w:r>
    </w:p>
    <w:p w14:paraId="777C1559" w14:textId="49745F28" w:rsidR="00215C25" w:rsidRPr="00C10CC0" w:rsidRDefault="00215C25" w:rsidP="006F623A">
      <w:pPr>
        <w:pStyle w:val="Bibliografa"/>
        <w:rPr>
          <w:noProof/>
        </w:rPr>
      </w:pPr>
      <w:r w:rsidRPr="00C10CC0">
        <w:rPr>
          <w:noProof/>
        </w:rPr>
        <w:t>Eduteka - Recursos Educativos Abier</w:t>
      </w:r>
      <w:r w:rsidR="00C10CC0" w:rsidRPr="00C10CC0">
        <w:rPr>
          <w:noProof/>
        </w:rPr>
        <w:t>tos (REA). (s. f.). Recuperado 29 de septiembre</w:t>
      </w:r>
      <w:r w:rsidR="00476831">
        <w:rPr>
          <w:noProof/>
        </w:rPr>
        <w:t xml:space="preserve"> de 2015</w:t>
      </w:r>
      <w:r w:rsidRPr="00C10CC0">
        <w:rPr>
          <w:noProof/>
        </w:rPr>
        <w:t xml:space="preserve">, a partir de </w:t>
      </w:r>
      <w:hyperlink r:id="rId64" w:history="1">
        <w:r w:rsidR="00C10CC0" w:rsidRPr="00C10CC0">
          <w:rPr>
            <w:noProof/>
          </w:rPr>
          <w:t>http://www.eduteka.org/OER.php</w:t>
        </w:r>
      </w:hyperlink>
    </w:p>
    <w:p w14:paraId="203DC7E5" w14:textId="77777777" w:rsidR="00C10CC0" w:rsidRPr="00C10CC0" w:rsidRDefault="00C10CC0" w:rsidP="006F623A">
      <w:pPr>
        <w:pStyle w:val="Bibliografa"/>
        <w:rPr>
          <w:noProof/>
        </w:rPr>
      </w:pPr>
      <w:r w:rsidRPr="00C10CC0">
        <w:rPr>
          <w:noProof/>
        </w:rPr>
        <w:t xml:space="preserve">La situación actual de los Recursos Educativos Abiertos a nivel mundial. (s. f.). </w:t>
      </w:r>
      <w:r w:rsidR="006676FA">
        <w:rPr>
          <w:noProof/>
        </w:rPr>
        <w:t>Recuperado 12 de octubre de 2015</w:t>
      </w:r>
      <w:r w:rsidRPr="00C10CC0">
        <w:rPr>
          <w:noProof/>
        </w:rPr>
        <w:t xml:space="preserve">, a partir de </w:t>
      </w:r>
      <w:hyperlink r:id="rId65" w:history="1">
        <w:r w:rsidRPr="00C10CC0">
          <w:rPr>
            <w:noProof/>
          </w:rPr>
          <w:t>http://recursostic.educacion.es/blogs/europa/index.php/2012/09/21/la-situacion-actual-de-los-recursos-educativos-abiertos-a-nivel-mundial-2</w:t>
        </w:r>
      </w:hyperlink>
    </w:p>
    <w:p w14:paraId="139529A2" w14:textId="77777777" w:rsidR="00215C25" w:rsidRPr="00C10CC0" w:rsidRDefault="00215C25" w:rsidP="006F623A">
      <w:pPr>
        <w:pStyle w:val="Bibliografa"/>
        <w:rPr>
          <w:noProof/>
        </w:rPr>
      </w:pPr>
      <w:r w:rsidRPr="00C10CC0">
        <w:rPr>
          <w:noProof/>
        </w:rPr>
        <w:t>El impacto de los Open Course Ware españoles y latinoamericanos en la Educación Superior. (s. f.). Recuperado 1 de noviemb</w:t>
      </w:r>
      <w:r w:rsidR="006676FA">
        <w:rPr>
          <w:noProof/>
        </w:rPr>
        <w:t>re de 2015</w:t>
      </w:r>
      <w:r w:rsidRPr="00C10CC0">
        <w:rPr>
          <w:noProof/>
        </w:rPr>
        <w:t xml:space="preserve">, a partir de </w:t>
      </w:r>
      <w:hyperlink r:id="rId66" w:history="1">
        <w:r w:rsidRPr="00C10CC0">
          <w:rPr>
            <w:noProof/>
          </w:rPr>
          <w:t>http://noticias.universia.es/en-portada/noticia/2013/06/03/1027698/impacto-open-course-ware-espanoles-latinoamericanos-educacion-superior.html</w:t>
        </w:r>
      </w:hyperlink>
    </w:p>
    <w:p w14:paraId="776609B6" w14:textId="639D8A50" w:rsidR="001C1FC1" w:rsidRPr="001C1FC1" w:rsidRDefault="00D1237C" w:rsidP="008F3F7E">
      <w:pPr>
        <w:pStyle w:val="Bibliografa"/>
        <w:rPr>
          <w:noProof/>
        </w:rPr>
      </w:pPr>
      <w:r>
        <w:rPr>
          <w:rFonts w:ascii="Times New Roman" w:eastAsia="Times New Roman" w:hAnsi="Times New Roman" w:cs="Times New Roman"/>
          <w:szCs w:val="24"/>
          <w:lang w:eastAsia="es-ES"/>
        </w:rPr>
        <w:fldChar w:fldCharType="begin"/>
      </w:r>
      <w:r w:rsidR="00C10CC0">
        <w:rPr>
          <w:rFonts w:ascii="Times New Roman" w:eastAsia="Times New Roman" w:hAnsi="Times New Roman" w:cs="Times New Roman"/>
          <w:szCs w:val="24"/>
          <w:lang w:eastAsia="es-ES"/>
        </w:rPr>
        <w:instrText xml:space="preserve"> BIBLIOGRAPHY  \l 3082 </w:instrText>
      </w:r>
      <w:r>
        <w:rPr>
          <w:rFonts w:ascii="Times New Roman" w:eastAsia="Times New Roman" w:hAnsi="Times New Roman" w:cs="Times New Roman"/>
          <w:szCs w:val="24"/>
          <w:lang w:eastAsia="es-ES"/>
        </w:rPr>
        <w:fldChar w:fldCharType="separate"/>
      </w:r>
      <w:r w:rsidR="00C10CC0">
        <w:rPr>
          <w:noProof/>
        </w:rPr>
        <w:t xml:space="preserve">OCDE. (2010). www.ocde.org/edu/REA. En S. D.-H. Graham Attwell de Pontydysgu, </w:t>
      </w:r>
      <w:r w:rsidR="00C10CC0">
        <w:rPr>
          <w:i/>
          <w:iCs/>
          <w:noProof/>
        </w:rPr>
        <w:t>El conocimiento libre y los recursos educativos abiertos</w:t>
      </w:r>
      <w:r w:rsidR="008F3F7E">
        <w:rPr>
          <w:noProof/>
        </w:rPr>
        <w:t xml:space="preserve"> (pág. 16). España.</w:t>
      </w:r>
    </w:p>
    <w:p w14:paraId="14C0BE31" w14:textId="77777777" w:rsidR="00396AB2" w:rsidRPr="00396AB2" w:rsidRDefault="00D1237C" w:rsidP="006F623A">
      <w:pPr>
        <w:pStyle w:val="Bibliografa"/>
        <w:rPr>
          <w:noProof/>
        </w:rPr>
      </w:pPr>
      <w:r>
        <w:rPr>
          <w:rFonts w:ascii="Times New Roman" w:eastAsia="Times New Roman" w:hAnsi="Times New Roman" w:cs="Times New Roman"/>
          <w:szCs w:val="24"/>
          <w:lang w:eastAsia="es-ES"/>
        </w:rPr>
        <w:fldChar w:fldCharType="end"/>
      </w:r>
      <w:r w:rsidR="00396AB2" w:rsidRPr="00CC0103">
        <w:rPr>
          <w:noProof/>
        </w:rPr>
        <w:t xml:space="preserve">OpenCourseWare Consortium - OCWC 2014 | Open Education Europa. </w:t>
      </w:r>
      <w:r w:rsidR="00396AB2">
        <w:rPr>
          <w:noProof/>
        </w:rPr>
        <w:t>(s. f.). Recuperado 16</w:t>
      </w:r>
      <w:r w:rsidR="006676FA">
        <w:rPr>
          <w:noProof/>
        </w:rPr>
        <w:t xml:space="preserve"> de noviembre de 2015</w:t>
      </w:r>
      <w:r w:rsidR="00396AB2" w:rsidRPr="00396AB2">
        <w:rPr>
          <w:noProof/>
        </w:rPr>
        <w:t>, a partir de http://www.openeducationeuropa.eu/en/events/opencourseware-consortium-ocwc-2014</w:t>
      </w:r>
    </w:p>
    <w:p w14:paraId="5A1BAABC" w14:textId="77777777" w:rsidR="00F739F4" w:rsidRDefault="00EC15A4" w:rsidP="006F623A">
      <w:pPr>
        <w:pStyle w:val="Bibliografa"/>
        <w:spacing w:after="0" w:line="480" w:lineRule="auto"/>
        <w:rPr>
          <w:rFonts w:ascii="Times New Roman" w:eastAsia="Times New Roman" w:hAnsi="Times New Roman" w:cs="Times New Roman"/>
          <w:szCs w:val="24"/>
          <w:lang w:eastAsia="es-ES"/>
        </w:rPr>
      </w:pPr>
      <w:r w:rsidRPr="009030F0">
        <w:rPr>
          <w:noProof/>
          <w:lang w:val="en-US"/>
        </w:rPr>
        <w:t xml:space="preserve">About JOCW | OCW. (s. f.). </w:t>
      </w:r>
      <w:r>
        <w:rPr>
          <w:noProof/>
        </w:rPr>
        <w:t>Recuperado 17</w:t>
      </w:r>
      <w:r w:rsidR="006676FA">
        <w:rPr>
          <w:noProof/>
        </w:rPr>
        <w:t xml:space="preserve"> de noviembre de 2015</w:t>
      </w:r>
      <w:r w:rsidRPr="00EC15A4">
        <w:rPr>
          <w:noProof/>
        </w:rPr>
        <w:t xml:space="preserve">, a partir de </w:t>
      </w:r>
      <w:r w:rsidR="00F739F4" w:rsidRPr="00F739F4">
        <w:rPr>
          <w:noProof/>
        </w:rPr>
        <w:t>http://www.jocw.jp/AboutJOCW.htm</w:t>
      </w:r>
    </w:p>
    <w:p w14:paraId="1E426F4A" w14:textId="5983F0C5" w:rsidR="00F739F4" w:rsidRDefault="009050B2" w:rsidP="006F623A">
      <w:pPr>
        <w:pStyle w:val="Bibliografa"/>
        <w:spacing w:after="0" w:line="480" w:lineRule="auto"/>
        <w:rPr>
          <w:noProof/>
        </w:rPr>
      </w:pPr>
      <w:r>
        <w:rPr>
          <w:noProof/>
        </w:rPr>
        <w:t>Universia Mexico</w:t>
      </w:r>
      <w:r w:rsidR="00F739F4">
        <w:rPr>
          <w:noProof/>
        </w:rPr>
        <w:t xml:space="preserve"> (s. f.). Recuperado 18</w:t>
      </w:r>
      <w:r w:rsidR="006676FA">
        <w:rPr>
          <w:noProof/>
        </w:rPr>
        <w:t xml:space="preserve"> de noviembre de 2015</w:t>
      </w:r>
      <w:r w:rsidR="00F739F4" w:rsidRPr="00F739F4">
        <w:rPr>
          <w:noProof/>
        </w:rPr>
        <w:t>, a partir de http://noticias.universia.net.mx/vida-universitaria/noticia/2009/08/05/14208/que-es-universia.html</w:t>
      </w:r>
    </w:p>
    <w:p w14:paraId="59B5ACAB" w14:textId="77777777" w:rsidR="00C80EE6" w:rsidRDefault="00C80EE6" w:rsidP="00C80EE6">
      <w:pPr>
        <w:pStyle w:val="Bibliografa"/>
        <w:spacing w:after="0" w:line="480" w:lineRule="auto"/>
        <w:rPr>
          <w:noProof/>
        </w:rPr>
      </w:pPr>
      <w:r w:rsidRPr="00C80EE6">
        <w:rPr>
          <w:noProof/>
        </w:rPr>
        <w:t xml:space="preserve">Diferencias entre MOOC y OCW : </w:t>
      </w:r>
      <w:r>
        <w:rPr>
          <w:noProof/>
        </w:rPr>
        <w:t>educatic. (s. f.). Re</w:t>
      </w:r>
      <w:r w:rsidR="006676FA">
        <w:rPr>
          <w:noProof/>
        </w:rPr>
        <w:t>cuperado 25 de diciembre de 2015</w:t>
      </w:r>
      <w:r w:rsidRPr="00C80EE6">
        <w:rPr>
          <w:noProof/>
        </w:rPr>
        <w:t xml:space="preserve">, a partir de </w:t>
      </w:r>
      <w:hyperlink r:id="rId67" w:history="1">
        <w:r w:rsidR="00D66B03" w:rsidRPr="00831851">
          <w:rPr>
            <w:rStyle w:val="Hipervnculo"/>
            <w:noProof/>
          </w:rPr>
          <w:t>http://educaticudima.com/?p=851</w:t>
        </w:r>
      </w:hyperlink>
    </w:p>
    <w:p w14:paraId="60F24668" w14:textId="77777777" w:rsidR="00D66B03" w:rsidRDefault="00D66B03" w:rsidP="00D66B03">
      <w:pPr>
        <w:pStyle w:val="Bibliografa"/>
        <w:spacing w:after="0" w:line="480" w:lineRule="auto"/>
        <w:rPr>
          <w:noProof/>
        </w:rPr>
      </w:pPr>
      <w:r w:rsidRPr="009030F0">
        <w:rPr>
          <w:noProof/>
          <w:lang w:val="en-US"/>
        </w:rPr>
        <w:t xml:space="preserve">Maintaining Intellectual Property | The Open Education Consortium. </w:t>
      </w:r>
      <w:r>
        <w:rPr>
          <w:noProof/>
        </w:rPr>
        <w:t>(s. f.). Recuperado 3 de enero</w:t>
      </w:r>
      <w:r w:rsidR="006676FA">
        <w:rPr>
          <w:noProof/>
        </w:rPr>
        <w:t xml:space="preserve"> de 2016</w:t>
      </w:r>
      <w:r w:rsidRPr="00D66B03">
        <w:rPr>
          <w:noProof/>
        </w:rPr>
        <w:t>, a partir de http://www.oeconsortium.org/resources/toolkits/maintainingip/</w:t>
      </w:r>
    </w:p>
    <w:p w14:paraId="149E8A23" w14:textId="77777777" w:rsidR="00D6777D" w:rsidRDefault="00D6777D" w:rsidP="00D6777D">
      <w:pPr>
        <w:pStyle w:val="Bibliografa"/>
        <w:spacing w:after="0" w:line="480" w:lineRule="auto"/>
        <w:rPr>
          <w:noProof/>
        </w:rPr>
      </w:pPr>
      <w:r w:rsidRPr="009030F0">
        <w:rPr>
          <w:noProof/>
          <w:lang w:val="en-US"/>
        </w:rPr>
        <w:t xml:space="preserve">MOOC poster mathplourde - Massive open online course - Wikipedia, the free encyclopedia. </w:t>
      </w:r>
      <w:r>
        <w:rPr>
          <w:noProof/>
        </w:rPr>
        <w:t>(s. f.). Recuperado 4 de enero</w:t>
      </w:r>
      <w:r w:rsidR="006676FA">
        <w:rPr>
          <w:noProof/>
        </w:rPr>
        <w:t xml:space="preserve"> de 2016</w:t>
      </w:r>
      <w:r w:rsidRPr="00D6777D">
        <w:rPr>
          <w:noProof/>
        </w:rPr>
        <w:t>, a partir de http://en.wikipedia.org/wiki/Massive_open_online_course#mediaviewer/File:MOOC_poster_mathplourde.jpg</w:t>
      </w:r>
    </w:p>
    <w:p w14:paraId="320A9254" w14:textId="41B08376" w:rsidR="005D2E74" w:rsidRDefault="008B3FEA" w:rsidP="005D2E74">
      <w:pPr>
        <w:pStyle w:val="Bibliografa"/>
        <w:spacing w:after="0" w:line="480" w:lineRule="auto"/>
        <w:rPr>
          <w:noProof/>
        </w:rPr>
      </w:pPr>
      <w:r>
        <w:rPr>
          <w:noProof/>
        </w:rPr>
        <w:lastRenderedPageBreak/>
        <w:t>Hypotheses</w:t>
      </w:r>
      <w:r w:rsidR="005D2E74" w:rsidRPr="005D2E74">
        <w:rPr>
          <w:noProof/>
        </w:rPr>
        <w:t>. (s. f.). Recuperado 4 de enero de 201</w:t>
      </w:r>
      <w:r w:rsidR="006676FA">
        <w:rPr>
          <w:noProof/>
        </w:rPr>
        <w:t>6</w:t>
      </w:r>
      <w:r w:rsidR="005D2E74" w:rsidRPr="005D2E74">
        <w:rPr>
          <w:noProof/>
        </w:rPr>
        <w:t>, a partir de http://oerresearchhub.org/collaborative-research/hypotheses/</w:t>
      </w:r>
    </w:p>
    <w:p w14:paraId="178CD477" w14:textId="77777777" w:rsidR="006676FA" w:rsidRPr="006676FA" w:rsidRDefault="006676FA" w:rsidP="006676FA">
      <w:pPr>
        <w:pStyle w:val="Bibliografa"/>
        <w:spacing w:after="0" w:line="480" w:lineRule="auto"/>
        <w:rPr>
          <w:noProof/>
          <w:lang w:val="es-EC"/>
        </w:rPr>
      </w:pPr>
      <w:r w:rsidRPr="006676FA">
        <w:rPr>
          <w:noProof/>
          <w:lang w:val="en-US"/>
        </w:rPr>
        <w:t xml:space="preserve">Lakshmana, N. (s. f.). LibGuides: Open Educational Resources/ Open Textbooks: Types of OER. </w:t>
      </w:r>
      <w:r>
        <w:rPr>
          <w:noProof/>
          <w:lang w:val="es-EC"/>
        </w:rPr>
        <w:t>Recuperado 1</w:t>
      </w:r>
      <w:r w:rsidRPr="006676FA">
        <w:rPr>
          <w:noProof/>
          <w:lang w:val="es-EC"/>
        </w:rPr>
        <w:t xml:space="preserve"> de agosto de 2016, a partir de http://library.nwacc.edu/c.php?g=225144&amp;p=2978472</w:t>
      </w:r>
    </w:p>
    <w:p w14:paraId="7FA8494F" w14:textId="15DD50C3" w:rsidR="00FF4984" w:rsidRPr="00B52514" w:rsidRDefault="00D1237C" w:rsidP="00FF4984">
      <w:pPr>
        <w:widowControl w:val="0"/>
        <w:autoSpaceDE w:val="0"/>
        <w:autoSpaceDN w:val="0"/>
        <w:adjustRightInd w:val="0"/>
        <w:spacing w:before="100" w:after="100" w:line="240" w:lineRule="auto"/>
        <w:ind w:left="480" w:hanging="480"/>
        <w:rPr>
          <w:rFonts w:cs="Arial"/>
          <w:noProof/>
          <w:szCs w:val="24"/>
          <w:lang w:val="en-US"/>
        </w:rPr>
      </w:pPr>
      <w:r w:rsidRPr="006676FA">
        <w:rPr>
          <w:rFonts w:ascii="Times New Roman" w:eastAsia="Times New Roman" w:hAnsi="Times New Roman" w:cs="Times New Roman"/>
          <w:noProof/>
          <w:szCs w:val="24"/>
          <w:lang w:val="en-US" w:eastAsia="es-ES"/>
        </w:rPr>
        <w:fldChar w:fldCharType="begin" w:fldLock="1"/>
      </w:r>
      <w:r w:rsidR="002151AF" w:rsidRPr="00B52514">
        <w:rPr>
          <w:noProof/>
          <w:lang w:val="en-US"/>
        </w:rPr>
        <w:instrText xml:space="preserve">ADDIN Mendeley Bibliography CSL_BIBLIOGRAPHY </w:instrText>
      </w:r>
      <w:r w:rsidRPr="006676FA">
        <w:rPr>
          <w:rFonts w:ascii="Times New Roman" w:eastAsia="Times New Roman" w:hAnsi="Times New Roman" w:cs="Times New Roman"/>
          <w:noProof/>
          <w:szCs w:val="24"/>
          <w:lang w:val="en-US" w:eastAsia="es-ES"/>
        </w:rPr>
        <w:fldChar w:fldCharType="separate"/>
      </w:r>
      <w:r w:rsidR="00FF4984" w:rsidRPr="00B52514">
        <w:rPr>
          <w:rFonts w:cs="Arial"/>
          <w:noProof/>
          <w:szCs w:val="24"/>
          <w:lang w:val="en-US"/>
        </w:rPr>
        <w:t>25 Colleges and Universities Ranked by Their OpenCourseWare. (n.d.). Retrieved June 28, 2017, from http://learn.org/articles/25_Colleges_and_Universities_Ranked_by_Their_OpenCourseWare.html</w:t>
      </w:r>
    </w:p>
    <w:p w14:paraId="761165B7"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 xml:space="preserve">Abdala, E. (2004). </w:t>
      </w:r>
      <w:r w:rsidRPr="00FF4984">
        <w:rPr>
          <w:rFonts w:cs="Arial"/>
          <w:i/>
          <w:iCs/>
          <w:noProof/>
          <w:szCs w:val="24"/>
        </w:rPr>
        <w:t>Manual para la evaluación de impacto en programas de formación para jóvenes</w:t>
      </w:r>
      <w:r w:rsidRPr="00FF4984">
        <w:rPr>
          <w:rFonts w:cs="Arial"/>
          <w:noProof/>
          <w:szCs w:val="24"/>
        </w:rPr>
        <w:t>.</w:t>
      </w:r>
    </w:p>
    <w:p w14:paraId="14780DC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About JOCW | OCW. (n.d.). Retrieved July 7, 2017, from http://www.jocw.jp/AboutJOCW.htm</w:t>
      </w:r>
    </w:p>
    <w:p w14:paraId="5CB62FB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China Open Resources for Education - Wikiwand. (n.d.). Retrieved July 5, 2017, from https://www.wikiwand.com/en/China_Open_Resources_for_Education</w:t>
      </w:r>
    </w:p>
    <w:p w14:paraId="54523D53"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Consorcios a nivel mundial. (n.d.). Retrieved July 7, 2017, from http://ocw.universia.net/es/otros-consorcios.php</w:t>
      </w:r>
    </w:p>
    <w:p w14:paraId="720786EB"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CORE. (n.d.). Retrieved July 7, 2017, from http://web.archive.org/web/20130915173452/http://www.core.org.cn/en/</w:t>
      </w:r>
    </w:p>
    <w:p w14:paraId="25CFE98C"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David Wiley. (n.d.). OER Research Hub | An Open Education Reader. Retrieved May 23, 2017, from https://opened.pressbooks.com/chapter/oer-research-hub/</w:t>
      </w:r>
    </w:p>
    <w:p w14:paraId="343F6339"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David Wiley. (1998). The Current State of Open Educational Resources. Retrieved March 22, 2017, from https://opencontent.org/blog/archives/247</w:t>
      </w:r>
    </w:p>
    <w:p w14:paraId="7ECE407E"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B52514">
        <w:rPr>
          <w:rFonts w:cs="Arial"/>
          <w:noProof/>
          <w:szCs w:val="24"/>
          <w:lang w:val="en-US"/>
        </w:rPr>
        <w:t xml:space="preserve">Extremadura, J. D. E. (2011). </w:t>
      </w:r>
      <w:r w:rsidRPr="00FF4984">
        <w:rPr>
          <w:rFonts w:cs="Arial"/>
          <w:i/>
          <w:iCs/>
          <w:noProof/>
          <w:szCs w:val="24"/>
        </w:rPr>
        <w:t>El conocimiento libre y los recursos educativos abiertos</w:t>
      </w:r>
      <w:r w:rsidRPr="00FF4984">
        <w:rPr>
          <w:rFonts w:cs="Arial"/>
          <w:noProof/>
          <w:szCs w:val="24"/>
        </w:rPr>
        <w:t>. TAJO GUADIANA.</w:t>
      </w:r>
    </w:p>
    <w:p w14:paraId="498D2A38"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Favieri, A., &amp; Mavrommatis, H. (2012). Plataforma sobre Recursos Educativos Abiertos de la Universidad Nacional de la Matanza : importancia y ventajas.</w:t>
      </w:r>
    </w:p>
    <w:p w14:paraId="47997757"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Fred Dylla. (2014). MOOCs and the future of education | American Institute of Physics. Retrieved July 7, 2017, from https://www.aip.org/commentary/moocs-and-future-education</w:t>
      </w:r>
    </w:p>
    <w:p w14:paraId="65842C01"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HOME, OpenupEd, &amp; ECO. (2015). Definition Massive Open Online Courses ( MOOCs ), (March), 1–5. Retrieved from http://www.openuped.eu/images/docs/Definition_Massive_Open_Online_Courses.pdf</w:t>
      </w:r>
    </w:p>
    <w:p w14:paraId="1A9915AE"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FF4984">
        <w:rPr>
          <w:rFonts w:cs="Arial"/>
          <w:noProof/>
          <w:szCs w:val="24"/>
        </w:rPr>
        <w:t xml:space="preserve">Instituciones integrantes iberoamericanas OPENCOURSEWARE Universia. </w:t>
      </w:r>
      <w:r w:rsidRPr="00B52514">
        <w:rPr>
          <w:rFonts w:cs="Arial"/>
          <w:noProof/>
          <w:szCs w:val="24"/>
          <w:lang w:val="en-US"/>
        </w:rPr>
        <w:t>(n.d.). Retrieved July 7, 2017, from http://ocw.universia.net/es/instituciones-integrantes-iberoamericanas-opencourseware.php</w:t>
      </w:r>
    </w:p>
    <w:p w14:paraId="7DE17C97"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ITLA - Sobre el OCW. (2001). Retrieved March 22, 2017, from http://www.itla.edu.do/idiomas-inicio/34-sobre-nosotros/nosotros/255-sobre-el-ocw</w:t>
      </w:r>
    </w:p>
    <w:p w14:paraId="4E759887"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JOCW JAPAN OCW CONSORTIUM. (n.d.). Retrieved July 7, 2017, from http://www.jocw.jp/index_j.htm</w:t>
      </w:r>
    </w:p>
    <w:p w14:paraId="10694DA2"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Mavrommatis, A. (2012). Últimas tendencias en Recursos Educativos Abiertos en América Latina Resumen.</w:t>
      </w:r>
    </w:p>
    <w:p w14:paraId="32D40A7B"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MIT OpenCourseWare | Free Online Course Materials. (n.d.). Retrieved July 7, 2017, from https://ocw.mit.edu/index.htm</w:t>
      </w:r>
    </w:p>
    <w:p w14:paraId="0BA2E73B"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Moliner, D. E. M., &amp; Villanueva, P. A. (1981). La edición electrónica del diccionario de uso del español , de maría moliner.</w:t>
      </w:r>
    </w:p>
    <w:p w14:paraId="038D6E0C"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lastRenderedPageBreak/>
        <w:t>Monthly Reports | MIT OpenCourseWare | Free Online Course Materials. (n.d.). Retrieved July 7, 2017, from https://ocw.mit.edu/about/site-statistics/monthly-reports/</w:t>
      </w:r>
    </w:p>
    <w:p w14:paraId="63C36AE5"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Nadia, P. L. P., &amp; Acosta, A. (2012). MOOC ’ s y OCW ¿ Qué diferencias hay ?, 5.</w:t>
      </w:r>
    </w:p>
    <w:p w14:paraId="5AE8B74B"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B52514">
        <w:rPr>
          <w:rFonts w:cs="Arial"/>
          <w:noProof/>
          <w:szCs w:val="24"/>
          <w:lang w:val="en-US"/>
        </w:rPr>
        <w:t xml:space="preserve">Neil Butcher, Asha Kanwar (COL), S. U.-T. (UNESCO). </w:t>
      </w:r>
      <w:r w:rsidRPr="00FF4984">
        <w:rPr>
          <w:rFonts w:cs="Arial"/>
          <w:noProof/>
          <w:szCs w:val="24"/>
        </w:rPr>
        <w:t>(2015). Guía Básica de Recursos Educativos Abiertos (REA) Sector de la Comunicación e Información.</w:t>
      </w:r>
    </w:p>
    <w:p w14:paraId="2CCCABD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NPTEL. (n.d.). Retrieved July 6, 2017, from http://nptel.ac.in/faq.php</w:t>
      </w:r>
    </w:p>
    <w:p w14:paraId="42E9FB2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FF4984">
        <w:rPr>
          <w:rFonts w:cs="Arial"/>
          <w:noProof/>
          <w:szCs w:val="24"/>
        </w:rPr>
        <w:t xml:space="preserve">OpenCourseWare de la Universidad de Oviedo. </w:t>
      </w:r>
      <w:r w:rsidRPr="00B52514">
        <w:rPr>
          <w:rFonts w:cs="Arial"/>
          <w:noProof/>
          <w:szCs w:val="24"/>
          <w:lang w:val="en-US"/>
        </w:rPr>
        <w:t>(2001). Retrieved March 22, 2017, from http://ocw.uniovi.es/ocw/ocw.php</w:t>
      </w:r>
    </w:p>
    <w:p w14:paraId="2555C88A"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FF4984">
        <w:rPr>
          <w:rFonts w:cs="Arial"/>
          <w:noProof/>
          <w:szCs w:val="24"/>
        </w:rPr>
        <w:t xml:space="preserve">QUÉ NO ES OCW Universidad de Cantabria. </w:t>
      </w:r>
      <w:r w:rsidRPr="00B52514">
        <w:rPr>
          <w:rFonts w:cs="Arial"/>
          <w:noProof/>
          <w:szCs w:val="24"/>
          <w:lang w:val="en-US"/>
        </w:rPr>
        <w:t>(2008). Retrieved March 22, 2017, from http://ocw.unican.es/que-no-es-ocw-universidad-de-cantabria/skinless_view</w:t>
      </w:r>
    </w:p>
    <w:p w14:paraId="66FB0BC8"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Site Statistics | MIT OpenCourseWare | Free Online Course Materials. (n.d.). Retrieved July 7, 2017, from https://ocw.mit.edu/about/site-statistics/</w:t>
      </w:r>
    </w:p>
    <w:p w14:paraId="47FFD398"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The Open Education Consortium. (n.d.). Retrieved from http://www.oeconsortium.org/</w:t>
      </w:r>
    </w:p>
    <w:p w14:paraId="3C654330"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The Open Education Consortium. (2014). Retrieved March 28, 2017, from http://www.oeconsortium.org/</w:t>
      </w:r>
    </w:p>
    <w:p w14:paraId="13CF6188"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rPr>
      </w:pPr>
      <w:r w:rsidRPr="00FF4984">
        <w:rPr>
          <w:rFonts w:cs="Arial"/>
          <w:noProof/>
          <w:szCs w:val="24"/>
        </w:rPr>
        <w:t>Universidad Autónoma de Barcelona. (2015). Retrieved March 29, 2017, from http://www.uab.cat/web/estudiar/mooc/-que-es-un-curso-mooc-1345668281247.html</w:t>
      </w:r>
    </w:p>
    <w:p w14:paraId="34C8881D" w14:textId="3A150090" w:rsidR="00FE25A2" w:rsidRPr="00B52514" w:rsidRDefault="00D1237C" w:rsidP="00E95886">
      <w:pPr>
        <w:widowControl w:val="0"/>
        <w:autoSpaceDE w:val="0"/>
        <w:autoSpaceDN w:val="0"/>
        <w:adjustRightInd w:val="0"/>
        <w:spacing w:before="100" w:after="100" w:line="240" w:lineRule="auto"/>
        <w:ind w:left="480" w:hanging="480"/>
        <w:rPr>
          <w:noProof/>
        </w:rPr>
      </w:pPr>
      <w:r w:rsidRPr="006676FA">
        <w:rPr>
          <w:noProof/>
          <w:lang w:val="en-US"/>
        </w:rPr>
        <w:fldChar w:fldCharType="end"/>
      </w:r>
      <w:r w:rsidR="008F3F7E" w:rsidRPr="00B52514">
        <w:rPr>
          <w:noProof/>
        </w:rPr>
        <w:t xml:space="preserve">Gomez A. &amp; </w:t>
      </w:r>
    </w:p>
    <w:p w14:paraId="52C357D2" w14:textId="77777777" w:rsidR="00FE25A2" w:rsidRPr="00B52514" w:rsidRDefault="00FE25A2">
      <w:pPr>
        <w:spacing w:line="259" w:lineRule="auto"/>
        <w:jc w:val="left"/>
        <w:rPr>
          <w:noProof/>
        </w:rPr>
      </w:pPr>
      <w:r w:rsidRPr="00B52514">
        <w:rPr>
          <w:noProof/>
        </w:rPr>
        <w:br w:type="page"/>
      </w:r>
    </w:p>
    <w:p w14:paraId="49DCE39E" w14:textId="77777777" w:rsidR="00D6777D" w:rsidRPr="00B52514" w:rsidRDefault="00D6777D" w:rsidP="00E95886">
      <w:pPr>
        <w:widowControl w:val="0"/>
        <w:autoSpaceDE w:val="0"/>
        <w:autoSpaceDN w:val="0"/>
        <w:adjustRightInd w:val="0"/>
        <w:spacing w:before="100" w:after="100" w:line="240" w:lineRule="auto"/>
        <w:ind w:left="480" w:hanging="480"/>
      </w:pPr>
    </w:p>
    <w:p w14:paraId="2B0D0661" w14:textId="77777777" w:rsidR="00FE25A2" w:rsidRPr="00B52514" w:rsidRDefault="00FE25A2" w:rsidP="00E95886">
      <w:pPr>
        <w:widowControl w:val="0"/>
        <w:autoSpaceDE w:val="0"/>
        <w:autoSpaceDN w:val="0"/>
        <w:adjustRightInd w:val="0"/>
        <w:spacing w:before="100" w:after="100" w:line="240" w:lineRule="auto"/>
        <w:ind w:left="480" w:hanging="480"/>
      </w:pPr>
    </w:p>
    <w:p w14:paraId="5C93689F" w14:textId="3561B286" w:rsidR="001F14EE" w:rsidRPr="00B52514" w:rsidRDefault="001F14EE" w:rsidP="00E95886">
      <w:pPr>
        <w:widowControl w:val="0"/>
        <w:autoSpaceDE w:val="0"/>
        <w:autoSpaceDN w:val="0"/>
        <w:adjustRightInd w:val="0"/>
        <w:spacing w:before="100" w:after="100" w:line="240" w:lineRule="auto"/>
        <w:ind w:left="480" w:hanging="480"/>
      </w:pPr>
      <w:r w:rsidRPr="001F14EE">
        <w:rPr>
          <w:lang w:val="es-VE"/>
        </w:rPr>
        <w:t>¿Cuantos</w:t>
      </w:r>
      <w:r w:rsidRPr="00B52514">
        <w:t xml:space="preserve"> cursos entraran en el estudio del</w:t>
      </w:r>
      <w:r w:rsidRPr="001F14EE">
        <w:rPr>
          <w:lang w:val="es-ES_tradnl"/>
        </w:rPr>
        <w:t xml:space="preserve"> impacto</w:t>
      </w:r>
      <w:r w:rsidRPr="00B52514">
        <w:t>?</w:t>
      </w:r>
    </w:p>
    <w:p w14:paraId="164D625B" w14:textId="19450A1C" w:rsidR="00FE25A2" w:rsidRPr="00B52514" w:rsidRDefault="00FE25A2" w:rsidP="00E95886">
      <w:pPr>
        <w:widowControl w:val="0"/>
        <w:autoSpaceDE w:val="0"/>
        <w:autoSpaceDN w:val="0"/>
        <w:adjustRightInd w:val="0"/>
        <w:spacing w:before="100" w:after="100" w:line="240" w:lineRule="auto"/>
        <w:ind w:left="480" w:hanging="480"/>
      </w:pPr>
      <w:proofErr w:type="gramStart"/>
      <w:r w:rsidRPr="00B52514">
        <w:t xml:space="preserve">Que voy </w:t>
      </w:r>
      <w:proofErr w:type="spellStart"/>
      <w:r w:rsidRPr="00B52514">
        <w:t>ha</w:t>
      </w:r>
      <w:proofErr w:type="spellEnd"/>
      <w:r w:rsidRPr="00B52514">
        <w:t xml:space="preserve"> medir?</w:t>
      </w:r>
      <w:proofErr w:type="gramEnd"/>
      <w:r w:rsidRPr="00B52514">
        <w:t xml:space="preserve"> Nivel de aprendizaje, </w:t>
      </w:r>
      <w:proofErr w:type="gramStart"/>
      <w:r w:rsidRPr="00B52514">
        <w:t>las tic</w:t>
      </w:r>
      <w:proofErr w:type="gramEnd"/>
    </w:p>
    <w:p w14:paraId="7A093234" w14:textId="189DAC93" w:rsidR="00FE25A2" w:rsidRPr="00B52514" w:rsidRDefault="006020FF" w:rsidP="00E95886">
      <w:pPr>
        <w:widowControl w:val="0"/>
        <w:autoSpaceDE w:val="0"/>
        <w:autoSpaceDN w:val="0"/>
        <w:adjustRightInd w:val="0"/>
        <w:spacing w:before="100" w:after="100" w:line="240" w:lineRule="auto"/>
        <w:ind w:left="480" w:hanging="480"/>
      </w:pPr>
      <w:r w:rsidRPr="00B52514">
        <w:t>¿</w:t>
      </w:r>
      <w:proofErr w:type="spellStart"/>
      <w:r w:rsidR="00FE25A2" w:rsidRPr="00B52514">
        <w:t>Como</w:t>
      </w:r>
      <w:proofErr w:type="spellEnd"/>
      <w:r w:rsidR="00FE25A2" w:rsidRPr="00B52514">
        <w:t xml:space="preserve"> encuentro la </w:t>
      </w:r>
      <w:proofErr w:type="spellStart"/>
      <w:r w:rsidR="00FE25A2" w:rsidRPr="00B52514">
        <w:t>informacion</w:t>
      </w:r>
      <w:proofErr w:type="spellEnd"/>
      <w:r w:rsidRPr="00B52514">
        <w:t>?, (encuestas o base de datos)</w:t>
      </w:r>
    </w:p>
    <w:p w14:paraId="247EF914" w14:textId="217E51AB" w:rsidR="00FE25A2" w:rsidRPr="00B52514" w:rsidRDefault="006020FF" w:rsidP="00FE25A2">
      <w:pPr>
        <w:widowControl w:val="0"/>
        <w:autoSpaceDE w:val="0"/>
        <w:autoSpaceDN w:val="0"/>
        <w:adjustRightInd w:val="0"/>
        <w:spacing w:before="100" w:after="100" w:line="240" w:lineRule="auto"/>
        <w:ind w:left="480" w:hanging="480"/>
      </w:pPr>
      <w:r w:rsidRPr="00B52514">
        <w:t>¿</w:t>
      </w:r>
      <w:proofErr w:type="spellStart"/>
      <w:r w:rsidR="00FE25A2" w:rsidRPr="00B52514">
        <w:t>Que</w:t>
      </w:r>
      <w:proofErr w:type="spellEnd"/>
      <w:r w:rsidR="00FE25A2" w:rsidRPr="00B52514">
        <w:t xml:space="preserve"> voy </w:t>
      </w:r>
      <w:proofErr w:type="spellStart"/>
      <w:r w:rsidR="00FE25A2" w:rsidRPr="00B52514">
        <w:t>ha</w:t>
      </w:r>
      <w:proofErr w:type="spellEnd"/>
      <w:r w:rsidR="00FE25A2" w:rsidRPr="00B52514">
        <w:t xml:space="preserve"> comparar entre los </w:t>
      </w:r>
      <w:proofErr w:type="gramStart"/>
      <w:r w:rsidR="00FE25A2" w:rsidRPr="00B52514">
        <w:t>cursos</w:t>
      </w:r>
      <w:r w:rsidRPr="00B52514">
        <w:t>?</w:t>
      </w:r>
      <w:r w:rsidR="00FE25A2" w:rsidRPr="00B52514">
        <w:t>(</w:t>
      </w:r>
      <w:proofErr w:type="gramEnd"/>
      <w:r w:rsidR="00FE25A2" w:rsidRPr="00B52514">
        <w:t>calificaciones)</w:t>
      </w:r>
    </w:p>
    <w:p w14:paraId="537AAE56" w14:textId="77777777" w:rsidR="00FE25A2" w:rsidRPr="00B52514" w:rsidRDefault="00FE25A2" w:rsidP="00E95886">
      <w:pPr>
        <w:widowControl w:val="0"/>
        <w:autoSpaceDE w:val="0"/>
        <w:autoSpaceDN w:val="0"/>
        <w:adjustRightInd w:val="0"/>
        <w:spacing w:before="100" w:after="100" w:line="240" w:lineRule="auto"/>
        <w:ind w:left="480" w:hanging="480"/>
      </w:pPr>
    </w:p>
    <w:p w14:paraId="1283CC07" w14:textId="27FFEB57" w:rsidR="00FE25A2" w:rsidRPr="00B52514" w:rsidRDefault="006020FF" w:rsidP="00E95886">
      <w:pPr>
        <w:widowControl w:val="0"/>
        <w:autoSpaceDE w:val="0"/>
        <w:autoSpaceDN w:val="0"/>
        <w:adjustRightInd w:val="0"/>
        <w:spacing w:before="100" w:after="100" w:line="240" w:lineRule="auto"/>
        <w:ind w:left="480" w:hanging="480"/>
      </w:pPr>
      <w:r w:rsidRPr="00B52514">
        <w:t xml:space="preserve">¿tal vez sabe de </w:t>
      </w:r>
      <w:proofErr w:type="spellStart"/>
      <w:r w:rsidRPr="00B52514">
        <w:t>algun</w:t>
      </w:r>
      <w:proofErr w:type="spellEnd"/>
      <w:r w:rsidRPr="00B52514">
        <w:t xml:space="preserve"> </w:t>
      </w:r>
      <w:r w:rsidR="00FE25A2" w:rsidRPr="00B52514">
        <w:t xml:space="preserve">Modelo </w:t>
      </w:r>
      <w:proofErr w:type="spellStart"/>
      <w:r w:rsidR="00FE25A2" w:rsidRPr="00B52514">
        <w:t>matematico</w:t>
      </w:r>
      <w:proofErr w:type="spellEnd"/>
      <w:r w:rsidR="00FE25A2" w:rsidRPr="00B52514">
        <w:t xml:space="preserve"> </w:t>
      </w:r>
      <w:proofErr w:type="spellStart"/>
      <w:r w:rsidR="00FE25A2" w:rsidRPr="00B52514">
        <w:t>estadistico</w:t>
      </w:r>
      <w:proofErr w:type="spellEnd"/>
      <w:r w:rsidR="00FE25A2" w:rsidRPr="00B52514">
        <w:t xml:space="preserve"> para codificar esos </w:t>
      </w:r>
      <w:proofErr w:type="gramStart"/>
      <w:r w:rsidR="00FE25A2" w:rsidRPr="00B52514">
        <w:t>datos</w:t>
      </w:r>
      <w:r w:rsidRPr="00B52514">
        <w:t>?</w:t>
      </w:r>
      <w:r w:rsidR="00FE25A2" w:rsidRPr="00B52514">
        <w:t>(</w:t>
      </w:r>
      <w:proofErr w:type="gramEnd"/>
      <w:r w:rsidR="00FE25A2" w:rsidRPr="00B52514">
        <w:t>investigar)</w:t>
      </w:r>
    </w:p>
    <w:p w14:paraId="362633F5" w14:textId="1FF42380" w:rsidR="00FE25A2" w:rsidRPr="00B52514" w:rsidRDefault="006020FF" w:rsidP="00E95886">
      <w:pPr>
        <w:widowControl w:val="0"/>
        <w:autoSpaceDE w:val="0"/>
        <w:autoSpaceDN w:val="0"/>
        <w:adjustRightInd w:val="0"/>
        <w:spacing w:before="100" w:after="100" w:line="240" w:lineRule="auto"/>
        <w:ind w:left="480" w:hanging="480"/>
      </w:pPr>
      <w:r w:rsidRPr="00B52514">
        <w:t>¿</w:t>
      </w:r>
      <w:r w:rsidR="00FE25A2" w:rsidRPr="00B52514">
        <w:t>Usted me sugiere uno o investigo?</w:t>
      </w:r>
    </w:p>
    <w:p w14:paraId="4E6C085A" w14:textId="68A1DF2A" w:rsidR="00FE25A2" w:rsidRPr="00B52514" w:rsidRDefault="006020FF" w:rsidP="00E95886">
      <w:pPr>
        <w:widowControl w:val="0"/>
        <w:autoSpaceDE w:val="0"/>
        <w:autoSpaceDN w:val="0"/>
        <w:adjustRightInd w:val="0"/>
        <w:spacing w:before="100" w:after="100" w:line="240" w:lineRule="auto"/>
        <w:ind w:left="480" w:hanging="480"/>
      </w:pPr>
      <w:r w:rsidRPr="00B52514">
        <w:t xml:space="preserve">Como vamos a manejar el Proceso de </w:t>
      </w:r>
      <w:proofErr w:type="spellStart"/>
      <w:r w:rsidR="00FE25A2" w:rsidRPr="00B52514">
        <w:t>analisis</w:t>
      </w:r>
      <w:proofErr w:type="spellEnd"/>
      <w:r w:rsidR="00FE25A2" w:rsidRPr="00B52514">
        <w:t xml:space="preserve"> de los</w:t>
      </w:r>
      <w:r w:rsidR="00FE25A2" w:rsidRPr="006020FF">
        <w:rPr>
          <w:lang w:val="es-ES_tradnl"/>
        </w:rPr>
        <w:t xml:space="preserve"> </w:t>
      </w:r>
      <w:proofErr w:type="gramStart"/>
      <w:r w:rsidR="00FE25A2" w:rsidRPr="006020FF">
        <w:rPr>
          <w:lang w:val="es-ES_tradnl"/>
        </w:rPr>
        <w:t>datos</w:t>
      </w:r>
      <w:r w:rsidRPr="00B52514">
        <w:t>?(</w:t>
      </w:r>
      <w:proofErr w:type="gramEnd"/>
      <w:r w:rsidRPr="00B52514">
        <w:t xml:space="preserve">tiene algún software en especial o puedo utilizar alguno de los q le escribo </w:t>
      </w:r>
      <w:proofErr w:type="spellStart"/>
      <w:r w:rsidRPr="00B52514">
        <w:t>acontinuación</w:t>
      </w:r>
      <w:proofErr w:type="spellEnd"/>
      <w:r w:rsidRPr="00B52514">
        <w:t>)</w:t>
      </w:r>
      <w:r w:rsidR="00FE25A2" w:rsidRPr="00B52514">
        <w:t>((</w:t>
      </w:r>
      <w:proofErr w:type="spellStart"/>
      <w:r w:rsidR="00FE25A2" w:rsidRPr="00B52514">
        <w:t>sps</w:t>
      </w:r>
      <w:proofErr w:type="spellEnd"/>
      <w:r w:rsidR="00FE25A2" w:rsidRPr="00B52514">
        <w:t xml:space="preserve">, </w:t>
      </w:r>
      <w:proofErr w:type="spellStart"/>
      <w:r w:rsidR="00FE25A2" w:rsidRPr="00B52514">
        <w:t>mitap</w:t>
      </w:r>
      <w:proofErr w:type="spellEnd"/>
      <w:r w:rsidR="00FE25A2" w:rsidRPr="00B52514">
        <w:t xml:space="preserve">, </w:t>
      </w:r>
      <w:proofErr w:type="spellStart"/>
      <w:r w:rsidR="00FE25A2" w:rsidRPr="00B52514">
        <w:t>statgrafxls</w:t>
      </w:r>
      <w:proofErr w:type="spellEnd"/>
      <w:r w:rsidR="00FE25A2" w:rsidRPr="00B52514">
        <w:t>)</w:t>
      </w:r>
    </w:p>
    <w:p w14:paraId="5E1EE1CD" w14:textId="77777777" w:rsidR="00FE25A2" w:rsidRPr="00B52514" w:rsidRDefault="00FE25A2" w:rsidP="00E95886">
      <w:pPr>
        <w:widowControl w:val="0"/>
        <w:autoSpaceDE w:val="0"/>
        <w:autoSpaceDN w:val="0"/>
        <w:adjustRightInd w:val="0"/>
        <w:spacing w:before="100" w:after="100" w:line="240" w:lineRule="auto"/>
        <w:ind w:left="480" w:hanging="480"/>
      </w:pPr>
    </w:p>
    <w:p w14:paraId="61C962B7" w14:textId="05C2CF1F" w:rsidR="00FE25A2" w:rsidRPr="00B52514" w:rsidRDefault="00307E5A" w:rsidP="00E95886">
      <w:pPr>
        <w:widowControl w:val="0"/>
        <w:autoSpaceDE w:val="0"/>
        <w:autoSpaceDN w:val="0"/>
        <w:adjustRightInd w:val="0"/>
        <w:spacing w:before="100" w:after="100" w:line="240" w:lineRule="auto"/>
        <w:ind w:left="480" w:hanging="480"/>
      </w:pPr>
      <w:hyperlink r:id="rId68" w:history="1">
        <w:r w:rsidR="00FE25A2" w:rsidRPr="00B52514">
          <w:rPr>
            <w:rStyle w:val="Hipervnculo"/>
          </w:rPr>
          <w:t>gbvinamagua@utpl.edu.ec</w:t>
        </w:r>
      </w:hyperlink>
    </w:p>
    <w:p w14:paraId="05DD003E" w14:textId="77652039" w:rsidR="00FE25A2" w:rsidRPr="00B52514" w:rsidRDefault="00FE25A2" w:rsidP="00E95886">
      <w:pPr>
        <w:widowControl w:val="0"/>
        <w:autoSpaceDE w:val="0"/>
        <w:autoSpaceDN w:val="0"/>
        <w:adjustRightInd w:val="0"/>
        <w:spacing w:before="100" w:after="100" w:line="240" w:lineRule="auto"/>
        <w:ind w:left="480" w:hanging="480"/>
      </w:pPr>
      <w:r w:rsidRPr="00B52514">
        <w:t xml:space="preserve">Gustavo </w:t>
      </w:r>
      <w:proofErr w:type="spellStart"/>
      <w:r w:rsidRPr="00B52514">
        <w:t>Viñamagua</w:t>
      </w:r>
      <w:proofErr w:type="spellEnd"/>
    </w:p>
    <w:p w14:paraId="3B1FDEE5" w14:textId="77777777" w:rsidR="00D66B03" w:rsidRPr="00B52514" w:rsidRDefault="00D66B03" w:rsidP="00D66B03"/>
    <w:p w14:paraId="08CC3328" w14:textId="77777777" w:rsidR="00C80EE6" w:rsidRPr="00B52514" w:rsidRDefault="00C80EE6" w:rsidP="00C80EE6"/>
    <w:p w14:paraId="51893987" w14:textId="77777777" w:rsidR="00F739F4" w:rsidRPr="00B52514" w:rsidRDefault="00F739F4" w:rsidP="00DC764F"/>
    <w:p w14:paraId="72F096F0" w14:textId="77777777" w:rsidR="00215C25" w:rsidRPr="00B52514" w:rsidRDefault="00215C25" w:rsidP="00DC764F"/>
    <w:sectPr w:rsidR="00215C25" w:rsidRPr="00B52514" w:rsidSect="00A469C5">
      <w:pgSz w:w="11906" w:h="16838" w:code="9"/>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C7675B" w14:textId="77777777" w:rsidR="00B71189" w:rsidRDefault="00B71189" w:rsidP="00CF2624">
      <w:pPr>
        <w:spacing w:after="0" w:line="240" w:lineRule="auto"/>
      </w:pPr>
      <w:r>
        <w:separator/>
      </w:r>
    </w:p>
  </w:endnote>
  <w:endnote w:type="continuationSeparator" w:id="0">
    <w:p w14:paraId="15631FBE" w14:textId="77777777" w:rsidR="00B71189" w:rsidRDefault="00B71189" w:rsidP="00CF2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Mono">
    <w:charset w:val="00"/>
    <w:family w:val="modern"/>
    <w:pitch w:val="fixed"/>
    <w:sig w:usb0="A00002AF" w:usb1="400078FB" w:usb2="00000000" w:usb3="00000000" w:csb0="000000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libri,Times New Roman">
    <w:altName w:val="Times New Roman"/>
    <w:panose1 w:val="00000000000000000000"/>
    <w:charset w:val="00"/>
    <w:family w:val="roman"/>
    <w:notTrueType/>
    <w:pitch w:val="default"/>
  </w:font>
  <w:font w:name="Arial,Times New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4198351"/>
      <w:docPartObj>
        <w:docPartGallery w:val="Page Numbers (Bottom of Page)"/>
        <w:docPartUnique/>
      </w:docPartObj>
    </w:sdtPr>
    <w:sdtContent>
      <w:p w14:paraId="76F1BCB7" w14:textId="227737A9" w:rsidR="00307E5A" w:rsidRDefault="00307E5A">
        <w:pPr>
          <w:pStyle w:val="Piedepgina"/>
          <w:jc w:val="center"/>
        </w:pPr>
        <w:r>
          <w:fldChar w:fldCharType="begin"/>
        </w:r>
        <w:r w:rsidRPr="00F751E1">
          <w:instrText>PAGE   \* MERGEFORMAT</w:instrText>
        </w:r>
        <w:r>
          <w:fldChar w:fldCharType="separate"/>
        </w:r>
        <w:r w:rsidR="00DB2EA9">
          <w:rPr>
            <w:noProof/>
          </w:rPr>
          <w:t>vii</w:t>
        </w:r>
        <w:r>
          <w:fldChar w:fldCharType="end"/>
        </w:r>
      </w:p>
    </w:sdtContent>
  </w:sdt>
  <w:p w14:paraId="01848A07" w14:textId="77777777" w:rsidR="00307E5A" w:rsidRDefault="00307E5A">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2227854"/>
      <w:docPartObj>
        <w:docPartGallery w:val="Page Numbers (Bottom of Page)"/>
        <w:docPartUnique/>
      </w:docPartObj>
    </w:sdtPr>
    <w:sdtContent>
      <w:p w14:paraId="37985323" w14:textId="7E516167" w:rsidR="00307E5A" w:rsidRDefault="00307E5A">
        <w:pPr>
          <w:pStyle w:val="Piedepgina"/>
          <w:jc w:val="center"/>
        </w:pPr>
        <w:r>
          <w:fldChar w:fldCharType="begin"/>
        </w:r>
        <w:r w:rsidRPr="00F751E1">
          <w:instrText>PAGE   \* MERGEFORMAT</w:instrText>
        </w:r>
        <w:r>
          <w:fldChar w:fldCharType="separate"/>
        </w:r>
        <w:r w:rsidR="00130AE9">
          <w:rPr>
            <w:noProof/>
          </w:rPr>
          <w:t>56</w:t>
        </w:r>
        <w:r>
          <w:fldChar w:fldCharType="end"/>
        </w:r>
      </w:p>
    </w:sdtContent>
  </w:sdt>
  <w:p w14:paraId="69BA44F2" w14:textId="77777777" w:rsidR="00307E5A" w:rsidRDefault="00307E5A">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CEC519" w14:textId="77777777" w:rsidR="00B71189" w:rsidRDefault="00B71189" w:rsidP="00CF2624">
      <w:pPr>
        <w:spacing w:after="0" w:line="240" w:lineRule="auto"/>
      </w:pPr>
      <w:r>
        <w:separator/>
      </w:r>
    </w:p>
  </w:footnote>
  <w:footnote w:type="continuationSeparator" w:id="0">
    <w:p w14:paraId="683D35B3" w14:textId="77777777" w:rsidR="00B71189" w:rsidRDefault="00B71189" w:rsidP="00CF26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C3154"/>
    <w:multiLevelType w:val="hybridMultilevel"/>
    <w:tmpl w:val="2D1A8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E91ED4"/>
    <w:multiLevelType w:val="hybridMultilevel"/>
    <w:tmpl w:val="BF6AC3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7866127"/>
    <w:multiLevelType w:val="hybridMultilevel"/>
    <w:tmpl w:val="AF8C2C38"/>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A5815E5"/>
    <w:multiLevelType w:val="hybridMultilevel"/>
    <w:tmpl w:val="38C41C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0F2B23E7"/>
    <w:multiLevelType w:val="multilevel"/>
    <w:tmpl w:val="300A001F"/>
    <w:styleLink w:val="Estilo1"/>
    <w:lvl w:ilvl="0">
      <w:start w:val="3"/>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F11267"/>
    <w:multiLevelType w:val="hybridMultilevel"/>
    <w:tmpl w:val="54407BD4"/>
    <w:lvl w:ilvl="0" w:tplc="0C0A0001">
      <w:start w:val="1"/>
      <w:numFmt w:val="bullet"/>
      <w:lvlText w:val=""/>
      <w:lvlJc w:val="left"/>
      <w:pPr>
        <w:ind w:left="3600" w:hanging="360"/>
      </w:pPr>
      <w:rPr>
        <w:rFonts w:ascii="Symbol" w:hAnsi="Symbol"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9533488"/>
    <w:multiLevelType w:val="hybridMultilevel"/>
    <w:tmpl w:val="0EC27436"/>
    <w:lvl w:ilvl="0" w:tplc="8EEA4122">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9AE4C28"/>
    <w:multiLevelType w:val="multilevel"/>
    <w:tmpl w:val="A15263F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23400D51"/>
    <w:multiLevelType w:val="hybridMultilevel"/>
    <w:tmpl w:val="2154073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5F26BE7"/>
    <w:multiLevelType w:val="multilevel"/>
    <w:tmpl w:val="0DD2AD2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27BF0A1C"/>
    <w:multiLevelType w:val="hybridMultilevel"/>
    <w:tmpl w:val="C5ACFBE8"/>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0E8783A"/>
    <w:multiLevelType w:val="hybridMultilevel"/>
    <w:tmpl w:val="268082F4"/>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2" w15:restartNumberingAfterBreak="0">
    <w:nsid w:val="374924DC"/>
    <w:multiLevelType w:val="multilevel"/>
    <w:tmpl w:val="98FEDE24"/>
    <w:lvl w:ilvl="0">
      <w:start w:val="1"/>
      <w:numFmt w:val="decimal"/>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rPr>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3" w15:restartNumberingAfterBreak="0">
    <w:nsid w:val="394B3BA0"/>
    <w:multiLevelType w:val="hybridMultilevel"/>
    <w:tmpl w:val="6110174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EE21F11"/>
    <w:multiLevelType w:val="hybridMultilevel"/>
    <w:tmpl w:val="50121570"/>
    <w:lvl w:ilvl="0" w:tplc="300A000D">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15:restartNumberingAfterBreak="0">
    <w:nsid w:val="3FE3317E"/>
    <w:multiLevelType w:val="hybridMultilevel"/>
    <w:tmpl w:val="CB94724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0E84A72"/>
    <w:multiLevelType w:val="hybridMultilevel"/>
    <w:tmpl w:val="8F40F30A"/>
    <w:lvl w:ilvl="0" w:tplc="0C0A0011">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434449F4"/>
    <w:multiLevelType w:val="hybridMultilevel"/>
    <w:tmpl w:val="CE78917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47871FC"/>
    <w:multiLevelType w:val="hybridMultilevel"/>
    <w:tmpl w:val="2C0644D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4C145392"/>
    <w:multiLevelType w:val="multilevel"/>
    <w:tmpl w:val="93FA526A"/>
    <w:lvl w:ilvl="0">
      <w:start w:val="1"/>
      <w:numFmt w:val="decimal"/>
      <w:lvlText w:val="%1."/>
      <w:lvlJc w:val="left"/>
      <w:pPr>
        <w:ind w:left="432" w:hanging="432"/>
      </w:pPr>
      <w:rPr>
        <w:rFonts w:hint="default"/>
      </w:rPr>
    </w:lvl>
    <w:lvl w:ilvl="1">
      <w:start w:val="3"/>
      <w:numFmt w:val="decimal"/>
      <w:lvlText w:val="%2."/>
      <w:lvlJc w:val="left"/>
      <w:pPr>
        <w:ind w:left="576" w:hanging="576"/>
      </w:pPr>
      <w:rPr>
        <w:rFonts w:hint="default"/>
      </w:rPr>
    </w:lvl>
    <w:lvl w:ilvl="2">
      <w:start w:val="3"/>
      <w:numFmt w:val="decimal"/>
      <w:lvlText w:val="%3.2"/>
      <w:lvlJc w:val="left"/>
      <w:pPr>
        <w:ind w:left="720" w:hanging="720"/>
      </w:pPr>
      <w:rPr>
        <w:rFonts w:hint="default"/>
      </w:rPr>
    </w:lvl>
    <w:lvl w:ilvl="3">
      <w:start w:val="1"/>
      <w:numFmt w:val="none"/>
      <w:lvlText w:val="3.3.1"/>
      <w:lvlJc w:val="left"/>
      <w:pPr>
        <w:ind w:left="864" w:hanging="864"/>
      </w:pPr>
      <w:rPr>
        <w:rFonts w:hint="default"/>
      </w:rPr>
    </w:lvl>
    <w:lvl w:ilvl="4">
      <w:start w:val="1"/>
      <w:numFmt w:val="none"/>
      <w:lvlText w:val="3.3.1.2"/>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4CE53C48"/>
    <w:multiLevelType w:val="hybridMultilevel"/>
    <w:tmpl w:val="339084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EEA1ACF"/>
    <w:multiLevelType w:val="hybridMultilevel"/>
    <w:tmpl w:val="68168850"/>
    <w:lvl w:ilvl="0" w:tplc="04DA9168">
      <w:start w:val="1"/>
      <w:numFmt w:val="bullet"/>
      <w:lvlText w:val="•"/>
      <w:lvlJc w:val="left"/>
      <w:pPr>
        <w:tabs>
          <w:tab w:val="num" w:pos="720"/>
        </w:tabs>
        <w:ind w:left="720" w:hanging="360"/>
      </w:pPr>
      <w:rPr>
        <w:rFonts w:ascii="Times New Roman" w:hAnsi="Times New Roman" w:hint="default"/>
      </w:rPr>
    </w:lvl>
    <w:lvl w:ilvl="1" w:tplc="EBA4901C" w:tentative="1">
      <w:start w:val="1"/>
      <w:numFmt w:val="bullet"/>
      <w:lvlText w:val="•"/>
      <w:lvlJc w:val="left"/>
      <w:pPr>
        <w:tabs>
          <w:tab w:val="num" w:pos="1440"/>
        </w:tabs>
        <w:ind w:left="1440" w:hanging="360"/>
      </w:pPr>
      <w:rPr>
        <w:rFonts w:ascii="Times New Roman" w:hAnsi="Times New Roman" w:hint="default"/>
      </w:rPr>
    </w:lvl>
    <w:lvl w:ilvl="2" w:tplc="29DEB494" w:tentative="1">
      <w:start w:val="1"/>
      <w:numFmt w:val="bullet"/>
      <w:lvlText w:val="•"/>
      <w:lvlJc w:val="left"/>
      <w:pPr>
        <w:tabs>
          <w:tab w:val="num" w:pos="2160"/>
        </w:tabs>
        <w:ind w:left="2160" w:hanging="360"/>
      </w:pPr>
      <w:rPr>
        <w:rFonts w:ascii="Times New Roman" w:hAnsi="Times New Roman" w:hint="default"/>
      </w:rPr>
    </w:lvl>
    <w:lvl w:ilvl="3" w:tplc="00143E48" w:tentative="1">
      <w:start w:val="1"/>
      <w:numFmt w:val="bullet"/>
      <w:lvlText w:val="•"/>
      <w:lvlJc w:val="left"/>
      <w:pPr>
        <w:tabs>
          <w:tab w:val="num" w:pos="2880"/>
        </w:tabs>
        <w:ind w:left="2880" w:hanging="360"/>
      </w:pPr>
      <w:rPr>
        <w:rFonts w:ascii="Times New Roman" w:hAnsi="Times New Roman" w:hint="default"/>
      </w:rPr>
    </w:lvl>
    <w:lvl w:ilvl="4" w:tplc="B6464836" w:tentative="1">
      <w:start w:val="1"/>
      <w:numFmt w:val="bullet"/>
      <w:lvlText w:val="•"/>
      <w:lvlJc w:val="left"/>
      <w:pPr>
        <w:tabs>
          <w:tab w:val="num" w:pos="3600"/>
        </w:tabs>
        <w:ind w:left="3600" w:hanging="360"/>
      </w:pPr>
      <w:rPr>
        <w:rFonts w:ascii="Times New Roman" w:hAnsi="Times New Roman" w:hint="default"/>
      </w:rPr>
    </w:lvl>
    <w:lvl w:ilvl="5" w:tplc="9E4EBDF8" w:tentative="1">
      <w:start w:val="1"/>
      <w:numFmt w:val="bullet"/>
      <w:lvlText w:val="•"/>
      <w:lvlJc w:val="left"/>
      <w:pPr>
        <w:tabs>
          <w:tab w:val="num" w:pos="4320"/>
        </w:tabs>
        <w:ind w:left="4320" w:hanging="360"/>
      </w:pPr>
      <w:rPr>
        <w:rFonts w:ascii="Times New Roman" w:hAnsi="Times New Roman" w:hint="default"/>
      </w:rPr>
    </w:lvl>
    <w:lvl w:ilvl="6" w:tplc="56EC1128" w:tentative="1">
      <w:start w:val="1"/>
      <w:numFmt w:val="bullet"/>
      <w:lvlText w:val="•"/>
      <w:lvlJc w:val="left"/>
      <w:pPr>
        <w:tabs>
          <w:tab w:val="num" w:pos="5040"/>
        </w:tabs>
        <w:ind w:left="5040" w:hanging="360"/>
      </w:pPr>
      <w:rPr>
        <w:rFonts w:ascii="Times New Roman" w:hAnsi="Times New Roman" w:hint="default"/>
      </w:rPr>
    </w:lvl>
    <w:lvl w:ilvl="7" w:tplc="88D4CF98" w:tentative="1">
      <w:start w:val="1"/>
      <w:numFmt w:val="bullet"/>
      <w:lvlText w:val="•"/>
      <w:lvlJc w:val="left"/>
      <w:pPr>
        <w:tabs>
          <w:tab w:val="num" w:pos="5760"/>
        </w:tabs>
        <w:ind w:left="5760" w:hanging="360"/>
      </w:pPr>
      <w:rPr>
        <w:rFonts w:ascii="Times New Roman" w:hAnsi="Times New Roman" w:hint="default"/>
      </w:rPr>
    </w:lvl>
    <w:lvl w:ilvl="8" w:tplc="71D6BA08"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50A640DB"/>
    <w:multiLevelType w:val="hybridMultilevel"/>
    <w:tmpl w:val="CA7EB9C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217780D"/>
    <w:multiLevelType w:val="hybridMultilevel"/>
    <w:tmpl w:val="D20C94E6"/>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3831D71"/>
    <w:multiLevelType w:val="multilevel"/>
    <w:tmpl w:val="EFE8371E"/>
    <w:lvl w:ilvl="0">
      <w:start w:val="1"/>
      <w:numFmt w:val="decimal"/>
      <w:lvlText w:val="%1."/>
      <w:lvlJc w:val="left"/>
      <w:pPr>
        <w:ind w:left="432" w:hanging="432"/>
      </w:pPr>
      <w:rPr>
        <w:rFonts w:hint="default"/>
      </w:rPr>
    </w:lvl>
    <w:lvl w:ilvl="1">
      <w:start w:val="3"/>
      <w:numFmt w:val="decimal"/>
      <w:lvlText w:val="%2."/>
      <w:lvlJc w:val="left"/>
      <w:pPr>
        <w:ind w:left="576" w:hanging="576"/>
      </w:pPr>
      <w:rPr>
        <w:rFonts w:hint="default"/>
      </w:rPr>
    </w:lvl>
    <w:lvl w:ilvl="2">
      <w:start w:val="3"/>
      <w:numFmt w:val="decimal"/>
      <w:lvlText w:val="%3.1"/>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58C2B87"/>
    <w:multiLevelType w:val="multilevel"/>
    <w:tmpl w:val="A7A84830"/>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6FC4C51"/>
    <w:multiLevelType w:val="multilevel"/>
    <w:tmpl w:val="972635F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3"/>
      <w:numFmt w:val="decimal"/>
      <w:lvlText w:val="%3.3"/>
      <w:lvlJc w:val="left"/>
      <w:pPr>
        <w:ind w:left="720" w:hanging="720"/>
      </w:pPr>
      <w:rPr>
        <w:rFonts w:hint="default"/>
      </w:rPr>
    </w:lvl>
    <w:lvl w:ilvl="3">
      <w:start w:val="1"/>
      <w:numFmt w:val="none"/>
      <w:lvlText w:val="3.3.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5D2B765D"/>
    <w:multiLevelType w:val="hybridMultilevel"/>
    <w:tmpl w:val="2CFC2B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DE31E77"/>
    <w:multiLevelType w:val="hybridMultilevel"/>
    <w:tmpl w:val="6E3C8152"/>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Liberation Mono" w:hAnsi="Liberation Mono"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Liberation Mono" w:hAnsi="Liberation Mono"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Liberation Mono" w:hAnsi="Liberation Mono"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5FCF5B41"/>
    <w:multiLevelType w:val="hybridMultilevel"/>
    <w:tmpl w:val="5F4ED24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5FE773BB"/>
    <w:multiLevelType w:val="hybridMultilevel"/>
    <w:tmpl w:val="20E440E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640F5E79"/>
    <w:multiLevelType w:val="hybridMultilevel"/>
    <w:tmpl w:val="0A2A4A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64C41C5"/>
    <w:multiLevelType w:val="hybridMultilevel"/>
    <w:tmpl w:val="DADEFEBE"/>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6D53406"/>
    <w:multiLevelType w:val="hybridMultilevel"/>
    <w:tmpl w:val="FD2E803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66F64598"/>
    <w:multiLevelType w:val="hybridMultilevel"/>
    <w:tmpl w:val="3CB453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33912E1"/>
    <w:multiLevelType w:val="hybridMultilevel"/>
    <w:tmpl w:val="0A04769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766B3C9A"/>
    <w:multiLevelType w:val="hybridMultilevel"/>
    <w:tmpl w:val="5598FF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78FA50FE"/>
    <w:multiLevelType w:val="hybridMultilevel"/>
    <w:tmpl w:val="D4287EF0"/>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8" w15:restartNumberingAfterBreak="0">
    <w:nsid w:val="790744C4"/>
    <w:multiLevelType w:val="hybridMultilevel"/>
    <w:tmpl w:val="C2CEF2C4"/>
    <w:lvl w:ilvl="0" w:tplc="0C0A000F">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7B105AAA"/>
    <w:multiLevelType w:val="hybridMultilevel"/>
    <w:tmpl w:val="ECFE913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C01151E"/>
    <w:multiLevelType w:val="hybridMultilevel"/>
    <w:tmpl w:val="3FB8C2E4"/>
    <w:lvl w:ilvl="0" w:tplc="8EEA4122">
      <w:start w:val="1"/>
      <w:numFmt w:val="decimal"/>
      <w:lvlText w:val="%1."/>
      <w:lvlJc w:val="left"/>
      <w:pPr>
        <w:ind w:left="3600" w:hanging="360"/>
      </w:pPr>
      <w:rPr>
        <w:rFonts w:hint="default"/>
      </w:rPr>
    </w:lvl>
    <w:lvl w:ilvl="1" w:tplc="0C0A0019" w:tentative="1">
      <w:start w:val="1"/>
      <w:numFmt w:val="lowerLetter"/>
      <w:lvlText w:val="%2."/>
      <w:lvlJc w:val="left"/>
      <w:pPr>
        <w:ind w:left="4320" w:hanging="360"/>
      </w:pPr>
    </w:lvl>
    <w:lvl w:ilvl="2" w:tplc="0C0A001B" w:tentative="1">
      <w:start w:val="1"/>
      <w:numFmt w:val="lowerRoman"/>
      <w:lvlText w:val="%3."/>
      <w:lvlJc w:val="right"/>
      <w:pPr>
        <w:ind w:left="5040" w:hanging="180"/>
      </w:pPr>
    </w:lvl>
    <w:lvl w:ilvl="3" w:tplc="0C0A000F" w:tentative="1">
      <w:start w:val="1"/>
      <w:numFmt w:val="decimal"/>
      <w:lvlText w:val="%4."/>
      <w:lvlJc w:val="left"/>
      <w:pPr>
        <w:ind w:left="5760" w:hanging="360"/>
      </w:pPr>
    </w:lvl>
    <w:lvl w:ilvl="4" w:tplc="0C0A0019" w:tentative="1">
      <w:start w:val="1"/>
      <w:numFmt w:val="lowerLetter"/>
      <w:lvlText w:val="%5."/>
      <w:lvlJc w:val="left"/>
      <w:pPr>
        <w:ind w:left="6480" w:hanging="360"/>
      </w:pPr>
    </w:lvl>
    <w:lvl w:ilvl="5" w:tplc="0C0A001B" w:tentative="1">
      <w:start w:val="1"/>
      <w:numFmt w:val="lowerRoman"/>
      <w:lvlText w:val="%6."/>
      <w:lvlJc w:val="right"/>
      <w:pPr>
        <w:ind w:left="7200" w:hanging="180"/>
      </w:pPr>
    </w:lvl>
    <w:lvl w:ilvl="6" w:tplc="0C0A000F" w:tentative="1">
      <w:start w:val="1"/>
      <w:numFmt w:val="decimal"/>
      <w:lvlText w:val="%7."/>
      <w:lvlJc w:val="left"/>
      <w:pPr>
        <w:ind w:left="7920" w:hanging="360"/>
      </w:pPr>
    </w:lvl>
    <w:lvl w:ilvl="7" w:tplc="0C0A0019" w:tentative="1">
      <w:start w:val="1"/>
      <w:numFmt w:val="lowerLetter"/>
      <w:lvlText w:val="%8."/>
      <w:lvlJc w:val="left"/>
      <w:pPr>
        <w:ind w:left="8640" w:hanging="360"/>
      </w:pPr>
    </w:lvl>
    <w:lvl w:ilvl="8" w:tplc="0C0A001B" w:tentative="1">
      <w:start w:val="1"/>
      <w:numFmt w:val="lowerRoman"/>
      <w:lvlText w:val="%9."/>
      <w:lvlJc w:val="right"/>
      <w:pPr>
        <w:ind w:left="9360" w:hanging="180"/>
      </w:pPr>
    </w:lvl>
  </w:abstractNum>
  <w:abstractNum w:abstractNumId="41" w15:restartNumberingAfterBreak="0">
    <w:nsid w:val="7FA12A09"/>
    <w:multiLevelType w:val="hybridMultilevel"/>
    <w:tmpl w:val="FFBC999C"/>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0"/>
  </w:num>
  <w:num w:numId="2">
    <w:abstractNumId w:val="15"/>
  </w:num>
  <w:num w:numId="3">
    <w:abstractNumId w:val="8"/>
  </w:num>
  <w:num w:numId="4">
    <w:abstractNumId w:val="23"/>
  </w:num>
  <w:num w:numId="5">
    <w:abstractNumId w:val="27"/>
  </w:num>
  <w:num w:numId="6">
    <w:abstractNumId w:val="22"/>
  </w:num>
  <w:num w:numId="7">
    <w:abstractNumId w:val="14"/>
  </w:num>
  <w:num w:numId="8">
    <w:abstractNumId w:val="28"/>
  </w:num>
  <w:num w:numId="9">
    <w:abstractNumId w:val="9"/>
  </w:num>
  <w:num w:numId="10">
    <w:abstractNumId w:val="7"/>
  </w:num>
  <w:num w:numId="11">
    <w:abstractNumId w:val="26"/>
  </w:num>
  <w:num w:numId="12">
    <w:abstractNumId w:val="25"/>
  </w:num>
  <w:num w:numId="13">
    <w:abstractNumId w:val="3"/>
  </w:num>
  <w:num w:numId="14">
    <w:abstractNumId w:val="4"/>
  </w:num>
  <w:num w:numId="15">
    <w:abstractNumId w:val="11"/>
  </w:num>
  <w:num w:numId="16">
    <w:abstractNumId w:val="32"/>
  </w:num>
  <w:num w:numId="17">
    <w:abstractNumId w:val="39"/>
  </w:num>
  <w:num w:numId="18">
    <w:abstractNumId w:val="35"/>
  </w:num>
  <w:num w:numId="19">
    <w:abstractNumId w:val="19"/>
  </w:num>
  <w:num w:numId="20">
    <w:abstractNumId w:val="24"/>
  </w:num>
  <w:num w:numId="21">
    <w:abstractNumId w:val="20"/>
  </w:num>
  <w:num w:numId="22">
    <w:abstractNumId w:val="12"/>
  </w:num>
  <w:num w:numId="23">
    <w:abstractNumId w:val="21"/>
  </w:num>
  <w:num w:numId="24">
    <w:abstractNumId w:val="33"/>
  </w:num>
  <w:num w:numId="25">
    <w:abstractNumId w:val="18"/>
  </w:num>
  <w:num w:numId="26">
    <w:abstractNumId w:val="30"/>
  </w:num>
  <w:num w:numId="27">
    <w:abstractNumId w:val="17"/>
  </w:num>
  <w:num w:numId="28">
    <w:abstractNumId w:val="29"/>
  </w:num>
  <w:num w:numId="29">
    <w:abstractNumId w:val="37"/>
  </w:num>
  <w:num w:numId="30">
    <w:abstractNumId w:val="2"/>
  </w:num>
  <w:num w:numId="31">
    <w:abstractNumId w:val="36"/>
  </w:num>
  <w:num w:numId="32">
    <w:abstractNumId w:val="41"/>
  </w:num>
  <w:num w:numId="33">
    <w:abstractNumId w:val="31"/>
  </w:num>
  <w:num w:numId="34">
    <w:abstractNumId w:val="40"/>
  </w:num>
  <w:num w:numId="35">
    <w:abstractNumId w:val="6"/>
  </w:num>
  <w:num w:numId="36">
    <w:abstractNumId w:val="38"/>
  </w:num>
  <w:num w:numId="37">
    <w:abstractNumId w:val="16"/>
  </w:num>
  <w:num w:numId="38">
    <w:abstractNumId w:val="13"/>
  </w:num>
  <w:num w:numId="39">
    <w:abstractNumId w:val="0"/>
  </w:num>
  <w:num w:numId="40">
    <w:abstractNumId w:val="34"/>
  </w:num>
  <w:num w:numId="41">
    <w:abstractNumId w:val="5"/>
  </w:num>
  <w:num w:numId="42">
    <w:abstractNumId w:val="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38F0"/>
    <w:rsid w:val="0000004F"/>
    <w:rsid w:val="0000172C"/>
    <w:rsid w:val="00001E36"/>
    <w:rsid w:val="0000325D"/>
    <w:rsid w:val="000041EA"/>
    <w:rsid w:val="000060F5"/>
    <w:rsid w:val="00006F71"/>
    <w:rsid w:val="000109E4"/>
    <w:rsid w:val="00011BFA"/>
    <w:rsid w:val="00011D71"/>
    <w:rsid w:val="000126AE"/>
    <w:rsid w:val="00013200"/>
    <w:rsid w:val="00013CF5"/>
    <w:rsid w:val="00014884"/>
    <w:rsid w:val="00014917"/>
    <w:rsid w:val="00014D91"/>
    <w:rsid w:val="000155D0"/>
    <w:rsid w:val="00015A31"/>
    <w:rsid w:val="00015A86"/>
    <w:rsid w:val="0001732C"/>
    <w:rsid w:val="00017EE0"/>
    <w:rsid w:val="00017FEB"/>
    <w:rsid w:val="00020217"/>
    <w:rsid w:val="00020DD0"/>
    <w:rsid w:val="00021115"/>
    <w:rsid w:val="0002311C"/>
    <w:rsid w:val="00024E23"/>
    <w:rsid w:val="000252B8"/>
    <w:rsid w:val="00025469"/>
    <w:rsid w:val="00026555"/>
    <w:rsid w:val="00026AA6"/>
    <w:rsid w:val="00027B6F"/>
    <w:rsid w:val="00033E0F"/>
    <w:rsid w:val="00033F84"/>
    <w:rsid w:val="00040763"/>
    <w:rsid w:val="00040AC9"/>
    <w:rsid w:val="00041CC2"/>
    <w:rsid w:val="00041CFF"/>
    <w:rsid w:val="00041F04"/>
    <w:rsid w:val="0004213D"/>
    <w:rsid w:val="00042BCC"/>
    <w:rsid w:val="00043045"/>
    <w:rsid w:val="00043090"/>
    <w:rsid w:val="000431B4"/>
    <w:rsid w:val="0004458E"/>
    <w:rsid w:val="00047146"/>
    <w:rsid w:val="00047A3B"/>
    <w:rsid w:val="00055526"/>
    <w:rsid w:val="00056BB5"/>
    <w:rsid w:val="0006033A"/>
    <w:rsid w:val="00060C0C"/>
    <w:rsid w:val="00061E97"/>
    <w:rsid w:val="00063E33"/>
    <w:rsid w:val="00064770"/>
    <w:rsid w:val="0006553D"/>
    <w:rsid w:val="000678DB"/>
    <w:rsid w:val="00070478"/>
    <w:rsid w:val="00070D95"/>
    <w:rsid w:val="00073CD5"/>
    <w:rsid w:val="0007520F"/>
    <w:rsid w:val="0007746E"/>
    <w:rsid w:val="00077DF1"/>
    <w:rsid w:val="000805CE"/>
    <w:rsid w:val="00082F0B"/>
    <w:rsid w:val="00090564"/>
    <w:rsid w:val="00090DCD"/>
    <w:rsid w:val="00091301"/>
    <w:rsid w:val="00091DF0"/>
    <w:rsid w:val="00094F3E"/>
    <w:rsid w:val="000952C4"/>
    <w:rsid w:val="00095E70"/>
    <w:rsid w:val="000A0402"/>
    <w:rsid w:val="000A199B"/>
    <w:rsid w:val="000A27D3"/>
    <w:rsid w:val="000A2B8C"/>
    <w:rsid w:val="000A2D9B"/>
    <w:rsid w:val="000B088B"/>
    <w:rsid w:val="000B12E0"/>
    <w:rsid w:val="000B2790"/>
    <w:rsid w:val="000B334B"/>
    <w:rsid w:val="000B5025"/>
    <w:rsid w:val="000C0512"/>
    <w:rsid w:val="000C2508"/>
    <w:rsid w:val="000C4C46"/>
    <w:rsid w:val="000C50C9"/>
    <w:rsid w:val="000D0EA0"/>
    <w:rsid w:val="000D497F"/>
    <w:rsid w:val="000D5070"/>
    <w:rsid w:val="000D5762"/>
    <w:rsid w:val="000D6E12"/>
    <w:rsid w:val="000D76B0"/>
    <w:rsid w:val="000D7977"/>
    <w:rsid w:val="000E263E"/>
    <w:rsid w:val="000E5D7B"/>
    <w:rsid w:val="000E5D7F"/>
    <w:rsid w:val="000E70B4"/>
    <w:rsid w:val="000E7109"/>
    <w:rsid w:val="000E71BE"/>
    <w:rsid w:val="000F065E"/>
    <w:rsid w:val="000F0C86"/>
    <w:rsid w:val="000F11EC"/>
    <w:rsid w:val="000F2431"/>
    <w:rsid w:val="000F3123"/>
    <w:rsid w:val="000F7E40"/>
    <w:rsid w:val="0010030D"/>
    <w:rsid w:val="00101C4A"/>
    <w:rsid w:val="00101D13"/>
    <w:rsid w:val="00106808"/>
    <w:rsid w:val="00112A64"/>
    <w:rsid w:val="00112C9C"/>
    <w:rsid w:val="00114549"/>
    <w:rsid w:val="00114BC6"/>
    <w:rsid w:val="00115A42"/>
    <w:rsid w:val="001170A2"/>
    <w:rsid w:val="00117CCC"/>
    <w:rsid w:val="00117FD4"/>
    <w:rsid w:val="001207C5"/>
    <w:rsid w:val="001229F3"/>
    <w:rsid w:val="00122A82"/>
    <w:rsid w:val="00122AF1"/>
    <w:rsid w:val="00127944"/>
    <w:rsid w:val="00127948"/>
    <w:rsid w:val="00127A87"/>
    <w:rsid w:val="001305DD"/>
    <w:rsid w:val="00130AE9"/>
    <w:rsid w:val="0013359B"/>
    <w:rsid w:val="00134DCE"/>
    <w:rsid w:val="00134DD9"/>
    <w:rsid w:val="00134EB6"/>
    <w:rsid w:val="00135A17"/>
    <w:rsid w:val="00137800"/>
    <w:rsid w:val="00143414"/>
    <w:rsid w:val="00144398"/>
    <w:rsid w:val="001454F8"/>
    <w:rsid w:val="00145D6A"/>
    <w:rsid w:val="00147C43"/>
    <w:rsid w:val="00152722"/>
    <w:rsid w:val="00152A4F"/>
    <w:rsid w:val="00152E8E"/>
    <w:rsid w:val="00155D33"/>
    <w:rsid w:val="0015652B"/>
    <w:rsid w:val="00165CDA"/>
    <w:rsid w:val="00166ECF"/>
    <w:rsid w:val="00166F56"/>
    <w:rsid w:val="001706E2"/>
    <w:rsid w:val="00171954"/>
    <w:rsid w:val="00171D31"/>
    <w:rsid w:val="00171ED4"/>
    <w:rsid w:val="00174C2D"/>
    <w:rsid w:val="00176610"/>
    <w:rsid w:val="0017691B"/>
    <w:rsid w:val="00176CCC"/>
    <w:rsid w:val="00177953"/>
    <w:rsid w:val="00177D91"/>
    <w:rsid w:val="001810B8"/>
    <w:rsid w:val="00183723"/>
    <w:rsid w:val="0018439D"/>
    <w:rsid w:val="00184C62"/>
    <w:rsid w:val="00186609"/>
    <w:rsid w:val="00186FE6"/>
    <w:rsid w:val="00187FB2"/>
    <w:rsid w:val="00191971"/>
    <w:rsid w:val="001919BD"/>
    <w:rsid w:val="001936EE"/>
    <w:rsid w:val="00193AF4"/>
    <w:rsid w:val="001967FC"/>
    <w:rsid w:val="001A217B"/>
    <w:rsid w:val="001A28D7"/>
    <w:rsid w:val="001A2D5E"/>
    <w:rsid w:val="001A44CB"/>
    <w:rsid w:val="001A6DDE"/>
    <w:rsid w:val="001A7509"/>
    <w:rsid w:val="001B1304"/>
    <w:rsid w:val="001B3BBB"/>
    <w:rsid w:val="001B6451"/>
    <w:rsid w:val="001B6753"/>
    <w:rsid w:val="001C1B98"/>
    <w:rsid w:val="001C1FC1"/>
    <w:rsid w:val="001C3186"/>
    <w:rsid w:val="001C4BC4"/>
    <w:rsid w:val="001C6B08"/>
    <w:rsid w:val="001C7860"/>
    <w:rsid w:val="001D005F"/>
    <w:rsid w:val="001D167A"/>
    <w:rsid w:val="001D2066"/>
    <w:rsid w:val="001D3BE8"/>
    <w:rsid w:val="001D4EE3"/>
    <w:rsid w:val="001D6CF3"/>
    <w:rsid w:val="001D7B4C"/>
    <w:rsid w:val="001E1DEB"/>
    <w:rsid w:val="001E2AA4"/>
    <w:rsid w:val="001E5259"/>
    <w:rsid w:val="001E5D28"/>
    <w:rsid w:val="001E7797"/>
    <w:rsid w:val="001E7DD0"/>
    <w:rsid w:val="001F14EE"/>
    <w:rsid w:val="001F2E4D"/>
    <w:rsid w:val="001F5647"/>
    <w:rsid w:val="001F6A97"/>
    <w:rsid w:val="00200981"/>
    <w:rsid w:val="00201361"/>
    <w:rsid w:val="00203963"/>
    <w:rsid w:val="0020441D"/>
    <w:rsid w:val="002060D0"/>
    <w:rsid w:val="002063A4"/>
    <w:rsid w:val="00207848"/>
    <w:rsid w:val="002102F9"/>
    <w:rsid w:val="00211B16"/>
    <w:rsid w:val="002151AF"/>
    <w:rsid w:val="00215C25"/>
    <w:rsid w:val="00215E42"/>
    <w:rsid w:val="00217BC7"/>
    <w:rsid w:val="0022482B"/>
    <w:rsid w:val="00224AEF"/>
    <w:rsid w:val="00227D74"/>
    <w:rsid w:val="002308EA"/>
    <w:rsid w:val="002326E3"/>
    <w:rsid w:val="00240B58"/>
    <w:rsid w:val="0024413E"/>
    <w:rsid w:val="00244D25"/>
    <w:rsid w:val="002456FF"/>
    <w:rsid w:val="00245D93"/>
    <w:rsid w:val="002503F0"/>
    <w:rsid w:val="00254B44"/>
    <w:rsid w:val="002563D3"/>
    <w:rsid w:val="00256F89"/>
    <w:rsid w:val="00261335"/>
    <w:rsid w:val="002629DE"/>
    <w:rsid w:val="00262BFB"/>
    <w:rsid w:val="00267145"/>
    <w:rsid w:val="002706F1"/>
    <w:rsid w:val="00271581"/>
    <w:rsid w:val="00271ED6"/>
    <w:rsid w:val="002742BE"/>
    <w:rsid w:val="0028064B"/>
    <w:rsid w:val="00281D77"/>
    <w:rsid w:val="00282355"/>
    <w:rsid w:val="00284E36"/>
    <w:rsid w:val="00287D7D"/>
    <w:rsid w:val="002901AC"/>
    <w:rsid w:val="00291FD3"/>
    <w:rsid w:val="002924B2"/>
    <w:rsid w:val="00294849"/>
    <w:rsid w:val="00294AC7"/>
    <w:rsid w:val="0029661E"/>
    <w:rsid w:val="002A4551"/>
    <w:rsid w:val="002A5247"/>
    <w:rsid w:val="002A581A"/>
    <w:rsid w:val="002A58C0"/>
    <w:rsid w:val="002A5D69"/>
    <w:rsid w:val="002A679D"/>
    <w:rsid w:val="002B068F"/>
    <w:rsid w:val="002B0EA1"/>
    <w:rsid w:val="002B2734"/>
    <w:rsid w:val="002B42B1"/>
    <w:rsid w:val="002B7AB1"/>
    <w:rsid w:val="002C1A1E"/>
    <w:rsid w:val="002C1A6F"/>
    <w:rsid w:val="002C380C"/>
    <w:rsid w:val="002C6EC1"/>
    <w:rsid w:val="002D239A"/>
    <w:rsid w:val="002D2436"/>
    <w:rsid w:val="002D38AE"/>
    <w:rsid w:val="002D4507"/>
    <w:rsid w:val="002D52B9"/>
    <w:rsid w:val="002E0383"/>
    <w:rsid w:val="002E199E"/>
    <w:rsid w:val="002E286E"/>
    <w:rsid w:val="002E61D8"/>
    <w:rsid w:val="002E7AE2"/>
    <w:rsid w:val="002F18C3"/>
    <w:rsid w:val="002F32B7"/>
    <w:rsid w:val="002F3FA7"/>
    <w:rsid w:val="002F4945"/>
    <w:rsid w:val="002F5E5F"/>
    <w:rsid w:val="002F72CD"/>
    <w:rsid w:val="002F7DD6"/>
    <w:rsid w:val="003013D6"/>
    <w:rsid w:val="00301505"/>
    <w:rsid w:val="00303709"/>
    <w:rsid w:val="00304CD2"/>
    <w:rsid w:val="00305D47"/>
    <w:rsid w:val="00306936"/>
    <w:rsid w:val="00306DCD"/>
    <w:rsid w:val="00307E5A"/>
    <w:rsid w:val="0031382B"/>
    <w:rsid w:val="00313D71"/>
    <w:rsid w:val="00316BDB"/>
    <w:rsid w:val="00317995"/>
    <w:rsid w:val="00320472"/>
    <w:rsid w:val="003215A5"/>
    <w:rsid w:val="003224EC"/>
    <w:rsid w:val="003243EF"/>
    <w:rsid w:val="00324624"/>
    <w:rsid w:val="00324F14"/>
    <w:rsid w:val="00325CB2"/>
    <w:rsid w:val="00326E92"/>
    <w:rsid w:val="003273DA"/>
    <w:rsid w:val="00330219"/>
    <w:rsid w:val="003315D8"/>
    <w:rsid w:val="00331785"/>
    <w:rsid w:val="0033687F"/>
    <w:rsid w:val="00337633"/>
    <w:rsid w:val="00337A04"/>
    <w:rsid w:val="00341DFF"/>
    <w:rsid w:val="0034275A"/>
    <w:rsid w:val="00343212"/>
    <w:rsid w:val="00343615"/>
    <w:rsid w:val="00345719"/>
    <w:rsid w:val="003459AE"/>
    <w:rsid w:val="00347280"/>
    <w:rsid w:val="003525AE"/>
    <w:rsid w:val="0035362F"/>
    <w:rsid w:val="00354387"/>
    <w:rsid w:val="00356972"/>
    <w:rsid w:val="00357C57"/>
    <w:rsid w:val="00361DC7"/>
    <w:rsid w:val="00362CCF"/>
    <w:rsid w:val="00364EE3"/>
    <w:rsid w:val="003650E9"/>
    <w:rsid w:val="00366945"/>
    <w:rsid w:val="003671B4"/>
    <w:rsid w:val="00376E34"/>
    <w:rsid w:val="00377621"/>
    <w:rsid w:val="00380796"/>
    <w:rsid w:val="00380CEA"/>
    <w:rsid w:val="0038225D"/>
    <w:rsid w:val="003876D2"/>
    <w:rsid w:val="00387C64"/>
    <w:rsid w:val="00391B10"/>
    <w:rsid w:val="00392406"/>
    <w:rsid w:val="00392732"/>
    <w:rsid w:val="00392FB8"/>
    <w:rsid w:val="00396AB2"/>
    <w:rsid w:val="00397D60"/>
    <w:rsid w:val="00397ECD"/>
    <w:rsid w:val="003A0499"/>
    <w:rsid w:val="003A0AB7"/>
    <w:rsid w:val="003A1A5D"/>
    <w:rsid w:val="003A2ED6"/>
    <w:rsid w:val="003A4EA2"/>
    <w:rsid w:val="003A50C2"/>
    <w:rsid w:val="003A5A03"/>
    <w:rsid w:val="003B063A"/>
    <w:rsid w:val="003B0667"/>
    <w:rsid w:val="003B13B2"/>
    <w:rsid w:val="003B202D"/>
    <w:rsid w:val="003B348F"/>
    <w:rsid w:val="003B39DA"/>
    <w:rsid w:val="003B4A5D"/>
    <w:rsid w:val="003B56ED"/>
    <w:rsid w:val="003B6C04"/>
    <w:rsid w:val="003C4389"/>
    <w:rsid w:val="003C622C"/>
    <w:rsid w:val="003C68A4"/>
    <w:rsid w:val="003C7F7F"/>
    <w:rsid w:val="003D02BC"/>
    <w:rsid w:val="003D2A87"/>
    <w:rsid w:val="003D451D"/>
    <w:rsid w:val="003D4BC7"/>
    <w:rsid w:val="003D583B"/>
    <w:rsid w:val="003D6060"/>
    <w:rsid w:val="003E00F8"/>
    <w:rsid w:val="003E0677"/>
    <w:rsid w:val="003E23FC"/>
    <w:rsid w:val="003E2FBA"/>
    <w:rsid w:val="003E3801"/>
    <w:rsid w:val="003E475D"/>
    <w:rsid w:val="003F2205"/>
    <w:rsid w:val="003F2B03"/>
    <w:rsid w:val="003F5439"/>
    <w:rsid w:val="003F5BB4"/>
    <w:rsid w:val="003F64D5"/>
    <w:rsid w:val="003F6F05"/>
    <w:rsid w:val="00401B3E"/>
    <w:rsid w:val="004028C6"/>
    <w:rsid w:val="004032F4"/>
    <w:rsid w:val="00404717"/>
    <w:rsid w:val="00405C74"/>
    <w:rsid w:val="0040650B"/>
    <w:rsid w:val="0041024B"/>
    <w:rsid w:val="00410277"/>
    <w:rsid w:val="0041127F"/>
    <w:rsid w:val="00411E2B"/>
    <w:rsid w:val="00420F3B"/>
    <w:rsid w:val="00423B1D"/>
    <w:rsid w:val="004267B4"/>
    <w:rsid w:val="00426A6A"/>
    <w:rsid w:val="00427D16"/>
    <w:rsid w:val="00434F5B"/>
    <w:rsid w:val="00436E20"/>
    <w:rsid w:val="00436F08"/>
    <w:rsid w:val="00437FF6"/>
    <w:rsid w:val="00442476"/>
    <w:rsid w:val="00442788"/>
    <w:rsid w:val="0044346A"/>
    <w:rsid w:val="0044373E"/>
    <w:rsid w:val="00443C59"/>
    <w:rsid w:val="00447018"/>
    <w:rsid w:val="00447EA2"/>
    <w:rsid w:val="00453278"/>
    <w:rsid w:val="00454807"/>
    <w:rsid w:val="004557B5"/>
    <w:rsid w:val="00456514"/>
    <w:rsid w:val="00456945"/>
    <w:rsid w:val="0046621C"/>
    <w:rsid w:val="0047041C"/>
    <w:rsid w:val="0047090A"/>
    <w:rsid w:val="00470C77"/>
    <w:rsid w:val="00470D9C"/>
    <w:rsid w:val="004716C9"/>
    <w:rsid w:val="004721BC"/>
    <w:rsid w:val="00473DBC"/>
    <w:rsid w:val="00476831"/>
    <w:rsid w:val="00477134"/>
    <w:rsid w:val="00480D51"/>
    <w:rsid w:val="00482799"/>
    <w:rsid w:val="00482D45"/>
    <w:rsid w:val="00483222"/>
    <w:rsid w:val="00483F95"/>
    <w:rsid w:val="004844F0"/>
    <w:rsid w:val="00487291"/>
    <w:rsid w:val="00491773"/>
    <w:rsid w:val="00492A6F"/>
    <w:rsid w:val="0049313B"/>
    <w:rsid w:val="00495185"/>
    <w:rsid w:val="004970C8"/>
    <w:rsid w:val="0049771F"/>
    <w:rsid w:val="004A20E7"/>
    <w:rsid w:val="004A2BD9"/>
    <w:rsid w:val="004A3065"/>
    <w:rsid w:val="004A3EAA"/>
    <w:rsid w:val="004A45F3"/>
    <w:rsid w:val="004A549F"/>
    <w:rsid w:val="004A72EB"/>
    <w:rsid w:val="004B1209"/>
    <w:rsid w:val="004B17C8"/>
    <w:rsid w:val="004B17D1"/>
    <w:rsid w:val="004B4DF9"/>
    <w:rsid w:val="004B4F56"/>
    <w:rsid w:val="004B5B0D"/>
    <w:rsid w:val="004B6216"/>
    <w:rsid w:val="004B674D"/>
    <w:rsid w:val="004B68F3"/>
    <w:rsid w:val="004C019A"/>
    <w:rsid w:val="004C0F79"/>
    <w:rsid w:val="004C1A59"/>
    <w:rsid w:val="004C4A78"/>
    <w:rsid w:val="004C6181"/>
    <w:rsid w:val="004C632F"/>
    <w:rsid w:val="004C6788"/>
    <w:rsid w:val="004C7C78"/>
    <w:rsid w:val="004D43C0"/>
    <w:rsid w:val="004D4498"/>
    <w:rsid w:val="004D6CDB"/>
    <w:rsid w:val="004E135D"/>
    <w:rsid w:val="004E1527"/>
    <w:rsid w:val="004E53A9"/>
    <w:rsid w:val="004E697D"/>
    <w:rsid w:val="004E7520"/>
    <w:rsid w:val="004F023A"/>
    <w:rsid w:val="004F2B81"/>
    <w:rsid w:val="004F4C64"/>
    <w:rsid w:val="004F624B"/>
    <w:rsid w:val="004F6285"/>
    <w:rsid w:val="004F6FCA"/>
    <w:rsid w:val="004F790B"/>
    <w:rsid w:val="00502384"/>
    <w:rsid w:val="00502A38"/>
    <w:rsid w:val="0050536C"/>
    <w:rsid w:val="00506A73"/>
    <w:rsid w:val="00513B9B"/>
    <w:rsid w:val="0051415B"/>
    <w:rsid w:val="0051506D"/>
    <w:rsid w:val="0051769C"/>
    <w:rsid w:val="00517BED"/>
    <w:rsid w:val="00522084"/>
    <w:rsid w:val="00522DDE"/>
    <w:rsid w:val="0052736A"/>
    <w:rsid w:val="00530C8E"/>
    <w:rsid w:val="00530E75"/>
    <w:rsid w:val="00533D2F"/>
    <w:rsid w:val="005350E8"/>
    <w:rsid w:val="00535751"/>
    <w:rsid w:val="005428FC"/>
    <w:rsid w:val="0054359E"/>
    <w:rsid w:val="0054544A"/>
    <w:rsid w:val="00545B34"/>
    <w:rsid w:val="00551655"/>
    <w:rsid w:val="00552B6C"/>
    <w:rsid w:val="00552B98"/>
    <w:rsid w:val="00555BD9"/>
    <w:rsid w:val="00557A89"/>
    <w:rsid w:val="0057107B"/>
    <w:rsid w:val="00571AA4"/>
    <w:rsid w:val="00572E93"/>
    <w:rsid w:val="005752AD"/>
    <w:rsid w:val="00575638"/>
    <w:rsid w:val="00576456"/>
    <w:rsid w:val="00580500"/>
    <w:rsid w:val="00581D71"/>
    <w:rsid w:val="005833E3"/>
    <w:rsid w:val="00583449"/>
    <w:rsid w:val="00583E76"/>
    <w:rsid w:val="00585CCF"/>
    <w:rsid w:val="005921BE"/>
    <w:rsid w:val="00592D92"/>
    <w:rsid w:val="00593FDD"/>
    <w:rsid w:val="00597964"/>
    <w:rsid w:val="005A33E5"/>
    <w:rsid w:val="005A6935"/>
    <w:rsid w:val="005A6CBA"/>
    <w:rsid w:val="005B07D0"/>
    <w:rsid w:val="005B214A"/>
    <w:rsid w:val="005B21D3"/>
    <w:rsid w:val="005B443C"/>
    <w:rsid w:val="005B6DB9"/>
    <w:rsid w:val="005C0B7D"/>
    <w:rsid w:val="005C1B30"/>
    <w:rsid w:val="005C1EF4"/>
    <w:rsid w:val="005C26AE"/>
    <w:rsid w:val="005C3958"/>
    <w:rsid w:val="005D0AEA"/>
    <w:rsid w:val="005D0E34"/>
    <w:rsid w:val="005D1DC1"/>
    <w:rsid w:val="005D1DF0"/>
    <w:rsid w:val="005D2E74"/>
    <w:rsid w:val="005D76B1"/>
    <w:rsid w:val="005E134A"/>
    <w:rsid w:val="005E5ADB"/>
    <w:rsid w:val="005E6DAB"/>
    <w:rsid w:val="005F08B9"/>
    <w:rsid w:val="005F134E"/>
    <w:rsid w:val="005F14F6"/>
    <w:rsid w:val="005F4A61"/>
    <w:rsid w:val="005F53A9"/>
    <w:rsid w:val="005F53BA"/>
    <w:rsid w:val="005F6C1D"/>
    <w:rsid w:val="0060100C"/>
    <w:rsid w:val="006020FF"/>
    <w:rsid w:val="006026B9"/>
    <w:rsid w:val="0060398D"/>
    <w:rsid w:val="00603B1A"/>
    <w:rsid w:val="00604215"/>
    <w:rsid w:val="0060600C"/>
    <w:rsid w:val="006066AB"/>
    <w:rsid w:val="006079FF"/>
    <w:rsid w:val="006137F1"/>
    <w:rsid w:val="0061528D"/>
    <w:rsid w:val="006154E7"/>
    <w:rsid w:val="006168FD"/>
    <w:rsid w:val="00616BD6"/>
    <w:rsid w:val="00617AB2"/>
    <w:rsid w:val="0062104E"/>
    <w:rsid w:val="006214C9"/>
    <w:rsid w:val="00621524"/>
    <w:rsid w:val="006225AC"/>
    <w:rsid w:val="00623756"/>
    <w:rsid w:val="00623E32"/>
    <w:rsid w:val="00624FB5"/>
    <w:rsid w:val="00626BCE"/>
    <w:rsid w:val="006273FC"/>
    <w:rsid w:val="006277C2"/>
    <w:rsid w:val="006303C3"/>
    <w:rsid w:val="00630766"/>
    <w:rsid w:val="00631104"/>
    <w:rsid w:val="00631AF1"/>
    <w:rsid w:val="0063276D"/>
    <w:rsid w:val="00634225"/>
    <w:rsid w:val="00634F21"/>
    <w:rsid w:val="00636169"/>
    <w:rsid w:val="00636B82"/>
    <w:rsid w:val="00641BD9"/>
    <w:rsid w:val="00642EE4"/>
    <w:rsid w:val="00643017"/>
    <w:rsid w:val="00643EF8"/>
    <w:rsid w:val="00646B78"/>
    <w:rsid w:val="0064714F"/>
    <w:rsid w:val="00651DB0"/>
    <w:rsid w:val="00652C9C"/>
    <w:rsid w:val="00654F3B"/>
    <w:rsid w:val="006552BE"/>
    <w:rsid w:val="0065558C"/>
    <w:rsid w:val="00657296"/>
    <w:rsid w:val="00657B02"/>
    <w:rsid w:val="00657B33"/>
    <w:rsid w:val="00657CDD"/>
    <w:rsid w:val="00661346"/>
    <w:rsid w:val="00661586"/>
    <w:rsid w:val="0066233B"/>
    <w:rsid w:val="006624DE"/>
    <w:rsid w:val="006632C7"/>
    <w:rsid w:val="00663AB8"/>
    <w:rsid w:val="0066461A"/>
    <w:rsid w:val="0066688E"/>
    <w:rsid w:val="006676FA"/>
    <w:rsid w:val="00670CBB"/>
    <w:rsid w:val="0067295B"/>
    <w:rsid w:val="006732C7"/>
    <w:rsid w:val="006750F3"/>
    <w:rsid w:val="00676211"/>
    <w:rsid w:val="00681B3E"/>
    <w:rsid w:val="00681EC6"/>
    <w:rsid w:val="0068492D"/>
    <w:rsid w:val="0068686E"/>
    <w:rsid w:val="006873A4"/>
    <w:rsid w:val="00690762"/>
    <w:rsid w:val="00692FEC"/>
    <w:rsid w:val="00696099"/>
    <w:rsid w:val="0069626F"/>
    <w:rsid w:val="006965BD"/>
    <w:rsid w:val="0069661A"/>
    <w:rsid w:val="006975A0"/>
    <w:rsid w:val="006A2A24"/>
    <w:rsid w:val="006A74D7"/>
    <w:rsid w:val="006A7E40"/>
    <w:rsid w:val="006B0635"/>
    <w:rsid w:val="006B2CBE"/>
    <w:rsid w:val="006B2E31"/>
    <w:rsid w:val="006B4441"/>
    <w:rsid w:val="006B6191"/>
    <w:rsid w:val="006C176F"/>
    <w:rsid w:val="006C313E"/>
    <w:rsid w:val="006C339A"/>
    <w:rsid w:val="006C4B6A"/>
    <w:rsid w:val="006C5C21"/>
    <w:rsid w:val="006C6306"/>
    <w:rsid w:val="006C65BF"/>
    <w:rsid w:val="006D1EA3"/>
    <w:rsid w:val="006D48E0"/>
    <w:rsid w:val="006D5764"/>
    <w:rsid w:val="006D696D"/>
    <w:rsid w:val="006E3055"/>
    <w:rsid w:val="006F10F0"/>
    <w:rsid w:val="006F1EC2"/>
    <w:rsid w:val="006F623A"/>
    <w:rsid w:val="00704527"/>
    <w:rsid w:val="007056BF"/>
    <w:rsid w:val="0070668D"/>
    <w:rsid w:val="00712DA0"/>
    <w:rsid w:val="00714623"/>
    <w:rsid w:val="00715BC7"/>
    <w:rsid w:val="00721078"/>
    <w:rsid w:val="0072477E"/>
    <w:rsid w:val="00726E16"/>
    <w:rsid w:val="00730395"/>
    <w:rsid w:val="00730BA4"/>
    <w:rsid w:val="00735582"/>
    <w:rsid w:val="0073678A"/>
    <w:rsid w:val="00740B4D"/>
    <w:rsid w:val="00740CDE"/>
    <w:rsid w:val="00742220"/>
    <w:rsid w:val="00742ED8"/>
    <w:rsid w:val="00744389"/>
    <w:rsid w:val="007445C4"/>
    <w:rsid w:val="00750F32"/>
    <w:rsid w:val="00751070"/>
    <w:rsid w:val="00754352"/>
    <w:rsid w:val="00754702"/>
    <w:rsid w:val="00761E9E"/>
    <w:rsid w:val="00761FE9"/>
    <w:rsid w:val="007627B8"/>
    <w:rsid w:val="00763DF7"/>
    <w:rsid w:val="0076698F"/>
    <w:rsid w:val="00773967"/>
    <w:rsid w:val="0077476C"/>
    <w:rsid w:val="007754B3"/>
    <w:rsid w:val="007773F0"/>
    <w:rsid w:val="007804CD"/>
    <w:rsid w:val="00781415"/>
    <w:rsid w:val="007815D5"/>
    <w:rsid w:val="00783BCB"/>
    <w:rsid w:val="00785D3E"/>
    <w:rsid w:val="00785E35"/>
    <w:rsid w:val="00786F38"/>
    <w:rsid w:val="00790292"/>
    <w:rsid w:val="00790D1F"/>
    <w:rsid w:val="00794828"/>
    <w:rsid w:val="00794BB9"/>
    <w:rsid w:val="007959DF"/>
    <w:rsid w:val="007A16A8"/>
    <w:rsid w:val="007A5270"/>
    <w:rsid w:val="007A60B5"/>
    <w:rsid w:val="007A73FD"/>
    <w:rsid w:val="007A75C2"/>
    <w:rsid w:val="007B01E6"/>
    <w:rsid w:val="007B05A6"/>
    <w:rsid w:val="007B355B"/>
    <w:rsid w:val="007B692A"/>
    <w:rsid w:val="007B77EF"/>
    <w:rsid w:val="007C22E6"/>
    <w:rsid w:val="007C41BB"/>
    <w:rsid w:val="007C6725"/>
    <w:rsid w:val="007C6A6E"/>
    <w:rsid w:val="007C78D7"/>
    <w:rsid w:val="007D13F6"/>
    <w:rsid w:val="007D1E31"/>
    <w:rsid w:val="007D2ED3"/>
    <w:rsid w:val="007D48DD"/>
    <w:rsid w:val="007D537E"/>
    <w:rsid w:val="007D5BB7"/>
    <w:rsid w:val="007D62C0"/>
    <w:rsid w:val="007D7C69"/>
    <w:rsid w:val="007E067D"/>
    <w:rsid w:val="007E2003"/>
    <w:rsid w:val="007E29B2"/>
    <w:rsid w:val="007E3D7A"/>
    <w:rsid w:val="007E4EDE"/>
    <w:rsid w:val="007E5CDE"/>
    <w:rsid w:val="007E6470"/>
    <w:rsid w:val="007E7CD3"/>
    <w:rsid w:val="007E7D22"/>
    <w:rsid w:val="007F04F0"/>
    <w:rsid w:val="007F0D82"/>
    <w:rsid w:val="007F3A90"/>
    <w:rsid w:val="007F5BFB"/>
    <w:rsid w:val="007F6A30"/>
    <w:rsid w:val="007F6BE7"/>
    <w:rsid w:val="00801172"/>
    <w:rsid w:val="008020EF"/>
    <w:rsid w:val="00802C85"/>
    <w:rsid w:val="00802F85"/>
    <w:rsid w:val="00803141"/>
    <w:rsid w:val="0080613B"/>
    <w:rsid w:val="00807399"/>
    <w:rsid w:val="00810213"/>
    <w:rsid w:val="008110FE"/>
    <w:rsid w:val="00814FCA"/>
    <w:rsid w:val="00817AB8"/>
    <w:rsid w:val="00822191"/>
    <w:rsid w:val="008233B4"/>
    <w:rsid w:val="00824399"/>
    <w:rsid w:val="0082583D"/>
    <w:rsid w:val="0082659F"/>
    <w:rsid w:val="008267B5"/>
    <w:rsid w:val="00827D02"/>
    <w:rsid w:val="0083184F"/>
    <w:rsid w:val="00834D84"/>
    <w:rsid w:val="0083514F"/>
    <w:rsid w:val="008355ED"/>
    <w:rsid w:val="00840544"/>
    <w:rsid w:val="00840696"/>
    <w:rsid w:val="00841E4C"/>
    <w:rsid w:val="00841F5D"/>
    <w:rsid w:val="008428AC"/>
    <w:rsid w:val="008451B3"/>
    <w:rsid w:val="008464AC"/>
    <w:rsid w:val="00850A21"/>
    <w:rsid w:val="008513D2"/>
    <w:rsid w:val="008514D6"/>
    <w:rsid w:val="008539CC"/>
    <w:rsid w:val="008546CB"/>
    <w:rsid w:val="00854A2F"/>
    <w:rsid w:val="00854CA3"/>
    <w:rsid w:val="008554A8"/>
    <w:rsid w:val="00862149"/>
    <w:rsid w:val="008626FA"/>
    <w:rsid w:val="00867615"/>
    <w:rsid w:val="008708EC"/>
    <w:rsid w:val="008713FA"/>
    <w:rsid w:val="0087177D"/>
    <w:rsid w:val="0087347A"/>
    <w:rsid w:val="008744FA"/>
    <w:rsid w:val="00874A49"/>
    <w:rsid w:val="0087650A"/>
    <w:rsid w:val="00877AA0"/>
    <w:rsid w:val="00877FE5"/>
    <w:rsid w:val="00881B91"/>
    <w:rsid w:val="00881F90"/>
    <w:rsid w:val="008822C6"/>
    <w:rsid w:val="008858DD"/>
    <w:rsid w:val="00885FFC"/>
    <w:rsid w:val="00890462"/>
    <w:rsid w:val="00891286"/>
    <w:rsid w:val="00896154"/>
    <w:rsid w:val="008965C8"/>
    <w:rsid w:val="008A289D"/>
    <w:rsid w:val="008A4E02"/>
    <w:rsid w:val="008A5993"/>
    <w:rsid w:val="008B02D6"/>
    <w:rsid w:val="008B223D"/>
    <w:rsid w:val="008B3FEA"/>
    <w:rsid w:val="008B4B5D"/>
    <w:rsid w:val="008B6DFF"/>
    <w:rsid w:val="008B6FA8"/>
    <w:rsid w:val="008B73FC"/>
    <w:rsid w:val="008B7F7B"/>
    <w:rsid w:val="008C0369"/>
    <w:rsid w:val="008C12C4"/>
    <w:rsid w:val="008C1784"/>
    <w:rsid w:val="008C4249"/>
    <w:rsid w:val="008C4645"/>
    <w:rsid w:val="008C7662"/>
    <w:rsid w:val="008D040E"/>
    <w:rsid w:val="008D15EA"/>
    <w:rsid w:val="008D1779"/>
    <w:rsid w:val="008D2138"/>
    <w:rsid w:val="008D28B0"/>
    <w:rsid w:val="008D7C17"/>
    <w:rsid w:val="008E0BDD"/>
    <w:rsid w:val="008E147F"/>
    <w:rsid w:val="008E1EDB"/>
    <w:rsid w:val="008E2400"/>
    <w:rsid w:val="008E3509"/>
    <w:rsid w:val="008E4029"/>
    <w:rsid w:val="008E4DF3"/>
    <w:rsid w:val="008E672B"/>
    <w:rsid w:val="008E7910"/>
    <w:rsid w:val="008F192C"/>
    <w:rsid w:val="008F1FCF"/>
    <w:rsid w:val="008F3F7E"/>
    <w:rsid w:val="008F702E"/>
    <w:rsid w:val="009030F0"/>
    <w:rsid w:val="009050B2"/>
    <w:rsid w:val="00905AD6"/>
    <w:rsid w:val="009135E8"/>
    <w:rsid w:val="00914282"/>
    <w:rsid w:val="00914320"/>
    <w:rsid w:val="00914391"/>
    <w:rsid w:val="009145C3"/>
    <w:rsid w:val="0092169E"/>
    <w:rsid w:val="0092176A"/>
    <w:rsid w:val="00924BC2"/>
    <w:rsid w:val="0092651E"/>
    <w:rsid w:val="00927DBD"/>
    <w:rsid w:val="00930AB4"/>
    <w:rsid w:val="00930C7A"/>
    <w:rsid w:val="0093329B"/>
    <w:rsid w:val="009332F2"/>
    <w:rsid w:val="00934798"/>
    <w:rsid w:val="00937290"/>
    <w:rsid w:val="00942E5B"/>
    <w:rsid w:val="00944C87"/>
    <w:rsid w:val="00945E4B"/>
    <w:rsid w:val="00950211"/>
    <w:rsid w:val="00950F99"/>
    <w:rsid w:val="00951A8E"/>
    <w:rsid w:val="00953F56"/>
    <w:rsid w:val="00954FDC"/>
    <w:rsid w:val="00955455"/>
    <w:rsid w:val="00955806"/>
    <w:rsid w:val="009569E2"/>
    <w:rsid w:val="00956D61"/>
    <w:rsid w:val="00957247"/>
    <w:rsid w:val="00960394"/>
    <w:rsid w:val="00962D34"/>
    <w:rsid w:val="00963A7D"/>
    <w:rsid w:val="00964235"/>
    <w:rsid w:val="00966C49"/>
    <w:rsid w:val="009721A5"/>
    <w:rsid w:val="009765F8"/>
    <w:rsid w:val="00977EDD"/>
    <w:rsid w:val="00977FB7"/>
    <w:rsid w:val="00980F4D"/>
    <w:rsid w:val="009831D3"/>
    <w:rsid w:val="009838A1"/>
    <w:rsid w:val="009849E7"/>
    <w:rsid w:val="00984C24"/>
    <w:rsid w:val="009853C3"/>
    <w:rsid w:val="00985694"/>
    <w:rsid w:val="00987C24"/>
    <w:rsid w:val="0099209D"/>
    <w:rsid w:val="00992955"/>
    <w:rsid w:val="009946E4"/>
    <w:rsid w:val="00994C8B"/>
    <w:rsid w:val="00995E97"/>
    <w:rsid w:val="009A19DF"/>
    <w:rsid w:val="009A1E6E"/>
    <w:rsid w:val="009A2258"/>
    <w:rsid w:val="009A23D6"/>
    <w:rsid w:val="009A5621"/>
    <w:rsid w:val="009A57F5"/>
    <w:rsid w:val="009B699A"/>
    <w:rsid w:val="009B71A3"/>
    <w:rsid w:val="009C3428"/>
    <w:rsid w:val="009C3B6E"/>
    <w:rsid w:val="009C5B8C"/>
    <w:rsid w:val="009C628E"/>
    <w:rsid w:val="009C663A"/>
    <w:rsid w:val="009D422C"/>
    <w:rsid w:val="009D5195"/>
    <w:rsid w:val="009D639B"/>
    <w:rsid w:val="009D7825"/>
    <w:rsid w:val="009D7C48"/>
    <w:rsid w:val="009E05FC"/>
    <w:rsid w:val="009E091D"/>
    <w:rsid w:val="009E68F9"/>
    <w:rsid w:val="009F0155"/>
    <w:rsid w:val="009F28AB"/>
    <w:rsid w:val="009F3FEC"/>
    <w:rsid w:val="009F53E8"/>
    <w:rsid w:val="009F568B"/>
    <w:rsid w:val="009F66B6"/>
    <w:rsid w:val="009F6840"/>
    <w:rsid w:val="009F6F43"/>
    <w:rsid w:val="009F70FE"/>
    <w:rsid w:val="009F7C84"/>
    <w:rsid w:val="00A0113B"/>
    <w:rsid w:val="00A02AF3"/>
    <w:rsid w:val="00A03ECB"/>
    <w:rsid w:val="00A046F7"/>
    <w:rsid w:val="00A05C28"/>
    <w:rsid w:val="00A115AA"/>
    <w:rsid w:val="00A16D9E"/>
    <w:rsid w:val="00A229A2"/>
    <w:rsid w:val="00A22ACC"/>
    <w:rsid w:val="00A26522"/>
    <w:rsid w:val="00A27EFD"/>
    <w:rsid w:val="00A310C0"/>
    <w:rsid w:val="00A31970"/>
    <w:rsid w:val="00A31E3E"/>
    <w:rsid w:val="00A32C3A"/>
    <w:rsid w:val="00A3353F"/>
    <w:rsid w:val="00A34AF2"/>
    <w:rsid w:val="00A34FF6"/>
    <w:rsid w:val="00A36C86"/>
    <w:rsid w:val="00A404FB"/>
    <w:rsid w:val="00A40C8B"/>
    <w:rsid w:val="00A4235C"/>
    <w:rsid w:val="00A438F0"/>
    <w:rsid w:val="00A469C5"/>
    <w:rsid w:val="00A47232"/>
    <w:rsid w:val="00A47E29"/>
    <w:rsid w:val="00A50BFF"/>
    <w:rsid w:val="00A520BF"/>
    <w:rsid w:val="00A53230"/>
    <w:rsid w:val="00A561A2"/>
    <w:rsid w:val="00A564FF"/>
    <w:rsid w:val="00A56C95"/>
    <w:rsid w:val="00A57227"/>
    <w:rsid w:val="00A610AF"/>
    <w:rsid w:val="00A63333"/>
    <w:rsid w:val="00A63DA8"/>
    <w:rsid w:val="00A6572A"/>
    <w:rsid w:val="00A65C89"/>
    <w:rsid w:val="00A678D4"/>
    <w:rsid w:val="00A70F13"/>
    <w:rsid w:val="00A732ED"/>
    <w:rsid w:val="00A737F4"/>
    <w:rsid w:val="00A74BF5"/>
    <w:rsid w:val="00A77001"/>
    <w:rsid w:val="00A77216"/>
    <w:rsid w:val="00A77AB4"/>
    <w:rsid w:val="00A77C32"/>
    <w:rsid w:val="00A8158B"/>
    <w:rsid w:val="00A8239B"/>
    <w:rsid w:val="00A85533"/>
    <w:rsid w:val="00A86CB7"/>
    <w:rsid w:val="00A87A42"/>
    <w:rsid w:val="00A87EF1"/>
    <w:rsid w:val="00A90862"/>
    <w:rsid w:val="00A92C2F"/>
    <w:rsid w:val="00A92F82"/>
    <w:rsid w:val="00A93786"/>
    <w:rsid w:val="00A960D8"/>
    <w:rsid w:val="00A979B3"/>
    <w:rsid w:val="00AA06DC"/>
    <w:rsid w:val="00AA082B"/>
    <w:rsid w:val="00AA0943"/>
    <w:rsid w:val="00AA4A58"/>
    <w:rsid w:val="00AA75BB"/>
    <w:rsid w:val="00AB3F40"/>
    <w:rsid w:val="00AB58C0"/>
    <w:rsid w:val="00AB61CE"/>
    <w:rsid w:val="00AB764D"/>
    <w:rsid w:val="00AC1A30"/>
    <w:rsid w:val="00AC1D83"/>
    <w:rsid w:val="00AC2397"/>
    <w:rsid w:val="00AC291A"/>
    <w:rsid w:val="00AC3CD8"/>
    <w:rsid w:val="00AC585D"/>
    <w:rsid w:val="00AD0420"/>
    <w:rsid w:val="00AD0B4E"/>
    <w:rsid w:val="00AD1C8D"/>
    <w:rsid w:val="00AD2428"/>
    <w:rsid w:val="00AD2666"/>
    <w:rsid w:val="00AD6FF4"/>
    <w:rsid w:val="00AD773F"/>
    <w:rsid w:val="00AE0144"/>
    <w:rsid w:val="00AE0210"/>
    <w:rsid w:val="00AE2B15"/>
    <w:rsid w:val="00AE2B85"/>
    <w:rsid w:val="00AE3B96"/>
    <w:rsid w:val="00AE4618"/>
    <w:rsid w:val="00AE50EA"/>
    <w:rsid w:val="00AF2B0D"/>
    <w:rsid w:val="00AF2BF1"/>
    <w:rsid w:val="00AF50D6"/>
    <w:rsid w:val="00AF741F"/>
    <w:rsid w:val="00B03298"/>
    <w:rsid w:val="00B05984"/>
    <w:rsid w:val="00B1182E"/>
    <w:rsid w:val="00B11CC0"/>
    <w:rsid w:val="00B129A5"/>
    <w:rsid w:val="00B133E4"/>
    <w:rsid w:val="00B13A8D"/>
    <w:rsid w:val="00B14644"/>
    <w:rsid w:val="00B17A07"/>
    <w:rsid w:val="00B224F9"/>
    <w:rsid w:val="00B2332D"/>
    <w:rsid w:val="00B23C46"/>
    <w:rsid w:val="00B33944"/>
    <w:rsid w:val="00B3438A"/>
    <w:rsid w:val="00B34D74"/>
    <w:rsid w:val="00B35680"/>
    <w:rsid w:val="00B3572E"/>
    <w:rsid w:val="00B36663"/>
    <w:rsid w:val="00B40892"/>
    <w:rsid w:val="00B41972"/>
    <w:rsid w:val="00B41B66"/>
    <w:rsid w:val="00B421D5"/>
    <w:rsid w:val="00B42690"/>
    <w:rsid w:val="00B42EAF"/>
    <w:rsid w:val="00B4463E"/>
    <w:rsid w:val="00B46278"/>
    <w:rsid w:val="00B47B74"/>
    <w:rsid w:val="00B50820"/>
    <w:rsid w:val="00B50FCF"/>
    <w:rsid w:val="00B52514"/>
    <w:rsid w:val="00B52524"/>
    <w:rsid w:val="00B5264C"/>
    <w:rsid w:val="00B53235"/>
    <w:rsid w:val="00B53705"/>
    <w:rsid w:val="00B5409A"/>
    <w:rsid w:val="00B54153"/>
    <w:rsid w:val="00B558B5"/>
    <w:rsid w:val="00B5762A"/>
    <w:rsid w:val="00B60F3C"/>
    <w:rsid w:val="00B613B9"/>
    <w:rsid w:val="00B619DA"/>
    <w:rsid w:val="00B6340C"/>
    <w:rsid w:val="00B63B1D"/>
    <w:rsid w:val="00B64653"/>
    <w:rsid w:val="00B675AE"/>
    <w:rsid w:val="00B67E1F"/>
    <w:rsid w:val="00B710AF"/>
    <w:rsid w:val="00B71189"/>
    <w:rsid w:val="00B77B0C"/>
    <w:rsid w:val="00B84475"/>
    <w:rsid w:val="00B85606"/>
    <w:rsid w:val="00B86F5D"/>
    <w:rsid w:val="00B91DF7"/>
    <w:rsid w:val="00B92043"/>
    <w:rsid w:val="00B92239"/>
    <w:rsid w:val="00B94C1A"/>
    <w:rsid w:val="00B95B56"/>
    <w:rsid w:val="00B95F89"/>
    <w:rsid w:val="00B97A56"/>
    <w:rsid w:val="00BA003F"/>
    <w:rsid w:val="00BA107B"/>
    <w:rsid w:val="00BA251F"/>
    <w:rsid w:val="00BB0625"/>
    <w:rsid w:val="00BB45DC"/>
    <w:rsid w:val="00BB4DB2"/>
    <w:rsid w:val="00BB6ADD"/>
    <w:rsid w:val="00BB6C70"/>
    <w:rsid w:val="00BC05FB"/>
    <w:rsid w:val="00BC25DE"/>
    <w:rsid w:val="00BC27AC"/>
    <w:rsid w:val="00BC5D81"/>
    <w:rsid w:val="00BC5EF4"/>
    <w:rsid w:val="00BC6DCE"/>
    <w:rsid w:val="00BD0D4B"/>
    <w:rsid w:val="00BD1363"/>
    <w:rsid w:val="00BD13C3"/>
    <w:rsid w:val="00BD4B47"/>
    <w:rsid w:val="00BD72D5"/>
    <w:rsid w:val="00BD737D"/>
    <w:rsid w:val="00BD75CA"/>
    <w:rsid w:val="00BD79CD"/>
    <w:rsid w:val="00BE1EC1"/>
    <w:rsid w:val="00BE2403"/>
    <w:rsid w:val="00BE4132"/>
    <w:rsid w:val="00BE4ACF"/>
    <w:rsid w:val="00BE5EAC"/>
    <w:rsid w:val="00BE69C5"/>
    <w:rsid w:val="00BE6F03"/>
    <w:rsid w:val="00BF03D7"/>
    <w:rsid w:val="00BF09F6"/>
    <w:rsid w:val="00BF187E"/>
    <w:rsid w:val="00BF1F5B"/>
    <w:rsid w:val="00BF51B0"/>
    <w:rsid w:val="00BF5223"/>
    <w:rsid w:val="00BF540F"/>
    <w:rsid w:val="00BF54CE"/>
    <w:rsid w:val="00BF6EC9"/>
    <w:rsid w:val="00BF6F33"/>
    <w:rsid w:val="00C00589"/>
    <w:rsid w:val="00C01260"/>
    <w:rsid w:val="00C01487"/>
    <w:rsid w:val="00C105A8"/>
    <w:rsid w:val="00C107E4"/>
    <w:rsid w:val="00C109FF"/>
    <w:rsid w:val="00C10CC0"/>
    <w:rsid w:val="00C118E3"/>
    <w:rsid w:val="00C12E81"/>
    <w:rsid w:val="00C139C3"/>
    <w:rsid w:val="00C17E03"/>
    <w:rsid w:val="00C21322"/>
    <w:rsid w:val="00C2147A"/>
    <w:rsid w:val="00C21773"/>
    <w:rsid w:val="00C218C6"/>
    <w:rsid w:val="00C23EE0"/>
    <w:rsid w:val="00C24465"/>
    <w:rsid w:val="00C25394"/>
    <w:rsid w:val="00C30164"/>
    <w:rsid w:val="00C30B30"/>
    <w:rsid w:val="00C31E4E"/>
    <w:rsid w:val="00C340E5"/>
    <w:rsid w:val="00C341B8"/>
    <w:rsid w:val="00C34464"/>
    <w:rsid w:val="00C400B1"/>
    <w:rsid w:val="00C40A39"/>
    <w:rsid w:val="00C4418C"/>
    <w:rsid w:val="00C4538A"/>
    <w:rsid w:val="00C46132"/>
    <w:rsid w:val="00C4623D"/>
    <w:rsid w:val="00C470A3"/>
    <w:rsid w:val="00C47F8C"/>
    <w:rsid w:val="00C531AD"/>
    <w:rsid w:val="00C548D4"/>
    <w:rsid w:val="00C54919"/>
    <w:rsid w:val="00C55E3C"/>
    <w:rsid w:val="00C5745A"/>
    <w:rsid w:val="00C57F41"/>
    <w:rsid w:val="00C60032"/>
    <w:rsid w:val="00C610B1"/>
    <w:rsid w:val="00C61A1E"/>
    <w:rsid w:val="00C6393A"/>
    <w:rsid w:val="00C63DCC"/>
    <w:rsid w:val="00C6529B"/>
    <w:rsid w:val="00C669FA"/>
    <w:rsid w:val="00C70789"/>
    <w:rsid w:val="00C70D77"/>
    <w:rsid w:val="00C71569"/>
    <w:rsid w:val="00C7327B"/>
    <w:rsid w:val="00C73BEA"/>
    <w:rsid w:val="00C73C8C"/>
    <w:rsid w:val="00C73E06"/>
    <w:rsid w:val="00C74153"/>
    <w:rsid w:val="00C757E4"/>
    <w:rsid w:val="00C80D1F"/>
    <w:rsid w:val="00C80EE6"/>
    <w:rsid w:val="00C82909"/>
    <w:rsid w:val="00C82F43"/>
    <w:rsid w:val="00C840CE"/>
    <w:rsid w:val="00C860CF"/>
    <w:rsid w:val="00C87349"/>
    <w:rsid w:val="00C87D5F"/>
    <w:rsid w:val="00C90830"/>
    <w:rsid w:val="00C9105D"/>
    <w:rsid w:val="00C91825"/>
    <w:rsid w:val="00C93D1C"/>
    <w:rsid w:val="00C9429B"/>
    <w:rsid w:val="00C9560B"/>
    <w:rsid w:val="00C97D6B"/>
    <w:rsid w:val="00CA06F7"/>
    <w:rsid w:val="00CA16F6"/>
    <w:rsid w:val="00CA2232"/>
    <w:rsid w:val="00CA24B4"/>
    <w:rsid w:val="00CA5059"/>
    <w:rsid w:val="00CA58F9"/>
    <w:rsid w:val="00CA5B90"/>
    <w:rsid w:val="00CA6681"/>
    <w:rsid w:val="00CB08D3"/>
    <w:rsid w:val="00CB41D4"/>
    <w:rsid w:val="00CB4B16"/>
    <w:rsid w:val="00CB60DC"/>
    <w:rsid w:val="00CB621B"/>
    <w:rsid w:val="00CB794D"/>
    <w:rsid w:val="00CC0103"/>
    <w:rsid w:val="00CC273A"/>
    <w:rsid w:val="00CC3DA1"/>
    <w:rsid w:val="00CD13E6"/>
    <w:rsid w:val="00CD1910"/>
    <w:rsid w:val="00CD29BC"/>
    <w:rsid w:val="00CD2F57"/>
    <w:rsid w:val="00CD6485"/>
    <w:rsid w:val="00CD79A8"/>
    <w:rsid w:val="00CD7E53"/>
    <w:rsid w:val="00CE0BB9"/>
    <w:rsid w:val="00CE211E"/>
    <w:rsid w:val="00CE3B80"/>
    <w:rsid w:val="00CE60D8"/>
    <w:rsid w:val="00CF0F31"/>
    <w:rsid w:val="00CF14F8"/>
    <w:rsid w:val="00CF1C73"/>
    <w:rsid w:val="00CF231E"/>
    <w:rsid w:val="00CF2624"/>
    <w:rsid w:val="00CF35A5"/>
    <w:rsid w:val="00CF5776"/>
    <w:rsid w:val="00CF745F"/>
    <w:rsid w:val="00D00C7E"/>
    <w:rsid w:val="00D02D49"/>
    <w:rsid w:val="00D066C2"/>
    <w:rsid w:val="00D07F24"/>
    <w:rsid w:val="00D10483"/>
    <w:rsid w:val="00D10EB8"/>
    <w:rsid w:val="00D1163C"/>
    <w:rsid w:val="00D12146"/>
    <w:rsid w:val="00D1237C"/>
    <w:rsid w:val="00D128E1"/>
    <w:rsid w:val="00D12E19"/>
    <w:rsid w:val="00D131D5"/>
    <w:rsid w:val="00D14158"/>
    <w:rsid w:val="00D16292"/>
    <w:rsid w:val="00D17023"/>
    <w:rsid w:val="00D208DD"/>
    <w:rsid w:val="00D20C06"/>
    <w:rsid w:val="00D21F9B"/>
    <w:rsid w:val="00D246D1"/>
    <w:rsid w:val="00D26CA8"/>
    <w:rsid w:val="00D31A40"/>
    <w:rsid w:val="00D33EE5"/>
    <w:rsid w:val="00D345E4"/>
    <w:rsid w:val="00D40B6D"/>
    <w:rsid w:val="00D42393"/>
    <w:rsid w:val="00D43ACF"/>
    <w:rsid w:val="00D45EEE"/>
    <w:rsid w:val="00D47BAF"/>
    <w:rsid w:val="00D50D8B"/>
    <w:rsid w:val="00D53D00"/>
    <w:rsid w:val="00D548FD"/>
    <w:rsid w:val="00D553ED"/>
    <w:rsid w:val="00D56271"/>
    <w:rsid w:val="00D5733F"/>
    <w:rsid w:val="00D624B4"/>
    <w:rsid w:val="00D630EB"/>
    <w:rsid w:val="00D6549A"/>
    <w:rsid w:val="00D65512"/>
    <w:rsid w:val="00D65DCC"/>
    <w:rsid w:val="00D66B03"/>
    <w:rsid w:val="00D6777D"/>
    <w:rsid w:val="00D678C7"/>
    <w:rsid w:val="00D705E9"/>
    <w:rsid w:val="00D74C8B"/>
    <w:rsid w:val="00D7621D"/>
    <w:rsid w:val="00D77247"/>
    <w:rsid w:val="00D77B88"/>
    <w:rsid w:val="00D821EA"/>
    <w:rsid w:val="00D850EB"/>
    <w:rsid w:val="00D8513A"/>
    <w:rsid w:val="00D872EB"/>
    <w:rsid w:val="00D87E7C"/>
    <w:rsid w:val="00D91AD9"/>
    <w:rsid w:val="00DA3911"/>
    <w:rsid w:val="00DA535B"/>
    <w:rsid w:val="00DA69FB"/>
    <w:rsid w:val="00DB0924"/>
    <w:rsid w:val="00DB2EA9"/>
    <w:rsid w:val="00DB7544"/>
    <w:rsid w:val="00DC05EE"/>
    <w:rsid w:val="00DC0CE3"/>
    <w:rsid w:val="00DC2CD6"/>
    <w:rsid w:val="00DC56C1"/>
    <w:rsid w:val="00DC5C28"/>
    <w:rsid w:val="00DC764F"/>
    <w:rsid w:val="00DD194C"/>
    <w:rsid w:val="00DD1C50"/>
    <w:rsid w:val="00DD44EA"/>
    <w:rsid w:val="00DD5F0E"/>
    <w:rsid w:val="00DD64EB"/>
    <w:rsid w:val="00DD6E56"/>
    <w:rsid w:val="00DD705F"/>
    <w:rsid w:val="00DD78E5"/>
    <w:rsid w:val="00DE26B2"/>
    <w:rsid w:val="00DE4754"/>
    <w:rsid w:val="00DE521F"/>
    <w:rsid w:val="00DE7913"/>
    <w:rsid w:val="00DF0F37"/>
    <w:rsid w:val="00DF1271"/>
    <w:rsid w:val="00DF1760"/>
    <w:rsid w:val="00DF420B"/>
    <w:rsid w:val="00DF51CA"/>
    <w:rsid w:val="00DF69EC"/>
    <w:rsid w:val="00DF6BE5"/>
    <w:rsid w:val="00E01ACE"/>
    <w:rsid w:val="00E033C1"/>
    <w:rsid w:val="00E03DF3"/>
    <w:rsid w:val="00E0472E"/>
    <w:rsid w:val="00E047CD"/>
    <w:rsid w:val="00E05770"/>
    <w:rsid w:val="00E1048E"/>
    <w:rsid w:val="00E104DA"/>
    <w:rsid w:val="00E11422"/>
    <w:rsid w:val="00E1654E"/>
    <w:rsid w:val="00E25280"/>
    <w:rsid w:val="00E265ED"/>
    <w:rsid w:val="00E26A3D"/>
    <w:rsid w:val="00E27DBE"/>
    <w:rsid w:val="00E27E26"/>
    <w:rsid w:val="00E321B7"/>
    <w:rsid w:val="00E32C31"/>
    <w:rsid w:val="00E366A1"/>
    <w:rsid w:val="00E37B75"/>
    <w:rsid w:val="00E40E09"/>
    <w:rsid w:val="00E42D94"/>
    <w:rsid w:val="00E4451B"/>
    <w:rsid w:val="00E45FCA"/>
    <w:rsid w:val="00E51F52"/>
    <w:rsid w:val="00E52D95"/>
    <w:rsid w:val="00E52FD6"/>
    <w:rsid w:val="00E53058"/>
    <w:rsid w:val="00E57691"/>
    <w:rsid w:val="00E577B1"/>
    <w:rsid w:val="00E609B1"/>
    <w:rsid w:val="00E61764"/>
    <w:rsid w:val="00E62648"/>
    <w:rsid w:val="00E6270D"/>
    <w:rsid w:val="00E63441"/>
    <w:rsid w:val="00E64A8D"/>
    <w:rsid w:val="00E64EBB"/>
    <w:rsid w:val="00E65C74"/>
    <w:rsid w:val="00E70E51"/>
    <w:rsid w:val="00E710F0"/>
    <w:rsid w:val="00E71173"/>
    <w:rsid w:val="00E714E7"/>
    <w:rsid w:val="00E72ECC"/>
    <w:rsid w:val="00E73808"/>
    <w:rsid w:val="00E74FA8"/>
    <w:rsid w:val="00E75ABD"/>
    <w:rsid w:val="00E75D1B"/>
    <w:rsid w:val="00E76E9B"/>
    <w:rsid w:val="00E7785A"/>
    <w:rsid w:val="00E805E9"/>
    <w:rsid w:val="00E80FDF"/>
    <w:rsid w:val="00E8209A"/>
    <w:rsid w:val="00E82F46"/>
    <w:rsid w:val="00E8355F"/>
    <w:rsid w:val="00E84DE7"/>
    <w:rsid w:val="00E852C3"/>
    <w:rsid w:val="00E87C0A"/>
    <w:rsid w:val="00E91BD0"/>
    <w:rsid w:val="00E94334"/>
    <w:rsid w:val="00E950A6"/>
    <w:rsid w:val="00E95886"/>
    <w:rsid w:val="00E97B0F"/>
    <w:rsid w:val="00EA086B"/>
    <w:rsid w:val="00EA136C"/>
    <w:rsid w:val="00EA40FB"/>
    <w:rsid w:val="00EA5717"/>
    <w:rsid w:val="00EA6D7C"/>
    <w:rsid w:val="00EB5004"/>
    <w:rsid w:val="00EB649C"/>
    <w:rsid w:val="00EB7FED"/>
    <w:rsid w:val="00EC15A4"/>
    <w:rsid w:val="00EC193D"/>
    <w:rsid w:val="00EC2AD7"/>
    <w:rsid w:val="00EC44C2"/>
    <w:rsid w:val="00EC4F54"/>
    <w:rsid w:val="00ED0664"/>
    <w:rsid w:val="00ED3CE3"/>
    <w:rsid w:val="00ED3E2A"/>
    <w:rsid w:val="00ED5A8F"/>
    <w:rsid w:val="00ED708A"/>
    <w:rsid w:val="00EE1FF6"/>
    <w:rsid w:val="00EE4DF7"/>
    <w:rsid w:val="00EE5E3B"/>
    <w:rsid w:val="00EE5E59"/>
    <w:rsid w:val="00EE6EDF"/>
    <w:rsid w:val="00EE7D2C"/>
    <w:rsid w:val="00EF00BB"/>
    <w:rsid w:val="00EF0A73"/>
    <w:rsid w:val="00EF2173"/>
    <w:rsid w:val="00EF2F52"/>
    <w:rsid w:val="00EF3DA0"/>
    <w:rsid w:val="00EF4637"/>
    <w:rsid w:val="00EF7754"/>
    <w:rsid w:val="00EF7C0B"/>
    <w:rsid w:val="00F02BA7"/>
    <w:rsid w:val="00F02C4E"/>
    <w:rsid w:val="00F02E43"/>
    <w:rsid w:val="00F0334E"/>
    <w:rsid w:val="00F03676"/>
    <w:rsid w:val="00F04A10"/>
    <w:rsid w:val="00F0507F"/>
    <w:rsid w:val="00F073A7"/>
    <w:rsid w:val="00F077AF"/>
    <w:rsid w:val="00F07D45"/>
    <w:rsid w:val="00F102BE"/>
    <w:rsid w:val="00F110ED"/>
    <w:rsid w:val="00F13C55"/>
    <w:rsid w:val="00F17FDD"/>
    <w:rsid w:val="00F21085"/>
    <w:rsid w:val="00F21B87"/>
    <w:rsid w:val="00F2280C"/>
    <w:rsid w:val="00F22A2C"/>
    <w:rsid w:val="00F26B3D"/>
    <w:rsid w:val="00F27FCB"/>
    <w:rsid w:val="00F32687"/>
    <w:rsid w:val="00F32A36"/>
    <w:rsid w:val="00F34BC8"/>
    <w:rsid w:val="00F353B0"/>
    <w:rsid w:val="00F40CF4"/>
    <w:rsid w:val="00F41113"/>
    <w:rsid w:val="00F43C64"/>
    <w:rsid w:val="00F4538B"/>
    <w:rsid w:val="00F453DA"/>
    <w:rsid w:val="00F518DD"/>
    <w:rsid w:val="00F53927"/>
    <w:rsid w:val="00F54187"/>
    <w:rsid w:val="00F54217"/>
    <w:rsid w:val="00F54260"/>
    <w:rsid w:val="00F54E43"/>
    <w:rsid w:val="00F5548B"/>
    <w:rsid w:val="00F55AF9"/>
    <w:rsid w:val="00F60293"/>
    <w:rsid w:val="00F602DF"/>
    <w:rsid w:val="00F60978"/>
    <w:rsid w:val="00F62DE1"/>
    <w:rsid w:val="00F6451E"/>
    <w:rsid w:val="00F66A3E"/>
    <w:rsid w:val="00F67DE5"/>
    <w:rsid w:val="00F67E02"/>
    <w:rsid w:val="00F739F4"/>
    <w:rsid w:val="00F751E1"/>
    <w:rsid w:val="00F77D60"/>
    <w:rsid w:val="00F801B6"/>
    <w:rsid w:val="00F813E8"/>
    <w:rsid w:val="00F816F1"/>
    <w:rsid w:val="00F83FFE"/>
    <w:rsid w:val="00F84495"/>
    <w:rsid w:val="00F90BB7"/>
    <w:rsid w:val="00F9129A"/>
    <w:rsid w:val="00F91584"/>
    <w:rsid w:val="00F920D1"/>
    <w:rsid w:val="00F92812"/>
    <w:rsid w:val="00F92AC5"/>
    <w:rsid w:val="00F93C97"/>
    <w:rsid w:val="00F946F9"/>
    <w:rsid w:val="00F956B5"/>
    <w:rsid w:val="00F97BA3"/>
    <w:rsid w:val="00FA13B3"/>
    <w:rsid w:val="00FA26F8"/>
    <w:rsid w:val="00FA289E"/>
    <w:rsid w:val="00FA30A0"/>
    <w:rsid w:val="00FA67D6"/>
    <w:rsid w:val="00FA7A5B"/>
    <w:rsid w:val="00FB1256"/>
    <w:rsid w:val="00FB1B91"/>
    <w:rsid w:val="00FB4C7E"/>
    <w:rsid w:val="00FB5455"/>
    <w:rsid w:val="00FB6549"/>
    <w:rsid w:val="00FC06A7"/>
    <w:rsid w:val="00FC06B6"/>
    <w:rsid w:val="00FC11B7"/>
    <w:rsid w:val="00FC3877"/>
    <w:rsid w:val="00FC425E"/>
    <w:rsid w:val="00FC7E8D"/>
    <w:rsid w:val="00FD0478"/>
    <w:rsid w:val="00FD2AD4"/>
    <w:rsid w:val="00FD41A0"/>
    <w:rsid w:val="00FD44F1"/>
    <w:rsid w:val="00FD5B5D"/>
    <w:rsid w:val="00FD7B55"/>
    <w:rsid w:val="00FE0134"/>
    <w:rsid w:val="00FE25A2"/>
    <w:rsid w:val="00FE25E2"/>
    <w:rsid w:val="00FE544D"/>
    <w:rsid w:val="00FE5CCF"/>
    <w:rsid w:val="00FE7DF8"/>
    <w:rsid w:val="00FF1D9E"/>
    <w:rsid w:val="00FF3A3C"/>
    <w:rsid w:val="00FF4984"/>
    <w:rsid w:val="00FF66AB"/>
    <w:rsid w:val="00FF7BDB"/>
    <w:rsid w:val="37EA8DA4"/>
    <w:rsid w:val="565EEE6B"/>
    <w:rsid w:val="5CBE0531"/>
    <w:rsid w:val="7211D56F"/>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1B7B6"/>
  <w15:docId w15:val="{D7243B6E-73EA-43B0-9CB8-7E83C9BD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621B"/>
    <w:pPr>
      <w:spacing w:line="360" w:lineRule="auto"/>
      <w:jc w:val="both"/>
    </w:pPr>
    <w:rPr>
      <w:rFonts w:ascii="Arial" w:hAnsi="Arial"/>
      <w:sz w:val="24"/>
    </w:rPr>
  </w:style>
  <w:style w:type="paragraph" w:styleId="Ttulo1">
    <w:name w:val="heading 1"/>
    <w:basedOn w:val="Normal"/>
    <w:next w:val="Normal"/>
    <w:link w:val="Ttulo1Car"/>
    <w:uiPriority w:val="9"/>
    <w:qFormat/>
    <w:rsid w:val="001A217B"/>
    <w:pPr>
      <w:keepNext/>
      <w:keepLines/>
      <w:spacing w:before="240" w:after="0"/>
      <w:ind w:left="431"/>
      <w:jc w:val="center"/>
      <w:outlineLvl w:val="0"/>
    </w:pPr>
    <w:rPr>
      <w:rFonts w:eastAsiaTheme="majorEastAsia" w:cstheme="majorBidi"/>
      <w:b/>
      <w:sz w:val="22"/>
      <w:szCs w:val="32"/>
    </w:rPr>
  </w:style>
  <w:style w:type="paragraph" w:styleId="Ttulo2">
    <w:name w:val="heading 2"/>
    <w:basedOn w:val="Normal"/>
    <w:next w:val="Normal"/>
    <w:link w:val="Ttulo2Car"/>
    <w:uiPriority w:val="9"/>
    <w:unhideWhenUsed/>
    <w:qFormat/>
    <w:rsid w:val="00E8209A"/>
    <w:pPr>
      <w:keepNext/>
      <w:keepLines/>
      <w:numPr>
        <w:ilvl w:val="1"/>
        <w:numId w:val="22"/>
      </w:numPr>
      <w:spacing w:after="0" w:line="480" w:lineRule="auto"/>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CD29BC"/>
    <w:pPr>
      <w:keepNext/>
      <w:keepLines/>
      <w:numPr>
        <w:ilvl w:val="2"/>
        <w:numId w:val="22"/>
      </w:numPr>
      <w:spacing w:before="40" w:after="0"/>
      <w:outlineLvl w:val="2"/>
    </w:pPr>
    <w:rPr>
      <w:rFonts w:eastAsiaTheme="majorEastAsia" w:cstheme="majorBidi"/>
      <w:b/>
      <w:szCs w:val="24"/>
    </w:rPr>
  </w:style>
  <w:style w:type="paragraph" w:styleId="Ttulo4">
    <w:name w:val="heading 4"/>
    <w:basedOn w:val="Normal"/>
    <w:next w:val="Normal"/>
    <w:link w:val="Ttulo4Car"/>
    <w:uiPriority w:val="9"/>
    <w:unhideWhenUsed/>
    <w:qFormat/>
    <w:rsid w:val="00135A17"/>
    <w:pPr>
      <w:keepNext/>
      <w:keepLines/>
      <w:numPr>
        <w:ilvl w:val="3"/>
        <w:numId w:val="22"/>
      </w:numPr>
      <w:spacing w:before="40" w:after="0"/>
      <w:outlineLvl w:val="3"/>
    </w:pPr>
    <w:rPr>
      <w:rFonts w:eastAsiaTheme="majorEastAsia" w:cstheme="majorBidi"/>
      <w:b/>
      <w:iCs/>
    </w:rPr>
  </w:style>
  <w:style w:type="paragraph" w:styleId="Ttulo5">
    <w:name w:val="heading 5"/>
    <w:basedOn w:val="Normal"/>
    <w:next w:val="Normal"/>
    <w:link w:val="Ttulo5Car"/>
    <w:uiPriority w:val="9"/>
    <w:unhideWhenUsed/>
    <w:qFormat/>
    <w:rsid w:val="00A8239B"/>
    <w:pPr>
      <w:keepNext/>
      <w:keepLines/>
      <w:numPr>
        <w:ilvl w:val="4"/>
        <w:numId w:val="22"/>
      </w:numPr>
      <w:spacing w:before="40" w:after="0"/>
      <w:outlineLvl w:val="4"/>
    </w:pPr>
    <w:rPr>
      <w:rFonts w:eastAsiaTheme="majorEastAsia" w:cstheme="majorBidi"/>
      <w:b/>
    </w:rPr>
  </w:style>
  <w:style w:type="paragraph" w:styleId="Ttulo6">
    <w:name w:val="heading 6"/>
    <w:basedOn w:val="Normal"/>
    <w:next w:val="Normal"/>
    <w:link w:val="Ttulo6Car"/>
    <w:uiPriority w:val="9"/>
    <w:semiHidden/>
    <w:unhideWhenUsed/>
    <w:qFormat/>
    <w:rsid w:val="00FC7E8D"/>
    <w:pPr>
      <w:keepNext/>
      <w:keepLines/>
      <w:numPr>
        <w:ilvl w:val="5"/>
        <w:numId w:val="22"/>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FC7E8D"/>
    <w:pPr>
      <w:keepNext/>
      <w:keepLines/>
      <w:numPr>
        <w:ilvl w:val="6"/>
        <w:numId w:val="22"/>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FC7E8D"/>
    <w:pPr>
      <w:keepNext/>
      <w:keepLines/>
      <w:numPr>
        <w:ilvl w:val="7"/>
        <w:numId w:val="2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FC7E8D"/>
    <w:pPr>
      <w:keepNext/>
      <w:keepLines/>
      <w:numPr>
        <w:ilvl w:val="8"/>
        <w:numId w:val="2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A217B"/>
    <w:rPr>
      <w:rFonts w:ascii="Arial" w:eastAsiaTheme="majorEastAsia" w:hAnsi="Arial" w:cstheme="majorBidi"/>
      <w:b/>
      <w:szCs w:val="32"/>
    </w:rPr>
  </w:style>
  <w:style w:type="character" w:customStyle="1" w:styleId="Ttulo2Car">
    <w:name w:val="Título 2 Car"/>
    <w:basedOn w:val="Fuentedeprrafopredeter"/>
    <w:link w:val="Ttulo2"/>
    <w:uiPriority w:val="9"/>
    <w:rsid w:val="00E8209A"/>
    <w:rPr>
      <w:rFonts w:ascii="Arial" w:eastAsiaTheme="majorEastAsia" w:hAnsi="Arial" w:cstheme="majorBidi"/>
      <w:b/>
      <w:sz w:val="24"/>
      <w:szCs w:val="26"/>
    </w:rPr>
  </w:style>
  <w:style w:type="paragraph" w:styleId="TtuloTDC">
    <w:name w:val="TOC Heading"/>
    <w:basedOn w:val="Ttulo1"/>
    <w:next w:val="Normal"/>
    <w:uiPriority w:val="39"/>
    <w:unhideWhenUsed/>
    <w:qFormat/>
    <w:rsid w:val="00C93D1C"/>
    <w:pPr>
      <w:spacing w:line="259" w:lineRule="auto"/>
      <w:jc w:val="left"/>
      <w:outlineLvl w:val="9"/>
    </w:pPr>
    <w:rPr>
      <w:rFonts w:asciiTheme="majorHAnsi" w:hAnsiTheme="majorHAnsi"/>
      <w:b w:val="0"/>
      <w:color w:val="2E74B5" w:themeColor="accent1" w:themeShade="BF"/>
      <w:sz w:val="32"/>
      <w:lang w:eastAsia="es-ES"/>
    </w:rPr>
  </w:style>
  <w:style w:type="paragraph" w:styleId="TDC1">
    <w:name w:val="toc 1"/>
    <w:basedOn w:val="Normal"/>
    <w:next w:val="Normal"/>
    <w:autoRedefine/>
    <w:uiPriority w:val="39"/>
    <w:unhideWhenUsed/>
    <w:rsid w:val="00CE0BB9"/>
    <w:pPr>
      <w:spacing w:before="120" w:after="120"/>
      <w:jc w:val="left"/>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FC7E8D"/>
    <w:pPr>
      <w:spacing w:after="0"/>
      <w:ind w:left="240"/>
      <w:jc w:val="left"/>
    </w:pPr>
    <w:rPr>
      <w:rFonts w:asciiTheme="minorHAnsi" w:hAnsiTheme="minorHAnsi" w:cstheme="minorHAnsi"/>
      <w:smallCaps/>
      <w:sz w:val="20"/>
      <w:szCs w:val="20"/>
    </w:rPr>
  </w:style>
  <w:style w:type="character" w:styleId="Hipervnculo">
    <w:name w:val="Hyperlink"/>
    <w:basedOn w:val="Fuentedeprrafopredeter"/>
    <w:uiPriority w:val="99"/>
    <w:unhideWhenUsed/>
    <w:rsid w:val="00C93D1C"/>
    <w:rPr>
      <w:color w:val="0563C1" w:themeColor="hyperlink"/>
      <w:u w:val="single"/>
    </w:rPr>
  </w:style>
  <w:style w:type="character" w:customStyle="1" w:styleId="Ttulo3Car">
    <w:name w:val="Título 3 Car"/>
    <w:basedOn w:val="Fuentedeprrafopredeter"/>
    <w:link w:val="Ttulo3"/>
    <w:uiPriority w:val="9"/>
    <w:rsid w:val="00135A17"/>
    <w:rPr>
      <w:rFonts w:ascii="Arial" w:eastAsiaTheme="majorEastAsia" w:hAnsi="Arial" w:cstheme="majorBidi"/>
      <w:b/>
      <w:sz w:val="24"/>
      <w:szCs w:val="24"/>
    </w:rPr>
  </w:style>
  <w:style w:type="character" w:customStyle="1" w:styleId="Ttulo4Car">
    <w:name w:val="Título 4 Car"/>
    <w:basedOn w:val="Fuentedeprrafopredeter"/>
    <w:link w:val="Ttulo4"/>
    <w:uiPriority w:val="9"/>
    <w:rsid w:val="00135A17"/>
    <w:rPr>
      <w:rFonts w:ascii="Arial" w:eastAsiaTheme="majorEastAsia" w:hAnsi="Arial" w:cstheme="majorBidi"/>
      <w:b/>
      <w:iCs/>
      <w:sz w:val="24"/>
    </w:rPr>
  </w:style>
  <w:style w:type="character" w:customStyle="1" w:styleId="Ttulo5Car">
    <w:name w:val="Título 5 Car"/>
    <w:basedOn w:val="Fuentedeprrafopredeter"/>
    <w:link w:val="Ttulo5"/>
    <w:uiPriority w:val="9"/>
    <w:rsid w:val="00A8239B"/>
    <w:rPr>
      <w:rFonts w:ascii="Arial" w:eastAsiaTheme="majorEastAsia" w:hAnsi="Arial" w:cstheme="majorBidi"/>
      <w:b/>
      <w:sz w:val="24"/>
    </w:rPr>
  </w:style>
  <w:style w:type="character" w:customStyle="1" w:styleId="Ttulo6Car">
    <w:name w:val="Título 6 Car"/>
    <w:basedOn w:val="Fuentedeprrafopredeter"/>
    <w:link w:val="Ttulo6"/>
    <w:uiPriority w:val="9"/>
    <w:semiHidden/>
    <w:rsid w:val="00FC7E8D"/>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FC7E8D"/>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FC7E8D"/>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FC7E8D"/>
    <w:rPr>
      <w:rFonts w:asciiTheme="majorHAnsi" w:eastAsiaTheme="majorEastAsia" w:hAnsiTheme="majorHAnsi" w:cstheme="majorBidi"/>
      <w:i/>
      <w:iCs/>
      <w:color w:val="272727" w:themeColor="text1" w:themeTint="D8"/>
      <w:sz w:val="21"/>
      <w:szCs w:val="21"/>
    </w:rPr>
  </w:style>
  <w:style w:type="paragraph" w:styleId="TDC3">
    <w:name w:val="toc 3"/>
    <w:basedOn w:val="Normal"/>
    <w:next w:val="Normal"/>
    <w:autoRedefine/>
    <w:uiPriority w:val="39"/>
    <w:unhideWhenUsed/>
    <w:rsid w:val="00F6451E"/>
    <w:pPr>
      <w:spacing w:after="0"/>
      <w:ind w:left="480"/>
      <w:jc w:val="left"/>
    </w:pPr>
    <w:rPr>
      <w:rFonts w:asciiTheme="minorHAnsi" w:hAnsiTheme="minorHAnsi" w:cstheme="minorHAnsi"/>
      <w:i/>
      <w:iCs/>
      <w:sz w:val="20"/>
      <w:szCs w:val="20"/>
    </w:rPr>
  </w:style>
  <w:style w:type="paragraph" w:styleId="Prrafodelista">
    <w:name w:val="List Paragraph"/>
    <w:basedOn w:val="Normal"/>
    <w:uiPriority w:val="34"/>
    <w:qFormat/>
    <w:rsid w:val="00F2280C"/>
    <w:pPr>
      <w:ind w:left="720"/>
      <w:contextualSpacing/>
    </w:pPr>
  </w:style>
  <w:style w:type="paragraph" w:styleId="Bibliografa">
    <w:name w:val="Bibliography"/>
    <w:basedOn w:val="Normal"/>
    <w:next w:val="Normal"/>
    <w:uiPriority w:val="37"/>
    <w:unhideWhenUsed/>
    <w:rsid w:val="00C10CC0"/>
  </w:style>
  <w:style w:type="paragraph" w:styleId="Descripcin">
    <w:name w:val="caption"/>
    <w:basedOn w:val="Normal"/>
    <w:next w:val="Normal"/>
    <w:uiPriority w:val="35"/>
    <w:unhideWhenUsed/>
    <w:qFormat/>
    <w:rsid w:val="0069626F"/>
    <w:pPr>
      <w:spacing w:after="200" w:line="240" w:lineRule="auto"/>
    </w:pPr>
    <w:rPr>
      <w:i/>
      <w:iCs/>
      <w:color w:val="44546A" w:themeColor="text2"/>
      <w:sz w:val="18"/>
      <w:szCs w:val="18"/>
    </w:rPr>
  </w:style>
  <w:style w:type="character" w:customStyle="1" w:styleId="apple-converted-space">
    <w:name w:val="apple-converted-space"/>
    <w:basedOn w:val="Fuentedeprrafopredeter"/>
    <w:rsid w:val="008513D2"/>
  </w:style>
  <w:style w:type="paragraph" w:styleId="Encabezado">
    <w:name w:val="header"/>
    <w:basedOn w:val="Normal"/>
    <w:link w:val="EncabezadoCar"/>
    <w:uiPriority w:val="99"/>
    <w:unhideWhenUsed/>
    <w:rsid w:val="00CF262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F2624"/>
    <w:rPr>
      <w:rFonts w:ascii="Arial" w:hAnsi="Arial"/>
      <w:sz w:val="24"/>
    </w:rPr>
  </w:style>
  <w:style w:type="paragraph" w:styleId="Piedepgina">
    <w:name w:val="footer"/>
    <w:basedOn w:val="Normal"/>
    <w:link w:val="PiedepginaCar"/>
    <w:uiPriority w:val="99"/>
    <w:unhideWhenUsed/>
    <w:rsid w:val="00CF262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F2624"/>
    <w:rPr>
      <w:rFonts w:ascii="Arial" w:hAnsi="Arial"/>
      <w:sz w:val="24"/>
    </w:rPr>
  </w:style>
  <w:style w:type="character" w:styleId="Textoennegrita">
    <w:name w:val="Strong"/>
    <w:basedOn w:val="Fuentedeprrafopredeter"/>
    <w:uiPriority w:val="22"/>
    <w:qFormat/>
    <w:rsid w:val="00A678D4"/>
    <w:rPr>
      <w:b/>
      <w:bCs/>
    </w:rPr>
  </w:style>
  <w:style w:type="table" w:styleId="Tablaconcuadrcula">
    <w:name w:val="Table Grid"/>
    <w:basedOn w:val="Tablanormal"/>
    <w:uiPriority w:val="39"/>
    <w:rsid w:val="00EF2F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translate">
    <w:name w:val="notranslate"/>
    <w:basedOn w:val="Fuentedeprrafopredeter"/>
    <w:rsid w:val="0068492D"/>
  </w:style>
  <w:style w:type="paragraph" w:styleId="NormalWeb">
    <w:name w:val="Normal (Web)"/>
    <w:basedOn w:val="Normal"/>
    <w:uiPriority w:val="99"/>
    <w:unhideWhenUsed/>
    <w:rsid w:val="004970C8"/>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customStyle="1" w:styleId="Default">
    <w:name w:val="Default"/>
    <w:link w:val="DefaultCar"/>
    <w:rsid w:val="00AD1C8D"/>
    <w:pPr>
      <w:autoSpaceDE w:val="0"/>
      <w:autoSpaceDN w:val="0"/>
      <w:adjustRightInd w:val="0"/>
      <w:spacing w:after="0" w:line="240" w:lineRule="auto"/>
    </w:pPr>
    <w:rPr>
      <w:rFonts w:ascii="Times New Roman" w:hAnsi="Times New Roman" w:cs="Times New Roman"/>
      <w:color w:val="000000"/>
      <w:sz w:val="24"/>
      <w:szCs w:val="24"/>
    </w:rPr>
  </w:style>
  <w:style w:type="paragraph" w:styleId="Textodeglobo">
    <w:name w:val="Balloon Text"/>
    <w:basedOn w:val="Normal"/>
    <w:link w:val="TextodegloboCar"/>
    <w:uiPriority w:val="99"/>
    <w:semiHidden/>
    <w:unhideWhenUsed/>
    <w:rsid w:val="00BE5EA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E5EAC"/>
    <w:rPr>
      <w:rFonts w:ascii="Tahoma" w:hAnsi="Tahoma" w:cs="Tahoma"/>
      <w:sz w:val="16"/>
      <w:szCs w:val="16"/>
    </w:rPr>
  </w:style>
  <w:style w:type="numbering" w:customStyle="1" w:styleId="Estilo1">
    <w:name w:val="Estilo1"/>
    <w:uiPriority w:val="99"/>
    <w:rsid w:val="00026AA6"/>
    <w:pPr>
      <w:numPr>
        <w:numId w:val="14"/>
      </w:numPr>
    </w:pPr>
  </w:style>
  <w:style w:type="character" w:styleId="Hipervnculovisitado">
    <w:name w:val="FollowedHyperlink"/>
    <w:basedOn w:val="Fuentedeprrafopredeter"/>
    <w:uiPriority w:val="99"/>
    <w:semiHidden/>
    <w:unhideWhenUsed/>
    <w:rsid w:val="00840544"/>
    <w:rPr>
      <w:color w:val="954F72" w:themeColor="followedHyperlink"/>
      <w:u w:val="single"/>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rFonts w:ascii="Arial" w:hAnsi="Arial"/>
      <w:sz w:val="20"/>
      <w:szCs w:val="20"/>
    </w:rPr>
  </w:style>
  <w:style w:type="character" w:styleId="Refdecomentario">
    <w:name w:val="annotation reference"/>
    <w:basedOn w:val="Fuentedeprrafopredeter"/>
    <w:uiPriority w:val="99"/>
    <w:semiHidden/>
    <w:unhideWhenUsed/>
    <w:rPr>
      <w:sz w:val="16"/>
      <w:szCs w:val="16"/>
    </w:rPr>
  </w:style>
  <w:style w:type="paragraph" w:styleId="Tabladeilustraciones">
    <w:name w:val="table of figures"/>
    <w:basedOn w:val="Normal"/>
    <w:next w:val="Normal"/>
    <w:uiPriority w:val="99"/>
    <w:unhideWhenUsed/>
    <w:rsid w:val="00341DFF"/>
    <w:pPr>
      <w:spacing w:after="0"/>
    </w:pPr>
  </w:style>
  <w:style w:type="paragraph" w:customStyle="1" w:styleId="Capitulos">
    <w:name w:val="Capitulos"/>
    <w:basedOn w:val="Ttulo1"/>
    <w:link w:val="CapitulosCar"/>
    <w:qFormat/>
    <w:rsid w:val="00FE544D"/>
    <w:pPr>
      <w:ind w:left="0"/>
    </w:pPr>
  </w:style>
  <w:style w:type="paragraph" w:customStyle="1" w:styleId="Introduccon">
    <w:name w:val="Introduccon"/>
    <w:basedOn w:val="Ttulo1"/>
    <w:link w:val="IntroducconCar"/>
    <w:qFormat/>
    <w:rsid w:val="00955455"/>
    <w:pPr>
      <w:ind w:left="0"/>
    </w:pPr>
  </w:style>
  <w:style w:type="character" w:customStyle="1" w:styleId="CapitulosCar">
    <w:name w:val="Capitulos Car"/>
    <w:basedOn w:val="Ttulo1Car"/>
    <w:link w:val="Capitulos"/>
    <w:rsid w:val="00FE544D"/>
    <w:rPr>
      <w:rFonts w:ascii="Arial" w:eastAsiaTheme="majorEastAsia" w:hAnsi="Arial" w:cstheme="majorBidi"/>
      <w:b/>
      <w:sz w:val="24"/>
      <w:szCs w:val="32"/>
    </w:rPr>
  </w:style>
  <w:style w:type="character" w:customStyle="1" w:styleId="IntroducconCar">
    <w:name w:val="Introduccon Car"/>
    <w:basedOn w:val="Ttulo1Car"/>
    <w:link w:val="Introduccon"/>
    <w:rsid w:val="00955455"/>
    <w:rPr>
      <w:rFonts w:ascii="Arial" w:eastAsiaTheme="majorEastAsia" w:hAnsi="Arial" w:cstheme="majorBidi"/>
      <w:b/>
      <w:sz w:val="24"/>
      <w:szCs w:val="32"/>
    </w:rPr>
  </w:style>
  <w:style w:type="character" w:styleId="nfasis">
    <w:name w:val="Emphasis"/>
    <w:basedOn w:val="Fuentedeprrafopredeter"/>
    <w:uiPriority w:val="20"/>
    <w:qFormat/>
    <w:rsid w:val="00994C8B"/>
    <w:rPr>
      <w:i/>
      <w:iCs/>
    </w:rPr>
  </w:style>
  <w:style w:type="paragraph" w:styleId="Asuntodelcomentario">
    <w:name w:val="annotation subject"/>
    <w:basedOn w:val="Textocomentario"/>
    <w:next w:val="Textocomentario"/>
    <w:link w:val="AsuntodelcomentarioCar"/>
    <w:uiPriority w:val="99"/>
    <w:semiHidden/>
    <w:unhideWhenUsed/>
    <w:rsid w:val="00AE0144"/>
    <w:rPr>
      <w:b/>
      <w:bCs/>
    </w:rPr>
  </w:style>
  <w:style w:type="character" w:customStyle="1" w:styleId="AsuntodelcomentarioCar">
    <w:name w:val="Asunto del comentario Car"/>
    <w:basedOn w:val="TextocomentarioCar"/>
    <w:link w:val="Asuntodelcomentario"/>
    <w:uiPriority w:val="99"/>
    <w:semiHidden/>
    <w:rsid w:val="00AE0144"/>
    <w:rPr>
      <w:rFonts w:ascii="Arial" w:hAnsi="Arial"/>
      <w:b/>
      <w:bCs/>
      <w:sz w:val="20"/>
      <w:szCs w:val="20"/>
    </w:rPr>
  </w:style>
  <w:style w:type="paragraph" w:customStyle="1" w:styleId="Caratula">
    <w:name w:val="Caratula"/>
    <w:basedOn w:val="Default"/>
    <w:link w:val="CaratulaCar"/>
    <w:qFormat/>
    <w:rsid w:val="00DC05EE"/>
    <w:pPr>
      <w:spacing w:line="276" w:lineRule="auto"/>
      <w:ind w:firstLine="284"/>
      <w:jc w:val="center"/>
    </w:pPr>
    <w:rPr>
      <w:b/>
      <w:sz w:val="36"/>
      <w:szCs w:val="36"/>
    </w:rPr>
  </w:style>
  <w:style w:type="paragraph" w:customStyle="1" w:styleId="Contenido">
    <w:name w:val="Contenido"/>
    <w:basedOn w:val="Normal"/>
    <w:link w:val="ContenidoCar"/>
    <w:qFormat/>
    <w:rsid w:val="0065558C"/>
    <w:pPr>
      <w:spacing w:line="259" w:lineRule="auto"/>
    </w:pPr>
    <w:rPr>
      <w:rFonts w:eastAsia="Times New Roman" w:cs="Arial"/>
      <w:b/>
      <w:bCs/>
      <w:color w:val="000000" w:themeColor="text1"/>
      <w:sz w:val="22"/>
    </w:rPr>
  </w:style>
  <w:style w:type="character" w:customStyle="1" w:styleId="DefaultCar">
    <w:name w:val="Default Car"/>
    <w:basedOn w:val="Fuentedeprrafopredeter"/>
    <w:link w:val="Default"/>
    <w:rsid w:val="00DC05EE"/>
    <w:rPr>
      <w:rFonts w:ascii="Times New Roman" w:hAnsi="Times New Roman" w:cs="Times New Roman"/>
      <w:color w:val="000000"/>
      <w:sz w:val="24"/>
      <w:szCs w:val="24"/>
    </w:rPr>
  </w:style>
  <w:style w:type="character" w:customStyle="1" w:styleId="CaratulaCar">
    <w:name w:val="Caratula Car"/>
    <w:basedOn w:val="DefaultCar"/>
    <w:link w:val="Caratula"/>
    <w:rsid w:val="00DC05EE"/>
    <w:rPr>
      <w:rFonts w:ascii="Times New Roman" w:hAnsi="Times New Roman" w:cs="Times New Roman"/>
      <w:b/>
      <w:color w:val="000000"/>
      <w:sz w:val="36"/>
      <w:szCs w:val="36"/>
    </w:rPr>
  </w:style>
  <w:style w:type="character" w:customStyle="1" w:styleId="ContenidoCar">
    <w:name w:val="Contenido Car"/>
    <w:basedOn w:val="Fuentedeprrafopredeter"/>
    <w:link w:val="Contenido"/>
    <w:rsid w:val="0065558C"/>
    <w:rPr>
      <w:rFonts w:ascii="Arial" w:eastAsia="Times New Roman" w:hAnsi="Arial" w:cs="Arial"/>
      <w:b/>
      <w:bCs/>
      <w:color w:val="000000" w:themeColor="text1"/>
    </w:rPr>
  </w:style>
  <w:style w:type="paragraph" w:styleId="TDC4">
    <w:name w:val="toc 4"/>
    <w:basedOn w:val="Normal"/>
    <w:next w:val="Normal"/>
    <w:autoRedefine/>
    <w:uiPriority w:val="39"/>
    <w:unhideWhenUsed/>
    <w:rsid w:val="00CE0BB9"/>
    <w:pPr>
      <w:spacing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FD2AD4"/>
    <w:pPr>
      <w:spacing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FD2AD4"/>
    <w:pPr>
      <w:spacing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FD2AD4"/>
    <w:pPr>
      <w:spacing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FD2AD4"/>
    <w:pPr>
      <w:spacing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FD2AD4"/>
    <w:pPr>
      <w:spacing w:after="0"/>
      <w:ind w:left="192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648752">
      <w:bodyDiv w:val="1"/>
      <w:marLeft w:val="0"/>
      <w:marRight w:val="0"/>
      <w:marTop w:val="0"/>
      <w:marBottom w:val="0"/>
      <w:divBdr>
        <w:top w:val="none" w:sz="0" w:space="0" w:color="auto"/>
        <w:left w:val="none" w:sz="0" w:space="0" w:color="auto"/>
        <w:bottom w:val="none" w:sz="0" w:space="0" w:color="auto"/>
        <w:right w:val="none" w:sz="0" w:space="0" w:color="auto"/>
      </w:divBdr>
      <w:divsChild>
        <w:div w:id="262347347">
          <w:marLeft w:val="547"/>
          <w:marRight w:val="0"/>
          <w:marTop w:val="0"/>
          <w:marBottom w:val="0"/>
          <w:divBdr>
            <w:top w:val="none" w:sz="0" w:space="0" w:color="auto"/>
            <w:left w:val="none" w:sz="0" w:space="0" w:color="auto"/>
            <w:bottom w:val="none" w:sz="0" w:space="0" w:color="auto"/>
            <w:right w:val="none" w:sz="0" w:space="0" w:color="auto"/>
          </w:divBdr>
        </w:div>
      </w:divsChild>
    </w:div>
    <w:div w:id="53241323">
      <w:bodyDiv w:val="1"/>
      <w:marLeft w:val="0"/>
      <w:marRight w:val="0"/>
      <w:marTop w:val="0"/>
      <w:marBottom w:val="0"/>
      <w:divBdr>
        <w:top w:val="none" w:sz="0" w:space="0" w:color="auto"/>
        <w:left w:val="none" w:sz="0" w:space="0" w:color="auto"/>
        <w:bottom w:val="none" w:sz="0" w:space="0" w:color="auto"/>
        <w:right w:val="none" w:sz="0" w:space="0" w:color="auto"/>
      </w:divBdr>
      <w:divsChild>
        <w:div w:id="774180988">
          <w:marLeft w:val="547"/>
          <w:marRight w:val="0"/>
          <w:marTop w:val="0"/>
          <w:marBottom w:val="0"/>
          <w:divBdr>
            <w:top w:val="none" w:sz="0" w:space="0" w:color="auto"/>
            <w:left w:val="none" w:sz="0" w:space="0" w:color="auto"/>
            <w:bottom w:val="none" w:sz="0" w:space="0" w:color="auto"/>
            <w:right w:val="none" w:sz="0" w:space="0" w:color="auto"/>
          </w:divBdr>
        </w:div>
      </w:divsChild>
    </w:div>
    <w:div w:id="96996349">
      <w:bodyDiv w:val="1"/>
      <w:marLeft w:val="0"/>
      <w:marRight w:val="0"/>
      <w:marTop w:val="0"/>
      <w:marBottom w:val="0"/>
      <w:divBdr>
        <w:top w:val="none" w:sz="0" w:space="0" w:color="auto"/>
        <w:left w:val="none" w:sz="0" w:space="0" w:color="auto"/>
        <w:bottom w:val="none" w:sz="0" w:space="0" w:color="auto"/>
        <w:right w:val="none" w:sz="0" w:space="0" w:color="auto"/>
      </w:divBdr>
      <w:divsChild>
        <w:div w:id="819539237">
          <w:marLeft w:val="547"/>
          <w:marRight w:val="0"/>
          <w:marTop w:val="0"/>
          <w:marBottom w:val="0"/>
          <w:divBdr>
            <w:top w:val="none" w:sz="0" w:space="0" w:color="auto"/>
            <w:left w:val="none" w:sz="0" w:space="0" w:color="auto"/>
            <w:bottom w:val="none" w:sz="0" w:space="0" w:color="auto"/>
            <w:right w:val="none" w:sz="0" w:space="0" w:color="auto"/>
          </w:divBdr>
        </w:div>
      </w:divsChild>
    </w:div>
    <w:div w:id="104009761">
      <w:bodyDiv w:val="1"/>
      <w:marLeft w:val="0"/>
      <w:marRight w:val="0"/>
      <w:marTop w:val="0"/>
      <w:marBottom w:val="0"/>
      <w:divBdr>
        <w:top w:val="none" w:sz="0" w:space="0" w:color="auto"/>
        <w:left w:val="none" w:sz="0" w:space="0" w:color="auto"/>
        <w:bottom w:val="none" w:sz="0" w:space="0" w:color="auto"/>
        <w:right w:val="none" w:sz="0" w:space="0" w:color="auto"/>
      </w:divBdr>
    </w:div>
    <w:div w:id="112094509">
      <w:bodyDiv w:val="1"/>
      <w:marLeft w:val="0"/>
      <w:marRight w:val="0"/>
      <w:marTop w:val="0"/>
      <w:marBottom w:val="0"/>
      <w:divBdr>
        <w:top w:val="none" w:sz="0" w:space="0" w:color="auto"/>
        <w:left w:val="none" w:sz="0" w:space="0" w:color="auto"/>
        <w:bottom w:val="none" w:sz="0" w:space="0" w:color="auto"/>
        <w:right w:val="none" w:sz="0" w:space="0" w:color="auto"/>
      </w:divBdr>
      <w:divsChild>
        <w:div w:id="645816851">
          <w:marLeft w:val="0"/>
          <w:marRight w:val="0"/>
          <w:marTop w:val="0"/>
          <w:marBottom w:val="0"/>
          <w:divBdr>
            <w:top w:val="none" w:sz="0" w:space="0" w:color="auto"/>
            <w:left w:val="none" w:sz="0" w:space="0" w:color="auto"/>
            <w:bottom w:val="none" w:sz="0" w:space="0" w:color="auto"/>
            <w:right w:val="none" w:sz="0" w:space="0" w:color="auto"/>
          </w:divBdr>
          <w:divsChild>
            <w:div w:id="142561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752">
      <w:bodyDiv w:val="1"/>
      <w:marLeft w:val="0"/>
      <w:marRight w:val="0"/>
      <w:marTop w:val="0"/>
      <w:marBottom w:val="0"/>
      <w:divBdr>
        <w:top w:val="none" w:sz="0" w:space="0" w:color="auto"/>
        <w:left w:val="none" w:sz="0" w:space="0" w:color="auto"/>
        <w:bottom w:val="none" w:sz="0" w:space="0" w:color="auto"/>
        <w:right w:val="none" w:sz="0" w:space="0" w:color="auto"/>
      </w:divBdr>
      <w:divsChild>
        <w:div w:id="1633251062">
          <w:marLeft w:val="0"/>
          <w:marRight w:val="0"/>
          <w:marTop w:val="0"/>
          <w:marBottom w:val="0"/>
          <w:divBdr>
            <w:top w:val="none" w:sz="0" w:space="0" w:color="auto"/>
            <w:left w:val="none" w:sz="0" w:space="0" w:color="auto"/>
            <w:bottom w:val="none" w:sz="0" w:space="0" w:color="auto"/>
            <w:right w:val="none" w:sz="0" w:space="0" w:color="auto"/>
          </w:divBdr>
          <w:divsChild>
            <w:div w:id="110461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84329">
      <w:bodyDiv w:val="1"/>
      <w:marLeft w:val="0"/>
      <w:marRight w:val="0"/>
      <w:marTop w:val="0"/>
      <w:marBottom w:val="0"/>
      <w:divBdr>
        <w:top w:val="none" w:sz="0" w:space="0" w:color="auto"/>
        <w:left w:val="none" w:sz="0" w:space="0" w:color="auto"/>
        <w:bottom w:val="none" w:sz="0" w:space="0" w:color="auto"/>
        <w:right w:val="none" w:sz="0" w:space="0" w:color="auto"/>
      </w:divBdr>
    </w:div>
    <w:div w:id="146822085">
      <w:bodyDiv w:val="1"/>
      <w:marLeft w:val="0"/>
      <w:marRight w:val="0"/>
      <w:marTop w:val="0"/>
      <w:marBottom w:val="0"/>
      <w:divBdr>
        <w:top w:val="none" w:sz="0" w:space="0" w:color="auto"/>
        <w:left w:val="none" w:sz="0" w:space="0" w:color="auto"/>
        <w:bottom w:val="none" w:sz="0" w:space="0" w:color="auto"/>
        <w:right w:val="none" w:sz="0" w:space="0" w:color="auto"/>
      </w:divBdr>
    </w:div>
    <w:div w:id="178812365">
      <w:bodyDiv w:val="1"/>
      <w:marLeft w:val="0"/>
      <w:marRight w:val="0"/>
      <w:marTop w:val="0"/>
      <w:marBottom w:val="0"/>
      <w:divBdr>
        <w:top w:val="none" w:sz="0" w:space="0" w:color="auto"/>
        <w:left w:val="none" w:sz="0" w:space="0" w:color="auto"/>
        <w:bottom w:val="none" w:sz="0" w:space="0" w:color="auto"/>
        <w:right w:val="none" w:sz="0" w:space="0" w:color="auto"/>
      </w:divBdr>
      <w:divsChild>
        <w:div w:id="1620918657">
          <w:marLeft w:val="0"/>
          <w:marRight w:val="0"/>
          <w:marTop w:val="0"/>
          <w:marBottom w:val="0"/>
          <w:divBdr>
            <w:top w:val="none" w:sz="0" w:space="0" w:color="auto"/>
            <w:left w:val="none" w:sz="0" w:space="0" w:color="auto"/>
            <w:bottom w:val="none" w:sz="0" w:space="0" w:color="auto"/>
            <w:right w:val="none" w:sz="0" w:space="0" w:color="auto"/>
          </w:divBdr>
          <w:divsChild>
            <w:div w:id="58171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585586">
      <w:bodyDiv w:val="1"/>
      <w:marLeft w:val="0"/>
      <w:marRight w:val="0"/>
      <w:marTop w:val="0"/>
      <w:marBottom w:val="0"/>
      <w:divBdr>
        <w:top w:val="none" w:sz="0" w:space="0" w:color="auto"/>
        <w:left w:val="none" w:sz="0" w:space="0" w:color="auto"/>
        <w:bottom w:val="none" w:sz="0" w:space="0" w:color="auto"/>
        <w:right w:val="none" w:sz="0" w:space="0" w:color="auto"/>
      </w:divBdr>
    </w:div>
    <w:div w:id="233513925">
      <w:bodyDiv w:val="1"/>
      <w:marLeft w:val="0"/>
      <w:marRight w:val="0"/>
      <w:marTop w:val="0"/>
      <w:marBottom w:val="0"/>
      <w:divBdr>
        <w:top w:val="none" w:sz="0" w:space="0" w:color="auto"/>
        <w:left w:val="none" w:sz="0" w:space="0" w:color="auto"/>
        <w:bottom w:val="none" w:sz="0" w:space="0" w:color="auto"/>
        <w:right w:val="none" w:sz="0" w:space="0" w:color="auto"/>
      </w:divBdr>
      <w:divsChild>
        <w:div w:id="20399288">
          <w:marLeft w:val="547"/>
          <w:marRight w:val="0"/>
          <w:marTop w:val="0"/>
          <w:marBottom w:val="0"/>
          <w:divBdr>
            <w:top w:val="none" w:sz="0" w:space="0" w:color="auto"/>
            <w:left w:val="none" w:sz="0" w:space="0" w:color="auto"/>
            <w:bottom w:val="none" w:sz="0" w:space="0" w:color="auto"/>
            <w:right w:val="none" w:sz="0" w:space="0" w:color="auto"/>
          </w:divBdr>
        </w:div>
        <w:div w:id="195393186">
          <w:marLeft w:val="547"/>
          <w:marRight w:val="0"/>
          <w:marTop w:val="0"/>
          <w:marBottom w:val="0"/>
          <w:divBdr>
            <w:top w:val="none" w:sz="0" w:space="0" w:color="auto"/>
            <w:left w:val="none" w:sz="0" w:space="0" w:color="auto"/>
            <w:bottom w:val="none" w:sz="0" w:space="0" w:color="auto"/>
            <w:right w:val="none" w:sz="0" w:space="0" w:color="auto"/>
          </w:divBdr>
        </w:div>
        <w:div w:id="571082751">
          <w:marLeft w:val="547"/>
          <w:marRight w:val="0"/>
          <w:marTop w:val="0"/>
          <w:marBottom w:val="0"/>
          <w:divBdr>
            <w:top w:val="none" w:sz="0" w:space="0" w:color="auto"/>
            <w:left w:val="none" w:sz="0" w:space="0" w:color="auto"/>
            <w:bottom w:val="none" w:sz="0" w:space="0" w:color="auto"/>
            <w:right w:val="none" w:sz="0" w:space="0" w:color="auto"/>
          </w:divBdr>
        </w:div>
        <w:div w:id="582107119">
          <w:marLeft w:val="547"/>
          <w:marRight w:val="0"/>
          <w:marTop w:val="0"/>
          <w:marBottom w:val="0"/>
          <w:divBdr>
            <w:top w:val="none" w:sz="0" w:space="0" w:color="auto"/>
            <w:left w:val="none" w:sz="0" w:space="0" w:color="auto"/>
            <w:bottom w:val="none" w:sz="0" w:space="0" w:color="auto"/>
            <w:right w:val="none" w:sz="0" w:space="0" w:color="auto"/>
          </w:divBdr>
        </w:div>
        <w:div w:id="681862353">
          <w:marLeft w:val="547"/>
          <w:marRight w:val="0"/>
          <w:marTop w:val="0"/>
          <w:marBottom w:val="0"/>
          <w:divBdr>
            <w:top w:val="none" w:sz="0" w:space="0" w:color="auto"/>
            <w:left w:val="none" w:sz="0" w:space="0" w:color="auto"/>
            <w:bottom w:val="none" w:sz="0" w:space="0" w:color="auto"/>
            <w:right w:val="none" w:sz="0" w:space="0" w:color="auto"/>
          </w:divBdr>
        </w:div>
        <w:div w:id="735709846">
          <w:marLeft w:val="547"/>
          <w:marRight w:val="0"/>
          <w:marTop w:val="0"/>
          <w:marBottom w:val="0"/>
          <w:divBdr>
            <w:top w:val="none" w:sz="0" w:space="0" w:color="auto"/>
            <w:left w:val="none" w:sz="0" w:space="0" w:color="auto"/>
            <w:bottom w:val="none" w:sz="0" w:space="0" w:color="auto"/>
            <w:right w:val="none" w:sz="0" w:space="0" w:color="auto"/>
          </w:divBdr>
        </w:div>
        <w:div w:id="841624455">
          <w:marLeft w:val="547"/>
          <w:marRight w:val="0"/>
          <w:marTop w:val="0"/>
          <w:marBottom w:val="0"/>
          <w:divBdr>
            <w:top w:val="none" w:sz="0" w:space="0" w:color="auto"/>
            <w:left w:val="none" w:sz="0" w:space="0" w:color="auto"/>
            <w:bottom w:val="none" w:sz="0" w:space="0" w:color="auto"/>
            <w:right w:val="none" w:sz="0" w:space="0" w:color="auto"/>
          </w:divBdr>
        </w:div>
        <w:div w:id="1528106979">
          <w:marLeft w:val="547"/>
          <w:marRight w:val="0"/>
          <w:marTop w:val="0"/>
          <w:marBottom w:val="0"/>
          <w:divBdr>
            <w:top w:val="none" w:sz="0" w:space="0" w:color="auto"/>
            <w:left w:val="none" w:sz="0" w:space="0" w:color="auto"/>
            <w:bottom w:val="none" w:sz="0" w:space="0" w:color="auto"/>
            <w:right w:val="none" w:sz="0" w:space="0" w:color="auto"/>
          </w:divBdr>
        </w:div>
      </w:divsChild>
    </w:div>
    <w:div w:id="297809109">
      <w:bodyDiv w:val="1"/>
      <w:marLeft w:val="0"/>
      <w:marRight w:val="0"/>
      <w:marTop w:val="0"/>
      <w:marBottom w:val="0"/>
      <w:divBdr>
        <w:top w:val="none" w:sz="0" w:space="0" w:color="auto"/>
        <w:left w:val="none" w:sz="0" w:space="0" w:color="auto"/>
        <w:bottom w:val="none" w:sz="0" w:space="0" w:color="auto"/>
        <w:right w:val="none" w:sz="0" w:space="0" w:color="auto"/>
      </w:divBdr>
      <w:divsChild>
        <w:div w:id="964121756">
          <w:marLeft w:val="0"/>
          <w:marRight w:val="0"/>
          <w:marTop w:val="0"/>
          <w:marBottom w:val="0"/>
          <w:divBdr>
            <w:top w:val="none" w:sz="0" w:space="0" w:color="auto"/>
            <w:left w:val="none" w:sz="0" w:space="0" w:color="auto"/>
            <w:bottom w:val="none" w:sz="0" w:space="0" w:color="auto"/>
            <w:right w:val="none" w:sz="0" w:space="0" w:color="auto"/>
          </w:divBdr>
          <w:divsChild>
            <w:div w:id="32382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886775">
      <w:bodyDiv w:val="1"/>
      <w:marLeft w:val="0"/>
      <w:marRight w:val="0"/>
      <w:marTop w:val="0"/>
      <w:marBottom w:val="0"/>
      <w:divBdr>
        <w:top w:val="none" w:sz="0" w:space="0" w:color="auto"/>
        <w:left w:val="none" w:sz="0" w:space="0" w:color="auto"/>
        <w:bottom w:val="none" w:sz="0" w:space="0" w:color="auto"/>
        <w:right w:val="none" w:sz="0" w:space="0" w:color="auto"/>
      </w:divBdr>
    </w:div>
    <w:div w:id="355353732">
      <w:bodyDiv w:val="1"/>
      <w:marLeft w:val="0"/>
      <w:marRight w:val="0"/>
      <w:marTop w:val="0"/>
      <w:marBottom w:val="0"/>
      <w:divBdr>
        <w:top w:val="none" w:sz="0" w:space="0" w:color="auto"/>
        <w:left w:val="none" w:sz="0" w:space="0" w:color="auto"/>
        <w:bottom w:val="none" w:sz="0" w:space="0" w:color="auto"/>
        <w:right w:val="none" w:sz="0" w:space="0" w:color="auto"/>
      </w:divBdr>
    </w:div>
    <w:div w:id="450055803">
      <w:bodyDiv w:val="1"/>
      <w:marLeft w:val="0"/>
      <w:marRight w:val="0"/>
      <w:marTop w:val="0"/>
      <w:marBottom w:val="0"/>
      <w:divBdr>
        <w:top w:val="none" w:sz="0" w:space="0" w:color="auto"/>
        <w:left w:val="none" w:sz="0" w:space="0" w:color="auto"/>
        <w:bottom w:val="none" w:sz="0" w:space="0" w:color="auto"/>
        <w:right w:val="none" w:sz="0" w:space="0" w:color="auto"/>
      </w:divBdr>
    </w:div>
    <w:div w:id="471869625">
      <w:bodyDiv w:val="1"/>
      <w:marLeft w:val="0"/>
      <w:marRight w:val="0"/>
      <w:marTop w:val="0"/>
      <w:marBottom w:val="0"/>
      <w:divBdr>
        <w:top w:val="none" w:sz="0" w:space="0" w:color="auto"/>
        <w:left w:val="none" w:sz="0" w:space="0" w:color="auto"/>
        <w:bottom w:val="none" w:sz="0" w:space="0" w:color="auto"/>
        <w:right w:val="none" w:sz="0" w:space="0" w:color="auto"/>
      </w:divBdr>
    </w:div>
    <w:div w:id="544760780">
      <w:bodyDiv w:val="1"/>
      <w:marLeft w:val="0"/>
      <w:marRight w:val="0"/>
      <w:marTop w:val="0"/>
      <w:marBottom w:val="0"/>
      <w:divBdr>
        <w:top w:val="none" w:sz="0" w:space="0" w:color="auto"/>
        <w:left w:val="none" w:sz="0" w:space="0" w:color="auto"/>
        <w:bottom w:val="none" w:sz="0" w:space="0" w:color="auto"/>
        <w:right w:val="none" w:sz="0" w:space="0" w:color="auto"/>
      </w:divBdr>
    </w:div>
    <w:div w:id="562909943">
      <w:bodyDiv w:val="1"/>
      <w:marLeft w:val="0"/>
      <w:marRight w:val="0"/>
      <w:marTop w:val="0"/>
      <w:marBottom w:val="0"/>
      <w:divBdr>
        <w:top w:val="none" w:sz="0" w:space="0" w:color="auto"/>
        <w:left w:val="none" w:sz="0" w:space="0" w:color="auto"/>
        <w:bottom w:val="none" w:sz="0" w:space="0" w:color="auto"/>
        <w:right w:val="none" w:sz="0" w:space="0" w:color="auto"/>
      </w:divBdr>
    </w:div>
    <w:div w:id="602498283">
      <w:bodyDiv w:val="1"/>
      <w:marLeft w:val="0"/>
      <w:marRight w:val="0"/>
      <w:marTop w:val="0"/>
      <w:marBottom w:val="0"/>
      <w:divBdr>
        <w:top w:val="none" w:sz="0" w:space="0" w:color="auto"/>
        <w:left w:val="none" w:sz="0" w:space="0" w:color="auto"/>
        <w:bottom w:val="none" w:sz="0" w:space="0" w:color="auto"/>
        <w:right w:val="none" w:sz="0" w:space="0" w:color="auto"/>
      </w:divBdr>
    </w:div>
    <w:div w:id="688793137">
      <w:bodyDiv w:val="1"/>
      <w:marLeft w:val="0"/>
      <w:marRight w:val="0"/>
      <w:marTop w:val="0"/>
      <w:marBottom w:val="0"/>
      <w:divBdr>
        <w:top w:val="none" w:sz="0" w:space="0" w:color="auto"/>
        <w:left w:val="none" w:sz="0" w:space="0" w:color="auto"/>
        <w:bottom w:val="none" w:sz="0" w:space="0" w:color="auto"/>
        <w:right w:val="none" w:sz="0" w:space="0" w:color="auto"/>
      </w:divBdr>
    </w:div>
    <w:div w:id="755056735">
      <w:bodyDiv w:val="1"/>
      <w:marLeft w:val="0"/>
      <w:marRight w:val="0"/>
      <w:marTop w:val="0"/>
      <w:marBottom w:val="0"/>
      <w:divBdr>
        <w:top w:val="none" w:sz="0" w:space="0" w:color="auto"/>
        <w:left w:val="none" w:sz="0" w:space="0" w:color="auto"/>
        <w:bottom w:val="none" w:sz="0" w:space="0" w:color="auto"/>
        <w:right w:val="none" w:sz="0" w:space="0" w:color="auto"/>
      </w:divBdr>
    </w:div>
    <w:div w:id="808787434">
      <w:bodyDiv w:val="1"/>
      <w:marLeft w:val="0"/>
      <w:marRight w:val="0"/>
      <w:marTop w:val="0"/>
      <w:marBottom w:val="0"/>
      <w:divBdr>
        <w:top w:val="none" w:sz="0" w:space="0" w:color="auto"/>
        <w:left w:val="none" w:sz="0" w:space="0" w:color="auto"/>
        <w:bottom w:val="none" w:sz="0" w:space="0" w:color="auto"/>
        <w:right w:val="none" w:sz="0" w:space="0" w:color="auto"/>
      </w:divBdr>
    </w:div>
    <w:div w:id="831332025">
      <w:bodyDiv w:val="1"/>
      <w:marLeft w:val="0"/>
      <w:marRight w:val="0"/>
      <w:marTop w:val="0"/>
      <w:marBottom w:val="0"/>
      <w:divBdr>
        <w:top w:val="none" w:sz="0" w:space="0" w:color="auto"/>
        <w:left w:val="none" w:sz="0" w:space="0" w:color="auto"/>
        <w:bottom w:val="none" w:sz="0" w:space="0" w:color="auto"/>
        <w:right w:val="none" w:sz="0" w:space="0" w:color="auto"/>
      </w:divBdr>
      <w:divsChild>
        <w:div w:id="840703316">
          <w:marLeft w:val="547"/>
          <w:marRight w:val="0"/>
          <w:marTop w:val="0"/>
          <w:marBottom w:val="0"/>
          <w:divBdr>
            <w:top w:val="none" w:sz="0" w:space="0" w:color="auto"/>
            <w:left w:val="none" w:sz="0" w:space="0" w:color="auto"/>
            <w:bottom w:val="none" w:sz="0" w:space="0" w:color="auto"/>
            <w:right w:val="none" w:sz="0" w:space="0" w:color="auto"/>
          </w:divBdr>
        </w:div>
      </w:divsChild>
    </w:div>
    <w:div w:id="869538782">
      <w:bodyDiv w:val="1"/>
      <w:marLeft w:val="0"/>
      <w:marRight w:val="0"/>
      <w:marTop w:val="0"/>
      <w:marBottom w:val="0"/>
      <w:divBdr>
        <w:top w:val="none" w:sz="0" w:space="0" w:color="auto"/>
        <w:left w:val="none" w:sz="0" w:space="0" w:color="auto"/>
        <w:bottom w:val="none" w:sz="0" w:space="0" w:color="auto"/>
        <w:right w:val="none" w:sz="0" w:space="0" w:color="auto"/>
      </w:divBdr>
    </w:div>
    <w:div w:id="879124273">
      <w:bodyDiv w:val="1"/>
      <w:marLeft w:val="0"/>
      <w:marRight w:val="0"/>
      <w:marTop w:val="0"/>
      <w:marBottom w:val="0"/>
      <w:divBdr>
        <w:top w:val="none" w:sz="0" w:space="0" w:color="auto"/>
        <w:left w:val="none" w:sz="0" w:space="0" w:color="auto"/>
        <w:bottom w:val="none" w:sz="0" w:space="0" w:color="auto"/>
        <w:right w:val="none" w:sz="0" w:space="0" w:color="auto"/>
      </w:divBdr>
    </w:div>
    <w:div w:id="897783727">
      <w:bodyDiv w:val="1"/>
      <w:marLeft w:val="0"/>
      <w:marRight w:val="0"/>
      <w:marTop w:val="0"/>
      <w:marBottom w:val="0"/>
      <w:divBdr>
        <w:top w:val="none" w:sz="0" w:space="0" w:color="auto"/>
        <w:left w:val="none" w:sz="0" w:space="0" w:color="auto"/>
        <w:bottom w:val="none" w:sz="0" w:space="0" w:color="auto"/>
        <w:right w:val="none" w:sz="0" w:space="0" w:color="auto"/>
      </w:divBdr>
    </w:div>
    <w:div w:id="983698750">
      <w:bodyDiv w:val="1"/>
      <w:marLeft w:val="0"/>
      <w:marRight w:val="0"/>
      <w:marTop w:val="0"/>
      <w:marBottom w:val="0"/>
      <w:divBdr>
        <w:top w:val="none" w:sz="0" w:space="0" w:color="auto"/>
        <w:left w:val="none" w:sz="0" w:space="0" w:color="auto"/>
        <w:bottom w:val="none" w:sz="0" w:space="0" w:color="auto"/>
        <w:right w:val="none" w:sz="0" w:space="0" w:color="auto"/>
      </w:divBdr>
    </w:div>
    <w:div w:id="1092896683">
      <w:bodyDiv w:val="1"/>
      <w:marLeft w:val="0"/>
      <w:marRight w:val="0"/>
      <w:marTop w:val="0"/>
      <w:marBottom w:val="0"/>
      <w:divBdr>
        <w:top w:val="none" w:sz="0" w:space="0" w:color="auto"/>
        <w:left w:val="none" w:sz="0" w:space="0" w:color="auto"/>
        <w:bottom w:val="none" w:sz="0" w:space="0" w:color="auto"/>
        <w:right w:val="none" w:sz="0" w:space="0" w:color="auto"/>
      </w:divBdr>
      <w:divsChild>
        <w:div w:id="141898357">
          <w:marLeft w:val="0"/>
          <w:marRight w:val="0"/>
          <w:marTop w:val="0"/>
          <w:marBottom w:val="0"/>
          <w:divBdr>
            <w:top w:val="none" w:sz="0" w:space="0" w:color="auto"/>
            <w:left w:val="none" w:sz="0" w:space="0" w:color="auto"/>
            <w:bottom w:val="none" w:sz="0" w:space="0" w:color="auto"/>
            <w:right w:val="none" w:sz="0" w:space="0" w:color="auto"/>
          </w:divBdr>
          <w:divsChild>
            <w:div w:id="138132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973941">
      <w:bodyDiv w:val="1"/>
      <w:marLeft w:val="0"/>
      <w:marRight w:val="0"/>
      <w:marTop w:val="0"/>
      <w:marBottom w:val="0"/>
      <w:divBdr>
        <w:top w:val="none" w:sz="0" w:space="0" w:color="auto"/>
        <w:left w:val="none" w:sz="0" w:space="0" w:color="auto"/>
        <w:bottom w:val="none" w:sz="0" w:space="0" w:color="auto"/>
        <w:right w:val="none" w:sz="0" w:space="0" w:color="auto"/>
      </w:divBdr>
      <w:divsChild>
        <w:div w:id="628826380">
          <w:marLeft w:val="0"/>
          <w:marRight w:val="0"/>
          <w:marTop w:val="0"/>
          <w:marBottom w:val="0"/>
          <w:divBdr>
            <w:top w:val="none" w:sz="0" w:space="0" w:color="auto"/>
            <w:left w:val="none" w:sz="0" w:space="0" w:color="auto"/>
            <w:bottom w:val="none" w:sz="0" w:space="0" w:color="auto"/>
            <w:right w:val="none" w:sz="0" w:space="0" w:color="auto"/>
          </w:divBdr>
        </w:div>
        <w:div w:id="700665525">
          <w:marLeft w:val="0"/>
          <w:marRight w:val="0"/>
          <w:marTop w:val="0"/>
          <w:marBottom w:val="0"/>
          <w:divBdr>
            <w:top w:val="none" w:sz="0" w:space="0" w:color="auto"/>
            <w:left w:val="none" w:sz="0" w:space="0" w:color="auto"/>
            <w:bottom w:val="none" w:sz="0" w:space="0" w:color="auto"/>
            <w:right w:val="none" w:sz="0" w:space="0" w:color="auto"/>
          </w:divBdr>
        </w:div>
        <w:div w:id="1569340610">
          <w:marLeft w:val="0"/>
          <w:marRight w:val="0"/>
          <w:marTop w:val="0"/>
          <w:marBottom w:val="0"/>
          <w:divBdr>
            <w:top w:val="none" w:sz="0" w:space="0" w:color="auto"/>
            <w:left w:val="none" w:sz="0" w:space="0" w:color="auto"/>
            <w:bottom w:val="none" w:sz="0" w:space="0" w:color="auto"/>
            <w:right w:val="none" w:sz="0" w:space="0" w:color="auto"/>
          </w:divBdr>
        </w:div>
        <w:div w:id="2102021527">
          <w:marLeft w:val="0"/>
          <w:marRight w:val="0"/>
          <w:marTop w:val="0"/>
          <w:marBottom w:val="0"/>
          <w:divBdr>
            <w:top w:val="none" w:sz="0" w:space="0" w:color="auto"/>
            <w:left w:val="none" w:sz="0" w:space="0" w:color="auto"/>
            <w:bottom w:val="none" w:sz="0" w:space="0" w:color="auto"/>
            <w:right w:val="none" w:sz="0" w:space="0" w:color="auto"/>
          </w:divBdr>
        </w:div>
      </w:divsChild>
    </w:div>
    <w:div w:id="1192107719">
      <w:bodyDiv w:val="1"/>
      <w:marLeft w:val="0"/>
      <w:marRight w:val="0"/>
      <w:marTop w:val="0"/>
      <w:marBottom w:val="0"/>
      <w:divBdr>
        <w:top w:val="none" w:sz="0" w:space="0" w:color="auto"/>
        <w:left w:val="none" w:sz="0" w:space="0" w:color="auto"/>
        <w:bottom w:val="none" w:sz="0" w:space="0" w:color="auto"/>
        <w:right w:val="none" w:sz="0" w:space="0" w:color="auto"/>
      </w:divBdr>
      <w:divsChild>
        <w:div w:id="358432368">
          <w:marLeft w:val="0"/>
          <w:marRight w:val="0"/>
          <w:marTop w:val="0"/>
          <w:marBottom w:val="0"/>
          <w:divBdr>
            <w:top w:val="none" w:sz="0" w:space="0" w:color="auto"/>
            <w:left w:val="none" w:sz="0" w:space="0" w:color="auto"/>
            <w:bottom w:val="none" w:sz="0" w:space="0" w:color="auto"/>
            <w:right w:val="none" w:sz="0" w:space="0" w:color="auto"/>
          </w:divBdr>
        </w:div>
        <w:div w:id="442726340">
          <w:marLeft w:val="0"/>
          <w:marRight w:val="0"/>
          <w:marTop w:val="0"/>
          <w:marBottom w:val="0"/>
          <w:divBdr>
            <w:top w:val="none" w:sz="0" w:space="0" w:color="auto"/>
            <w:left w:val="none" w:sz="0" w:space="0" w:color="auto"/>
            <w:bottom w:val="none" w:sz="0" w:space="0" w:color="auto"/>
            <w:right w:val="none" w:sz="0" w:space="0" w:color="auto"/>
          </w:divBdr>
        </w:div>
        <w:div w:id="1456830226">
          <w:marLeft w:val="0"/>
          <w:marRight w:val="0"/>
          <w:marTop w:val="0"/>
          <w:marBottom w:val="0"/>
          <w:divBdr>
            <w:top w:val="none" w:sz="0" w:space="0" w:color="auto"/>
            <w:left w:val="none" w:sz="0" w:space="0" w:color="auto"/>
            <w:bottom w:val="none" w:sz="0" w:space="0" w:color="auto"/>
            <w:right w:val="none" w:sz="0" w:space="0" w:color="auto"/>
          </w:divBdr>
        </w:div>
        <w:div w:id="1546330195">
          <w:marLeft w:val="0"/>
          <w:marRight w:val="0"/>
          <w:marTop w:val="0"/>
          <w:marBottom w:val="0"/>
          <w:divBdr>
            <w:top w:val="none" w:sz="0" w:space="0" w:color="auto"/>
            <w:left w:val="none" w:sz="0" w:space="0" w:color="auto"/>
            <w:bottom w:val="none" w:sz="0" w:space="0" w:color="auto"/>
            <w:right w:val="none" w:sz="0" w:space="0" w:color="auto"/>
          </w:divBdr>
        </w:div>
      </w:divsChild>
    </w:div>
    <w:div w:id="1296644170">
      <w:bodyDiv w:val="1"/>
      <w:marLeft w:val="0"/>
      <w:marRight w:val="0"/>
      <w:marTop w:val="0"/>
      <w:marBottom w:val="0"/>
      <w:divBdr>
        <w:top w:val="none" w:sz="0" w:space="0" w:color="auto"/>
        <w:left w:val="none" w:sz="0" w:space="0" w:color="auto"/>
        <w:bottom w:val="none" w:sz="0" w:space="0" w:color="auto"/>
        <w:right w:val="none" w:sz="0" w:space="0" w:color="auto"/>
      </w:divBdr>
      <w:divsChild>
        <w:div w:id="56127375">
          <w:marLeft w:val="547"/>
          <w:marRight w:val="0"/>
          <w:marTop w:val="0"/>
          <w:marBottom w:val="0"/>
          <w:divBdr>
            <w:top w:val="none" w:sz="0" w:space="0" w:color="auto"/>
            <w:left w:val="none" w:sz="0" w:space="0" w:color="auto"/>
            <w:bottom w:val="none" w:sz="0" w:space="0" w:color="auto"/>
            <w:right w:val="none" w:sz="0" w:space="0" w:color="auto"/>
          </w:divBdr>
        </w:div>
        <w:div w:id="333534167">
          <w:marLeft w:val="547"/>
          <w:marRight w:val="0"/>
          <w:marTop w:val="0"/>
          <w:marBottom w:val="0"/>
          <w:divBdr>
            <w:top w:val="none" w:sz="0" w:space="0" w:color="auto"/>
            <w:left w:val="none" w:sz="0" w:space="0" w:color="auto"/>
            <w:bottom w:val="none" w:sz="0" w:space="0" w:color="auto"/>
            <w:right w:val="none" w:sz="0" w:space="0" w:color="auto"/>
          </w:divBdr>
        </w:div>
        <w:div w:id="1023245832">
          <w:marLeft w:val="547"/>
          <w:marRight w:val="0"/>
          <w:marTop w:val="0"/>
          <w:marBottom w:val="0"/>
          <w:divBdr>
            <w:top w:val="none" w:sz="0" w:space="0" w:color="auto"/>
            <w:left w:val="none" w:sz="0" w:space="0" w:color="auto"/>
            <w:bottom w:val="none" w:sz="0" w:space="0" w:color="auto"/>
            <w:right w:val="none" w:sz="0" w:space="0" w:color="auto"/>
          </w:divBdr>
        </w:div>
        <w:div w:id="1224609063">
          <w:marLeft w:val="547"/>
          <w:marRight w:val="0"/>
          <w:marTop w:val="0"/>
          <w:marBottom w:val="0"/>
          <w:divBdr>
            <w:top w:val="none" w:sz="0" w:space="0" w:color="auto"/>
            <w:left w:val="none" w:sz="0" w:space="0" w:color="auto"/>
            <w:bottom w:val="none" w:sz="0" w:space="0" w:color="auto"/>
            <w:right w:val="none" w:sz="0" w:space="0" w:color="auto"/>
          </w:divBdr>
        </w:div>
        <w:div w:id="1284769002">
          <w:marLeft w:val="547"/>
          <w:marRight w:val="0"/>
          <w:marTop w:val="0"/>
          <w:marBottom w:val="0"/>
          <w:divBdr>
            <w:top w:val="none" w:sz="0" w:space="0" w:color="auto"/>
            <w:left w:val="none" w:sz="0" w:space="0" w:color="auto"/>
            <w:bottom w:val="none" w:sz="0" w:space="0" w:color="auto"/>
            <w:right w:val="none" w:sz="0" w:space="0" w:color="auto"/>
          </w:divBdr>
        </w:div>
        <w:div w:id="1682396665">
          <w:marLeft w:val="547"/>
          <w:marRight w:val="0"/>
          <w:marTop w:val="0"/>
          <w:marBottom w:val="0"/>
          <w:divBdr>
            <w:top w:val="none" w:sz="0" w:space="0" w:color="auto"/>
            <w:left w:val="none" w:sz="0" w:space="0" w:color="auto"/>
            <w:bottom w:val="none" w:sz="0" w:space="0" w:color="auto"/>
            <w:right w:val="none" w:sz="0" w:space="0" w:color="auto"/>
          </w:divBdr>
        </w:div>
        <w:div w:id="1705902571">
          <w:marLeft w:val="547"/>
          <w:marRight w:val="0"/>
          <w:marTop w:val="0"/>
          <w:marBottom w:val="0"/>
          <w:divBdr>
            <w:top w:val="none" w:sz="0" w:space="0" w:color="auto"/>
            <w:left w:val="none" w:sz="0" w:space="0" w:color="auto"/>
            <w:bottom w:val="none" w:sz="0" w:space="0" w:color="auto"/>
            <w:right w:val="none" w:sz="0" w:space="0" w:color="auto"/>
          </w:divBdr>
        </w:div>
        <w:div w:id="1901793357">
          <w:marLeft w:val="547"/>
          <w:marRight w:val="0"/>
          <w:marTop w:val="0"/>
          <w:marBottom w:val="0"/>
          <w:divBdr>
            <w:top w:val="none" w:sz="0" w:space="0" w:color="auto"/>
            <w:left w:val="none" w:sz="0" w:space="0" w:color="auto"/>
            <w:bottom w:val="none" w:sz="0" w:space="0" w:color="auto"/>
            <w:right w:val="none" w:sz="0" w:space="0" w:color="auto"/>
          </w:divBdr>
        </w:div>
      </w:divsChild>
    </w:div>
    <w:div w:id="1345088254">
      <w:bodyDiv w:val="1"/>
      <w:marLeft w:val="0"/>
      <w:marRight w:val="0"/>
      <w:marTop w:val="0"/>
      <w:marBottom w:val="0"/>
      <w:divBdr>
        <w:top w:val="none" w:sz="0" w:space="0" w:color="auto"/>
        <w:left w:val="none" w:sz="0" w:space="0" w:color="auto"/>
        <w:bottom w:val="none" w:sz="0" w:space="0" w:color="auto"/>
        <w:right w:val="none" w:sz="0" w:space="0" w:color="auto"/>
      </w:divBdr>
    </w:div>
    <w:div w:id="1407612030">
      <w:bodyDiv w:val="1"/>
      <w:marLeft w:val="0"/>
      <w:marRight w:val="0"/>
      <w:marTop w:val="0"/>
      <w:marBottom w:val="0"/>
      <w:divBdr>
        <w:top w:val="none" w:sz="0" w:space="0" w:color="auto"/>
        <w:left w:val="none" w:sz="0" w:space="0" w:color="auto"/>
        <w:bottom w:val="none" w:sz="0" w:space="0" w:color="auto"/>
        <w:right w:val="none" w:sz="0" w:space="0" w:color="auto"/>
      </w:divBdr>
    </w:div>
    <w:div w:id="1438670051">
      <w:bodyDiv w:val="1"/>
      <w:marLeft w:val="0"/>
      <w:marRight w:val="0"/>
      <w:marTop w:val="0"/>
      <w:marBottom w:val="0"/>
      <w:divBdr>
        <w:top w:val="none" w:sz="0" w:space="0" w:color="auto"/>
        <w:left w:val="none" w:sz="0" w:space="0" w:color="auto"/>
        <w:bottom w:val="none" w:sz="0" w:space="0" w:color="auto"/>
        <w:right w:val="none" w:sz="0" w:space="0" w:color="auto"/>
      </w:divBdr>
    </w:div>
    <w:div w:id="1476530222">
      <w:bodyDiv w:val="1"/>
      <w:marLeft w:val="0"/>
      <w:marRight w:val="0"/>
      <w:marTop w:val="0"/>
      <w:marBottom w:val="0"/>
      <w:divBdr>
        <w:top w:val="none" w:sz="0" w:space="0" w:color="auto"/>
        <w:left w:val="none" w:sz="0" w:space="0" w:color="auto"/>
        <w:bottom w:val="none" w:sz="0" w:space="0" w:color="auto"/>
        <w:right w:val="none" w:sz="0" w:space="0" w:color="auto"/>
      </w:divBdr>
    </w:div>
    <w:div w:id="1484587774">
      <w:bodyDiv w:val="1"/>
      <w:marLeft w:val="0"/>
      <w:marRight w:val="0"/>
      <w:marTop w:val="0"/>
      <w:marBottom w:val="0"/>
      <w:divBdr>
        <w:top w:val="none" w:sz="0" w:space="0" w:color="auto"/>
        <w:left w:val="none" w:sz="0" w:space="0" w:color="auto"/>
        <w:bottom w:val="none" w:sz="0" w:space="0" w:color="auto"/>
        <w:right w:val="none" w:sz="0" w:space="0" w:color="auto"/>
      </w:divBdr>
      <w:divsChild>
        <w:div w:id="1562446694">
          <w:marLeft w:val="0"/>
          <w:marRight w:val="0"/>
          <w:marTop w:val="0"/>
          <w:marBottom w:val="0"/>
          <w:divBdr>
            <w:top w:val="none" w:sz="0" w:space="0" w:color="auto"/>
            <w:left w:val="none" w:sz="0" w:space="0" w:color="auto"/>
            <w:bottom w:val="none" w:sz="0" w:space="0" w:color="auto"/>
            <w:right w:val="none" w:sz="0" w:space="0" w:color="auto"/>
          </w:divBdr>
          <w:divsChild>
            <w:div w:id="161297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484930">
      <w:bodyDiv w:val="1"/>
      <w:marLeft w:val="0"/>
      <w:marRight w:val="0"/>
      <w:marTop w:val="0"/>
      <w:marBottom w:val="0"/>
      <w:divBdr>
        <w:top w:val="none" w:sz="0" w:space="0" w:color="auto"/>
        <w:left w:val="none" w:sz="0" w:space="0" w:color="auto"/>
        <w:bottom w:val="none" w:sz="0" w:space="0" w:color="auto"/>
        <w:right w:val="none" w:sz="0" w:space="0" w:color="auto"/>
      </w:divBdr>
    </w:div>
    <w:div w:id="1521318096">
      <w:bodyDiv w:val="1"/>
      <w:marLeft w:val="0"/>
      <w:marRight w:val="0"/>
      <w:marTop w:val="0"/>
      <w:marBottom w:val="0"/>
      <w:divBdr>
        <w:top w:val="none" w:sz="0" w:space="0" w:color="auto"/>
        <w:left w:val="none" w:sz="0" w:space="0" w:color="auto"/>
        <w:bottom w:val="none" w:sz="0" w:space="0" w:color="auto"/>
        <w:right w:val="none" w:sz="0" w:space="0" w:color="auto"/>
      </w:divBdr>
    </w:div>
    <w:div w:id="1529951342">
      <w:bodyDiv w:val="1"/>
      <w:marLeft w:val="0"/>
      <w:marRight w:val="0"/>
      <w:marTop w:val="0"/>
      <w:marBottom w:val="0"/>
      <w:divBdr>
        <w:top w:val="none" w:sz="0" w:space="0" w:color="auto"/>
        <w:left w:val="none" w:sz="0" w:space="0" w:color="auto"/>
        <w:bottom w:val="none" w:sz="0" w:space="0" w:color="auto"/>
        <w:right w:val="none" w:sz="0" w:space="0" w:color="auto"/>
      </w:divBdr>
    </w:div>
    <w:div w:id="1556118195">
      <w:bodyDiv w:val="1"/>
      <w:marLeft w:val="0"/>
      <w:marRight w:val="0"/>
      <w:marTop w:val="0"/>
      <w:marBottom w:val="0"/>
      <w:divBdr>
        <w:top w:val="none" w:sz="0" w:space="0" w:color="auto"/>
        <w:left w:val="none" w:sz="0" w:space="0" w:color="auto"/>
        <w:bottom w:val="none" w:sz="0" w:space="0" w:color="auto"/>
        <w:right w:val="none" w:sz="0" w:space="0" w:color="auto"/>
      </w:divBdr>
    </w:div>
    <w:div w:id="1574705995">
      <w:bodyDiv w:val="1"/>
      <w:marLeft w:val="0"/>
      <w:marRight w:val="0"/>
      <w:marTop w:val="0"/>
      <w:marBottom w:val="0"/>
      <w:divBdr>
        <w:top w:val="none" w:sz="0" w:space="0" w:color="auto"/>
        <w:left w:val="none" w:sz="0" w:space="0" w:color="auto"/>
        <w:bottom w:val="none" w:sz="0" w:space="0" w:color="auto"/>
        <w:right w:val="none" w:sz="0" w:space="0" w:color="auto"/>
      </w:divBdr>
    </w:div>
    <w:div w:id="1601841442">
      <w:bodyDiv w:val="1"/>
      <w:marLeft w:val="0"/>
      <w:marRight w:val="0"/>
      <w:marTop w:val="0"/>
      <w:marBottom w:val="0"/>
      <w:divBdr>
        <w:top w:val="none" w:sz="0" w:space="0" w:color="auto"/>
        <w:left w:val="none" w:sz="0" w:space="0" w:color="auto"/>
        <w:bottom w:val="none" w:sz="0" w:space="0" w:color="auto"/>
        <w:right w:val="none" w:sz="0" w:space="0" w:color="auto"/>
      </w:divBdr>
      <w:divsChild>
        <w:div w:id="1009790968">
          <w:marLeft w:val="0"/>
          <w:marRight w:val="0"/>
          <w:marTop w:val="0"/>
          <w:marBottom w:val="0"/>
          <w:divBdr>
            <w:top w:val="none" w:sz="0" w:space="0" w:color="auto"/>
            <w:left w:val="none" w:sz="0" w:space="0" w:color="auto"/>
            <w:bottom w:val="none" w:sz="0" w:space="0" w:color="auto"/>
            <w:right w:val="none" w:sz="0" w:space="0" w:color="auto"/>
          </w:divBdr>
        </w:div>
      </w:divsChild>
    </w:div>
    <w:div w:id="1623343293">
      <w:bodyDiv w:val="1"/>
      <w:marLeft w:val="0"/>
      <w:marRight w:val="0"/>
      <w:marTop w:val="0"/>
      <w:marBottom w:val="0"/>
      <w:divBdr>
        <w:top w:val="none" w:sz="0" w:space="0" w:color="auto"/>
        <w:left w:val="none" w:sz="0" w:space="0" w:color="auto"/>
        <w:bottom w:val="none" w:sz="0" w:space="0" w:color="auto"/>
        <w:right w:val="none" w:sz="0" w:space="0" w:color="auto"/>
      </w:divBdr>
    </w:div>
    <w:div w:id="1640070112">
      <w:bodyDiv w:val="1"/>
      <w:marLeft w:val="0"/>
      <w:marRight w:val="0"/>
      <w:marTop w:val="0"/>
      <w:marBottom w:val="0"/>
      <w:divBdr>
        <w:top w:val="none" w:sz="0" w:space="0" w:color="auto"/>
        <w:left w:val="none" w:sz="0" w:space="0" w:color="auto"/>
        <w:bottom w:val="none" w:sz="0" w:space="0" w:color="auto"/>
        <w:right w:val="none" w:sz="0" w:space="0" w:color="auto"/>
      </w:divBdr>
      <w:divsChild>
        <w:div w:id="968316333">
          <w:marLeft w:val="0"/>
          <w:marRight w:val="0"/>
          <w:marTop w:val="0"/>
          <w:marBottom w:val="0"/>
          <w:divBdr>
            <w:top w:val="none" w:sz="0" w:space="0" w:color="auto"/>
            <w:left w:val="none" w:sz="0" w:space="0" w:color="auto"/>
            <w:bottom w:val="none" w:sz="0" w:space="0" w:color="auto"/>
            <w:right w:val="none" w:sz="0" w:space="0" w:color="auto"/>
          </w:divBdr>
          <w:divsChild>
            <w:div w:id="1226069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010405">
      <w:bodyDiv w:val="1"/>
      <w:marLeft w:val="0"/>
      <w:marRight w:val="0"/>
      <w:marTop w:val="0"/>
      <w:marBottom w:val="0"/>
      <w:divBdr>
        <w:top w:val="none" w:sz="0" w:space="0" w:color="auto"/>
        <w:left w:val="none" w:sz="0" w:space="0" w:color="auto"/>
        <w:bottom w:val="none" w:sz="0" w:space="0" w:color="auto"/>
        <w:right w:val="none" w:sz="0" w:space="0" w:color="auto"/>
      </w:divBdr>
    </w:div>
    <w:div w:id="1667056018">
      <w:bodyDiv w:val="1"/>
      <w:marLeft w:val="0"/>
      <w:marRight w:val="0"/>
      <w:marTop w:val="0"/>
      <w:marBottom w:val="0"/>
      <w:divBdr>
        <w:top w:val="none" w:sz="0" w:space="0" w:color="auto"/>
        <w:left w:val="none" w:sz="0" w:space="0" w:color="auto"/>
        <w:bottom w:val="none" w:sz="0" w:space="0" w:color="auto"/>
        <w:right w:val="none" w:sz="0" w:space="0" w:color="auto"/>
      </w:divBdr>
    </w:div>
    <w:div w:id="1686906187">
      <w:bodyDiv w:val="1"/>
      <w:marLeft w:val="0"/>
      <w:marRight w:val="0"/>
      <w:marTop w:val="0"/>
      <w:marBottom w:val="0"/>
      <w:divBdr>
        <w:top w:val="none" w:sz="0" w:space="0" w:color="auto"/>
        <w:left w:val="none" w:sz="0" w:space="0" w:color="auto"/>
        <w:bottom w:val="none" w:sz="0" w:space="0" w:color="auto"/>
        <w:right w:val="none" w:sz="0" w:space="0" w:color="auto"/>
      </w:divBdr>
    </w:div>
    <w:div w:id="1730617860">
      <w:bodyDiv w:val="1"/>
      <w:marLeft w:val="0"/>
      <w:marRight w:val="0"/>
      <w:marTop w:val="0"/>
      <w:marBottom w:val="0"/>
      <w:divBdr>
        <w:top w:val="none" w:sz="0" w:space="0" w:color="auto"/>
        <w:left w:val="none" w:sz="0" w:space="0" w:color="auto"/>
        <w:bottom w:val="none" w:sz="0" w:space="0" w:color="auto"/>
        <w:right w:val="none" w:sz="0" w:space="0" w:color="auto"/>
      </w:divBdr>
      <w:divsChild>
        <w:div w:id="750741214">
          <w:marLeft w:val="0"/>
          <w:marRight w:val="0"/>
          <w:marTop w:val="0"/>
          <w:marBottom w:val="0"/>
          <w:divBdr>
            <w:top w:val="none" w:sz="0" w:space="0" w:color="auto"/>
            <w:left w:val="none" w:sz="0" w:space="0" w:color="auto"/>
            <w:bottom w:val="none" w:sz="0" w:space="0" w:color="auto"/>
            <w:right w:val="none" w:sz="0" w:space="0" w:color="auto"/>
          </w:divBdr>
          <w:divsChild>
            <w:div w:id="135819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068219">
      <w:bodyDiv w:val="1"/>
      <w:marLeft w:val="0"/>
      <w:marRight w:val="0"/>
      <w:marTop w:val="0"/>
      <w:marBottom w:val="0"/>
      <w:divBdr>
        <w:top w:val="none" w:sz="0" w:space="0" w:color="auto"/>
        <w:left w:val="none" w:sz="0" w:space="0" w:color="auto"/>
        <w:bottom w:val="none" w:sz="0" w:space="0" w:color="auto"/>
        <w:right w:val="none" w:sz="0" w:space="0" w:color="auto"/>
      </w:divBdr>
    </w:div>
    <w:div w:id="1797719895">
      <w:bodyDiv w:val="1"/>
      <w:marLeft w:val="0"/>
      <w:marRight w:val="0"/>
      <w:marTop w:val="0"/>
      <w:marBottom w:val="0"/>
      <w:divBdr>
        <w:top w:val="none" w:sz="0" w:space="0" w:color="auto"/>
        <w:left w:val="none" w:sz="0" w:space="0" w:color="auto"/>
        <w:bottom w:val="none" w:sz="0" w:space="0" w:color="auto"/>
        <w:right w:val="none" w:sz="0" w:space="0" w:color="auto"/>
      </w:divBdr>
      <w:divsChild>
        <w:div w:id="1019894703">
          <w:marLeft w:val="0"/>
          <w:marRight w:val="0"/>
          <w:marTop w:val="0"/>
          <w:marBottom w:val="0"/>
          <w:divBdr>
            <w:top w:val="none" w:sz="0" w:space="0" w:color="auto"/>
            <w:left w:val="none" w:sz="0" w:space="0" w:color="auto"/>
            <w:bottom w:val="none" w:sz="0" w:space="0" w:color="auto"/>
            <w:right w:val="none" w:sz="0" w:space="0" w:color="auto"/>
          </w:divBdr>
          <w:divsChild>
            <w:div w:id="69068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315596">
      <w:bodyDiv w:val="1"/>
      <w:marLeft w:val="0"/>
      <w:marRight w:val="0"/>
      <w:marTop w:val="0"/>
      <w:marBottom w:val="0"/>
      <w:divBdr>
        <w:top w:val="none" w:sz="0" w:space="0" w:color="auto"/>
        <w:left w:val="none" w:sz="0" w:space="0" w:color="auto"/>
        <w:bottom w:val="none" w:sz="0" w:space="0" w:color="auto"/>
        <w:right w:val="none" w:sz="0" w:space="0" w:color="auto"/>
      </w:divBdr>
    </w:div>
    <w:div w:id="1847749425">
      <w:bodyDiv w:val="1"/>
      <w:marLeft w:val="0"/>
      <w:marRight w:val="0"/>
      <w:marTop w:val="0"/>
      <w:marBottom w:val="0"/>
      <w:divBdr>
        <w:top w:val="none" w:sz="0" w:space="0" w:color="auto"/>
        <w:left w:val="none" w:sz="0" w:space="0" w:color="auto"/>
        <w:bottom w:val="none" w:sz="0" w:space="0" w:color="auto"/>
        <w:right w:val="none" w:sz="0" w:space="0" w:color="auto"/>
      </w:divBdr>
    </w:div>
    <w:div w:id="1918784945">
      <w:bodyDiv w:val="1"/>
      <w:marLeft w:val="0"/>
      <w:marRight w:val="0"/>
      <w:marTop w:val="0"/>
      <w:marBottom w:val="0"/>
      <w:divBdr>
        <w:top w:val="none" w:sz="0" w:space="0" w:color="auto"/>
        <w:left w:val="none" w:sz="0" w:space="0" w:color="auto"/>
        <w:bottom w:val="none" w:sz="0" w:space="0" w:color="auto"/>
        <w:right w:val="none" w:sz="0" w:space="0" w:color="auto"/>
      </w:divBdr>
    </w:div>
    <w:div w:id="1939480617">
      <w:bodyDiv w:val="1"/>
      <w:marLeft w:val="0"/>
      <w:marRight w:val="0"/>
      <w:marTop w:val="0"/>
      <w:marBottom w:val="0"/>
      <w:divBdr>
        <w:top w:val="none" w:sz="0" w:space="0" w:color="auto"/>
        <w:left w:val="none" w:sz="0" w:space="0" w:color="auto"/>
        <w:bottom w:val="none" w:sz="0" w:space="0" w:color="auto"/>
        <w:right w:val="none" w:sz="0" w:space="0" w:color="auto"/>
      </w:divBdr>
      <w:divsChild>
        <w:div w:id="1440904567">
          <w:marLeft w:val="0"/>
          <w:marRight w:val="0"/>
          <w:marTop w:val="0"/>
          <w:marBottom w:val="0"/>
          <w:divBdr>
            <w:top w:val="none" w:sz="0" w:space="0" w:color="auto"/>
            <w:left w:val="none" w:sz="0" w:space="0" w:color="auto"/>
            <w:bottom w:val="none" w:sz="0" w:space="0" w:color="auto"/>
            <w:right w:val="none" w:sz="0" w:space="0" w:color="auto"/>
          </w:divBdr>
          <w:divsChild>
            <w:div w:id="159393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835840">
      <w:bodyDiv w:val="1"/>
      <w:marLeft w:val="0"/>
      <w:marRight w:val="0"/>
      <w:marTop w:val="0"/>
      <w:marBottom w:val="0"/>
      <w:divBdr>
        <w:top w:val="none" w:sz="0" w:space="0" w:color="auto"/>
        <w:left w:val="none" w:sz="0" w:space="0" w:color="auto"/>
        <w:bottom w:val="none" w:sz="0" w:space="0" w:color="auto"/>
        <w:right w:val="none" w:sz="0" w:space="0" w:color="auto"/>
      </w:divBdr>
    </w:div>
    <w:div w:id="1955476014">
      <w:bodyDiv w:val="1"/>
      <w:marLeft w:val="0"/>
      <w:marRight w:val="0"/>
      <w:marTop w:val="0"/>
      <w:marBottom w:val="0"/>
      <w:divBdr>
        <w:top w:val="none" w:sz="0" w:space="0" w:color="auto"/>
        <w:left w:val="none" w:sz="0" w:space="0" w:color="auto"/>
        <w:bottom w:val="none" w:sz="0" w:space="0" w:color="auto"/>
        <w:right w:val="none" w:sz="0" w:space="0" w:color="auto"/>
      </w:divBdr>
    </w:div>
    <w:div w:id="1963999882">
      <w:bodyDiv w:val="1"/>
      <w:marLeft w:val="0"/>
      <w:marRight w:val="0"/>
      <w:marTop w:val="0"/>
      <w:marBottom w:val="0"/>
      <w:divBdr>
        <w:top w:val="none" w:sz="0" w:space="0" w:color="auto"/>
        <w:left w:val="none" w:sz="0" w:space="0" w:color="auto"/>
        <w:bottom w:val="none" w:sz="0" w:space="0" w:color="auto"/>
        <w:right w:val="none" w:sz="0" w:space="0" w:color="auto"/>
      </w:divBdr>
      <w:divsChild>
        <w:div w:id="5140871">
          <w:marLeft w:val="0"/>
          <w:marRight w:val="0"/>
          <w:marTop w:val="0"/>
          <w:marBottom w:val="0"/>
          <w:divBdr>
            <w:top w:val="none" w:sz="0" w:space="0" w:color="auto"/>
            <w:left w:val="none" w:sz="0" w:space="0" w:color="auto"/>
            <w:bottom w:val="none" w:sz="0" w:space="0" w:color="auto"/>
            <w:right w:val="none" w:sz="0" w:space="0" w:color="auto"/>
          </w:divBdr>
          <w:divsChild>
            <w:div w:id="19739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243224">
      <w:bodyDiv w:val="1"/>
      <w:marLeft w:val="0"/>
      <w:marRight w:val="0"/>
      <w:marTop w:val="0"/>
      <w:marBottom w:val="0"/>
      <w:divBdr>
        <w:top w:val="none" w:sz="0" w:space="0" w:color="auto"/>
        <w:left w:val="none" w:sz="0" w:space="0" w:color="auto"/>
        <w:bottom w:val="none" w:sz="0" w:space="0" w:color="auto"/>
        <w:right w:val="none" w:sz="0" w:space="0" w:color="auto"/>
      </w:divBdr>
    </w:div>
    <w:div w:id="1982542762">
      <w:bodyDiv w:val="1"/>
      <w:marLeft w:val="0"/>
      <w:marRight w:val="0"/>
      <w:marTop w:val="0"/>
      <w:marBottom w:val="0"/>
      <w:divBdr>
        <w:top w:val="none" w:sz="0" w:space="0" w:color="auto"/>
        <w:left w:val="none" w:sz="0" w:space="0" w:color="auto"/>
        <w:bottom w:val="none" w:sz="0" w:space="0" w:color="auto"/>
        <w:right w:val="none" w:sz="0" w:space="0" w:color="auto"/>
      </w:divBdr>
    </w:div>
    <w:div w:id="1988901686">
      <w:bodyDiv w:val="1"/>
      <w:marLeft w:val="0"/>
      <w:marRight w:val="0"/>
      <w:marTop w:val="0"/>
      <w:marBottom w:val="0"/>
      <w:divBdr>
        <w:top w:val="none" w:sz="0" w:space="0" w:color="auto"/>
        <w:left w:val="none" w:sz="0" w:space="0" w:color="auto"/>
        <w:bottom w:val="none" w:sz="0" w:space="0" w:color="auto"/>
        <w:right w:val="none" w:sz="0" w:space="0" w:color="auto"/>
      </w:divBdr>
    </w:div>
    <w:div w:id="1994135884">
      <w:bodyDiv w:val="1"/>
      <w:marLeft w:val="0"/>
      <w:marRight w:val="0"/>
      <w:marTop w:val="0"/>
      <w:marBottom w:val="0"/>
      <w:divBdr>
        <w:top w:val="none" w:sz="0" w:space="0" w:color="auto"/>
        <w:left w:val="none" w:sz="0" w:space="0" w:color="auto"/>
        <w:bottom w:val="none" w:sz="0" w:space="0" w:color="auto"/>
        <w:right w:val="none" w:sz="0" w:space="0" w:color="auto"/>
      </w:divBdr>
    </w:div>
    <w:div w:id="2021350179">
      <w:bodyDiv w:val="1"/>
      <w:marLeft w:val="0"/>
      <w:marRight w:val="0"/>
      <w:marTop w:val="0"/>
      <w:marBottom w:val="0"/>
      <w:divBdr>
        <w:top w:val="none" w:sz="0" w:space="0" w:color="auto"/>
        <w:left w:val="none" w:sz="0" w:space="0" w:color="auto"/>
        <w:bottom w:val="none" w:sz="0" w:space="0" w:color="auto"/>
        <w:right w:val="none" w:sz="0" w:space="0" w:color="auto"/>
      </w:divBdr>
      <w:divsChild>
        <w:div w:id="1971861317">
          <w:marLeft w:val="0"/>
          <w:marRight w:val="0"/>
          <w:marTop w:val="0"/>
          <w:marBottom w:val="0"/>
          <w:divBdr>
            <w:top w:val="none" w:sz="0" w:space="0" w:color="auto"/>
            <w:left w:val="none" w:sz="0" w:space="0" w:color="auto"/>
            <w:bottom w:val="none" w:sz="0" w:space="0" w:color="auto"/>
            <w:right w:val="none" w:sz="0" w:space="0" w:color="auto"/>
          </w:divBdr>
          <w:divsChild>
            <w:div w:id="205619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624141">
      <w:bodyDiv w:val="1"/>
      <w:marLeft w:val="0"/>
      <w:marRight w:val="0"/>
      <w:marTop w:val="0"/>
      <w:marBottom w:val="0"/>
      <w:divBdr>
        <w:top w:val="none" w:sz="0" w:space="0" w:color="auto"/>
        <w:left w:val="none" w:sz="0" w:space="0" w:color="auto"/>
        <w:bottom w:val="none" w:sz="0" w:space="0" w:color="auto"/>
        <w:right w:val="none" w:sz="0" w:space="0" w:color="auto"/>
      </w:divBdr>
    </w:div>
    <w:div w:id="2050520832">
      <w:bodyDiv w:val="1"/>
      <w:marLeft w:val="0"/>
      <w:marRight w:val="0"/>
      <w:marTop w:val="0"/>
      <w:marBottom w:val="0"/>
      <w:divBdr>
        <w:top w:val="none" w:sz="0" w:space="0" w:color="auto"/>
        <w:left w:val="none" w:sz="0" w:space="0" w:color="auto"/>
        <w:bottom w:val="none" w:sz="0" w:space="0" w:color="auto"/>
        <w:right w:val="none" w:sz="0" w:space="0" w:color="auto"/>
      </w:divBdr>
      <w:divsChild>
        <w:div w:id="1689406686">
          <w:marLeft w:val="0"/>
          <w:marRight w:val="0"/>
          <w:marTop w:val="0"/>
          <w:marBottom w:val="0"/>
          <w:divBdr>
            <w:top w:val="none" w:sz="0" w:space="0" w:color="auto"/>
            <w:left w:val="none" w:sz="0" w:space="0" w:color="auto"/>
            <w:bottom w:val="none" w:sz="0" w:space="0" w:color="auto"/>
            <w:right w:val="none" w:sz="0" w:space="0" w:color="auto"/>
          </w:divBdr>
          <w:divsChild>
            <w:div w:id="61474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105243">
      <w:bodyDiv w:val="1"/>
      <w:marLeft w:val="0"/>
      <w:marRight w:val="0"/>
      <w:marTop w:val="0"/>
      <w:marBottom w:val="0"/>
      <w:divBdr>
        <w:top w:val="none" w:sz="0" w:space="0" w:color="auto"/>
        <w:left w:val="none" w:sz="0" w:space="0" w:color="auto"/>
        <w:bottom w:val="none" w:sz="0" w:space="0" w:color="auto"/>
        <w:right w:val="none" w:sz="0" w:space="0" w:color="auto"/>
      </w:divBdr>
    </w:div>
    <w:div w:id="2086681504">
      <w:bodyDiv w:val="1"/>
      <w:marLeft w:val="0"/>
      <w:marRight w:val="0"/>
      <w:marTop w:val="0"/>
      <w:marBottom w:val="0"/>
      <w:divBdr>
        <w:top w:val="none" w:sz="0" w:space="0" w:color="auto"/>
        <w:left w:val="none" w:sz="0" w:space="0" w:color="auto"/>
        <w:bottom w:val="none" w:sz="0" w:space="0" w:color="auto"/>
        <w:right w:val="none" w:sz="0" w:space="0" w:color="auto"/>
      </w:divBdr>
    </w:div>
    <w:div w:id="2115786275">
      <w:bodyDiv w:val="1"/>
      <w:marLeft w:val="0"/>
      <w:marRight w:val="0"/>
      <w:marTop w:val="0"/>
      <w:marBottom w:val="0"/>
      <w:divBdr>
        <w:top w:val="none" w:sz="0" w:space="0" w:color="auto"/>
        <w:left w:val="none" w:sz="0" w:space="0" w:color="auto"/>
        <w:bottom w:val="none" w:sz="0" w:space="0" w:color="auto"/>
        <w:right w:val="none" w:sz="0" w:space="0" w:color="auto"/>
      </w:divBdr>
      <w:divsChild>
        <w:div w:id="1583248959">
          <w:marLeft w:val="547"/>
          <w:marRight w:val="0"/>
          <w:marTop w:val="0"/>
          <w:marBottom w:val="0"/>
          <w:divBdr>
            <w:top w:val="none" w:sz="0" w:space="0" w:color="auto"/>
            <w:left w:val="none" w:sz="0" w:space="0" w:color="auto"/>
            <w:bottom w:val="none" w:sz="0" w:space="0" w:color="auto"/>
            <w:right w:val="none" w:sz="0" w:space="0" w:color="auto"/>
          </w:divBdr>
        </w:div>
      </w:divsChild>
    </w:div>
    <w:div w:id="2139490520">
      <w:bodyDiv w:val="1"/>
      <w:marLeft w:val="0"/>
      <w:marRight w:val="0"/>
      <w:marTop w:val="0"/>
      <w:marBottom w:val="0"/>
      <w:divBdr>
        <w:top w:val="none" w:sz="0" w:space="0" w:color="auto"/>
        <w:left w:val="none" w:sz="0" w:space="0" w:color="auto"/>
        <w:bottom w:val="none" w:sz="0" w:space="0" w:color="auto"/>
        <w:right w:val="none" w:sz="0" w:space="0" w:color="auto"/>
      </w:divBdr>
      <w:divsChild>
        <w:div w:id="764766525">
          <w:marLeft w:val="0"/>
          <w:marRight w:val="0"/>
          <w:marTop w:val="0"/>
          <w:marBottom w:val="0"/>
          <w:divBdr>
            <w:top w:val="none" w:sz="0" w:space="0" w:color="auto"/>
            <w:left w:val="none" w:sz="0" w:space="0" w:color="auto"/>
            <w:bottom w:val="none" w:sz="0" w:space="0" w:color="auto"/>
            <w:right w:val="none" w:sz="0" w:space="0" w:color="auto"/>
          </w:divBdr>
          <w:divsChild>
            <w:div w:id="5874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image" Target="media/image2.png"/><Relationship Id="rId42" Type="http://schemas.openxmlformats.org/officeDocument/2006/relationships/image" Target="media/image13.png"/><Relationship Id="rId47" Type="http://schemas.openxmlformats.org/officeDocument/2006/relationships/image" Target="media/image17.png"/><Relationship Id="rId63" Type="http://schemas.openxmlformats.org/officeDocument/2006/relationships/image" Target="media/image28.png"/><Relationship Id="rId68" Type="http://schemas.openxmlformats.org/officeDocument/2006/relationships/hyperlink" Target="mailto:gbvinamagua@utpl.edu.ec"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Data" Target="diagrams/data2.xml"/><Relationship Id="rId29" Type="http://schemas.openxmlformats.org/officeDocument/2006/relationships/image" Target="media/image7.png"/><Relationship Id="rId11" Type="http://schemas.openxmlformats.org/officeDocument/2006/relationships/diagramData" Target="diagrams/data1.xml"/><Relationship Id="rId24" Type="http://schemas.openxmlformats.org/officeDocument/2006/relationships/image" Target="media/image3.png"/><Relationship Id="rId32" Type="http://schemas.openxmlformats.org/officeDocument/2006/relationships/hyperlink" Target="http://ocw.jhsph.edu/" TargetMode="External"/><Relationship Id="rId37" Type="http://schemas.openxmlformats.org/officeDocument/2006/relationships/hyperlink" Target="http://oli.cmu.edu/learn-with-oli/see-our-free-open-courses/" TargetMode="External"/><Relationship Id="rId40" Type="http://schemas.openxmlformats.org/officeDocument/2006/relationships/image" Target="media/image12.png"/><Relationship Id="rId45" Type="http://schemas.openxmlformats.org/officeDocument/2006/relationships/image" Target="media/image16.jpg"/><Relationship Id="rId53" Type="http://schemas.openxmlformats.org/officeDocument/2006/relationships/hyperlink" Target="http://www.stanford.edu/" TargetMode="External"/><Relationship Id="rId58" Type="http://schemas.openxmlformats.org/officeDocument/2006/relationships/image" Target="media/image24.png"/><Relationship Id="rId66" Type="http://schemas.openxmlformats.org/officeDocument/2006/relationships/hyperlink" Target="http://noticias.universia.es/en-portada/noticia/2013/06/03/1027698/impacto-open-course-ware-espanoles-latinoamericanos-educacion-superior.html" TargetMode="External"/><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diagramColors" Target="diagrams/colors2.xml"/><Relationship Id="rId14" Type="http://schemas.openxmlformats.org/officeDocument/2006/relationships/diagramColors" Target="diagrams/colors1.xml"/><Relationship Id="rId22" Type="http://schemas.openxmlformats.org/officeDocument/2006/relationships/chart" Target="charts/chart1.xml"/><Relationship Id="rId27" Type="http://schemas.openxmlformats.org/officeDocument/2006/relationships/image" Target="media/image6.png"/><Relationship Id="rId30" Type="http://schemas.openxmlformats.org/officeDocument/2006/relationships/hyperlink" Target="https://open.umich.edu/" TargetMode="External"/><Relationship Id="rId35" Type="http://schemas.openxmlformats.org/officeDocument/2006/relationships/hyperlink" Target="http://mycourses.med.harvard.edu/public/" TargetMode="External"/><Relationship Id="rId43" Type="http://schemas.openxmlformats.org/officeDocument/2006/relationships/image" Target="media/image14.png"/><Relationship Id="rId48" Type="http://schemas.openxmlformats.org/officeDocument/2006/relationships/hyperlink" Target="https://translate.googleusercontent.com/translate_c?depth=1&amp;hl=es&amp;ie=UTF8&amp;prev=_t&amp;rurl=translate.google.com&amp;sl=en&amp;sp=nmt4&amp;tl=es&amp;u=http://www.youtube.com/iit&amp;usg=ALkJrhhGkL695bddvY7Zo3rcO_7whDPflA" TargetMode="External"/><Relationship Id="rId56" Type="http://schemas.openxmlformats.org/officeDocument/2006/relationships/image" Target="media/image22.png"/><Relationship Id="rId64" Type="http://schemas.openxmlformats.org/officeDocument/2006/relationships/hyperlink" Target="http://www.eduteka.org/OER.php" TargetMode="External"/><Relationship Id="rId69"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hyperlink" Target="http://ocw.universia.net/es/" TargetMode="External"/><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image" Target="media/image4.png"/><Relationship Id="rId33" Type="http://schemas.openxmlformats.org/officeDocument/2006/relationships/hyperlink" Target="http://mycourses.med.harvard.edu/public/" TargetMode="External"/><Relationship Id="rId38" Type="http://schemas.openxmlformats.org/officeDocument/2006/relationships/image" Target="media/image11.png"/><Relationship Id="rId46" Type="http://schemas.openxmlformats.org/officeDocument/2006/relationships/hyperlink" Target="http://www.nptel.iitm.ac.in/" TargetMode="External"/><Relationship Id="rId59" Type="http://schemas.openxmlformats.org/officeDocument/2006/relationships/hyperlink" Target="http://www.oermap.com" TargetMode="External"/><Relationship Id="rId67" Type="http://schemas.openxmlformats.org/officeDocument/2006/relationships/hyperlink" Target="http://educaticudima.com/?p=851" TargetMode="External"/><Relationship Id="rId20" Type="http://schemas.microsoft.com/office/2007/relationships/diagramDrawing" Target="diagrams/drawing2.xml"/><Relationship Id="rId41" Type="http://schemas.openxmlformats.org/officeDocument/2006/relationships/hyperlink" Target="http://ocw.utpl.edu.ec/" TargetMode="External"/><Relationship Id="rId54" Type="http://schemas.openxmlformats.org/officeDocument/2006/relationships/image" Target="media/image20.png"/><Relationship Id="rId62" Type="http://schemas.openxmlformats.org/officeDocument/2006/relationships/image" Target="media/image27.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diagramDrawing" Target="diagrams/drawing1.xml"/><Relationship Id="rId23" Type="http://schemas.openxmlformats.org/officeDocument/2006/relationships/chart" Target="charts/chart2.xml"/><Relationship Id="rId28" Type="http://schemas.openxmlformats.org/officeDocument/2006/relationships/hyperlink" Target="http://oyc.yale.edu/" TargetMode="External"/><Relationship Id="rId36" Type="http://schemas.openxmlformats.org/officeDocument/2006/relationships/image" Target="media/image10.png"/><Relationship Id="rId49" Type="http://schemas.openxmlformats.org/officeDocument/2006/relationships/hyperlink" Target="http://ocw.universia.net/es/" TargetMode="External"/><Relationship Id="rId57" Type="http://schemas.openxmlformats.org/officeDocument/2006/relationships/image" Target="media/image23.png"/><Relationship Id="rId10" Type="http://schemas.openxmlformats.org/officeDocument/2006/relationships/footer" Target="footer2.xml"/><Relationship Id="rId31" Type="http://schemas.openxmlformats.org/officeDocument/2006/relationships/image" Target="media/image8.png"/><Relationship Id="rId44" Type="http://schemas.openxmlformats.org/officeDocument/2006/relationships/image" Target="media/image15.png"/><Relationship Id="rId52" Type="http://schemas.openxmlformats.org/officeDocument/2006/relationships/image" Target="media/image19.png"/><Relationship Id="rId60" Type="http://schemas.openxmlformats.org/officeDocument/2006/relationships/image" Target="media/image25.png"/><Relationship Id="rId65" Type="http://schemas.openxmlformats.org/officeDocument/2006/relationships/hyperlink" Target="http://recursostic.educacion.es/blogs/europa/index.php/2012/09/21/la-situacion-actual-de-los-recursos-educativos-abiertos-a-nivel-mundial-2"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diagramQuickStyle" Target="diagrams/quickStyle1.xml"/><Relationship Id="rId18" Type="http://schemas.openxmlformats.org/officeDocument/2006/relationships/diagramQuickStyle" Target="diagrams/quickStyle2.xml"/><Relationship Id="rId39" Type="http://schemas.openxmlformats.org/officeDocument/2006/relationships/hyperlink" Target="http://online.nd.edu/what-we-do/" TargetMode="External"/><Relationship Id="rId34" Type="http://schemas.openxmlformats.org/officeDocument/2006/relationships/image" Target="media/image9.png"/><Relationship Id="rId50" Type="http://schemas.openxmlformats.org/officeDocument/2006/relationships/image" Target="media/image18.png"/><Relationship Id="rId55" Type="http://schemas.openxmlformats.org/officeDocument/2006/relationships/image" Target="media/image2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ProBook\OneDrive\Tesis-Cesar\tesis\estadistica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roBook\OneDrive\Tesis-Cesar\tesis\estadistica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Indicador</a:t>
            </a:r>
            <a:r>
              <a:rPr lang="es-EC" baseline="0"/>
              <a:t> de Cursos y Visitas por Año al MITOPENCOURSEWARE</a:t>
            </a:r>
            <a:endParaRPr lang="es-EC"/>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1"/>
          <c:order val="1"/>
          <c:tx>
            <c:strRef>
              <c:f>Hoja1!$B$2</c:f>
              <c:strCache>
                <c:ptCount val="1"/>
                <c:pt idx="0">
                  <c:v>cursos</c:v>
                </c:pt>
              </c:strCache>
            </c:strRef>
          </c:tx>
          <c:spPr>
            <a:solidFill>
              <a:schemeClr val="accent2"/>
            </a:solidFill>
            <a:ln>
              <a:noFill/>
            </a:ln>
            <a:effectLst/>
          </c:spPr>
          <c:invertIfNegative val="0"/>
          <c:cat>
            <c:numRef>
              <c:f>Hoja1!$A$3:$A$17</c:f>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f>Hoja1!$B$3:$B$17</c:f>
              <c:numCache>
                <c:formatCode>General</c:formatCode>
                <c:ptCount val="15"/>
                <c:pt idx="0">
                  <c:v>500</c:v>
                </c:pt>
                <c:pt idx="1">
                  <c:v>900</c:v>
                </c:pt>
                <c:pt idx="2">
                  <c:v>1250</c:v>
                </c:pt>
                <c:pt idx="3">
                  <c:v>1550</c:v>
                </c:pt>
                <c:pt idx="4">
                  <c:v>1800</c:v>
                </c:pt>
                <c:pt idx="5">
                  <c:v>1860</c:v>
                </c:pt>
                <c:pt idx="6">
                  <c:v>1931</c:v>
                </c:pt>
                <c:pt idx="7">
                  <c:v>2007</c:v>
                </c:pt>
                <c:pt idx="8">
                  <c:v>2074</c:v>
                </c:pt>
                <c:pt idx="9">
                  <c:v>2151</c:v>
                </c:pt>
                <c:pt idx="10">
                  <c:v>2179</c:v>
                </c:pt>
                <c:pt idx="11">
                  <c:v>2242</c:v>
                </c:pt>
                <c:pt idx="12">
                  <c:v>2296</c:v>
                </c:pt>
                <c:pt idx="13">
                  <c:v>2364</c:v>
                </c:pt>
                <c:pt idx="14">
                  <c:v>2389</c:v>
                </c:pt>
              </c:numCache>
            </c:numRef>
          </c:val>
          <c:extLst>
            <c:ext xmlns:c16="http://schemas.microsoft.com/office/drawing/2014/chart" uri="{C3380CC4-5D6E-409C-BE32-E72D297353CC}">
              <c16:uniqueId val="{00000000-2C1F-4F10-998B-D52BFAA1E2B0}"/>
            </c:ext>
          </c:extLst>
        </c:ser>
        <c:dLbls>
          <c:showLegendKey val="0"/>
          <c:showVal val="0"/>
          <c:showCatName val="0"/>
          <c:showSerName val="0"/>
          <c:showPercent val="0"/>
          <c:showBubbleSize val="0"/>
        </c:dLbls>
        <c:gapWidth val="219"/>
        <c:axId val="311817256"/>
        <c:axId val="375402304"/>
        <c:extLst>
          <c:ext xmlns:c15="http://schemas.microsoft.com/office/drawing/2012/chart" uri="{02D57815-91ED-43cb-92C2-25804820EDAC}">
            <c15:filteredBarSeries>
              <c15:ser>
                <c:idx val="0"/>
                <c:order val="0"/>
                <c:tx>
                  <c:strRef>
                    <c:extLst>
                      <c:ext uri="{02D57815-91ED-43cb-92C2-25804820EDAC}">
                        <c15:formulaRef>
                          <c15:sqref>Hoja1!$A$2</c15:sqref>
                        </c15:formulaRef>
                      </c:ext>
                    </c:extLst>
                    <c:strCache>
                      <c:ptCount val="1"/>
                      <c:pt idx="0">
                        <c:v>año</c:v>
                      </c:pt>
                    </c:strCache>
                  </c:strRef>
                </c:tx>
                <c:spPr>
                  <a:solidFill>
                    <a:schemeClr val="accent1"/>
                  </a:solidFill>
                  <a:ln>
                    <a:noFill/>
                  </a:ln>
                  <a:effectLst/>
                </c:spPr>
                <c:invertIfNegative val="0"/>
                <c:cat>
                  <c:numRef>
                    <c:extLst>
                      <c:ext uri="{02D57815-91ED-43cb-92C2-25804820EDAC}">
                        <c15:formulaRef>
                          <c15:sqref>Hoja1!$A$3:$A$17</c15:sqref>
                        </c15:formulaRef>
                      </c:ext>
                    </c:extLst>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extLst>
                      <c:ext uri="{02D57815-91ED-43cb-92C2-25804820EDAC}">
                        <c15:formulaRef>
                          <c15:sqref>Hoja1!$A$3:$A$17</c15:sqref>
                        </c15:formulaRef>
                      </c:ext>
                    </c:extLst>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val>
                <c:extLst>
                  <c:ext xmlns:c16="http://schemas.microsoft.com/office/drawing/2014/chart" uri="{C3380CC4-5D6E-409C-BE32-E72D297353CC}">
                    <c16:uniqueId val="{00000002-2C1F-4F10-998B-D52BFAA1E2B0}"/>
                  </c:ext>
                </c:extLst>
              </c15:ser>
            </c15:filteredBarSeries>
          </c:ext>
        </c:extLst>
      </c:barChart>
      <c:lineChart>
        <c:grouping val="standard"/>
        <c:varyColors val="0"/>
        <c:ser>
          <c:idx val="2"/>
          <c:order val="2"/>
          <c:tx>
            <c:strRef>
              <c:f>Hoja1!$C$2</c:f>
              <c:strCache>
                <c:ptCount val="1"/>
                <c:pt idx="0">
                  <c:v>millones de vistas</c:v>
                </c:pt>
              </c:strCache>
            </c:strRef>
          </c:tx>
          <c:spPr>
            <a:ln w="28575" cap="rnd">
              <a:solidFill>
                <a:schemeClr val="accent3"/>
              </a:solidFill>
              <a:round/>
            </a:ln>
            <a:effectLst/>
          </c:spPr>
          <c:marker>
            <c:symbol val="none"/>
          </c:marker>
          <c:cat>
            <c:numRef>
              <c:f>Hoja1!$A$3:$A$17</c:f>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f>Hoja1!$C$3:$C$17</c:f>
              <c:numCache>
                <c:formatCode>General</c:formatCode>
                <c:ptCount val="15"/>
                <c:pt idx="0">
                  <c:v>0.3</c:v>
                </c:pt>
                <c:pt idx="1">
                  <c:v>4.5</c:v>
                </c:pt>
                <c:pt idx="2">
                  <c:v>5.3</c:v>
                </c:pt>
                <c:pt idx="3">
                  <c:v>7.2</c:v>
                </c:pt>
                <c:pt idx="4">
                  <c:v>13.4</c:v>
                </c:pt>
                <c:pt idx="5">
                  <c:v>12.9</c:v>
                </c:pt>
                <c:pt idx="6">
                  <c:v>15</c:v>
                </c:pt>
                <c:pt idx="7">
                  <c:v>17.5</c:v>
                </c:pt>
                <c:pt idx="8">
                  <c:v>95.6</c:v>
                </c:pt>
                <c:pt idx="9">
                  <c:v>118</c:v>
                </c:pt>
                <c:pt idx="10">
                  <c:v>144.80000000000001</c:v>
                </c:pt>
                <c:pt idx="11">
                  <c:v>172.7</c:v>
                </c:pt>
                <c:pt idx="12">
                  <c:v>124.4</c:v>
                </c:pt>
                <c:pt idx="13">
                  <c:v>142.9</c:v>
                </c:pt>
                <c:pt idx="14">
                  <c:v>145.5</c:v>
                </c:pt>
              </c:numCache>
            </c:numRef>
          </c:val>
          <c:smooth val="0"/>
          <c:extLst>
            <c:ext xmlns:c16="http://schemas.microsoft.com/office/drawing/2014/chart" uri="{C3380CC4-5D6E-409C-BE32-E72D297353CC}">
              <c16:uniqueId val="{00000001-2C1F-4F10-998B-D52BFAA1E2B0}"/>
            </c:ext>
          </c:extLst>
        </c:ser>
        <c:dLbls>
          <c:showLegendKey val="0"/>
          <c:showVal val="0"/>
          <c:showCatName val="0"/>
          <c:showSerName val="0"/>
          <c:showPercent val="0"/>
          <c:showBubbleSize val="0"/>
        </c:dLbls>
        <c:marker val="1"/>
        <c:smooth val="0"/>
        <c:axId val="375401128"/>
        <c:axId val="375402696"/>
      </c:lineChart>
      <c:catAx>
        <c:axId val="311817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l">
              <a:defRPr sz="900" b="0" i="0" u="none" strike="noStrike" kern="1200" baseline="0">
                <a:solidFill>
                  <a:schemeClr val="tx1">
                    <a:lumMod val="65000"/>
                    <a:lumOff val="35000"/>
                  </a:schemeClr>
                </a:solidFill>
                <a:latin typeface="+mn-lt"/>
                <a:ea typeface="+mn-ea"/>
                <a:cs typeface="+mn-cs"/>
              </a:defRPr>
            </a:pPr>
            <a:endParaRPr lang="es-ES"/>
          </a:p>
        </c:txPr>
        <c:crossAx val="375402304"/>
        <c:crosses val="autoZero"/>
        <c:auto val="1"/>
        <c:lblAlgn val="ctr"/>
        <c:lblOffset val="100"/>
        <c:noMultiLvlLbl val="0"/>
      </c:catAx>
      <c:valAx>
        <c:axId val="37540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11817256"/>
        <c:crosses val="autoZero"/>
        <c:crossBetween val="between"/>
      </c:valAx>
      <c:valAx>
        <c:axId val="375402696"/>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75401128"/>
        <c:crosses val="max"/>
        <c:crossBetween val="between"/>
      </c:valAx>
      <c:catAx>
        <c:axId val="375401128"/>
        <c:scaling>
          <c:orientation val="minMax"/>
        </c:scaling>
        <c:delete val="1"/>
        <c:axPos val="b"/>
        <c:numFmt formatCode="General" sourceLinked="1"/>
        <c:majorTickMark val="out"/>
        <c:minorTickMark val="none"/>
        <c:tickLblPos val="nextTo"/>
        <c:crossAx val="37540269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CD60-4666-B375-10DA5328779B}"/>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CD60-4666-B375-10DA5328779B}"/>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CD60-4666-B375-10DA5328779B}"/>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CD60-4666-B375-10DA5328779B}"/>
              </c:ext>
            </c:extLst>
          </c:dPt>
          <c:dLbls>
            <c:dLbl>
              <c:idx val="0"/>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1-CD60-4666-B375-10DA5328779B}"/>
                </c:ext>
              </c:extLst>
            </c:dLbl>
            <c:dLbl>
              <c:idx val="1"/>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3-CD60-4666-B375-10DA5328779B}"/>
                </c:ext>
              </c:extLst>
            </c:dLbl>
            <c:dLbl>
              <c:idx val="2"/>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5-CD60-4666-B375-10DA5328779B}"/>
                </c:ext>
              </c:extLst>
            </c:dLbl>
            <c:dLbl>
              <c:idx val="3"/>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4"/>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7-CD60-4666-B375-10DA5328779B}"/>
                </c:ext>
              </c:extLst>
            </c:dLbl>
            <c:spPr>
              <a:solidFill>
                <a:sysClr val="window" lastClr="FFFFFF"/>
              </a:solidFill>
              <a:ln>
                <a:solidFill>
                  <a:srgbClr val="5B9BD5"/>
                </a:solid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Hoja4!$A$3:$A$6</c:f>
              <c:strCache>
                <c:ptCount val="4"/>
                <c:pt idx="0">
                  <c:v>Educadores</c:v>
                </c:pt>
                <c:pt idx="1">
                  <c:v>Estudiantes</c:v>
                </c:pt>
                <c:pt idx="2">
                  <c:v>Auto-aprendizaje</c:v>
                </c:pt>
                <c:pt idx="3">
                  <c:v>Otros</c:v>
                </c:pt>
              </c:strCache>
            </c:strRef>
          </c:cat>
          <c:val>
            <c:numRef>
              <c:f>Hoja4!$B$3:$B$6</c:f>
              <c:numCache>
                <c:formatCode>0%</c:formatCode>
                <c:ptCount val="4"/>
                <c:pt idx="0">
                  <c:v>0.09</c:v>
                </c:pt>
                <c:pt idx="1">
                  <c:v>0.42</c:v>
                </c:pt>
                <c:pt idx="2">
                  <c:v>0.43</c:v>
                </c:pt>
                <c:pt idx="3">
                  <c:v>0.06</c:v>
                </c:pt>
              </c:numCache>
            </c:numRef>
          </c:val>
          <c:extLst>
            <c:ext xmlns:c16="http://schemas.microsoft.com/office/drawing/2014/chart" uri="{C3380CC4-5D6E-409C-BE32-E72D297353CC}">
              <c16:uniqueId val="{00000008-CD60-4666-B375-10DA5328779B}"/>
            </c:ext>
          </c:extLst>
        </c:ser>
        <c:dLbls>
          <c:dLblPos val="outEnd"/>
          <c:showLegendKey val="0"/>
          <c:showVal val="0"/>
          <c:showCatName val="1"/>
          <c:showSerName val="0"/>
          <c:showPercent val="0"/>
          <c:showBubbleSize val="0"/>
          <c:showLeaderLines val="0"/>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344E91D-7368-4CD1-ACF7-FACE0121383F}" type="doc">
      <dgm:prSet loTypeId="urn:microsoft.com/office/officeart/2005/8/layout/StepDownProcess" loCatId="process" qsTypeId="urn:microsoft.com/office/officeart/2005/8/quickstyle/3d1" qsCatId="3D" csTypeId="urn:microsoft.com/office/officeart/2005/8/colors/colorful1" csCatId="colorful" phldr="1"/>
      <dgm:spPr/>
      <dgm:t>
        <a:bodyPr/>
        <a:lstStyle/>
        <a:p>
          <a:endParaRPr lang="es-EC"/>
        </a:p>
      </dgm:t>
    </dgm:pt>
    <dgm:pt modelId="{A0A15096-715A-463C-99E9-9847EB491963}">
      <dgm:prSet phldrT="[Texto]" custT="1"/>
      <dgm:spPr/>
      <dgm:t>
        <a:bodyPr/>
        <a:lstStyle/>
        <a:p>
          <a:pPr algn="ctr"/>
          <a:r>
            <a:rPr lang="es-EC" sz="1000">
              <a:latin typeface="Arial" panose="020B0604020202020204" pitchFamily="34" charset="0"/>
              <a:cs typeface="Arial" panose="020B0604020202020204" pitchFamily="34" charset="0"/>
            </a:rPr>
            <a:t>1994</a:t>
          </a:r>
        </a:p>
        <a:p>
          <a:pPr algn="ctr"/>
          <a:r>
            <a:rPr lang="es-EC" sz="1000">
              <a:latin typeface="Arial" panose="020B0604020202020204" pitchFamily="34" charset="0"/>
              <a:cs typeface="Arial" panose="020B0604020202020204" pitchFamily="34" charset="0"/>
            </a:rPr>
            <a:t>Learning Object</a:t>
          </a:r>
        </a:p>
        <a:p>
          <a:pPr algn="ctr"/>
          <a:r>
            <a:rPr lang="es-EC" sz="1000">
              <a:latin typeface="Arial" panose="020B0604020202020204" pitchFamily="34" charset="0"/>
              <a:cs typeface="Arial" panose="020B0604020202020204" pitchFamily="34" charset="0"/>
            </a:rPr>
            <a:t>(Wayne Hodgins)</a:t>
          </a:r>
        </a:p>
      </dgm:t>
    </dgm:pt>
    <dgm:pt modelId="{0BBCDCA8-7980-4C3D-B039-23B8CC197831}" type="parTrans" cxnId="{CF8A93BD-EEB7-4240-AAA6-3049B17990DE}">
      <dgm:prSet/>
      <dgm:spPr/>
      <dgm:t>
        <a:bodyPr/>
        <a:lstStyle/>
        <a:p>
          <a:pPr algn="ctr"/>
          <a:endParaRPr lang="es-EC"/>
        </a:p>
      </dgm:t>
    </dgm:pt>
    <dgm:pt modelId="{A11BF4ED-DAD5-4FE0-B58A-63F17F3CE42C}" type="sibTrans" cxnId="{CF8A93BD-EEB7-4240-AAA6-3049B17990DE}">
      <dgm:prSet/>
      <dgm:spPr/>
      <dgm:t>
        <a:bodyPr/>
        <a:lstStyle/>
        <a:p>
          <a:pPr algn="ctr"/>
          <a:endParaRPr lang="es-EC"/>
        </a:p>
      </dgm:t>
    </dgm:pt>
    <dgm:pt modelId="{F496CCD6-C049-44BE-B931-C1BC0F88C3CB}">
      <dgm:prSet phldrT="[Texto]" custT="1"/>
      <dgm:spPr/>
      <dgm:t>
        <a:bodyPr/>
        <a:lstStyle/>
        <a:p>
          <a:pPr algn="ctr"/>
          <a:r>
            <a:rPr lang="es-EC" sz="1000">
              <a:latin typeface="Arial" panose="020B0604020202020204" pitchFamily="34" charset="0"/>
              <a:cs typeface="Arial" panose="020B0604020202020204" pitchFamily="34" charset="0"/>
            </a:rPr>
            <a:t>1998</a:t>
          </a:r>
        </a:p>
        <a:p>
          <a:pPr algn="ctr"/>
          <a:r>
            <a:rPr lang="es-EC" sz="1000">
              <a:latin typeface="Arial" panose="020B0604020202020204" pitchFamily="34" charset="0"/>
              <a:cs typeface="Arial" panose="020B0604020202020204" pitchFamily="34" charset="0"/>
            </a:rPr>
            <a:t>Open Content</a:t>
          </a:r>
        </a:p>
        <a:p>
          <a:pPr algn="ctr"/>
          <a:r>
            <a:rPr lang="es-EC" sz="1000">
              <a:latin typeface="Arial" panose="020B0604020202020204" pitchFamily="34" charset="0"/>
              <a:cs typeface="Arial" panose="020B0604020202020204" pitchFamily="34" charset="0"/>
            </a:rPr>
            <a:t>(David Wiley)</a:t>
          </a:r>
        </a:p>
      </dgm:t>
    </dgm:pt>
    <dgm:pt modelId="{0752CB17-AFE7-4543-AD1F-DCE1596FBCC5}" type="parTrans" cxnId="{6BDF2056-526A-4E42-84F6-8F1D99E567DA}">
      <dgm:prSet/>
      <dgm:spPr/>
      <dgm:t>
        <a:bodyPr/>
        <a:lstStyle/>
        <a:p>
          <a:pPr algn="ctr"/>
          <a:endParaRPr lang="es-EC"/>
        </a:p>
      </dgm:t>
    </dgm:pt>
    <dgm:pt modelId="{8E871BBA-1D72-4AB4-974D-2A0C2964DFF5}" type="sibTrans" cxnId="{6BDF2056-526A-4E42-84F6-8F1D99E567DA}">
      <dgm:prSet/>
      <dgm:spPr/>
      <dgm:t>
        <a:bodyPr/>
        <a:lstStyle/>
        <a:p>
          <a:pPr algn="ctr"/>
          <a:endParaRPr lang="es-EC"/>
        </a:p>
      </dgm:t>
    </dgm:pt>
    <dgm:pt modelId="{6F57425B-58F3-4833-AA8A-8A2F214F8A00}">
      <dgm:prSet phldrT="[Texto]" custT="1"/>
      <dgm:spPr/>
      <dgm:t>
        <a:bodyPr/>
        <a:lstStyle/>
        <a:p>
          <a:pPr algn="ctr"/>
          <a:r>
            <a:rPr lang="es-EC" sz="1000">
              <a:latin typeface="Arial" panose="020B0604020202020204" pitchFamily="34" charset="0"/>
              <a:cs typeface="Arial" panose="020B0604020202020204" pitchFamily="34" charset="0"/>
            </a:rPr>
            <a:t>2001</a:t>
          </a:r>
        </a:p>
        <a:p>
          <a:pPr algn="ctr"/>
          <a:r>
            <a:rPr lang="es-EC" sz="1000">
              <a:latin typeface="Arial" panose="020B0604020202020204" pitchFamily="34" charset="0"/>
              <a:cs typeface="Arial" panose="020B0604020202020204" pitchFamily="34" charset="0"/>
            </a:rPr>
            <a:t>Creative Commons</a:t>
          </a:r>
        </a:p>
        <a:p>
          <a:pPr algn="ctr"/>
          <a:r>
            <a:rPr lang="es-EC" sz="1000">
              <a:latin typeface="Arial" panose="020B0604020202020204" pitchFamily="34" charset="0"/>
              <a:cs typeface="Arial" panose="020B0604020202020204" pitchFamily="34" charset="0"/>
            </a:rPr>
            <a:t>(Larry Lessing)</a:t>
          </a:r>
        </a:p>
      </dgm:t>
    </dgm:pt>
    <dgm:pt modelId="{7172D0AB-00A7-4CAD-9005-3C488ADC23A6}" type="parTrans" cxnId="{B30AFD94-BFE7-43C2-A7D7-697FD2450FA7}">
      <dgm:prSet/>
      <dgm:spPr/>
      <dgm:t>
        <a:bodyPr/>
        <a:lstStyle/>
        <a:p>
          <a:pPr algn="ctr"/>
          <a:endParaRPr lang="es-EC"/>
        </a:p>
      </dgm:t>
    </dgm:pt>
    <dgm:pt modelId="{CC95149E-7AAE-413C-984A-C8A1D6C6BCBC}" type="sibTrans" cxnId="{B30AFD94-BFE7-43C2-A7D7-697FD2450FA7}">
      <dgm:prSet/>
      <dgm:spPr/>
      <dgm:t>
        <a:bodyPr/>
        <a:lstStyle/>
        <a:p>
          <a:pPr algn="ctr"/>
          <a:endParaRPr lang="es-EC"/>
        </a:p>
      </dgm:t>
    </dgm:pt>
    <dgm:pt modelId="{044D1BA1-FBFA-449E-B4EE-FB5CAA17B107}">
      <dgm:prSet phldrT="[Texto]" custT="1"/>
      <dgm:spPr/>
      <dgm:t>
        <a:bodyPr/>
        <a:lstStyle/>
        <a:p>
          <a:pPr algn="ctr"/>
          <a:r>
            <a:rPr lang="es-EC" sz="1000">
              <a:latin typeface="Arial" panose="020B0604020202020204" pitchFamily="34" charset="0"/>
              <a:cs typeface="Arial" panose="020B0604020202020204" pitchFamily="34" charset="0"/>
            </a:rPr>
            <a:t>2001</a:t>
          </a:r>
        </a:p>
        <a:p>
          <a:pPr algn="ctr"/>
          <a:r>
            <a:rPr lang="es-EC" sz="1000">
              <a:latin typeface="Arial" panose="020B0604020202020204" pitchFamily="34" charset="0"/>
              <a:cs typeface="Arial" panose="020B0604020202020204" pitchFamily="34" charset="0"/>
            </a:rPr>
            <a:t>MIT</a:t>
          </a:r>
        </a:p>
        <a:p>
          <a:pPr algn="ctr"/>
          <a:r>
            <a:rPr lang="es-EC" sz="1000">
              <a:latin typeface="Arial" panose="020B0604020202020204" pitchFamily="34" charset="0"/>
              <a:cs typeface="Arial" panose="020B0604020202020204" pitchFamily="34" charset="0"/>
            </a:rPr>
            <a:t>OpenCourseWare Initiative</a:t>
          </a:r>
        </a:p>
      </dgm:t>
    </dgm:pt>
    <dgm:pt modelId="{9A9EB0D9-B3B3-42CB-BD4A-62548CB665D5}" type="parTrans" cxnId="{6D365FD5-924B-4432-9285-EAA5CD7111E0}">
      <dgm:prSet/>
      <dgm:spPr/>
      <dgm:t>
        <a:bodyPr/>
        <a:lstStyle/>
        <a:p>
          <a:pPr algn="ctr"/>
          <a:endParaRPr lang="es-EC"/>
        </a:p>
      </dgm:t>
    </dgm:pt>
    <dgm:pt modelId="{BB55EE26-BB08-473B-B54C-C447C6F6A2B4}" type="sibTrans" cxnId="{6D365FD5-924B-4432-9285-EAA5CD7111E0}">
      <dgm:prSet/>
      <dgm:spPr/>
      <dgm:t>
        <a:bodyPr/>
        <a:lstStyle/>
        <a:p>
          <a:pPr algn="ctr"/>
          <a:endParaRPr lang="es-EC"/>
        </a:p>
      </dgm:t>
    </dgm:pt>
    <dgm:pt modelId="{53C87CD0-0C12-4793-8ADD-C0415C7E5036}">
      <dgm:prSet phldrT="[Texto]" custT="1"/>
      <dgm:spPr/>
      <dgm:t>
        <a:bodyPr/>
        <a:lstStyle/>
        <a:p>
          <a:pPr algn="ctr"/>
          <a:r>
            <a:rPr lang="es-EC" sz="1000">
              <a:latin typeface="Arial" panose="020B0604020202020204" pitchFamily="34" charset="0"/>
              <a:cs typeface="Arial" panose="020B0604020202020204" pitchFamily="34" charset="0"/>
            </a:rPr>
            <a:t>2002</a:t>
          </a:r>
        </a:p>
        <a:p>
          <a:pPr algn="ctr"/>
          <a:r>
            <a:rPr lang="es-EC" sz="1000">
              <a:latin typeface="Arial" panose="020B0604020202020204" pitchFamily="34" charset="0"/>
              <a:cs typeface="Arial" panose="020B0604020202020204" pitchFamily="34" charset="0"/>
            </a:rPr>
            <a:t>OER(UNESCO)</a:t>
          </a:r>
        </a:p>
      </dgm:t>
    </dgm:pt>
    <dgm:pt modelId="{D6AC75FA-F635-4DF7-B8A6-398B0A594F57}" type="parTrans" cxnId="{3D23AF85-0031-4A84-89F6-BBF1650539C7}">
      <dgm:prSet/>
      <dgm:spPr/>
      <dgm:t>
        <a:bodyPr/>
        <a:lstStyle/>
        <a:p>
          <a:pPr algn="ctr"/>
          <a:endParaRPr lang="es-EC"/>
        </a:p>
      </dgm:t>
    </dgm:pt>
    <dgm:pt modelId="{2F636AC5-54EF-472E-BE58-884448DEC670}" type="sibTrans" cxnId="{3D23AF85-0031-4A84-89F6-BBF1650539C7}">
      <dgm:prSet/>
      <dgm:spPr/>
      <dgm:t>
        <a:bodyPr/>
        <a:lstStyle/>
        <a:p>
          <a:pPr algn="ctr"/>
          <a:endParaRPr lang="es-EC"/>
        </a:p>
      </dgm:t>
    </dgm:pt>
    <dgm:pt modelId="{E4CC56D9-D5E8-4E91-8A91-30F005D91E06}">
      <dgm:prSet phldrT="[Texto]" custT="1"/>
      <dgm:spPr/>
      <dgm:t>
        <a:bodyPr/>
        <a:lstStyle/>
        <a:p>
          <a:pPr algn="ctr"/>
          <a:r>
            <a:rPr lang="es-EC" sz="1000">
              <a:latin typeface="Arial" panose="020B0604020202020204" pitchFamily="34" charset="0"/>
              <a:cs typeface="Arial" panose="020B0604020202020204" pitchFamily="34" charset="0"/>
            </a:rPr>
            <a:t>2008</a:t>
          </a:r>
        </a:p>
        <a:p>
          <a:pPr algn="ctr"/>
          <a:r>
            <a:rPr lang="es-EC" sz="1000">
              <a:latin typeface="Arial" panose="020B0604020202020204" pitchFamily="34" charset="0"/>
              <a:cs typeface="Arial" panose="020B0604020202020204" pitchFamily="34" charset="0"/>
            </a:rPr>
            <a:t>MOOC</a:t>
          </a:r>
        </a:p>
        <a:p>
          <a:pPr algn="ctr"/>
          <a:r>
            <a:rPr lang="es-EC" sz="1000" b="0" i="0">
              <a:latin typeface="Arial" panose="020B0604020202020204" pitchFamily="34" charset="0"/>
              <a:cs typeface="Arial" panose="020B0604020202020204" pitchFamily="34" charset="0"/>
            </a:rPr>
            <a:t>Dave Comier</a:t>
          </a:r>
          <a:endParaRPr lang="es-EC" sz="1000">
            <a:latin typeface="Arial" panose="020B0604020202020204" pitchFamily="34" charset="0"/>
            <a:cs typeface="Arial" panose="020B0604020202020204" pitchFamily="34" charset="0"/>
          </a:endParaRPr>
        </a:p>
      </dgm:t>
    </dgm:pt>
    <dgm:pt modelId="{5EA3B78D-1450-4B21-BDF4-72EBD57D9B18}" type="parTrans" cxnId="{4370157C-1F39-42D5-B7B8-6C88DCF8CF77}">
      <dgm:prSet/>
      <dgm:spPr/>
      <dgm:t>
        <a:bodyPr/>
        <a:lstStyle/>
        <a:p>
          <a:pPr algn="ctr"/>
          <a:endParaRPr lang="es-EC"/>
        </a:p>
      </dgm:t>
    </dgm:pt>
    <dgm:pt modelId="{E472806B-FF8D-4261-B332-94E7E682AFE6}" type="sibTrans" cxnId="{4370157C-1F39-42D5-B7B8-6C88DCF8CF77}">
      <dgm:prSet/>
      <dgm:spPr/>
      <dgm:t>
        <a:bodyPr/>
        <a:lstStyle/>
        <a:p>
          <a:pPr algn="ctr"/>
          <a:endParaRPr lang="es-EC"/>
        </a:p>
      </dgm:t>
    </dgm:pt>
    <dgm:pt modelId="{133F2E8F-C2F8-407F-A54D-346B33A6F8EF}" type="pres">
      <dgm:prSet presAssocID="{A344E91D-7368-4CD1-ACF7-FACE0121383F}" presName="rootnode" presStyleCnt="0">
        <dgm:presLayoutVars>
          <dgm:chMax/>
          <dgm:chPref/>
          <dgm:dir/>
          <dgm:animLvl val="lvl"/>
        </dgm:presLayoutVars>
      </dgm:prSet>
      <dgm:spPr/>
      <dgm:t>
        <a:bodyPr/>
        <a:lstStyle/>
        <a:p>
          <a:endParaRPr lang="es-EC"/>
        </a:p>
      </dgm:t>
    </dgm:pt>
    <dgm:pt modelId="{A1F09E44-5279-4339-9E1C-93558E263660}" type="pres">
      <dgm:prSet presAssocID="{A0A15096-715A-463C-99E9-9847EB491963}" presName="composite" presStyleCnt="0"/>
      <dgm:spPr/>
    </dgm:pt>
    <dgm:pt modelId="{5D43CEF1-9724-437D-8E95-8998C025DD12}" type="pres">
      <dgm:prSet presAssocID="{A0A15096-715A-463C-99E9-9847EB491963}" presName="bentUpArrow1" presStyleLbl="alignImgPlace1" presStyleIdx="0" presStyleCnt="5"/>
      <dgm:spPr/>
    </dgm:pt>
    <dgm:pt modelId="{949A76B0-245F-43F5-A3F1-6F665E588FB6}" type="pres">
      <dgm:prSet presAssocID="{A0A15096-715A-463C-99E9-9847EB491963}" presName="ParentText" presStyleLbl="node1" presStyleIdx="0" presStyleCnt="6">
        <dgm:presLayoutVars>
          <dgm:chMax val="1"/>
          <dgm:chPref val="1"/>
          <dgm:bulletEnabled val="1"/>
        </dgm:presLayoutVars>
      </dgm:prSet>
      <dgm:spPr/>
      <dgm:t>
        <a:bodyPr/>
        <a:lstStyle/>
        <a:p>
          <a:endParaRPr lang="es-EC"/>
        </a:p>
      </dgm:t>
    </dgm:pt>
    <dgm:pt modelId="{5B3AA645-02BA-48F8-BA84-7B12C1F29413}" type="pres">
      <dgm:prSet presAssocID="{A0A15096-715A-463C-99E9-9847EB491963}" presName="ChildText" presStyleLbl="revTx" presStyleIdx="0" presStyleCnt="5">
        <dgm:presLayoutVars>
          <dgm:chMax val="0"/>
          <dgm:chPref val="0"/>
          <dgm:bulletEnabled val="1"/>
        </dgm:presLayoutVars>
      </dgm:prSet>
      <dgm:spPr/>
    </dgm:pt>
    <dgm:pt modelId="{F73A9A91-87B8-48E0-9FD5-D6A39505787D}" type="pres">
      <dgm:prSet presAssocID="{A11BF4ED-DAD5-4FE0-B58A-63F17F3CE42C}" presName="sibTrans" presStyleCnt="0"/>
      <dgm:spPr/>
    </dgm:pt>
    <dgm:pt modelId="{DB0D1D3B-3949-41C4-9CF2-891DCC12B3BE}" type="pres">
      <dgm:prSet presAssocID="{F496CCD6-C049-44BE-B931-C1BC0F88C3CB}" presName="composite" presStyleCnt="0"/>
      <dgm:spPr/>
    </dgm:pt>
    <dgm:pt modelId="{AD513977-FD13-4EC7-8C27-B19915EF7F69}" type="pres">
      <dgm:prSet presAssocID="{F496CCD6-C049-44BE-B931-C1BC0F88C3CB}" presName="bentUpArrow1" presStyleLbl="alignImgPlace1" presStyleIdx="1" presStyleCnt="5"/>
      <dgm:spPr/>
    </dgm:pt>
    <dgm:pt modelId="{DB8EC8D9-FA49-432A-A34A-A09C6AFAC9C9}" type="pres">
      <dgm:prSet presAssocID="{F496CCD6-C049-44BE-B931-C1BC0F88C3CB}" presName="ParentText" presStyleLbl="node1" presStyleIdx="1" presStyleCnt="6">
        <dgm:presLayoutVars>
          <dgm:chMax val="1"/>
          <dgm:chPref val="1"/>
          <dgm:bulletEnabled val="1"/>
        </dgm:presLayoutVars>
      </dgm:prSet>
      <dgm:spPr/>
      <dgm:t>
        <a:bodyPr/>
        <a:lstStyle/>
        <a:p>
          <a:endParaRPr lang="es-EC"/>
        </a:p>
      </dgm:t>
    </dgm:pt>
    <dgm:pt modelId="{1885E674-7A43-43A0-B50F-A9985F87E8F6}" type="pres">
      <dgm:prSet presAssocID="{F496CCD6-C049-44BE-B931-C1BC0F88C3CB}" presName="ChildText" presStyleLbl="revTx" presStyleIdx="1" presStyleCnt="5">
        <dgm:presLayoutVars>
          <dgm:chMax val="0"/>
          <dgm:chPref val="0"/>
          <dgm:bulletEnabled val="1"/>
        </dgm:presLayoutVars>
      </dgm:prSet>
      <dgm:spPr/>
    </dgm:pt>
    <dgm:pt modelId="{B1FA6A4A-99F6-4E78-A190-0AB142090878}" type="pres">
      <dgm:prSet presAssocID="{8E871BBA-1D72-4AB4-974D-2A0C2964DFF5}" presName="sibTrans" presStyleCnt="0"/>
      <dgm:spPr/>
    </dgm:pt>
    <dgm:pt modelId="{0D9C5782-FF28-42B4-9528-EB12A7A84A5F}" type="pres">
      <dgm:prSet presAssocID="{6F57425B-58F3-4833-AA8A-8A2F214F8A00}" presName="composite" presStyleCnt="0"/>
      <dgm:spPr/>
    </dgm:pt>
    <dgm:pt modelId="{561A6C66-DAEC-4102-95BB-07412CC22E98}" type="pres">
      <dgm:prSet presAssocID="{6F57425B-58F3-4833-AA8A-8A2F214F8A00}" presName="bentUpArrow1" presStyleLbl="alignImgPlace1" presStyleIdx="2" presStyleCnt="5"/>
      <dgm:spPr/>
    </dgm:pt>
    <dgm:pt modelId="{0074A4BF-D4C4-4238-8A4D-50988A397C1B}" type="pres">
      <dgm:prSet presAssocID="{6F57425B-58F3-4833-AA8A-8A2F214F8A00}" presName="ParentText" presStyleLbl="node1" presStyleIdx="2" presStyleCnt="6">
        <dgm:presLayoutVars>
          <dgm:chMax val="1"/>
          <dgm:chPref val="1"/>
          <dgm:bulletEnabled val="1"/>
        </dgm:presLayoutVars>
      </dgm:prSet>
      <dgm:spPr/>
      <dgm:t>
        <a:bodyPr/>
        <a:lstStyle/>
        <a:p>
          <a:endParaRPr lang="es-EC"/>
        </a:p>
      </dgm:t>
    </dgm:pt>
    <dgm:pt modelId="{07552CA3-44D6-4C30-91F2-1F039107F97A}" type="pres">
      <dgm:prSet presAssocID="{6F57425B-58F3-4833-AA8A-8A2F214F8A00}" presName="ChildText" presStyleLbl="revTx" presStyleIdx="2" presStyleCnt="5">
        <dgm:presLayoutVars>
          <dgm:chMax val="0"/>
          <dgm:chPref val="0"/>
          <dgm:bulletEnabled val="1"/>
        </dgm:presLayoutVars>
      </dgm:prSet>
      <dgm:spPr/>
    </dgm:pt>
    <dgm:pt modelId="{B512668D-A754-48E3-9D42-2BFF92F14791}" type="pres">
      <dgm:prSet presAssocID="{CC95149E-7AAE-413C-984A-C8A1D6C6BCBC}" presName="sibTrans" presStyleCnt="0"/>
      <dgm:spPr/>
    </dgm:pt>
    <dgm:pt modelId="{25BB516C-68BF-4FBD-AFFE-184F7F83C950}" type="pres">
      <dgm:prSet presAssocID="{044D1BA1-FBFA-449E-B4EE-FB5CAA17B107}" presName="composite" presStyleCnt="0"/>
      <dgm:spPr/>
    </dgm:pt>
    <dgm:pt modelId="{33F61E01-2764-4440-82FD-E156C623D253}" type="pres">
      <dgm:prSet presAssocID="{044D1BA1-FBFA-449E-B4EE-FB5CAA17B107}" presName="bentUpArrow1" presStyleLbl="alignImgPlace1" presStyleIdx="3" presStyleCnt="5"/>
      <dgm:spPr/>
    </dgm:pt>
    <dgm:pt modelId="{8303DA69-1546-46E7-8967-4EC2161B1E0F}" type="pres">
      <dgm:prSet presAssocID="{044D1BA1-FBFA-449E-B4EE-FB5CAA17B107}" presName="ParentText" presStyleLbl="node1" presStyleIdx="3" presStyleCnt="6">
        <dgm:presLayoutVars>
          <dgm:chMax val="1"/>
          <dgm:chPref val="1"/>
          <dgm:bulletEnabled val="1"/>
        </dgm:presLayoutVars>
      </dgm:prSet>
      <dgm:spPr/>
      <dgm:t>
        <a:bodyPr/>
        <a:lstStyle/>
        <a:p>
          <a:endParaRPr lang="es-EC"/>
        </a:p>
      </dgm:t>
    </dgm:pt>
    <dgm:pt modelId="{9DE77320-E9B8-4817-9043-3CA807D73C72}" type="pres">
      <dgm:prSet presAssocID="{044D1BA1-FBFA-449E-B4EE-FB5CAA17B107}" presName="ChildText" presStyleLbl="revTx" presStyleIdx="3" presStyleCnt="5">
        <dgm:presLayoutVars>
          <dgm:chMax val="0"/>
          <dgm:chPref val="0"/>
          <dgm:bulletEnabled val="1"/>
        </dgm:presLayoutVars>
      </dgm:prSet>
      <dgm:spPr/>
    </dgm:pt>
    <dgm:pt modelId="{F4858EAF-B8E8-497E-A18A-A7FE0C7ABBC3}" type="pres">
      <dgm:prSet presAssocID="{BB55EE26-BB08-473B-B54C-C447C6F6A2B4}" presName="sibTrans" presStyleCnt="0"/>
      <dgm:spPr/>
    </dgm:pt>
    <dgm:pt modelId="{1520494B-DE01-4422-8AEA-3DB36C74568F}" type="pres">
      <dgm:prSet presAssocID="{53C87CD0-0C12-4793-8ADD-C0415C7E5036}" presName="composite" presStyleCnt="0"/>
      <dgm:spPr/>
    </dgm:pt>
    <dgm:pt modelId="{36C54A16-37FC-4102-8D64-FA801890C829}" type="pres">
      <dgm:prSet presAssocID="{53C87CD0-0C12-4793-8ADD-C0415C7E5036}" presName="bentUpArrow1" presStyleLbl="alignImgPlace1" presStyleIdx="4" presStyleCnt="5"/>
      <dgm:spPr/>
    </dgm:pt>
    <dgm:pt modelId="{0DFD2E15-78B3-4C7B-9A32-90DC8DADFB62}" type="pres">
      <dgm:prSet presAssocID="{53C87CD0-0C12-4793-8ADD-C0415C7E5036}" presName="ParentText" presStyleLbl="node1" presStyleIdx="4" presStyleCnt="6">
        <dgm:presLayoutVars>
          <dgm:chMax val="1"/>
          <dgm:chPref val="1"/>
          <dgm:bulletEnabled val="1"/>
        </dgm:presLayoutVars>
      </dgm:prSet>
      <dgm:spPr/>
      <dgm:t>
        <a:bodyPr/>
        <a:lstStyle/>
        <a:p>
          <a:endParaRPr lang="es-EC"/>
        </a:p>
      </dgm:t>
    </dgm:pt>
    <dgm:pt modelId="{24AB30A3-EC25-47E2-A43D-5166608C24F5}" type="pres">
      <dgm:prSet presAssocID="{53C87CD0-0C12-4793-8ADD-C0415C7E5036}" presName="ChildText" presStyleLbl="revTx" presStyleIdx="4" presStyleCnt="5">
        <dgm:presLayoutVars>
          <dgm:chMax val="0"/>
          <dgm:chPref val="0"/>
          <dgm:bulletEnabled val="1"/>
        </dgm:presLayoutVars>
      </dgm:prSet>
      <dgm:spPr/>
    </dgm:pt>
    <dgm:pt modelId="{F1148313-DB89-4A4A-95B6-977DAF50096F}" type="pres">
      <dgm:prSet presAssocID="{2F636AC5-54EF-472E-BE58-884448DEC670}" presName="sibTrans" presStyleCnt="0"/>
      <dgm:spPr/>
    </dgm:pt>
    <dgm:pt modelId="{358461AD-BF3C-417D-A666-B9F7EA0A5C35}" type="pres">
      <dgm:prSet presAssocID="{E4CC56D9-D5E8-4E91-8A91-30F005D91E06}" presName="composite" presStyleCnt="0"/>
      <dgm:spPr/>
    </dgm:pt>
    <dgm:pt modelId="{003E371C-6982-49BD-8815-1C90E81BE021}" type="pres">
      <dgm:prSet presAssocID="{E4CC56D9-D5E8-4E91-8A91-30F005D91E06}" presName="ParentText" presStyleLbl="node1" presStyleIdx="5" presStyleCnt="6">
        <dgm:presLayoutVars>
          <dgm:chMax val="1"/>
          <dgm:chPref val="1"/>
          <dgm:bulletEnabled val="1"/>
        </dgm:presLayoutVars>
      </dgm:prSet>
      <dgm:spPr/>
      <dgm:t>
        <a:bodyPr/>
        <a:lstStyle/>
        <a:p>
          <a:endParaRPr lang="es-EC"/>
        </a:p>
      </dgm:t>
    </dgm:pt>
  </dgm:ptLst>
  <dgm:cxnLst>
    <dgm:cxn modelId="{077283A4-BEDC-4925-BE13-F68F0785F741}" type="presOf" srcId="{A0A15096-715A-463C-99E9-9847EB491963}" destId="{949A76B0-245F-43F5-A3F1-6F665E588FB6}" srcOrd="0" destOrd="0" presId="urn:microsoft.com/office/officeart/2005/8/layout/StepDownProcess"/>
    <dgm:cxn modelId="{C58FD3B8-C323-4A2F-8119-1ADA3DE608B9}" type="presOf" srcId="{6F57425B-58F3-4833-AA8A-8A2F214F8A00}" destId="{0074A4BF-D4C4-4238-8A4D-50988A397C1B}" srcOrd="0" destOrd="0" presId="urn:microsoft.com/office/officeart/2005/8/layout/StepDownProcess"/>
    <dgm:cxn modelId="{6D365FD5-924B-4432-9285-EAA5CD7111E0}" srcId="{A344E91D-7368-4CD1-ACF7-FACE0121383F}" destId="{044D1BA1-FBFA-449E-B4EE-FB5CAA17B107}" srcOrd="3" destOrd="0" parTransId="{9A9EB0D9-B3B3-42CB-BD4A-62548CB665D5}" sibTransId="{BB55EE26-BB08-473B-B54C-C447C6F6A2B4}"/>
    <dgm:cxn modelId="{0373BA78-FCFC-4B4A-B50B-CAE302E83BA0}" type="presOf" srcId="{044D1BA1-FBFA-449E-B4EE-FB5CAA17B107}" destId="{8303DA69-1546-46E7-8967-4EC2161B1E0F}" srcOrd="0" destOrd="0" presId="urn:microsoft.com/office/officeart/2005/8/layout/StepDownProcess"/>
    <dgm:cxn modelId="{B30AFD94-BFE7-43C2-A7D7-697FD2450FA7}" srcId="{A344E91D-7368-4CD1-ACF7-FACE0121383F}" destId="{6F57425B-58F3-4833-AA8A-8A2F214F8A00}" srcOrd="2" destOrd="0" parTransId="{7172D0AB-00A7-4CAD-9005-3C488ADC23A6}" sibTransId="{CC95149E-7AAE-413C-984A-C8A1D6C6BCBC}"/>
    <dgm:cxn modelId="{A70A3DE4-6617-4A24-861E-F97FBDDCDADF}" type="presOf" srcId="{F496CCD6-C049-44BE-B931-C1BC0F88C3CB}" destId="{DB8EC8D9-FA49-432A-A34A-A09C6AFAC9C9}" srcOrd="0" destOrd="0" presId="urn:microsoft.com/office/officeart/2005/8/layout/StepDownProcess"/>
    <dgm:cxn modelId="{6BDF2056-526A-4E42-84F6-8F1D99E567DA}" srcId="{A344E91D-7368-4CD1-ACF7-FACE0121383F}" destId="{F496CCD6-C049-44BE-B931-C1BC0F88C3CB}" srcOrd="1" destOrd="0" parTransId="{0752CB17-AFE7-4543-AD1F-DCE1596FBCC5}" sibTransId="{8E871BBA-1D72-4AB4-974D-2A0C2964DFF5}"/>
    <dgm:cxn modelId="{DC71A8AD-5B87-446F-AA11-852617D809D2}" type="presOf" srcId="{A344E91D-7368-4CD1-ACF7-FACE0121383F}" destId="{133F2E8F-C2F8-407F-A54D-346B33A6F8EF}" srcOrd="0" destOrd="0" presId="urn:microsoft.com/office/officeart/2005/8/layout/StepDownProcess"/>
    <dgm:cxn modelId="{4370157C-1F39-42D5-B7B8-6C88DCF8CF77}" srcId="{A344E91D-7368-4CD1-ACF7-FACE0121383F}" destId="{E4CC56D9-D5E8-4E91-8A91-30F005D91E06}" srcOrd="5" destOrd="0" parTransId="{5EA3B78D-1450-4B21-BDF4-72EBD57D9B18}" sibTransId="{E472806B-FF8D-4261-B332-94E7E682AFE6}"/>
    <dgm:cxn modelId="{3D23AF85-0031-4A84-89F6-BBF1650539C7}" srcId="{A344E91D-7368-4CD1-ACF7-FACE0121383F}" destId="{53C87CD0-0C12-4793-8ADD-C0415C7E5036}" srcOrd="4" destOrd="0" parTransId="{D6AC75FA-F635-4DF7-B8A6-398B0A594F57}" sibTransId="{2F636AC5-54EF-472E-BE58-884448DEC670}"/>
    <dgm:cxn modelId="{CF8A93BD-EEB7-4240-AAA6-3049B17990DE}" srcId="{A344E91D-7368-4CD1-ACF7-FACE0121383F}" destId="{A0A15096-715A-463C-99E9-9847EB491963}" srcOrd="0" destOrd="0" parTransId="{0BBCDCA8-7980-4C3D-B039-23B8CC197831}" sibTransId="{A11BF4ED-DAD5-4FE0-B58A-63F17F3CE42C}"/>
    <dgm:cxn modelId="{5C4C2721-F497-4A87-82AB-686045807E87}" type="presOf" srcId="{53C87CD0-0C12-4793-8ADD-C0415C7E5036}" destId="{0DFD2E15-78B3-4C7B-9A32-90DC8DADFB62}" srcOrd="0" destOrd="0" presId="urn:microsoft.com/office/officeart/2005/8/layout/StepDownProcess"/>
    <dgm:cxn modelId="{3A3CB647-6D45-4B6A-9FB8-207A1D89C2B6}" type="presOf" srcId="{E4CC56D9-D5E8-4E91-8A91-30F005D91E06}" destId="{003E371C-6982-49BD-8815-1C90E81BE021}" srcOrd="0" destOrd="0" presId="urn:microsoft.com/office/officeart/2005/8/layout/StepDownProcess"/>
    <dgm:cxn modelId="{E41FFEFF-597C-48AB-85B8-475564BC31C8}" type="presParOf" srcId="{133F2E8F-C2F8-407F-A54D-346B33A6F8EF}" destId="{A1F09E44-5279-4339-9E1C-93558E263660}" srcOrd="0" destOrd="0" presId="urn:microsoft.com/office/officeart/2005/8/layout/StepDownProcess"/>
    <dgm:cxn modelId="{0A1DC871-3536-43C6-969D-DD104150C85D}" type="presParOf" srcId="{A1F09E44-5279-4339-9E1C-93558E263660}" destId="{5D43CEF1-9724-437D-8E95-8998C025DD12}" srcOrd="0" destOrd="0" presId="urn:microsoft.com/office/officeart/2005/8/layout/StepDownProcess"/>
    <dgm:cxn modelId="{B32C3611-DF4E-4086-B8E2-884A7618D3D6}" type="presParOf" srcId="{A1F09E44-5279-4339-9E1C-93558E263660}" destId="{949A76B0-245F-43F5-A3F1-6F665E588FB6}" srcOrd="1" destOrd="0" presId="urn:microsoft.com/office/officeart/2005/8/layout/StepDownProcess"/>
    <dgm:cxn modelId="{FE3CBDFE-AA87-4576-80CD-B660A8715BB4}" type="presParOf" srcId="{A1F09E44-5279-4339-9E1C-93558E263660}" destId="{5B3AA645-02BA-48F8-BA84-7B12C1F29413}" srcOrd="2" destOrd="0" presId="urn:microsoft.com/office/officeart/2005/8/layout/StepDownProcess"/>
    <dgm:cxn modelId="{71A692F9-62C8-4FCC-9159-7BD8F57782FE}" type="presParOf" srcId="{133F2E8F-C2F8-407F-A54D-346B33A6F8EF}" destId="{F73A9A91-87B8-48E0-9FD5-D6A39505787D}" srcOrd="1" destOrd="0" presId="urn:microsoft.com/office/officeart/2005/8/layout/StepDownProcess"/>
    <dgm:cxn modelId="{CA9FFFE7-AA32-4EC0-9E4E-FB1732FB4DB0}" type="presParOf" srcId="{133F2E8F-C2F8-407F-A54D-346B33A6F8EF}" destId="{DB0D1D3B-3949-41C4-9CF2-891DCC12B3BE}" srcOrd="2" destOrd="0" presId="urn:microsoft.com/office/officeart/2005/8/layout/StepDownProcess"/>
    <dgm:cxn modelId="{C2390F53-2A21-4EA7-9852-5762499D092E}" type="presParOf" srcId="{DB0D1D3B-3949-41C4-9CF2-891DCC12B3BE}" destId="{AD513977-FD13-4EC7-8C27-B19915EF7F69}" srcOrd="0" destOrd="0" presId="urn:microsoft.com/office/officeart/2005/8/layout/StepDownProcess"/>
    <dgm:cxn modelId="{4C4953CE-C808-41E0-8CB8-155043DFC7FB}" type="presParOf" srcId="{DB0D1D3B-3949-41C4-9CF2-891DCC12B3BE}" destId="{DB8EC8D9-FA49-432A-A34A-A09C6AFAC9C9}" srcOrd="1" destOrd="0" presId="urn:microsoft.com/office/officeart/2005/8/layout/StepDownProcess"/>
    <dgm:cxn modelId="{A49A2818-BE33-44C1-B2E1-1F76F6BA8EA2}" type="presParOf" srcId="{DB0D1D3B-3949-41C4-9CF2-891DCC12B3BE}" destId="{1885E674-7A43-43A0-B50F-A9985F87E8F6}" srcOrd="2" destOrd="0" presId="urn:microsoft.com/office/officeart/2005/8/layout/StepDownProcess"/>
    <dgm:cxn modelId="{65C761B3-F15E-42D6-83F4-946DA7046192}" type="presParOf" srcId="{133F2E8F-C2F8-407F-A54D-346B33A6F8EF}" destId="{B1FA6A4A-99F6-4E78-A190-0AB142090878}" srcOrd="3" destOrd="0" presId="urn:microsoft.com/office/officeart/2005/8/layout/StepDownProcess"/>
    <dgm:cxn modelId="{6312473E-4C70-4036-A767-9134307430F2}" type="presParOf" srcId="{133F2E8F-C2F8-407F-A54D-346B33A6F8EF}" destId="{0D9C5782-FF28-42B4-9528-EB12A7A84A5F}" srcOrd="4" destOrd="0" presId="urn:microsoft.com/office/officeart/2005/8/layout/StepDownProcess"/>
    <dgm:cxn modelId="{9F7CF147-3F4F-4942-92D5-827C189D3715}" type="presParOf" srcId="{0D9C5782-FF28-42B4-9528-EB12A7A84A5F}" destId="{561A6C66-DAEC-4102-95BB-07412CC22E98}" srcOrd="0" destOrd="0" presId="urn:microsoft.com/office/officeart/2005/8/layout/StepDownProcess"/>
    <dgm:cxn modelId="{7E418C98-F505-46B4-B3F1-0E71E714CBB5}" type="presParOf" srcId="{0D9C5782-FF28-42B4-9528-EB12A7A84A5F}" destId="{0074A4BF-D4C4-4238-8A4D-50988A397C1B}" srcOrd="1" destOrd="0" presId="urn:microsoft.com/office/officeart/2005/8/layout/StepDownProcess"/>
    <dgm:cxn modelId="{040C633A-7915-4272-86D2-8AE1D1638E85}" type="presParOf" srcId="{0D9C5782-FF28-42B4-9528-EB12A7A84A5F}" destId="{07552CA3-44D6-4C30-91F2-1F039107F97A}" srcOrd="2" destOrd="0" presId="urn:microsoft.com/office/officeart/2005/8/layout/StepDownProcess"/>
    <dgm:cxn modelId="{9DD24BF3-5693-461D-8584-015FF81F8E2D}" type="presParOf" srcId="{133F2E8F-C2F8-407F-A54D-346B33A6F8EF}" destId="{B512668D-A754-48E3-9D42-2BFF92F14791}" srcOrd="5" destOrd="0" presId="urn:microsoft.com/office/officeart/2005/8/layout/StepDownProcess"/>
    <dgm:cxn modelId="{62090725-17C5-48A5-99EE-23309E058D35}" type="presParOf" srcId="{133F2E8F-C2F8-407F-A54D-346B33A6F8EF}" destId="{25BB516C-68BF-4FBD-AFFE-184F7F83C950}" srcOrd="6" destOrd="0" presId="urn:microsoft.com/office/officeart/2005/8/layout/StepDownProcess"/>
    <dgm:cxn modelId="{B1D3FEC9-84F7-4895-9261-BBB03C355121}" type="presParOf" srcId="{25BB516C-68BF-4FBD-AFFE-184F7F83C950}" destId="{33F61E01-2764-4440-82FD-E156C623D253}" srcOrd="0" destOrd="0" presId="urn:microsoft.com/office/officeart/2005/8/layout/StepDownProcess"/>
    <dgm:cxn modelId="{B89C12FF-A39B-4DAF-B74E-3EA39C5746D5}" type="presParOf" srcId="{25BB516C-68BF-4FBD-AFFE-184F7F83C950}" destId="{8303DA69-1546-46E7-8967-4EC2161B1E0F}" srcOrd="1" destOrd="0" presId="urn:microsoft.com/office/officeart/2005/8/layout/StepDownProcess"/>
    <dgm:cxn modelId="{7C587F79-BE3C-426B-81A9-90A64FF8FC62}" type="presParOf" srcId="{25BB516C-68BF-4FBD-AFFE-184F7F83C950}" destId="{9DE77320-E9B8-4817-9043-3CA807D73C72}" srcOrd="2" destOrd="0" presId="urn:microsoft.com/office/officeart/2005/8/layout/StepDownProcess"/>
    <dgm:cxn modelId="{4912FB3C-32E2-40A0-9BD8-0BD520B83860}" type="presParOf" srcId="{133F2E8F-C2F8-407F-A54D-346B33A6F8EF}" destId="{F4858EAF-B8E8-497E-A18A-A7FE0C7ABBC3}" srcOrd="7" destOrd="0" presId="urn:microsoft.com/office/officeart/2005/8/layout/StepDownProcess"/>
    <dgm:cxn modelId="{D3CC4017-4CC9-495A-9018-37198E6F8197}" type="presParOf" srcId="{133F2E8F-C2F8-407F-A54D-346B33A6F8EF}" destId="{1520494B-DE01-4422-8AEA-3DB36C74568F}" srcOrd="8" destOrd="0" presId="urn:microsoft.com/office/officeart/2005/8/layout/StepDownProcess"/>
    <dgm:cxn modelId="{F8FCF503-6708-4AFC-9F77-05BC5948490C}" type="presParOf" srcId="{1520494B-DE01-4422-8AEA-3DB36C74568F}" destId="{36C54A16-37FC-4102-8D64-FA801890C829}" srcOrd="0" destOrd="0" presId="urn:microsoft.com/office/officeart/2005/8/layout/StepDownProcess"/>
    <dgm:cxn modelId="{35FDDF33-0497-4305-A825-9325B09F7ADD}" type="presParOf" srcId="{1520494B-DE01-4422-8AEA-3DB36C74568F}" destId="{0DFD2E15-78B3-4C7B-9A32-90DC8DADFB62}" srcOrd="1" destOrd="0" presId="urn:microsoft.com/office/officeart/2005/8/layout/StepDownProcess"/>
    <dgm:cxn modelId="{CB5AA886-85CA-4AD9-8A11-D04AF28D121F}" type="presParOf" srcId="{1520494B-DE01-4422-8AEA-3DB36C74568F}" destId="{24AB30A3-EC25-47E2-A43D-5166608C24F5}" srcOrd="2" destOrd="0" presId="urn:microsoft.com/office/officeart/2005/8/layout/StepDownProcess"/>
    <dgm:cxn modelId="{1516D947-5EC8-42E1-89EA-107859AEBB3F}" type="presParOf" srcId="{133F2E8F-C2F8-407F-A54D-346B33A6F8EF}" destId="{F1148313-DB89-4A4A-95B6-977DAF50096F}" srcOrd="9" destOrd="0" presId="urn:microsoft.com/office/officeart/2005/8/layout/StepDownProcess"/>
    <dgm:cxn modelId="{FF1FEBC3-5F1C-474A-881C-F7CA7A9DEBC8}" type="presParOf" srcId="{133F2E8F-C2F8-407F-A54D-346B33A6F8EF}" destId="{358461AD-BF3C-417D-A666-B9F7EA0A5C35}" srcOrd="10" destOrd="0" presId="urn:microsoft.com/office/officeart/2005/8/layout/StepDownProcess"/>
    <dgm:cxn modelId="{EFF5EEF9-DD6A-44D5-B37B-F37B6118A856}" type="presParOf" srcId="{358461AD-BF3C-417D-A666-B9F7EA0A5C35}" destId="{003E371C-6982-49BD-8815-1C90E81BE021}" srcOrd="0" destOrd="0" presId="urn:microsoft.com/office/officeart/2005/8/layout/StepDownProcess"/>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AE3B911-06C9-47D2-8C7E-9E1CE31BE331}" type="doc">
      <dgm:prSet loTypeId="urn:microsoft.com/office/officeart/2005/8/layout/hierarchy3" loCatId="hierarchy" qsTypeId="urn:microsoft.com/office/officeart/2005/8/quickstyle/simple1" qsCatId="simple" csTypeId="urn:microsoft.com/office/officeart/2005/8/colors/accent1_2" csCatId="accent1" phldr="1"/>
      <dgm:spPr/>
      <dgm:t>
        <a:bodyPr/>
        <a:lstStyle/>
        <a:p>
          <a:endParaRPr lang="es-EC"/>
        </a:p>
      </dgm:t>
    </dgm:pt>
    <dgm:pt modelId="{6042E16C-A0D1-4869-9DDE-19B52AA9FC1A}">
      <dgm:prSet phldrT="[Texto]" custT="1"/>
      <dgm:spPr/>
      <dgm:t>
        <a:bodyPr/>
        <a:lstStyle/>
        <a:p>
          <a:r>
            <a:rPr lang="es-EC" sz="1000" b="1">
              <a:latin typeface="Arial" panose="020B0604020202020204" pitchFamily="34" charset="0"/>
              <a:cs typeface="Arial" panose="020B0604020202020204" pitchFamily="34" charset="0"/>
            </a:rPr>
            <a:t>Tools: </a:t>
          </a:r>
          <a:r>
            <a:rPr lang="es-EC" sz="1000">
              <a:latin typeface="Arial" panose="020B0604020202020204" pitchFamily="34" charset="0"/>
              <a:cs typeface="Arial" panose="020B0604020202020204" pitchFamily="34" charset="0"/>
            </a:rPr>
            <a:t>Open source sowftare for development and delivery of resources</a:t>
          </a:r>
        </a:p>
      </dgm:t>
    </dgm:pt>
    <dgm:pt modelId="{5985B9DD-D4CC-41B8-A2F6-A09CE0355E7B}" type="parTrans" cxnId="{462CD730-44F0-49E8-B714-94F261539B9D}">
      <dgm:prSet/>
      <dgm:spPr/>
      <dgm:t>
        <a:bodyPr/>
        <a:lstStyle/>
        <a:p>
          <a:endParaRPr lang="es-EC" sz="1000">
            <a:latin typeface="Arial" panose="020B0604020202020204" pitchFamily="34" charset="0"/>
            <a:cs typeface="Arial" panose="020B0604020202020204" pitchFamily="34" charset="0"/>
          </a:endParaRPr>
        </a:p>
      </dgm:t>
    </dgm:pt>
    <dgm:pt modelId="{7E33DFEB-9C00-4E52-BEDF-CF844CC14F90}" type="sibTrans" cxnId="{462CD730-44F0-49E8-B714-94F261539B9D}">
      <dgm:prSet/>
      <dgm:spPr/>
      <dgm:t>
        <a:bodyPr/>
        <a:lstStyle/>
        <a:p>
          <a:endParaRPr lang="es-EC" sz="1000">
            <a:latin typeface="Arial" panose="020B0604020202020204" pitchFamily="34" charset="0"/>
            <a:cs typeface="Arial" panose="020B0604020202020204" pitchFamily="34" charset="0"/>
          </a:endParaRPr>
        </a:p>
      </dgm:t>
    </dgm:pt>
    <dgm:pt modelId="{FD4A0154-9393-416C-914E-523E2E3A20F4}">
      <dgm:prSet phldrT="[Texto]" custT="1"/>
      <dgm:spPr/>
      <dgm:t>
        <a:bodyPr/>
        <a:lstStyle/>
        <a:p>
          <a:r>
            <a:rPr lang="es-EC" sz="1000">
              <a:latin typeface="Arial" panose="020B0604020202020204" pitchFamily="34" charset="0"/>
              <a:cs typeface="Arial" panose="020B0604020202020204" pitchFamily="34" charset="0"/>
            </a:rPr>
            <a:t>Content Management Systems(CMS)</a:t>
          </a:r>
        </a:p>
      </dgm:t>
    </dgm:pt>
    <dgm:pt modelId="{A52597D1-4794-4A9D-B701-73045B0DA523}" type="parTrans" cxnId="{BF1FB488-F439-43B6-AB68-774650A40D6A}">
      <dgm:prSet/>
      <dgm:spPr/>
      <dgm:t>
        <a:bodyPr/>
        <a:lstStyle/>
        <a:p>
          <a:endParaRPr lang="es-EC" sz="1000">
            <a:latin typeface="Arial" panose="020B0604020202020204" pitchFamily="34" charset="0"/>
            <a:cs typeface="Arial" panose="020B0604020202020204" pitchFamily="34" charset="0"/>
          </a:endParaRPr>
        </a:p>
      </dgm:t>
    </dgm:pt>
    <dgm:pt modelId="{4192E7C7-3424-4EBF-8696-F7834AAA6393}" type="sibTrans" cxnId="{BF1FB488-F439-43B6-AB68-774650A40D6A}">
      <dgm:prSet/>
      <dgm:spPr/>
      <dgm:t>
        <a:bodyPr/>
        <a:lstStyle/>
        <a:p>
          <a:endParaRPr lang="es-EC" sz="1000">
            <a:latin typeface="Arial" panose="020B0604020202020204" pitchFamily="34" charset="0"/>
            <a:cs typeface="Arial" panose="020B0604020202020204" pitchFamily="34" charset="0"/>
          </a:endParaRPr>
        </a:p>
      </dgm:t>
    </dgm:pt>
    <dgm:pt modelId="{7F1D6349-603D-4BB5-AF8E-E01A29F273AB}">
      <dgm:prSet phldrT="[Texto]" custT="1"/>
      <dgm:spPr/>
      <dgm:t>
        <a:bodyPr/>
        <a:lstStyle/>
        <a:p>
          <a:r>
            <a:rPr lang="es-EC" sz="1000">
              <a:latin typeface="Arial" panose="020B0604020202020204" pitchFamily="34" charset="0"/>
              <a:cs typeface="Arial" panose="020B0604020202020204" pitchFamily="34" charset="0"/>
            </a:rPr>
            <a:t>Social Software: Wikis, H20, OSLO research</a:t>
          </a:r>
        </a:p>
      </dgm:t>
    </dgm:pt>
    <dgm:pt modelId="{9EA58951-6D19-4885-9E1B-6604751181A3}" type="parTrans" cxnId="{7B94F3AF-0ED2-4A48-AC2D-CD463F6F0287}">
      <dgm:prSet/>
      <dgm:spPr/>
      <dgm:t>
        <a:bodyPr/>
        <a:lstStyle/>
        <a:p>
          <a:endParaRPr lang="es-EC" sz="1000">
            <a:latin typeface="Arial" panose="020B0604020202020204" pitchFamily="34" charset="0"/>
            <a:cs typeface="Arial" panose="020B0604020202020204" pitchFamily="34" charset="0"/>
          </a:endParaRPr>
        </a:p>
      </dgm:t>
    </dgm:pt>
    <dgm:pt modelId="{E0A2BD68-3A84-4D83-8BDF-3C0D4B1959C5}" type="sibTrans" cxnId="{7B94F3AF-0ED2-4A48-AC2D-CD463F6F0287}">
      <dgm:prSet/>
      <dgm:spPr/>
      <dgm:t>
        <a:bodyPr/>
        <a:lstStyle/>
        <a:p>
          <a:endParaRPr lang="es-EC" sz="1000">
            <a:latin typeface="Arial" panose="020B0604020202020204" pitchFamily="34" charset="0"/>
            <a:cs typeface="Arial" panose="020B0604020202020204" pitchFamily="34" charset="0"/>
          </a:endParaRPr>
        </a:p>
      </dgm:t>
    </dgm:pt>
    <dgm:pt modelId="{D4F621FD-E2D1-4874-806B-A3BC81B5CA80}">
      <dgm:prSet phldrT="[Texto]" custT="1"/>
      <dgm:spPr/>
      <dgm:t>
        <a:bodyPr/>
        <a:lstStyle/>
        <a:p>
          <a:r>
            <a:rPr lang="es-EC" sz="1000" b="1">
              <a:latin typeface="Arial" panose="020B0604020202020204" pitchFamily="34" charset="0"/>
              <a:cs typeface="Arial" panose="020B0604020202020204" pitchFamily="34" charset="0"/>
            </a:rPr>
            <a:t>Content: </a:t>
          </a:r>
          <a:r>
            <a:rPr lang="es-EC" sz="1000">
              <a:latin typeface="Arial" panose="020B0604020202020204" pitchFamily="34" charset="0"/>
              <a:cs typeface="Arial" panose="020B0604020202020204" pitchFamily="34" charset="0"/>
            </a:rPr>
            <a:t>Materials published for learming or reference</a:t>
          </a:r>
        </a:p>
      </dgm:t>
    </dgm:pt>
    <dgm:pt modelId="{EA31A1A5-10DA-4ADB-A8E9-FD8B764B67D1}" type="parTrans" cxnId="{29737DFA-6840-47D6-9803-A498BB02486F}">
      <dgm:prSet/>
      <dgm:spPr/>
      <dgm:t>
        <a:bodyPr/>
        <a:lstStyle/>
        <a:p>
          <a:endParaRPr lang="es-EC" sz="1000">
            <a:latin typeface="Arial" panose="020B0604020202020204" pitchFamily="34" charset="0"/>
            <a:cs typeface="Arial" panose="020B0604020202020204" pitchFamily="34" charset="0"/>
          </a:endParaRPr>
        </a:p>
      </dgm:t>
    </dgm:pt>
    <dgm:pt modelId="{058B4D12-691B-41D6-AA76-41C4BC383E7E}" type="sibTrans" cxnId="{29737DFA-6840-47D6-9803-A498BB02486F}">
      <dgm:prSet/>
      <dgm:spPr/>
      <dgm:t>
        <a:bodyPr/>
        <a:lstStyle/>
        <a:p>
          <a:endParaRPr lang="es-EC" sz="1000">
            <a:latin typeface="Arial" panose="020B0604020202020204" pitchFamily="34" charset="0"/>
            <a:cs typeface="Arial" panose="020B0604020202020204" pitchFamily="34" charset="0"/>
          </a:endParaRPr>
        </a:p>
      </dgm:t>
    </dgm:pt>
    <dgm:pt modelId="{198D4647-AE06-4E41-92CD-F156B72941BF}">
      <dgm:prSet phldrT="[Texto]" custT="1"/>
      <dgm:spPr/>
      <dgm:t>
        <a:bodyPr/>
        <a:lstStyle/>
        <a:p>
          <a:r>
            <a:rPr lang="es-EC" sz="1000">
              <a:latin typeface="Arial" panose="020B0604020202020204" pitchFamily="34" charset="0"/>
              <a:cs typeface="Arial" panose="020B0604020202020204" pitchFamily="34" charset="0"/>
            </a:rPr>
            <a:t>Learning Resources</a:t>
          </a:r>
        </a:p>
      </dgm:t>
    </dgm:pt>
    <dgm:pt modelId="{49C50C5B-481A-491A-9003-65CE15BAD64B}" type="parTrans" cxnId="{293ACAEC-99B6-4FC2-9922-06F6516CA604}">
      <dgm:prSet/>
      <dgm:spPr/>
      <dgm:t>
        <a:bodyPr/>
        <a:lstStyle/>
        <a:p>
          <a:endParaRPr lang="es-EC" sz="1000">
            <a:latin typeface="Arial" panose="020B0604020202020204" pitchFamily="34" charset="0"/>
            <a:cs typeface="Arial" panose="020B0604020202020204" pitchFamily="34" charset="0"/>
          </a:endParaRPr>
        </a:p>
      </dgm:t>
    </dgm:pt>
    <dgm:pt modelId="{E6C8F4FF-EB7B-403C-9A0C-C598BB966E4F}" type="sibTrans" cxnId="{293ACAEC-99B6-4FC2-9922-06F6516CA604}">
      <dgm:prSet/>
      <dgm:spPr/>
      <dgm:t>
        <a:bodyPr/>
        <a:lstStyle/>
        <a:p>
          <a:endParaRPr lang="es-EC" sz="1000">
            <a:latin typeface="Arial" panose="020B0604020202020204" pitchFamily="34" charset="0"/>
            <a:cs typeface="Arial" panose="020B0604020202020204" pitchFamily="34" charset="0"/>
          </a:endParaRPr>
        </a:p>
      </dgm:t>
    </dgm:pt>
    <dgm:pt modelId="{8368E8D0-9D20-4666-A9F8-F1691EE96E08}">
      <dgm:prSet phldrT="[Texto]" custT="1"/>
      <dgm:spPr/>
      <dgm:t>
        <a:bodyPr/>
        <a:lstStyle/>
        <a:p>
          <a:r>
            <a:rPr lang="es-EC" sz="1000">
              <a:latin typeface="Arial" panose="020B0604020202020204" pitchFamily="34" charset="0"/>
              <a:cs typeface="Arial" panose="020B0604020202020204" pitchFamily="34" charset="0"/>
            </a:rPr>
            <a:t>Learning Objects: MERLOT, Connexions, ARIADNE</a:t>
          </a:r>
        </a:p>
      </dgm:t>
    </dgm:pt>
    <dgm:pt modelId="{7AC5ED61-C2E7-4C98-9692-9DAAC4DB563C}" type="parTrans" cxnId="{8189F312-5CB5-4DEF-8DBB-C33DE3FBE01D}">
      <dgm:prSet/>
      <dgm:spPr/>
      <dgm:t>
        <a:bodyPr/>
        <a:lstStyle/>
        <a:p>
          <a:endParaRPr lang="es-EC" sz="1000">
            <a:latin typeface="Arial" panose="020B0604020202020204" pitchFamily="34" charset="0"/>
            <a:cs typeface="Arial" panose="020B0604020202020204" pitchFamily="34" charset="0"/>
          </a:endParaRPr>
        </a:p>
      </dgm:t>
    </dgm:pt>
    <dgm:pt modelId="{75189AD3-A498-4473-AB6D-1EAEA17A6830}" type="sibTrans" cxnId="{8189F312-5CB5-4DEF-8DBB-C33DE3FBE01D}">
      <dgm:prSet/>
      <dgm:spPr/>
      <dgm:t>
        <a:bodyPr/>
        <a:lstStyle/>
        <a:p>
          <a:endParaRPr lang="es-EC" sz="1000">
            <a:latin typeface="Arial" panose="020B0604020202020204" pitchFamily="34" charset="0"/>
            <a:cs typeface="Arial" panose="020B0604020202020204" pitchFamily="34" charset="0"/>
          </a:endParaRPr>
        </a:p>
      </dgm:t>
    </dgm:pt>
    <dgm:pt modelId="{FD53CD32-5BB2-4B03-B7CA-BB85FA3D3B4A}">
      <dgm:prSet phldrT="[Texto]" custT="1"/>
      <dgm:spPr/>
      <dgm:t>
        <a:bodyPr/>
        <a:lstStyle/>
        <a:p>
          <a:r>
            <a:rPr lang="es-EC" sz="1000" b="1">
              <a:latin typeface="Arial" panose="020B0604020202020204" pitchFamily="34" charset="0"/>
              <a:cs typeface="Arial" panose="020B0604020202020204" pitchFamily="34" charset="0"/>
            </a:rPr>
            <a:t>Implementation Resources</a:t>
          </a:r>
        </a:p>
      </dgm:t>
    </dgm:pt>
    <dgm:pt modelId="{CAF9E7C4-4AB8-4B28-BF6E-812196CDF5F1}" type="parTrans" cxnId="{A533EDA4-AD67-4180-ACD8-08603B931A47}">
      <dgm:prSet/>
      <dgm:spPr/>
      <dgm:t>
        <a:bodyPr/>
        <a:lstStyle/>
        <a:p>
          <a:endParaRPr lang="es-EC" sz="1000">
            <a:latin typeface="Arial" panose="020B0604020202020204" pitchFamily="34" charset="0"/>
            <a:cs typeface="Arial" panose="020B0604020202020204" pitchFamily="34" charset="0"/>
          </a:endParaRPr>
        </a:p>
      </dgm:t>
    </dgm:pt>
    <dgm:pt modelId="{0C27038F-C8C7-4DEE-8B5F-28EC6C113D0F}" type="sibTrans" cxnId="{A533EDA4-AD67-4180-ACD8-08603B931A47}">
      <dgm:prSet/>
      <dgm:spPr/>
      <dgm:t>
        <a:bodyPr/>
        <a:lstStyle/>
        <a:p>
          <a:endParaRPr lang="es-EC" sz="1000">
            <a:latin typeface="Arial" panose="020B0604020202020204" pitchFamily="34" charset="0"/>
            <a:cs typeface="Arial" panose="020B0604020202020204" pitchFamily="34" charset="0"/>
          </a:endParaRPr>
        </a:p>
      </dgm:t>
    </dgm:pt>
    <dgm:pt modelId="{3D82C074-8217-4D26-B1EC-FEB1C895A834}">
      <dgm:prSet phldrT="[Texto]" custT="1"/>
      <dgm:spPr/>
      <dgm:t>
        <a:bodyPr/>
        <a:lstStyle/>
        <a:p>
          <a:r>
            <a:rPr lang="es-EC" sz="1000">
              <a:latin typeface="Arial" panose="020B0604020202020204" pitchFamily="34" charset="0"/>
              <a:cs typeface="Arial" panose="020B0604020202020204" pitchFamily="34" charset="0"/>
            </a:rPr>
            <a:t>Licensing Tools: Creative Commons, GNU Free Documentacion License</a:t>
          </a:r>
        </a:p>
      </dgm:t>
    </dgm:pt>
    <dgm:pt modelId="{7A865507-9924-4A8A-A239-1B299B2F8D4D}" type="parTrans" cxnId="{68FE975A-B3F8-414C-81EB-5BEBF9A5299A}">
      <dgm:prSet/>
      <dgm:spPr/>
      <dgm:t>
        <a:bodyPr/>
        <a:lstStyle/>
        <a:p>
          <a:endParaRPr lang="es-EC" sz="1000">
            <a:latin typeface="Arial" panose="020B0604020202020204" pitchFamily="34" charset="0"/>
            <a:cs typeface="Arial" panose="020B0604020202020204" pitchFamily="34" charset="0"/>
          </a:endParaRPr>
        </a:p>
      </dgm:t>
    </dgm:pt>
    <dgm:pt modelId="{449C4232-8EBD-4507-B43C-CD95056C8761}" type="sibTrans" cxnId="{68FE975A-B3F8-414C-81EB-5BEBF9A5299A}">
      <dgm:prSet/>
      <dgm:spPr/>
      <dgm:t>
        <a:bodyPr/>
        <a:lstStyle/>
        <a:p>
          <a:endParaRPr lang="es-EC" sz="1000">
            <a:latin typeface="Arial" panose="020B0604020202020204" pitchFamily="34" charset="0"/>
            <a:cs typeface="Arial" panose="020B0604020202020204" pitchFamily="34" charset="0"/>
          </a:endParaRPr>
        </a:p>
      </dgm:t>
    </dgm:pt>
    <dgm:pt modelId="{9E5C07E3-0197-48F4-8BF1-C3DA46AF0081}">
      <dgm:prSet phldrT="[Texto]" custT="1"/>
      <dgm:spPr/>
      <dgm:t>
        <a:bodyPr/>
        <a:lstStyle/>
        <a:p>
          <a:r>
            <a:rPr lang="es-EC" sz="1000">
              <a:latin typeface="Arial" panose="020B0604020202020204" pitchFamily="34" charset="0"/>
              <a:cs typeface="Arial" panose="020B0604020202020204" pitchFamily="34" charset="0"/>
            </a:rPr>
            <a:t>Interoperability: IMS, SCORM, OKI</a:t>
          </a:r>
        </a:p>
      </dgm:t>
    </dgm:pt>
    <dgm:pt modelId="{7E06BAF6-3EBC-4E5C-81DB-BFF73B7930DD}" type="parTrans" cxnId="{700EC4FE-9B27-4AE3-AE04-0C4AC2B55E39}">
      <dgm:prSet/>
      <dgm:spPr/>
      <dgm:t>
        <a:bodyPr/>
        <a:lstStyle/>
        <a:p>
          <a:endParaRPr lang="es-EC" sz="1000">
            <a:latin typeface="Arial" panose="020B0604020202020204" pitchFamily="34" charset="0"/>
            <a:cs typeface="Arial" panose="020B0604020202020204" pitchFamily="34" charset="0"/>
          </a:endParaRPr>
        </a:p>
      </dgm:t>
    </dgm:pt>
    <dgm:pt modelId="{1A5A5C72-B171-4101-8A9F-6425F28BB336}" type="sibTrans" cxnId="{700EC4FE-9B27-4AE3-AE04-0C4AC2B55E39}">
      <dgm:prSet/>
      <dgm:spPr/>
      <dgm:t>
        <a:bodyPr/>
        <a:lstStyle/>
        <a:p>
          <a:endParaRPr lang="es-EC" sz="1000">
            <a:latin typeface="Arial" panose="020B0604020202020204" pitchFamily="34" charset="0"/>
            <a:cs typeface="Arial" panose="020B0604020202020204" pitchFamily="34" charset="0"/>
          </a:endParaRPr>
        </a:p>
      </dgm:t>
    </dgm:pt>
    <dgm:pt modelId="{6E4FEE8D-E3C5-4BCC-8852-0888FE7F10F2}">
      <dgm:prSet phldrT="[Texto]" custT="1"/>
      <dgm:spPr/>
      <dgm:t>
        <a:bodyPr/>
        <a:lstStyle/>
        <a:p>
          <a:r>
            <a:rPr lang="es-EC" sz="1000">
              <a:latin typeface="Arial" panose="020B0604020202020204" pitchFamily="34" charset="0"/>
              <a:cs typeface="Arial" panose="020B0604020202020204" pitchFamily="34" charset="0"/>
            </a:rPr>
            <a:t>Best Practices: CMU design principles</a:t>
          </a:r>
        </a:p>
      </dgm:t>
    </dgm:pt>
    <dgm:pt modelId="{5BFFD655-1E89-443F-B4D1-7A62141E61C5}" type="parTrans" cxnId="{E1EB29F5-60B2-425F-A6F8-E7C0FD725994}">
      <dgm:prSet/>
      <dgm:spPr/>
      <dgm:t>
        <a:bodyPr/>
        <a:lstStyle/>
        <a:p>
          <a:endParaRPr lang="es-EC" sz="1000">
            <a:latin typeface="Arial" panose="020B0604020202020204" pitchFamily="34" charset="0"/>
            <a:cs typeface="Arial" panose="020B0604020202020204" pitchFamily="34" charset="0"/>
          </a:endParaRPr>
        </a:p>
      </dgm:t>
    </dgm:pt>
    <dgm:pt modelId="{24ECD62D-5EAB-4DEA-AF75-E0AD8A683D4A}" type="sibTrans" cxnId="{E1EB29F5-60B2-425F-A6F8-E7C0FD725994}">
      <dgm:prSet/>
      <dgm:spPr/>
      <dgm:t>
        <a:bodyPr/>
        <a:lstStyle/>
        <a:p>
          <a:endParaRPr lang="es-EC" sz="1000">
            <a:latin typeface="Arial" panose="020B0604020202020204" pitchFamily="34" charset="0"/>
            <a:cs typeface="Arial" panose="020B0604020202020204" pitchFamily="34" charset="0"/>
          </a:endParaRPr>
        </a:p>
      </dgm:t>
    </dgm:pt>
    <dgm:pt modelId="{3FE833FA-1A37-4CBC-9484-0E34FFCED0CD}">
      <dgm:prSet phldrT="[Texto]" custT="1"/>
      <dgm:spPr/>
      <dgm:t>
        <a:bodyPr/>
        <a:lstStyle/>
        <a:p>
          <a:r>
            <a:rPr lang="es-EC" sz="1000">
              <a:latin typeface="Arial" panose="020B0604020202020204" pitchFamily="34" charset="0"/>
              <a:cs typeface="Arial" panose="020B0604020202020204" pitchFamily="34" charset="0"/>
            </a:rPr>
            <a:t>Development Tools: Connexions</a:t>
          </a:r>
        </a:p>
      </dgm:t>
    </dgm:pt>
    <dgm:pt modelId="{D9BFD1FB-902B-4F62-8DC1-231007204BF4}" type="parTrans" cxnId="{DCF646EF-200F-414B-AC30-C51A81CD4B2C}">
      <dgm:prSet/>
      <dgm:spPr/>
      <dgm:t>
        <a:bodyPr/>
        <a:lstStyle/>
        <a:p>
          <a:endParaRPr lang="es-EC" sz="1000">
            <a:latin typeface="Arial" panose="020B0604020202020204" pitchFamily="34" charset="0"/>
            <a:cs typeface="Arial" panose="020B0604020202020204" pitchFamily="34" charset="0"/>
          </a:endParaRPr>
        </a:p>
      </dgm:t>
    </dgm:pt>
    <dgm:pt modelId="{A07AE93E-4053-4138-817B-EF07AC2E1739}" type="sibTrans" cxnId="{DCF646EF-200F-414B-AC30-C51A81CD4B2C}">
      <dgm:prSet/>
      <dgm:spPr/>
      <dgm:t>
        <a:bodyPr/>
        <a:lstStyle/>
        <a:p>
          <a:endParaRPr lang="es-EC" sz="1000">
            <a:latin typeface="Arial" panose="020B0604020202020204" pitchFamily="34" charset="0"/>
            <a:cs typeface="Arial" panose="020B0604020202020204" pitchFamily="34" charset="0"/>
          </a:endParaRPr>
        </a:p>
      </dgm:t>
    </dgm:pt>
    <dgm:pt modelId="{92067886-870F-4A90-99A0-3C49CA979CBA}">
      <dgm:prSet phldrT="[Texto]" custT="1"/>
      <dgm:spPr/>
      <dgm:t>
        <a:bodyPr/>
        <a:lstStyle/>
        <a:p>
          <a:r>
            <a:rPr lang="es-EC" sz="1000">
              <a:latin typeface="Arial" panose="020B0604020202020204" pitchFamily="34" charset="0"/>
              <a:cs typeface="Arial" panose="020B0604020202020204" pitchFamily="34" charset="0"/>
            </a:rPr>
            <a:t>Learning Management Systems: Moodle, Sakai</a:t>
          </a:r>
        </a:p>
      </dgm:t>
    </dgm:pt>
    <dgm:pt modelId="{7954FC68-D9BD-4F50-AE66-0D95DE979C8E}" type="parTrans" cxnId="{069E2B13-8B0F-46B6-8C83-A3A25DCAFDEB}">
      <dgm:prSet/>
      <dgm:spPr/>
      <dgm:t>
        <a:bodyPr/>
        <a:lstStyle/>
        <a:p>
          <a:endParaRPr lang="es-EC" sz="1000">
            <a:latin typeface="Arial" panose="020B0604020202020204" pitchFamily="34" charset="0"/>
            <a:cs typeface="Arial" panose="020B0604020202020204" pitchFamily="34" charset="0"/>
          </a:endParaRPr>
        </a:p>
      </dgm:t>
    </dgm:pt>
    <dgm:pt modelId="{F9768163-EEE3-4BCC-AACC-BD972404116C}" type="sibTrans" cxnId="{069E2B13-8B0F-46B6-8C83-A3A25DCAFDEB}">
      <dgm:prSet/>
      <dgm:spPr/>
      <dgm:t>
        <a:bodyPr/>
        <a:lstStyle/>
        <a:p>
          <a:endParaRPr lang="es-EC" sz="1000">
            <a:latin typeface="Arial" panose="020B0604020202020204" pitchFamily="34" charset="0"/>
            <a:cs typeface="Arial" panose="020B0604020202020204" pitchFamily="34" charset="0"/>
          </a:endParaRPr>
        </a:p>
      </dgm:t>
    </dgm:pt>
    <dgm:pt modelId="{BCBCBCBC-05B1-4DE7-B2CB-E95C6A999359}">
      <dgm:prSet phldrT="[Texto]" custT="1"/>
      <dgm:spPr/>
      <dgm:t>
        <a:bodyPr/>
        <a:lstStyle/>
        <a:p>
          <a:r>
            <a:rPr lang="es-EC" sz="1000">
              <a:latin typeface="Arial" panose="020B0604020202020204" pitchFamily="34" charset="0"/>
              <a:cs typeface="Arial" panose="020B0604020202020204" pitchFamily="34" charset="0"/>
            </a:rPr>
            <a:t>Courseware: MIT OCW, Paris Tech, Japan OCW</a:t>
          </a:r>
        </a:p>
      </dgm:t>
    </dgm:pt>
    <dgm:pt modelId="{DFB9C038-47B1-4F75-AF42-843571FD777D}" type="parTrans" cxnId="{B5FFD399-5BF5-4EBE-AC38-89772B151941}">
      <dgm:prSet/>
      <dgm:spPr/>
      <dgm:t>
        <a:bodyPr/>
        <a:lstStyle/>
        <a:p>
          <a:endParaRPr lang="es-EC" sz="1000">
            <a:latin typeface="Arial" panose="020B0604020202020204" pitchFamily="34" charset="0"/>
            <a:cs typeface="Arial" panose="020B0604020202020204" pitchFamily="34" charset="0"/>
          </a:endParaRPr>
        </a:p>
      </dgm:t>
    </dgm:pt>
    <dgm:pt modelId="{F90EF4D4-2007-4B1D-808E-9CA088E7006B}" type="sibTrans" cxnId="{B5FFD399-5BF5-4EBE-AC38-89772B151941}">
      <dgm:prSet/>
      <dgm:spPr/>
      <dgm:t>
        <a:bodyPr/>
        <a:lstStyle/>
        <a:p>
          <a:endParaRPr lang="es-EC" sz="1000">
            <a:latin typeface="Arial" panose="020B0604020202020204" pitchFamily="34" charset="0"/>
            <a:cs typeface="Arial" panose="020B0604020202020204" pitchFamily="34" charset="0"/>
          </a:endParaRPr>
        </a:p>
      </dgm:t>
    </dgm:pt>
    <dgm:pt modelId="{188CFCCB-7EC7-455A-89E4-A7330ED2C488}">
      <dgm:prSet phldrT="[Texto]" custT="1"/>
      <dgm:spPr/>
      <dgm:t>
        <a:bodyPr/>
        <a:lstStyle/>
        <a:p>
          <a:r>
            <a:rPr lang="es-EC" sz="1000">
              <a:latin typeface="Arial" panose="020B0604020202020204" pitchFamily="34" charset="0"/>
              <a:cs typeface="Arial" panose="020B0604020202020204" pitchFamily="34" charset="0"/>
            </a:rPr>
            <a:t>Consortium</a:t>
          </a:r>
        </a:p>
      </dgm:t>
    </dgm:pt>
    <dgm:pt modelId="{C25D6706-5291-44FF-A056-B9DE24EC8AE8}" type="parTrans" cxnId="{AD9F08E8-35B3-4D48-9CDC-43EF1E305450}">
      <dgm:prSet/>
      <dgm:spPr/>
      <dgm:t>
        <a:bodyPr/>
        <a:lstStyle/>
        <a:p>
          <a:endParaRPr lang="es-EC" sz="1000">
            <a:latin typeface="Arial" panose="020B0604020202020204" pitchFamily="34" charset="0"/>
            <a:cs typeface="Arial" panose="020B0604020202020204" pitchFamily="34" charset="0"/>
          </a:endParaRPr>
        </a:p>
      </dgm:t>
    </dgm:pt>
    <dgm:pt modelId="{0A8240BE-A1B6-4AE9-8DC6-35A0C20797CF}" type="sibTrans" cxnId="{AD9F08E8-35B3-4D48-9CDC-43EF1E305450}">
      <dgm:prSet/>
      <dgm:spPr/>
      <dgm:t>
        <a:bodyPr/>
        <a:lstStyle/>
        <a:p>
          <a:endParaRPr lang="es-EC" sz="1000">
            <a:latin typeface="Arial" panose="020B0604020202020204" pitchFamily="34" charset="0"/>
            <a:cs typeface="Arial" panose="020B0604020202020204" pitchFamily="34" charset="0"/>
          </a:endParaRPr>
        </a:p>
      </dgm:t>
    </dgm:pt>
    <dgm:pt modelId="{5068102F-546A-442E-984A-2507308F82CA}">
      <dgm:prSet phldrT="[Texto]" custT="1"/>
      <dgm:spPr/>
      <dgm:t>
        <a:bodyPr/>
        <a:lstStyle/>
        <a:p>
          <a:r>
            <a:rPr lang="es-EC" sz="1000">
              <a:latin typeface="Arial" panose="020B0604020202020204" pitchFamily="34" charset="0"/>
              <a:cs typeface="Arial" panose="020B0604020202020204" pitchFamily="34" charset="0"/>
            </a:rPr>
            <a:t>Reference Collection: Internet archive, Google Scholar, Library of Congress, Wikis.</a:t>
          </a:r>
        </a:p>
      </dgm:t>
    </dgm:pt>
    <dgm:pt modelId="{CAC9E71C-6A05-424B-BAF5-FBA1F9A67EF2}" type="parTrans" cxnId="{BCBEAC35-D5B6-4126-B881-EA808BAE3C5C}">
      <dgm:prSet/>
      <dgm:spPr/>
      <dgm:t>
        <a:bodyPr/>
        <a:lstStyle/>
        <a:p>
          <a:endParaRPr lang="es-EC" sz="1000">
            <a:latin typeface="Arial" panose="020B0604020202020204" pitchFamily="34" charset="0"/>
            <a:cs typeface="Arial" panose="020B0604020202020204" pitchFamily="34" charset="0"/>
          </a:endParaRPr>
        </a:p>
      </dgm:t>
    </dgm:pt>
    <dgm:pt modelId="{310B7CF8-67FC-4488-8F73-58E714279BD1}" type="sibTrans" cxnId="{BCBEAC35-D5B6-4126-B881-EA808BAE3C5C}">
      <dgm:prSet/>
      <dgm:spPr/>
      <dgm:t>
        <a:bodyPr/>
        <a:lstStyle/>
        <a:p>
          <a:endParaRPr lang="es-EC" sz="1000">
            <a:latin typeface="Arial" panose="020B0604020202020204" pitchFamily="34" charset="0"/>
            <a:cs typeface="Arial" panose="020B0604020202020204" pitchFamily="34" charset="0"/>
          </a:endParaRPr>
        </a:p>
      </dgm:t>
    </dgm:pt>
    <dgm:pt modelId="{582165C5-19F4-4FB0-BD39-3050E0F9C783}">
      <dgm:prSet phldrT="[Texto]" custT="1"/>
      <dgm:spPr/>
      <dgm:t>
        <a:bodyPr/>
        <a:lstStyle/>
        <a:p>
          <a:r>
            <a:rPr lang="es-EC" sz="1000">
              <a:latin typeface="Arial" panose="020B0604020202020204" pitchFamily="34" charset="0"/>
              <a:cs typeface="Arial" panose="020B0604020202020204" pitchFamily="34" charset="0"/>
            </a:rPr>
            <a:t>MOOC</a:t>
          </a:r>
        </a:p>
      </dgm:t>
    </dgm:pt>
    <dgm:pt modelId="{33E3880F-56DA-4745-B227-8CFA87D3E537}" type="parTrans" cxnId="{F5FAD3C4-D8BC-4BE4-8269-E78100371143}">
      <dgm:prSet/>
      <dgm:spPr/>
      <dgm:t>
        <a:bodyPr/>
        <a:lstStyle/>
        <a:p>
          <a:endParaRPr lang="es-EC" sz="1000">
            <a:latin typeface="Arial" panose="020B0604020202020204" pitchFamily="34" charset="0"/>
            <a:cs typeface="Arial" panose="020B0604020202020204" pitchFamily="34" charset="0"/>
          </a:endParaRPr>
        </a:p>
      </dgm:t>
    </dgm:pt>
    <dgm:pt modelId="{321E69C0-5E25-4F51-A3EF-5085EB59575E}" type="sibTrans" cxnId="{F5FAD3C4-D8BC-4BE4-8269-E78100371143}">
      <dgm:prSet/>
      <dgm:spPr/>
      <dgm:t>
        <a:bodyPr/>
        <a:lstStyle/>
        <a:p>
          <a:endParaRPr lang="es-EC" sz="1000">
            <a:latin typeface="Arial" panose="020B0604020202020204" pitchFamily="34" charset="0"/>
            <a:cs typeface="Arial" panose="020B0604020202020204" pitchFamily="34" charset="0"/>
          </a:endParaRPr>
        </a:p>
      </dgm:t>
    </dgm:pt>
    <dgm:pt modelId="{C2FA0EF0-312E-447C-ABD0-1D630965E418}" type="pres">
      <dgm:prSet presAssocID="{7AE3B911-06C9-47D2-8C7E-9E1CE31BE331}" presName="diagram" presStyleCnt="0">
        <dgm:presLayoutVars>
          <dgm:chPref val="1"/>
          <dgm:dir/>
          <dgm:animOne val="branch"/>
          <dgm:animLvl val="lvl"/>
          <dgm:resizeHandles/>
        </dgm:presLayoutVars>
      </dgm:prSet>
      <dgm:spPr/>
      <dgm:t>
        <a:bodyPr/>
        <a:lstStyle/>
        <a:p>
          <a:endParaRPr lang="es-EC"/>
        </a:p>
      </dgm:t>
    </dgm:pt>
    <dgm:pt modelId="{97246ECD-9374-4EA2-890B-3AAB9F6BFEDD}" type="pres">
      <dgm:prSet presAssocID="{6042E16C-A0D1-4869-9DDE-19B52AA9FC1A}" presName="root" presStyleCnt="0"/>
      <dgm:spPr/>
    </dgm:pt>
    <dgm:pt modelId="{3894EC9B-37B8-4AE5-B51C-E6D58BA6B62D}" type="pres">
      <dgm:prSet presAssocID="{6042E16C-A0D1-4869-9DDE-19B52AA9FC1A}" presName="rootComposite" presStyleCnt="0"/>
      <dgm:spPr/>
    </dgm:pt>
    <dgm:pt modelId="{10B0F388-4738-4984-B777-BC8D0C32C6C5}" type="pres">
      <dgm:prSet presAssocID="{6042E16C-A0D1-4869-9DDE-19B52AA9FC1A}" presName="rootText" presStyleLbl="node1" presStyleIdx="0" presStyleCnt="3"/>
      <dgm:spPr/>
      <dgm:t>
        <a:bodyPr/>
        <a:lstStyle/>
        <a:p>
          <a:endParaRPr lang="es-EC"/>
        </a:p>
      </dgm:t>
    </dgm:pt>
    <dgm:pt modelId="{2025C5C5-E841-44AC-9252-96626BEDE277}" type="pres">
      <dgm:prSet presAssocID="{6042E16C-A0D1-4869-9DDE-19B52AA9FC1A}" presName="rootConnector" presStyleLbl="node1" presStyleIdx="0" presStyleCnt="3"/>
      <dgm:spPr/>
      <dgm:t>
        <a:bodyPr/>
        <a:lstStyle/>
        <a:p>
          <a:endParaRPr lang="es-EC"/>
        </a:p>
      </dgm:t>
    </dgm:pt>
    <dgm:pt modelId="{8477CB14-462B-4F30-B673-EEA16EE80A84}" type="pres">
      <dgm:prSet presAssocID="{6042E16C-A0D1-4869-9DDE-19B52AA9FC1A}" presName="childShape" presStyleCnt="0"/>
      <dgm:spPr/>
    </dgm:pt>
    <dgm:pt modelId="{70135D3E-2967-4C8C-9752-13FDDBA40D5E}" type="pres">
      <dgm:prSet presAssocID="{A52597D1-4794-4A9D-B701-73045B0DA523}" presName="Name13" presStyleLbl="parChTrans1D2" presStyleIdx="0" presStyleCnt="11"/>
      <dgm:spPr/>
      <dgm:t>
        <a:bodyPr/>
        <a:lstStyle/>
        <a:p>
          <a:endParaRPr lang="es-EC"/>
        </a:p>
      </dgm:t>
    </dgm:pt>
    <dgm:pt modelId="{854C8CB5-3A8E-4E06-B461-6EF6654147DF}" type="pres">
      <dgm:prSet presAssocID="{FD4A0154-9393-416C-914E-523E2E3A20F4}" presName="childText" presStyleLbl="bgAcc1" presStyleIdx="0" presStyleCnt="11">
        <dgm:presLayoutVars>
          <dgm:bulletEnabled val="1"/>
        </dgm:presLayoutVars>
      </dgm:prSet>
      <dgm:spPr/>
      <dgm:t>
        <a:bodyPr/>
        <a:lstStyle/>
        <a:p>
          <a:endParaRPr lang="es-EC"/>
        </a:p>
      </dgm:t>
    </dgm:pt>
    <dgm:pt modelId="{03B44DC4-A247-4F46-BA89-A6C5C3A829EA}" type="pres">
      <dgm:prSet presAssocID="{9EA58951-6D19-4885-9E1B-6604751181A3}" presName="Name13" presStyleLbl="parChTrans1D2" presStyleIdx="1" presStyleCnt="11"/>
      <dgm:spPr/>
      <dgm:t>
        <a:bodyPr/>
        <a:lstStyle/>
        <a:p>
          <a:endParaRPr lang="es-EC"/>
        </a:p>
      </dgm:t>
    </dgm:pt>
    <dgm:pt modelId="{12550514-DF52-49BF-91C4-7658E6AF0E3F}" type="pres">
      <dgm:prSet presAssocID="{7F1D6349-603D-4BB5-AF8E-E01A29F273AB}" presName="childText" presStyleLbl="bgAcc1" presStyleIdx="1" presStyleCnt="11">
        <dgm:presLayoutVars>
          <dgm:bulletEnabled val="1"/>
        </dgm:presLayoutVars>
      </dgm:prSet>
      <dgm:spPr/>
      <dgm:t>
        <a:bodyPr/>
        <a:lstStyle/>
        <a:p>
          <a:endParaRPr lang="es-EC"/>
        </a:p>
      </dgm:t>
    </dgm:pt>
    <dgm:pt modelId="{317BF9AA-0DC8-4E93-BB6F-322B2C9E178C}" type="pres">
      <dgm:prSet presAssocID="{D9BFD1FB-902B-4F62-8DC1-231007204BF4}" presName="Name13" presStyleLbl="parChTrans1D2" presStyleIdx="2" presStyleCnt="11"/>
      <dgm:spPr/>
      <dgm:t>
        <a:bodyPr/>
        <a:lstStyle/>
        <a:p>
          <a:endParaRPr lang="es-EC"/>
        </a:p>
      </dgm:t>
    </dgm:pt>
    <dgm:pt modelId="{C6291C8D-B5EA-4219-A257-F665814AB054}" type="pres">
      <dgm:prSet presAssocID="{3FE833FA-1A37-4CBC-9484-0E34FFCED0CD}" presName="childText" presStyleLbl="bgAcc1" presStyleIdx="2" presStyleCnt="11">
        <dgm:presLayoutVars>
          <dgm:bulletEnabled val="1"/>
        </dgm:presLayoutVars>
      </dgm:prSet>
      <dgm:spPr/>
      <dgm:t>
        <a:bodyPr/>
        <a:lstStyle/>
        <a:p>
          <a:endParaRPr lang="es-EC"/>
        </a:p>
      </dgm:t>
    </dgm:pt>
    <dgm:pt modelId="{74D271D5-2CF1-4C22-8BEC-42E32F9A8954}" type="pres">
      <dgm:prSet presAssocID="{7954FC68-D9BD-4F50-AE66-0D95DE979C8E}" presName="Name13" presStyleLbl="parChTrans1D2" presStyleIdx="3" presStyleCnt="11"/>
      <dgm:spPr/>
      <dgm:t>
        <a:bodyPr/>
        <a:lstStyle/>
        <a:p>
          <a:endParaRPr lang="es-EC"/>
        </a:p>
      </dgm:t>
    </dgm:pt>
    <dgm:pt modelId="{A491AA02-7045-4BC7-AC4A-F039E813F605}" type="pres">
      <dgm:prSet presAssocID="{92067886-870F-4A90-99A0-3C49CA979CBA}" presName="childText" presStyleLbl="bgAcc1" presStyleIdx="3" presStyleCnt="11">
        <dgm:presLayoutVars>
          <dgm:bulletEnabled val="1"/>
        </dgm:presLayoutVars>
      </dgm:prSet>
      <dgm:spPr/>
      <dgm:t>
        <a:bodyPr/>
        <a:lstStyle/>
        <a:p>
          <a:endParaRPr lang="es-EC"/>
        </a:p>
      </dgm:t>
    </dgm:pt>
    <dgm:pt modelId="{BA9A5969-645D-4D7B-8F8E-771023C641FE}" type="pres">
      <dgm:prSet presAssocID="{D4F621FD-E2D1-4874-806B-A3BC81B5CA80}" presName="root" presStyleCnt="0"/>
      <dgm:spPr/>
    </dgm:pt>
    <dgm:pt modelId="{2023AF9A-078E-4E30-9FCC-8407B0403F04}" type="pres">
      <dgm:prSet presAssocID="{D4F621FD-E2D1-4874-806B-A3BC81B5CA80}" presName="rootComposite" presStyleCnt="0"/>
      <dgm:spPr/>
    </dgm:pt>
    <dgm:pt modelId="{4CFBF226-F566-4276-92D0-F82C063B5CCD}" type="pres">
      <dgm:prSet presAssocID="{D4F621FD-E2D1-4874-806B-A3BC81B5CA80}" presName="rootText" presStyleLbl="node1" presStyleIdx="1" presStyleCnt="3"/>
      <dgm:spPr/>
      <dgm:t>
        <a:bodyPr/>
        <a:lstStyle/>
        <a:p>
          <a:endParaRPr lang="es-EC"/>
        </a:p>
      </dgm:t>
    </dgm:pt>
    <dgm:pt modelId="{DC9FC4CD-040D-41CE-A3F0-98F00B267C39}" type="pres">
      <dgm:prSet presAssocID="{D4F621FD-E2D1-4874-806B-A3BC81B5CA80}" presName="rootConnector" presStyleLbl="node1" presStyleIdx="1" presStyleCnt="3"/>
      <dgm:spPr/>
      <dgm:t>
        <a:bodyPr/>
        <a:lstStyle/>
        <a:p>
          <a:endParaRPr lang="es-EC"/>
        </a:p>
      </dgm:t>
    </dgm:pt>
    <dgm:pt modelId="{E456C671-78F1-4E1F-BE34-3C4E6DF24C45}" type="pres">
      <dgm:prSet presAssocID="{D4F621FD-E2D1-4874-806B-A3BC81B5CA80}" presName="childShape" presStyleCnt="0"/>
      <dgm:spPr/>
    </dgm:pt>
    <dgm:pt modelId="{D97B4C20-3799-4AAA-AD45-328E0E3A4291}" type="pres">
      <dgm:prSet presAssocID="{49C50C5B-481A-491A-9003-65CE15BAD64B}" presName="Name13" presStyleLbl="parChTrans1D2" presStyleIdx="4" presStyleCnt="11"/>
      <dgm:spPr/>
      <dgm:t>
        <a:bodyPr/>
        <a:lstStyle/>
        <a:p>
          <a:endParaRPr lang="es-EC"/>
        </a:p>
      </dgm:t>
    </dgm:pt>
    <dgm:pt modelId="{DABF6A2A-F1B3-453D-94EA-9DD16AD5EB06}" type="pres">
      <dgm:prSet presAssocID="{198D4647-AE06-4E41-92CD-F156B72941BF}" presName="childText" presStyleLbl="bgAcc1" presStyleIdx="4" presStyleCnt="11">
        <dgm:presLayoutVars>
          <dgm:bulletEnabled val="1"/>
        </dgm:presLayoutVars>
      </dgm:prSet>
      <dgm:spPr/>
      <dgm:t>
        <a:bodyPr/>
        <a:lstStyle/>
        <a:p>
          <a:endParaRPr lang="es-EC"/>
        </a:p>
      </dgm:t>
    </dgm:pt>
    <dgm:pt modelId="{BE721B99-01CF-4390-9802-D5A087298AFA}" type="pres">
      <dgm:prSet presAssocID="{7AC5ED61-C2E7-4C98-9692-9DAAC4DB563C}" presName="Name13" presStyleLbl="parChTrans1D2" presStyleIdx="5" presStyleCnt="11"/>
      <dgm:spPr/>
      <dgm:t>
        <a:bodyPr/>
        <a:lstStyle/>
        <a:p>
          <a:endParaRPr lang="es-EC"/>
        </a:p>
      </dgm:t>
    </dgm:pt>
    <dgm:pt modelId="{CB2BF247-9A0F-4446-958F-6E84E3C36D29}" type="pres">
      <dgm:prSet presAssocID="{8368E8D0-9D20-4666-A9F8-F1691EE96E08}" presName="childText" presStyleLbl="bgAcc1" presStyleIdx="5" presStyleCnt="11">
        <dgm:presLayoutVars>
          <dgm:bulletEnabled val="1"/>
        </dgm:presLayoutVars>
      </dgm:prSet>
      <dgm:spPr/>
      <dgm:t>
        <a:bodyPr/>
        <a:lstStyle/>
        <a:p>
          <a:endParaRPr lang="es-EC"/>
        </a:p>
      </dgm:t>
    </dgm:pt>
    <dgm:pt modelId="{4DB12333-4FB5-4DD7-9144-B77BA2339799}" type="pres">
      <dgm:prSet presAssocID="{CAC9E71C-6A05-424B-BAF5-FBA1F9A67EF2}" presName="Name13" presStyleLbl="parChTrans1D2" presStyleIdx="6" presStyleCnt="11"/>
      <dgm:spPr/>
      <dgm:t>
        <a:bodyPr/>
        <a:lstStyle/>
        <a:p>
          <a:endParaRPr lang="es-EC"/>
        </a:p>
      </dgm:t>
    </dgm:pt>
    <dgm:pt modelId="{F6B34B09-CDFC-46A3-B971-054C7B76FCB9}" type="pres">
      <dgm:prSet presAssocID="{5068102F-546A-442E-984A-2507308F82CA}" presName="childText" presStyleLbl="bgAcc1" presStyleIdx="6" presStyleCnt="11">
        <dgm:presLayoutVars>
          <dgm:bulletEnabled val="1"/>
        </dgm:presLayoutVars>
      </dgm:prSet>
      <dgm:spPr/>
      <dgm:t>
        <a:bodyPr/>
        <a:lstStyle/>
        <a:p>
          <a:endParaRPr lang="es-EC"/>
        </a:p>
      </dgm:t>
    </dgm:pt>
    <dgm:pt modelId="{699388BC-FD3A-47FD-90A0-DFB621F5D1FE}" type="pres">
      <dgm:prSet presAssocID="{33E3880F-56DA-4745-B227-8CFA87D3E537}" presName="Name13" presStyleLbl="parChTrans1D2" presStyleIdx="7" presStyleCnt="11"/>
      <dgm:spPr/>
      <dgm:t>
        <a:bodyPr/>
        <a:lstStyle/>
        <a:p>
          <a:endParaRPr lang="es-EC"/>
        </a:p>
      </dgm:t>
    </dgm:pt>
    <dgm:pt modelId="{27AD73ED-5A0E-409E-A07B-C29FED3CECF9}" type="pres">
      <dgm:prSet presAssocID="{582165C5-19F4-4FB0-BD39-3050E0F9C783}" presName="childText" presStyleLbl="bgAcc1" presStyleIdx="7" presStyleCnt="11">
        <dgm:presLayoutVars>
          <dgm:bulletEnabled val="1"/>
        </dgm:presLayoutVars>
      </dgm:prSet>
      <dgm:spPr/>
      <dgm:t>
        <a:bodyPr/>
        <a:lstStyle/>
        <a:p>
          <a:endParaRPr lang="es-EC"/>
        </a:p>
      </dgm:t>
    </dgm:pt>
    <dgm:pt modelId="{DDB62E17-4285-44CF-A15A-CA977366F332}" type="pres">
      <dgm:prSet presAssocID="{FD53CD32-5BB2-4B03-B7CA-BB85FA3D3B4A}" presName="root" presStyleCnt="0"/>
      <dgm:spPr/>
    </dgm:pt>
    <dgm:pt modelId="{9ACF1A76-D58E-4E9B-9BC6-24F44A5A5CC6}" type="pres">
      <dgm:prSet presAssocID="{FD53CD32-5BB2-4B03-B7CA-BB85FA3D3B4A}" presName="rootComposite" presStyleCnt="0"/>
      <dgm:spPr/>
    </dgm:pt>
    <dgm:pt modelId="{2A488ABB-B61C-4151-BCD2-3081F3043546}" type="pres">
      <dgm:prSet presAssocID="{FD53CD32-5BB2-4B03-B7CA-BB85FA3D3B4A}" presName="rootText" presStyleLbl="node1" presStyleIdx="2" presStyleCnt="3"/>
      <dgm:spPr/>
      <dgm:t>
        <a:bodyPr/>
        <a:lstStyle/>
        <a:p>
          <a:endParaRPr lang="es-EC"/>
        </a:p>
      </dgm:t>
    </dgm:pt>
    <dgm:pt modelId="{10D0284E-0736-4843-B371-8F0273F63692}" type="pres">
      <dgm:prSet presAssocID="{FD53CD32-5BB2-4B03-B7CA-BB85FA3D3B4A}" presName="rootConnector" presStyleLbl="node1" presStyleIdx="2" presStyleCnt="3"/>
      <dgm:spPr/>
      <dgm:t>
        <a:bodyPr/>
        <a:lstStyle/>
        <a:p>
          <a:endParaRPr lang="es-EC"/>
        </a:p>
      </dgm:t>
    </dgm:pt>
    <dgm:pt modelId="{E320B13E-569B-4E11-B81D-5969AD9A4FA0}" type="pres">
      <dgm:prSet presAssocID="{FD53CD32-5BB2-4B03-B7CA-BB85FA3D3B4A}" presName="childShape" presStyleCnt="0"/>
      <dgm:spPr/>
    </dgm:pt>
    <dgm:pt modelId="{FB4B8A68-E65D-4B25-83C4-AA9DEF3DC2EE}" type="pres">
      <dgm:prSet presAssocID="{7A865507-9924-4A8A-A239-1B299B2F8D4D}" presName="Name13" presStyleLbl="parChTrans1D2" presStyleIdx="8" presStyleCnt="11"/>
      <dgm:spPr/>
      <dgm:t>
        <a:bodyPr/>
        <a:lstStyle/>
        <a:p>
          <a:endParaRPr lang="es-EC"/>
        </a:p>
      </dgm:t>
    </dgm:pt>
    <dgm:pt modelId="{05808E68-728A-4869-8DA6-3F8BF4A99BB3}" type="pres">
      <dgm:prSet presAssocID="{3D82C074-8217-4D26-B1EC-FEB1C895A834}" presName="childText" presStyleLbl="bgAcc1" presStyleIdx="8" presStyleCnt="11">
        <dgm:presLayoutVars>
          <dgm:bulletEnabled val="1"/>
        </dgm:presLayoutVars>
      </dgm:prSet>
      <dgm:spPr/>
      <dgm:t>
        <a:bodyPr/>
        <a:lstStyle/>
        <a:p>
          <a:endParaRPr lang="es-EC"/>
        </a:p>
      </dgm:t>
    </dgm:pt>
    <dgm:pt modelId="{FD3D030D-7259-4ED8-8E09-B7DA3EA5D7A3}" type="pres">
      <dgm:prSet presAssocID="{7E06BAF6-3EBC-4E5C-81DB-BFF73B7930DD}" presName="Name13" presStyleLbl="parChTrans1D2" presStyleIdx="9" presStyleCnt="11"/>
      <dgm:spPr/>
      <dgm:t>
        <a:bodyPr/>
        <a:lstStyle/>
        <a:p>
          <a:endParaRPr lang="es-EC"/>
        </a:p>
      </dgm:t>
    </dgm:pt>
    <dgm:pt modelId="{70F88F35-BFC1-4A85-AA7B-CC8A33F93D77}" type="pres">
      <dgm:prSet presAssocID="{9E5C07E3-0197-48F4-8BF1-C3DA46AF0081}" presName="childText" presStyleLbl="bgAcc1" presStyleIdx="9" presStyleCnt="11">
        <dgm:presLayoutVars>
          <dgm:bulletEnabled val="1"/>
        </dgm:presLayoutVars>
      </dgm:prSet>
      <dgm:spPr/>
      <dgm:t>
        <a:bodyPr/>
        <a:lstStyle/>
        <a:p>
          <a:endParaRPr lang="es-EC"/>
        </a:p>
      </dgm:t>
    </dgm:pt>
    <dgm:pt modelId="{56D0CC1B-89CE-4FB5-9804-1137426156E0}" type="pres">
      <dgm:prSet presAssocID="{5BFFD655-1E89-443F-B4D1-7A62141E61C5}" presName="Name13" presStyleLbl="parChTrans1D2" presStyleIdx="10" presStyleCnt="11"/>
      <dgm:spPr/>
      <dgm:t>
        <a:bodyPr/>
        <a:lstStyle/>
        <a:p>
          <a:endParaRPr lang="es-EC"/>
        </a:p>
      </dgm:t>
    </dgm:pt>
    <dgm:pt modelId="{25F1D332-CC2B-4452-99D3-22947D6D8BA9}" type="pres">
      <dgm:prSet presAssocID="{6E4FEE8D-E3C5-4BCC-8852-0888FE7F10F2}" presName="childText" presStyleLbl="bgAcc1" presStyleIdx="10" presStyleCnt="11">
        <dgm:presLayoutVars>
          <dgm:bulletEnabled val="1"/>
        </dgm:presLayoutVars>
      </dgm:prSet>
      <dgm:spPr/>
      <dgm:t>
        <a:bodyPr/>
        <a:lstStyle/>
        <a:p>
          <a:endParaRPr lang="es-EC"/>
        </a:p>
      </dgm:t>
    </dgm:pt>
  </dgm:ptLst>
  <dgm:cxnLst>
    <dgm:cxn modelId="{0F9F4533-3857-4CFE-9837-3644007B25D4}" type="presOf" srcId="{6042E16C-A0D1-4869-9DDE-19B52AA9FC1A}" destId="{2025C5C5-E841-44AC-9252-96626BEDE277}" srcOrd="1" destOrd="0" presId="urn:microsoft.com/office/officeart/2005/8/layout/hierarchy3"/>
    <dgm:cxn modelId="{462CD730-44F0-49E8-B714-94F261539B9D}" srcId="{7AE3B911-06C9-47D2-8C7E-9E1CE31BE331}" destId="{6042E16C-A0D1-4869-9DDE-19B52AA9FC1A}" srcOrd="0" destOrd="0" parTransId="{5985B9DD-D4CC-41B8-A2F6-A09CE0355E7B}" sibTransId="{7E33DFEB-9C00-4E52-BEDF-CF844CC14F90}"/>
    <dgm:cxn modelId="{1AA175E9-5206-408A-B0A8-AC5B7B5B50E0}" type="presOf" srcId="{D4F621FD-E2D1-4874-806B-A3BC81B5CA80}" destId="{4CFBF226-F566-4276-92D0-F82C063B5CCD}" srcOrd="0" destOrd="0" presId="urn:microsoft.com/office/officeart/2005/8/layout/hierarchy3"/>
    <dgm:cxn modelId="{8E31019D-EA12-45B7-AB1E-0D6EE74746CB}" type="presOf" srcId="{A52597D1-4794-4A9D-B701-73045B0DA523}" destId="{70135D3E-2967-4C8C-9752-13FDDBA40D5E}" srcOrd="0" destOrd="0" presId="urn:microsoft.com/office/officeart/2005/8/layout/hierarchy3"/>
    <dgm:cxn modelId="{64BD55BB-CACA-4830-A8F7-A9C6D3C53543}" type="presOf" srcId="{BCBCBCBC-05B1-4DE7-B2CB-E95C6A999359}" destId="{DABF6A2A-F1B3-453D-94EA-9DD16AD5EB06}" srcOrd="0" destOrd="1" presId="urn:microsoft.com/office/officeart/2005/8/layout/hierarchy3"/>
    <dgm:cxn modelId="{3A877910-0F98-4431-8CDB-03F3B66F87AF}" type="presOf" srcId="{D4F621FD-E2D1-4874-806B-A3BC81B5CA80}" destId="{DC9FC4CD-040D-41CE-A3F0-98F00B267C39}" srcOrd="1" destOrd="0" presId="urn:microsoft.com/office/officeart/2005/8/layout/hierarchy3"/>
    <dgm:cxn modelId="{E1EB29F5-60B2-425F-A6F8-E7C0FD725994}" srcId="{FD53CD32-5BB2-4B03-B7CA-BB85FA3D3B4A}" destId="{6E4FEE8D-E3C5-4BCC-8852-0888FE7F10F2}" srcOrd="2" destOrd="0" parTransId="{5BFFD655-1E89-443F-B4D1-7A62141E61C5}" sibTransId="{24ECD62D-5EAB-4DEA-AF75-E0AD8A683D4A}"/>
    <dgm:cxn modelId="{29737DFA-6840-47D6-9803-A498BB02486F}" srcId="{7AE3B911-06C9-47D2-8C7E-9E1CE31BE331}" destId="{D4F621FD-E2D1-4874-806B-A3BC81B5CA80}" srcOrd="1" destOrd="0" parTransId="{EA31A1A5-10DA-4ADB-A8E9-FD8B764B67D1}" sibTransId="{058B4D12-691B-41D6-AA76-41C4BC383E7E}"/>
    <dgm:cxn modelId="{700EC4FE-9B27-4AE3-AE04-0C4AC2B55E39}" srcId="{FD53CD32-5BB2-4B03-B7CA-BB85FA3D3B4A}" destId="{9E5C07E3-0197-48F4-8BF1-C3DA46AF0081}" srcOrd="1" destOrd="0" parTransId="{7E06BAF6-3EBC-4E5C-81DB-BFF73B7930DD}" sibTransId="{1A5A5C72-B171-4101-8A9F-6425F28BB336}"/>
    <dgm:cxn modelId="{8189F312-5CB5-4DEF-8DBB-C33DE3FBE01D}" srcId="{D4F621FD-E2D1-4874-806B-A3BC81B5CA80}" destId="{8368E8D0-9D20-4666-A9F8-F1691EE96E08}" srcOrd="1" destOrd="0" parTransId="{7AC5ED61-C2E7-4C98-9692-9DAAC4DB563C}" sibTransId="{75189AD3-A498-4473-AB6D-1EAEA17A6830}"/>
    <dgm:cxn modelId="{1E6EF1C0-EA56-472D-BC36-059B6F2946E7}" type="presOf" srcId="{33E3880F-56DA-4745-B227-8CFA87D3E537}" destId="{699388BC-FD3A-47FD-90A0-DFB621F5D1FE}" srcOrd="0" destOrd="0" presId="urn:microsoft.com/office/officeart/2005/8/layout/hierarchy3"/>
    <dgm:cxn modelId="{A533EDA4-AD67-4180-ACD8-08603B931A47}" srcId="{7AE3B911-06C9-47D2-8C7E-9E1CE31BE331}" destId="{FD53CD32-5BB2-4B03-B7CA-BB85FA3D3B4A}" srcOrd="2" destOrd="0" parTransId="{CAF9E7C4-4AB8-4B28-BF6E-812196CDF5F1}" sibTransId="{0C27038F-C8C7-4DEE-8B5F-28EC6C113D0F}"/>
    <dgm:cxn modelId="{965E545D-8A24-4F17-9F1A-8EBCCA2684A1}" type="presOf" srcId="{FD53CD32-5BB2-4B03-B7CA-BB85FA3D3B4A}" destId="{2A488ABB-B61C-4151-BCD2-3081F3043546}" srcOrd="0" destOrd="0" presId="urn:microsoft.com/office/officeart/2005/8/layout/hierarchy3"/>
    <dgm:cxn modelId="{14DA9D98-4990-4EFF-B863-3DA710021AD6}" type="presOf" srcId="{D9BFD1FB-902B-4F62-8DC1-231007204BF4}" destId="{317BF9AA-0DC8-4E93-BB6F-322B2C9E178C}" srcOrd="0" destOrd="0" presId="urn:microsoft.com/office/officeart/2005/8/layout/hierarchy3"/>
    <dgm:cxn modelId="{A64DA7D7-D419-4D82-9D22-547F2DB40A70}" type="presOf" srcId="{8368E8D0-9D20-4666-A9F8-F1691EE96E08}" destId="{CB2BF247-9A0F-4446-958F-6E84E3C36D29}" srcOrd="0" destOrd="0" presId="urn:microsoft.com/office/officeart/2005/8/layout/hierarchy3"/>
    <dgm:cxn modelId="{3B9409A3-6910-4F8C-BD0B-A45D111D01CC}" type="presOf" srcId="{5068102F-546A-442E-984A-2507308F82CA}" destId="{F6B34B09-CDFC-46A3-B971-054C7B76FCB9}" srcOrd="0" destOrd="0" presId="urn:microsoft.com/office/officeart/2005/8/layout/hierarchy3"/>
    <dgm:cxn modelId="{9EA976C7-4858-4660-A803-9ACE13E6AFFF}" type="presOf" srcId="{582165C5-19F4-4FB0-BD39-3050E0F9C783}" destId="{27AD73ED-5A0E-409E-A07B-C29FED3CECF9}" srcOrd="0" destOrd="0" presId="urn:microsoft.com/office/officeart/2005/8/layout/hierarchy3"/>
    <dgm:cxn modelId="{069E2B13-8B0F-46B6-8C83-A3A25DCAFDEB}" srcId="{6042E16C-A0D1-4869-9DDE-19B52AA9FC1A}" destId="{92067886-870F-4A90-99A0-3C49CA979CBA}" srcOrd="3" destOrd="0" parTransId="{7954FC68-D9BD-4F50-AE66-0D95DE979C8E}" sibTransId="{F9768163-EEE3-4BCC-AACC-BD972404116C}"/>
    <dgm:cxn modelId="{2CE8FB66-EA8D-4A17-8D4D-B00C2D090B0B}" type="presOf" srcId="{198D4647-AE06-4E41-92CD-F156B72941BF}" destId="{DABF6A2A-F1B3-453D-94EA-9DD16AD5EB06}" srcOrd="0" destOrd="0" presId="urn:microsoft.com/office/officeart/2005/8/layout/hierarchy3"/>
    <dgm:cxn modelId="{68FE975A-B3F8-414C-81EB-5BEBF9A5299A}" srcId="{FD53CD32-5BB2-4B03-B7CA-BB85FA3D3B4A}" destId="{3D82C074-8217-4D26-B1EC-FEB1C895A834}" srcOrd="0" destOrd="0" parTransId="{7A865507-9924-4A8A-A239-1B299B2F8D4D}" sibTransId="{449C4232-8EBD-4507-B43C-CD95056C8761}"/>
    <dgm:cxn modelId="{4F67A2EA-7426-4CD9-96AE-6036395F55C2}" type="presOf" srcId="{5BFFD655-1E89-443F-B4D1-7A62141E61C5}" destId="{56D0CC1B-89CE-4FB5-9804-1137426156E0}" srcOrd="0" destOrd="0" presId="urn:microsoft.com/office/officeart/2005/8/layout/hierarchy3"/>
    <dgm:cxn modelId="{7F132A96-D750-4367-A346-893E6C95B50F}" type="presOf" srcId="{9EA58951-6D19-4885-9E1B-6604751181A3}" destId="{03B44DC4-A247-4F46-BA89-A6C5C3A829EA}" srcOrd="0" destOrd="0" presId="urn:microsoft.com/office/officeart/2005/8/layout/hierarchy3"/>
    <dgm:cxn modelId="{92795FF1-CED2-4983-85B0-6A1B4C61649F}" type="presOf" srcId="{FD4A0154-9393-416C-914E-523E2E3A20F4}" destId="{854C8CB5-3A8E-4E06-B461-6EF6654147DF}" srcOrd="0" destOrd="0" presId="urn:microsoft.com/office/officeart/2005/8/layout/hierarchy3"/>
    <dgm:cxn modelId="{06859E89-38F1-481C-9C32-79D87DAD6739}" type="presOf" srcId="{7AC5ED61-C2E7-4C98-9692-9DAAC4DB563C}" destId="{BE721B99-01CF-4390-9802-D5A087298AFA}" srcOrd="0" destOrd="0" presId="urn:microsoft.com/office/officeart/2005/8/layout/hierarchy3"/>
    <dgm:cxn modelId="{919AD0FB-7873-481F-995D-8FD4423EFCEA}" type="presOf" srcId="{9E5C07E3-0197-48F4-8BF1-C3DA46AF0081}" destId="{70F88F35-BFC1-4A85-AA7B-CC8A33F93D77}" srcOrd="0" destOrd="0" presId="urn:microsoft.com/office/officeart/2005/8/layout/hierarchy3"/>
    <dgm:cxn modelId="{2513D8F2-DE27-4039-8C36-56D8AB9CF770}" type="presOf" srcId="{7E06BAF6-3EBC-4E5C-81DB-BFF73B7930DD}" destId="{FD3D030D-7259-4ED8-8E09-B7DA3EA5D7A3}" srcOrd="0" destOrd="0" presId="urn:microsoft.com/office/officeart/2005/8/layout/hierarchy3"/>
    <dgm:cxn modelId="{8B7A0D66-7E91-4587-AB36-C480437944CA}" type="presOf" srcId="{7A865507-9924-4A8A-A239-1B299B2F8D4D}" destId="{FB4B8A68-E65D-4B25-83C4-AA9DEF3DC2EE}" srcOrd="0" destOrd="0" presId="urn:microsoft.com/office/officeart/2005/8/layout/hierarchy3"/>
    <dgm:cxn modelId="{7B94F3AF-0ED2-4A48-AC2D-CD463F6F0287}" srcId="{6042E16C-A0D1-4869-9DDE-19B52AA9FC1A}" destId="{7F1D6349-603D-4BB5-AF8E-E01A29F273AB}" srcOrd="1" destOrd="0" parTransId="{9EA58951-6D19-4885-9E1B-6604751181A3}" sibTransId="{E0A2BD68-3A84-4D83-8BDF-3C0D4B1959C5}"/>
    <dgm:cxn modelId="{BF1FB488-F439-43B6-AB68-774650A40D6A}" srcId="{6042E16C-A0D1-4869-9DDE-19B52AA9FC1A}" destId="{FD4A0154-9393-416C-914E-523E2E3A20F4}" srcOrd="0" destOrd="0" parTransId="{A52597D1-4794-4A9D-B701-73045B0DA523}" sibTransId="{4192E7C7-3424-4EBF-8696-F7834AAA6393}"/>
    <dgm:cxn modelId="{42F43D5E-DA26-431F-96A3-67AB0CDAB410}" type="presOf" srcId="{6E4FEE8D-E3C5-4BCC-8852-0888FE7F10F2}" destId="{25F1D332-CC2B-4452-99D3-22947D6D8BA9}" srcOrd="0" destOrd="0" presId="urn:microsoft.com/office/officeart/2005/8/layout/hierarchy3"/>
    <dgm:cxn modelId="{293ACAEC-99B6-4FC2-9922-06F6516CA604}" srcId="{D4F621FD-E2D1-4874-806B-A3BC81B5CA80}" destId="{198D4647-AE06-4E41-92CD-F156B72941BF}" srcOrd="0" destOrd="0" parTransId="{49C50C5B-481A-491A-9003-65CE15BAD64B}" sibTransId="{E6C8F4FF-EB7B-403C-9A0C-C598BB966E4F}"/>
    <dgm:cxn modelId="{FF54D15A-D703-411A-B469-0B7166D71FC0}" type="presOf" srcId="{6042E16C-A0D1-4869-9DDE-19B52AA9FC1A}" destId="{10B0F388-4738-4984-B777-BC8D0C32C6C5}" srcOrd="0" destOrd="0" presId="urn:microsoft.com/office/officeart/2005/8/layout/hierarchy3"/>
    <dgm:cxn modelId="{B5FFD399-5BF5-4EBE-AC38-89772B151941}" srcId="{198D4647-AE06-4E41-92CD-F156B72941BF}" destId="{BCBCBCBC-05B1-4DE7-B2CB-E95C6A999359}" srcOrd="0" destOrd="0" parTransId="{DFB9C038-47B1-4F75-AF42-843571FD777D}" sibTransId="{F90EF4D4-2007-4B1D-808E-9CA088E7006B}"/>
    <dgm:cxn modelId="{C3921082-D31A-4322-AA3C-E281E2A86579}" type="presOf" srcId="{FD53CD32-5BB2-4B03-B7CA-BB85FA3D3B4A}" destId="{10D0284E-0736-4843-B371-8F0273F63692}" srcOrd="1" destOrd="0" presId="urn:microsoft.com/office/officeart/2005/8/layout/hierarchy3"/>
    <dgm:cxn modelId="{BCBEAC35-D5B6-4126-B881-EA808BAE3C5C}" srcId="{D4F621FD-E2D1-4874-806B-A3BC81B5CA80}" destId="{5068102F-546A-442E-984A-2507308F82CA}" srcOrd="2" destOrd="0" parTransId="{CAC9E71C-6A05-424B-BAF5-FBA1F9A67EF2}" sibTransId="{310B7CF8-67FC-4488-8F73-58E714279BD1}"/>
    <dgm:cxn modelId="{C123BD0B-7B60-4675-948E-C6E388B0F9E7}" type="presOf" srcId="{188CFCCB-7EC7-455A-89E4-A7330ED2C488}" destId="{DABF6A2A-F1B3-453D-94EA-9DD16AD5EB06}" srcOrd="0" destOrd="2" presId="urn:microsoft.com/office/officeart/2005/8/layout/hierarchy3"/>
    <dgm:cxn modelId="{1AC9689D-89E4-4B7C-9E08-4BB5B6DB3459}" type="presOf" srcId="{CAC9E71C-6A05-424B-BAF5-FBA1F9A67EF2}" destId="{4DB12333-4FB5-4DD7-9144-B77BA2339799}" srcOrd="0" destOrd="0" presId="urn:microsoft.com/office/officeart/2005/8/layout/hierarchy3"/>
    <dgm:cxn modelId="{AD9F08E8-35B3-4D48-9CDC-43EF1E305450}" srcId="{198D4647-AE06-4E41-92CD-F156B72941BF}" destId="{188CFCCB-7EC7-455A-89E4-A7330ED2C488}" srcOrd="1" destOrd="0" parTransId="{C25D6706-5291-44FF-A056-B9DE24EC8AE8}" sibTransId="{0A8240BE-A1B6-4AE9-8DC6-35A0C20797CF}"/>
    <dgm:cxn modelId="{C18FC67A-7337-47F4-A99D-1F5F53F08FB4}" type="presOf" srcId="{7954FC68-D9BD-4F50-AE66-0D95DE979C8E}" destId="{74D271D5-2CF1-4C22-8BEC-42E32F9A8954}" srcOrd="0" destOrd="0" presId="urn:microsoft.com/office/officeart/2005/8/layout/hierarchy3"/>
    <dgm:cxn modelId="{DCF646EF-200F-414B-AC30-C51A81CD4B2C}" srcId="{6042E16C-A0D1-4869-9DDE-19B52AA9FC1A}" destId="{3FE833FA-1A37-4CBC-9484-0E34FFCED0CD}" srcOrd="2" destOrd="0" parTransId="{D9BFD1FB-902B-4F62-8DC1-231007204BF4}" sibTransId="{A07AE93E-4053-4138-817B-EF07AC2E1739}"/>
    <dgm:cxn modelId="{46F37DC2-7D5B-4B23-9467-C24921BE16D7}" type="presOf" srcId="{3D82C074-8217-4D26-B1EC-FEB1C895A834}" destId="{05808E68-728A-4869-8DA6-3F8BF4A99BB3}" srcOrd="0" destOrd="0" presId="urn:microsoft.com/office/officeart/2005/8/layout/hierarchy3"/>
    <dgm:cxn modelId="{AD7F7C86-5ED4-4D76-8EB6-86FB186E3C1A}" type="presOf" srcId="{49C50C5B-481A-491A-9003-65CE15BAD64B}" destId="{D97B4C20-3799-4AAA-AD45-328E0E3A4291}" srcOrd="0" destOrd="0" presId="urn:microsoft.com/office/officeart/2005/8/layout/hierarchy3"/>
    <dgm:cxn modelId="{75ADAC11-4B95-448E-99BC-07191874CC58}" type="presOf" srcId="{7F1D6349-603D-4BB5-AF8E-E01A29F273AB}" destId="{12550514-DF52-49BF-91C4-7658E6AF0E3F}" srcOrd="0" destOrd="0" presId="urn:microsoft.com/office/officeart/2005/8/layout/hierarchy3"/>
    <dgm:cxn modelId="{94859636-2B10-4ED8-A64B-83921AA84D48}" type="presOf" srcId="{3FE833FA-1A37-4CBC-9484-0E34FFCED0CD}" destId="{C6291C8D-B5EA-4219-A257-F665814AB054}" srcOrd="0" destOrd="0" presId="urn:microsoft.com/office/officeart/2005/8/layout/hierarchy3"/>
    <dgm:cxn modelId="{F5FAD3C4-D8BC-4BE4-8269-E78100371143}" srcId="{D4F621FD-E2D1-4874-806B-A3BC81B5CA80}" destId="{582165C5-19F4-4FB0-BD39-3050E0F9C783}" srcOrd="3" destOrd="0" parTransId="{33E3880F-56DA-4745-B227-8CFA87D3E537}" sibTransId="{321E69C0-5E25-4F51-A3EF-5085EB59575E}"/>
    <dgm:cxn modelId="{1346BD68-D8CF-4496-90F2-5F9FB1F421C2}" type="presOf" srcId="{92067886-870F-4A90-99A0-3C49CA979CBA}" destId="{A491AA02-7045-4BC7-AC4A-F039E813F605}" srcOrd="0" destOrd="0" presId="urn:microsoft.com/office/officeart/2005/8/layout/hierarchy3"/>
    <dgm:cxn modelId="{7D967411-3DCF-4F63-BD15-476B98F8E096}" type="presOf" srcId="{7AE3B911-06C9-47D2-8C7E-9E1CE31BE331}" destId="{C2FA0EF0-312E-447C-ABD0-1D630965E418}" srcOrd="0" destOrd="0" presId="urn:microsoft.com/office/officeart/2005/8/layout/hierarchy3"/>
    <dgm:cxn modelId="{1E29759E-DDF5-4EE5-A7E7-54EF023F3FF8}" type="presParOf" srcId="{C2FA0EF0-312E-447C-ABD0-1D630965E418}" destId="{97246ECD-9374-4EA2-890B-3AAB9F6BFEDD}" srcOrd="0" destOrd="0" presId="urn:microsoft.com/office/officeart/2005/8/layout/hierarchy3"/>
    <dgm:cxn modelId="{6A1BCED7-52B2-4121-8398-DF74A2919AB2}" type="presParOf" srcId="{97246ECD-9374-4EA2-890B-3AAB9F6BFEDD}" destId="{3894EC9B-37B8-4AE5-B51C-E6D58BA6B62D}" srcOrd="0" destOrd="0" presId="urn:microsoft.com/office/officeart/2005/8/layout/hierarchy3"/>
    <dgm:cxn modelId="{052A894C-2695-4BFC-B374-2C3BC6AC8177}" type="presParOf" srcId="{3894EC9B-37B8-4AE5-B51C-E6D58BA6B62D}" destId="{10B0F388-4738-4984-B777-BC8D0C32C6C5}" srcOrd="0" destOrd="0" presId="urn:microsoft.com/office/officeart/2005/8/layout/hierarchy3"/>
    <dgm:cxn modelId="{244460DA-272E-403C-953C-8BE7ED391074}" type="presParOf" srcId="{3894EC9B-37B8-4AE5-B51C-E6D58BA6B62D}" destId="{2025C5C5-E841-44AC-9252-96626BEDE277}" srcOrd="1" destOrd="0" presId="urn:microsoft.com/office/officeart/2005/8/layout/hierarchy3"/>
    <dgm:cxn modelId="{D6E36A20-44C0-4D05-A4FB-A55F1D0A283C}" type="presParOf" srcId="{97246ECD-9374-4EA2-890B-3AAB9F6BFEDD}" destId="{8477CB14-462B-4F30-B673-EEA16EE80A84}" srcOrd="1" destOrd="0" presId="urn:microsoft.com/office/officeart/2005/8/layout/hierarchy3"/>
    <dgm:cxn modelId="{333778DB-9A7F-41EE-9295-B9FD94EE38E6}" type="presParOf" srcId="{8477CB14-462B-4F30-B673-EEA16EE80A84}" destId="{70135D3E-2967-4C8C-9752-13FDDBA40D5E}" srcOrd="0" destOrd="0" presId="urn:microsoft.com/office/officeart/2005/8/layout/hierarchy3"/>
    <dgm:cxn modelId="{D83237C0-BD09-4AB7-9123-0BD485334682}" type="presParOf" srcId="{8477CB14-462B-4F30-B673-EEA16EE80A84}" destId="{854C8CB5-3A8E-4E06-B461-6EF6654147DF}" srcOrd="1" destOrd="0" presId="urn:microsoft.com/office/officeart/2005/8/layout/hierarchy3"/>
    <dgm:cxn modelId="{DE6F358C-876D-4569-ADCA-0D3E3742288E}" type="presParOf" srcId="{8477CB14-462B-4F30-B673-EEA16EE80A84}" destId="{03B44DC4-A247-4F46-BA89-A6C5C3A829EA}" srcOrd="2" destOrd="0" presId="urn:microsoft.com/office/officeart/2005/8/layout/hierarchy3"/>
    <dgm:cxn modelId="{D9E3DCEF-06FA-4A7C-B99E-97C857869D13}" type="presParOf" srcId="{8477CB14-462B-4F30-B673-EEA16EE80A84}" destId="{12550514-DF52-49BF-91C4-7658E6AF0E3F}" srcOrd="3" destOrd="0" presId="urn:microsoft.com/office/officeart/2005/8/layout/hierarchy3"/>
    <dgm:cxn modelId="{0D3D2030-59D3-493C-8A9A-9158A2441C0F}" type="presParOf" srcId="{8477CB14-462B-4F30-B673-EEA16EE80A84}" destId="{317BF9AA-0DC8-4E93-BB6F-322B2C9E178C}" srcOrd="4" destOrd="0" presId="urn:microsoft.com/office/officeart/2005/8/layout/hierarchy3"/>
    <dgm:cxn modelId="{E5DB3148-C01F-4DD9-88A7-3E4A1E0D724B}" type="presParOf" srcId="{8477CB14-462B-4F30-B673-EEA16EE80A84}" destId="{C6291C8D-B5EA-4219-A257-F665814AB054}" srcOrd="5" destOrd="0" presId="urn:microsoft.com/office/officeart/2005/8/layout/hierarchy3"/>
    <dgm:cxn modelId="{98F8A335-72AB-4EF3-8471-6F5E81430F83}" type="presParOf" srcId="{8477CB14-462B-4F30-B673-EEA16EE80A84}" destId="{74D271D5-2CF1-4C22-8BEC-42E32F9A8954}" srcOrd="6" destOrd="0" presId="urn:microsoft.com/office/officeart/2005/8/layout/hierarchy3"/>
    <dgm:cxn modelId="{C4156A92-0430-4CF8-9C97-108F13ED57DD}" type="presParOf" srcId="{8477CB14-462B-4F30-B673-EEA16EE80A84}" destId="{A491AA02-7045-4BC7-AC4A-F039E813F605}" srcOrd="7" destOrd="0" presId="urn:microsoft.com/office/officeart/2005/8/layout/hierarchy3"/>
    <dgm:cxn modelId="{F93703D6-7226-412A-949F-2DBBA989FAE9}" type="presParOf" srcId="{C2FA0EF0-312E-447C-ABD0-1D630965E418}" destId="{BA9A5969-645D-4D7B-8F8E-771023C641FE}" srcOrd="1" destOrd="0" presId="urn:microsoft.com/office/officeart/2005/8/layout/hierarchy3"/>
    <dgm:cxn modelId="{86F92299-BE59-4722-8490-0B0232E6E094}" type="presParOf" srcId="{BA9A5969-645D-4D7B-8F8E-771023C641FE}" destId="{2023AF9A-078E-4E30-9FCC-8407B0403F04}" srcOrd="0" destOrd="0" presId="urn:microsoft.com/office/officeart/2005/8/layout/hierarchy3"/>
    <dgm:cxn modelId="{2D13249F-C321-4948-AA91-6B28C05B3046}" type="presParOf" srcId="{2023AF9A-078E-4E30-9FCC-8407B0403F04}" destId="{4CFBF226-F566-4276-92D0-F82C063B5CCD}" srcOrd="0" destOrd="0" presId="urn:microsoft.com/office/officeart/2005/8/layout/hierarchy3"/>
    <dgm:cxn modelId="{7C205BB7-20A3-43F2-810B-792A7BA4525F}" type="presParOf" srcId="{2023AF9A-078E-4E30-9FCC-8407B0403F04}" destId="{DC9FC4CD-040D-41CE-A3F0-98F00B267C39}" srcOrd="1" destOrd="0" presId="urn:microsoft.com/office/officeart/2005/8/layout/hierarchy3"/>
    <dgm:cxn modelId="{A55786CF-635F-4A63-855A-6D326C427A78}" type="presParOf" srcId="{BA9A5969-645D-4D7B-8F8E-771023C641FE}" destId="{E456C671-78F1-4E1F-BE34-3C4E6DF24C45}" srcOrd="1" destOrd="0" presId="urn:microsoft.com/office/officeart/2005/8/layout/hierarchy3"/>
    <dgm:cxn modelId="{4FA28723-401B-4892-8A95-05CFE2F3A84A}" type="presParOf" srcId="{E456C671-78F1-4E1F-BE34-3C4E6DF24C45}" destId="{D97B4C20-3799-4AAA-AD45-328E0E3A4291}" srcOrd="0" destOrd="0" presId="urn:microsoft.com/office/officeart/2005/8/layout/hierarchy3"/>
    <dgm:cxn modelId="{8E7DA0ED-522A-4DDD-B108-1DAB59E35750}" type="presParOf" srcId="{E456C671-78F1-4E1F-BE34-3C4E6DF24C45}" destId="{DABF6A2A-F1B3-453D-94EA-9DD16AD5EB06}" srcOrd="1" destOrd="0" presId="urn:microsoft.com/office/officeart/2005/8/layout/hierarchy3"/>
    <dgm:cxn modelId="{358BD2CF-F202-41C2-9F96-134AC439E67F}" type="presParOf" srcId="{E456C671-78F1-4E1F-BE34-3C4E6DF24C45}" destId="{BE721B99-01CF-4390-9802-D5A087298AFA}" srcOrd="2" destOrd="0" presId="urn:microsoft.com/office/officeart/2005/8/layout/hierarchy3"/>
    <dgm:cxn modelId="{31BB1B93-87E2-4629-B585-FD3538059A8A}" type="presParOf" srcId="{E456C671-78F1-4E1F-BE34-3C4E6DF24C45}" destId="{CB2BF247-9A0F-4446-958F-6E84E3C36D29}" srcOrd="3" destOrd="0" presId="urn:microsoft.com/office/officeart/2005/8/layout/hierarchy3"/>
    <dgm:cxn modelId="{F93D42D5-DE72-4514-B14F-E911E128A129}" type="presParOf" srcId="{E456C671-78F1-4E1F-BE34-3C4E6DF24C45}" destId="{4DB12333-4FB5-4DD7-9144-B77BA2339799}" srcOrd="4" destOrd="0" presId="urn:microsoft.com/office/officeart/2005/8/layout/hierarchy3"/>
    <dgm:cxn modelId="{0230E1B8-FD35-49D1-AABE-28071F7B2838}" type="presParOf" srcId="{E456C671-78F1-4E1F-BE34-3C4E6DF24C45}" destId="{F6B34B09-CDFC-46A3-B971-054C7B76FCB9}" srcOrd="5" destOrd="0" presId="urn:microsoft.com/office/officeart/2005/8/layout/hierarchy3"/>
    <dgm:cxn modelId="{B020D72C-7A33-48E1-9A3B-CBD0391E5D7F}" type="presParOf" srcId="{E456C671-78F1-4E1F-BE34-3C4E6DF24C45}" destId="{699388BC-FD3A-47FD-90A0-DFB621F5D1FE}" srcOrd="6" destOrd="0" presId="urn:microsoft.com/office/officeart/2005/8/layout/hierarchy3"/>
    <dgm:cxn modelId="{CF77AC0F-EDF1-4043-9D8F-67BBFD8ED2F9}" type="presParOf" srcId="{E456C671-78F1-4E1F-BE34-3C4E6DF24C45}" destId="{27AD73ED-5A0E-409E-A07B-C29FED3CECF9}" srcOrd="7" destOrd="0" presId="urn:microsoft.com/office/officeart/2005/8/layout/hierarchy3"/>
    <dgm:cxn modelId="{E3AFD5A8-6573-420B-8516-47920802E7A7}" type="presParOf" srcId="{C2FA0EF0-312E-447C-ABD0-1D630965E418}" destId="{DDB62E17-4285-44CF-A15A-CA977366F332}" srcOrd="2" destOrd="0" presId="urn:microsoft.com/office/officeart/2005/8/layout/hierarchy3"/>
    <dgm:cxn modelId="{0BCB55DB-A3E5-4AC3-9267-77C27B8595D7}" type="presParOf" srcId="{DDB62E17-4285-44CF-A15A-CA977366F332}" destId="{9ACF1A76-D58E-4E9B-9BC6-24F44A5A5CC6}" srcOrd="0" destOrd="0" presId="urn:microsoft.com/office/officeart/2005/8/layout/hierarchy3"/>
    <dgm:cxn modelId="{4B12D55B-991F-4FB9-893B-1B9C43C18943}" type="presParOf" srcId="{9ACF1A76-D58E-4E9B-9BC6-24F44A5A5CC6}" destId="{2A488ABB-B61C-4151-BCD2-3081F3043546}" srcOrd="0" destOrd="0" presId="urn:microsoft.com/office/officeart/2005/8/layout/hierarchy3"/>
    <dgm:cxn modelId="{7113F878-A3B1-4D84-BBC0-8871315CBFDF}" type="presParOf" srcId="{9ACF1A76-D58E-4E9B-9BC6-24F44A5A5CC6}" destId="{10D0284E-0736-4843-B371-8F0273F63692}" srcOrd="1" destOrd="0" presId="urn:microsoft.com/office/officeart/2005/8/layout/hierarchy3"/>
    <dgm:cxn modelId="{DD05599E-593E-4A45-AC52-0839EF52DD0A}" type="presParOf" srcId="{DDB62E17-4285-44CF-A15A-CA977366F332}" destId="{E320B13E-569B-4E11-B81D-5969AD9A4FA0}" srcOrd="1" destOrd="0" presId="urn:microsoft.com/office/officeart/2005/8/layout/hierarchy3"/>
    <dgm:cxn modelId="{BA42F405-91E0-48FA-8663-1B47F66D0B6F}" type="presParOf" srcId="{E320B13E-569B-4E11-B81D-5969AD9A4FA0}" destId="{FB4B8A68-E65D-4B25-83C4-AA9DEF3DC2EE}" srcOrd="0" destOrd="0" presId="urn:microsoft.com/office/officeart/2005/8/layout/hierarchy3"/>
    <dgm:cxn modelId="{27033C3A-DCE1-4328-AE24-691923AFD009}" type="presParOf" srcId="{E320B13E-569B-4E11-B81D-5969AD9A4FA0}" destId="{05808E68-728A-4869-8DA6-3F8BF4A99BB3}" srcOrd="1" destOrd="0" presId="urn:microsoft.com/office/officeart/2005/8/layout/hierarchy3"/>
    <dgm:cxn modelId="{ABC82779-EE90-45C1-AC74-FD4F64691D5C}" type="presParOf" srcId="{E320B13E-569B-4E11-B81D-5969AD9A4FA0}" destId="{FD3D030D-7259-4ED8-8E09-B7DA3EA5D7A3}" srcOrd="2" destOrd="0" presId="urn:microsoft.com/office/officeart/2005/8/layout/hierarchy3"/>
    <dgm:cxn modelId="{8214AF36-912C-4F2A-AA08-60345ED37507}" type="presParOf" srcId="{E320B13E-569B-4E11-B81D-5969AD9A4FA0}" destId="{70F88F35-BFC1-4A85-AA7B-CC8A33F93D77}" srcOrd="3" destOrd="0" presId="urn:microsoft.com/office/officeart/2005/8/layout/hierarchy3"/>
    <dgm:cxn modelId="{03508394-96B2-44D4-982A-549590551BB6}" type="presParOf" srcId="{E320B13E-569B-4E11-B81D-5969AD9A4FA0}" destId="{56D0CC1B-89CE-4FB5-9804-1137426156E0}" srcOrd="4" destOrd="0" presId="urn:microsoft.com/office/officeart/2005/8/layout/hierarchy3"/>
    <dgm:cxn modelId="{F4B19D7B-6EFB-4126-818F-7B8450D11251}" type="presParOf" srcId="{E320B13E-569B-4E11-B81D-5969AD9A4FA0}" destId="{25F1D332-CC2B-4452-99D3-22947D6D8BA9}" srcOrd="5" destOrd="0" presId="urn:microsoft.com/office/officeart/2005/8/layout/hierarchy3"/>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D43CEF1-9724-437D-8E95-8998C025DD12}">
      <dsp:nvSpPr>
        <dsp:cNvPr id="0" name=""/>
        <dsp:cNvSpPr/>
      </dsp:nvSpPr>
      <dsp:spPr>
        <a:xfrm rot="5400000">
          <a:off x="423066" y="697426"/>
          <a:ext cx="629017" cy="716114"/>
        </a:xfrm>
        <a:prstGeom prst="bentUpArrow">
          <a:avLst>
            <a:gd name="adj1" fmla="val 32840"/>
            <a:gd name="adj2" fmla="val 25000"/>
            <a:gd name="adj3" fmla="val 35780"/>
          </a:avLst>
        </a:prstGeom>
        <a:gradFill rotWithShape="0">
          <a:gsLst>
            <a:gs pos="0">
              <a:schemeClr val="accent1">
                <a:tint val="50000"/>
                <a:hueOff val="0"/>
                <a:satOff val="0"/>
                <a:lumOff val="0"/>
                <a:alphaOff val="0"/>
                <a:satMod val="103000"/>
                <a:lumMod val="102000"/>
                <a:tint val="94000"/>
              </a:schemeClr>
            </a:gs>
            <a:gs pos="50000">
              <a:schemeClr val="accent1">
                <a:tint val="50000"/>
                <a:hueOff val="0"/>
                <a:satOff val="0"/>
                <a:lumOff val="0"/>
                <a:alphaOff val="0"/>
                <a:satMod val="110000"/>
                <a:lumMod val="100000"/>
                <a:shade val="100000"/>
              </a:schemeClr>
            </a:gs>
            <a:gs pos="100000">
              <a:schemeClr val="accent1">
                <a:tint val="50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949A76B0-245F-43F5-A3F1-6F665E588FB6}">
      <dsp:nvSpPr>
        <dsp:cNvPr id="0" name=""/>
        <dsp:cNvSpPr/>
      </dsp:nvSpPr>
      <dsp:spPr>
        <a:xfrm>
          <a:off x="256415" y="147"/>
          <a:ext cx="1058895" cy="741192"/>
        </a:xfrm>
        <a:prstGeom prst="roundRect">
          <a:avLst>
            <a:gd name="adj" fmla="val 1667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1994</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Objec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Wayne Hodgins)</a:t>
          </a:r>
        </a:p>
      </dsp:txBody>
      <dsp:txXfrm>
        <a:off x="292604" y="36336"/>
        <a:ext cx="986517" cy="668814"/>
      </dsp:txXfrm>
    </dsp:sp>
    <dsp:sp modelId="{5B3AA645-02BA-48F8-BA84-7B12C1F29413}">
      <dsp:nvSpPr>
        <dsp:cNvPr id="0" name=""/>
        <dsp:cNvSpPr/>
      </dsp:nvSpPr>
      <dsp:spPr>
        <a:xfrm>
          <a:off x="1315311" y="70837"/>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AD513977-FD13-4EC7-8C27-B19915EF7F69}">
      <dsp:nvSpPr>
        <dsp:cNvPr id="0" name=""/>
        <dsp:cNvSpPr/>
      </dsp:nvSpPr>
      <dsp:spPr>
        <a:xfrm rot="5400000">
          <a:off x="1301004" y="1530030"/>
          <a:ext cx="629017" cy="716114"/>
        </a:xfrm>
        <a:prstGeom prst="bentUpArrow">
          <a:avLst>
            <a:gd name="adj1" fmla="val 32840"/>
            <a:gd name="adj2" fmla="val 25000"/>
            <a:gd name="adj3" fmla="val 35780"/>
          </a:avLst>
        </a:prstGeom>
        <a:gradFill rotWithShape="0">
          <a:gsLst>
            <a:gs pos="0">
              <a:schemeClr val="accent1">
                <a:tint val="50000"/>
                <a:hueOff val="-3014934"/>
                <a:satOff val="6031"/>
                <a:lumOff val="2556"/>
                <a:alphaOff val="0"/>
                <a:satMod val="103000"/>
                <a:lumMod val="102000"/>
                <a:tint val="94000"/>
              </a:schemeClr>
            </a:gs>
            <a:gs pos="50000">
              <a:schemeClr val="accent1">
                <a:tint val="50000"/>
                <a:hueOff val="-3014934"/>
                <a:satOff val="6031"/>
                <a:lumOff val="2556"/>
                <a:alphaOff val="0"/>
                <a:satMod val="110000"/>
                <a:lumMod val="100000"/>
                <a:shade val="100000"/>
              </a:schemeClr>
            </a:gs>
            <a:gs pos="100000">
              <a:schemeClr val="accent1">
                <a:tint val="50000"/>
                <a:hueOff val="-3014934"/>
                <a:satOff val="6031"/>
                <a:lumOff val="2556"/>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DB8EC8D9-FA49-432A-A34A-A09C6AFAC9C9}">
      <dsp:nvSpPr>
        <dsp:cNvPr id="0" name=""/>
        <dsp:cNvSpPr/>
      </dsp:nvSpPr>
      <dsp:spPr>
        <a:xfrm>
          <a:off x="1134352" y="832751"/>
          <a:ext cx="1058895" cy="741192"/>
        </a:xfrm>
        <a:prstGeom prst="roundRect">
          <a:avLst>
            <a:gd name="adj" fmla="val 1667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1998</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pen Conten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David Wiley)</a:t>
          </a:r>
        </a:p>
      </dsp:txBody>
      <dsp:txXfrm>
        <a:off x="1170541" y="868940"/>
        <a:ext cx="986517" cy="668814"/>
      </dsp:txXfrm>
    </dsp:sp>
    <dsp:sp modelId="{1885E674-7A43-43A0-B50F-A9985F87E8F6}">
      <dsp:nvSpPr>
        <dsp:cNvPr id="0" name=""/>
        <dsp:cNvSpPr/>
      </dsp:nvSpPr>
      <dsp:spPr>
        <a:xfrm>
          <a:off x="2193248" y="903441"/>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561A6C66-DAEC-4102-95BB-07412CC22E98}">
      <dsp:nvSpPr>
        <dsp:cNvPr id="0" name=""/>
        <dsp:cNvSpPr/>
      </dsp:nvSpPr>
      <dsp:spPr>
        <a:xfrm rot="5400000">
          <a:off x="2178941" y="2362635"/>
          <a:ext cx="629017" cy="716114"/>
        </a:xfrm>
        <a:prstGeom prst="bentUpArrow">
          <a:avLst>
            <a:gd name="adj1" fmla="val 32840"/>
            <a:gd name="adj2" fmla="val 25000"/>
            <a:gd name="adj3" fmla="val 35780"/>
          </a:avLst>
        </a:prstGeom>
        <a:gradFill rotWithShape="0">
          <a:gsLst>
            <a:gs pos="0">
              <a:schemeClr val="accent1">
                <a:tint val="50000"/>
                <a:hueOff val="-6029867"/>
                <a:satOff val="12062"/>
                <a:lumOff val="5113"/>
                <a:alphaOff val="0"/>
                <a:satMod val="103000"/>
                <a:lumMod val="102000"/>
                <a:tint val="94000"/>
              </a:schemeClr>
            </a:gs>
            <a:gs pos="50000">
              <a:schemeClr val="accent1">
                <a:tint val="50000"/>
                <a:hueOff val="-6029867"/>
                <a:satOff val="12062"/>
                <a:lumOff val="5113"/>
                <a:alphaOff val="0"/>
                <a:satMod val="110000"/>
                <a:lumMod val="100000"/>
                <a:shade val="100000"/>
              </a:schemeClr>
            </a:gs>
            <a:gs pos="100000">
              <a:schemeClr val="accent1">
                <a:tint val="50000"/>
                <a:hueOff val="-6029867"/>
                <a:satOff val="12062"/>
                <a:lumOff val="5113"/>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0074A4BF-D4C4-4238-8A4D-50988A397C1B}">
      <dsp:nvSpPr>
        <dsp:cNvPr id="0" name=""/>
        <dsp:cNvSpPr/>
      </dsp:nvSpPr>
      <dsp:spPr>
        <a:xfrm>
          <a:off x="2012289" y="1665356"/>
          <a:ext cx="1058895" cy="741192"/>
        </a:xfrm>
        <a:prstGeom prst="roundRect">
          <a:avLst>
            <a:gd name="adj" fmla="val 16670"/>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1</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Creative Commons</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arry Lessing)</a:t>
          </a:r>
        </a:p>
      </dsp:txBody>
      <dsp:txXfrm>
        <a:off x="2048478" y="1701545"/>
        <a:ext cx="986517" cy="668814"/>
      </dsp:txXfrm>
    </dsp:sp>
    <dsp:sp modelId="{07552CA3-44D6-4C30-91F2-1F039107F97A}">
      <dsp:nvSpPr>
        <dsp:cNvPr id="0" name=""/>
        <dsp:cNvSpPr/>
      </dsp:nvSpPr>
      <dsp:spPr>
        <a:xfrm>
          <a:off x="3071185" y="1736045"/>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33F61E01-2764-4440-82FD-E156C623D253}">
      <dsp:nvSpPr>
        <dsp:cNvPr id="0" name=""/>
        <dsp:cNvSpPr/>
      </dsp:nvSpPr>
      <dsp:spPr>
        <a:xfrm rot="5400000">
          <a:off x="3056878" y="3195239"/>
          <a:ext cx="629017" cy="716114"/>
        </a:xfrm>
        <a:prstGeom prst="bentUpArrow">
          <a:avLst>
            <a:gd name="adj1" fmla="val 32840"/>
            <a:gd name="adj2" fmla="val 25000"/>
            <a:gd name="adj3" fmla="val 35780"/>
          </a:avLst>
        </a:prstGeom>
        <a:gradFill rotWithShape="0">
          <a:gsLst>
            <a:gs pos="0">
              <a:schemeClr val="accent1">
                <a:tint val="50000"/>
                <a:hueOff val="-9044800"/>
                <a:satOff val="18094"/>
                <a:lumOff val="7669"/>
                <a:alphaOff val="0"/>
                <a:satMod val="103000"/>
                <a:lumMod val="102000"/>
                <a:tint val="94000"/>
              </a:schemeClr>
            </a:gs>
            <a:gs pos="50000">
              <a:schemeClr val="accent1">
                <a:tint val="50000"/>
                <a:hueOff val="-9044800"/>
                <a:satOff val="18094"/>
                <a:lumOff val="7669"/>
                <a:alphaOff val="0"/>
                <a:satMod val="110000"/>
                <a:lumMod val="100000"/>
                <a:shade val="100000"/>
              </a:schemeClr>
            </a:gs>
            <a:gs pos="100000">
              <a:schemeClr val="accent1">
                <a:tint val="50000"/>
                <a:hueOff val="-9044800"/>
                <a:satOff val="18094"/>
                <a:lumOff val="7669"/>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8303DA69-1546-46E7-8967-4EC2161B1E0F}">
      <dsp:nvSpPr>
        <dsp:cNvPr id="0" name=""/>
        <dsp:cNvSpPr/>
      </dsp:nvSpPr>
      <dsp:spPr>
        <a:xfrm>
          <a:off x="2890227" y="2497960"/>
          <a:ext cx="1058895" cy="741192"/>
        </a:xfrm>
        <a:prstGeom prst="roundRect">
          <a:avLst>
            <a:gd name="adj" fmla="val 16670"/>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1</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I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penCourseWare Initiative</a:t>
          </a:r>
        </a:p>
      </dsp:txBody>
      <dsp:txXfrm>
        <a:off x="2926416" y="2534149"/>
        <a:ext cx="986517" cy="668814"/>
      </dsp:txXfrm>
    </dsp:sp>
    <dsp:sp modelId="{9DE77320-E9B8-4817-9043-3CA807D73C72}">
      <dsp:nvSpPr>
        <dsp:cNvPr id="0" name=""/>
        <dsp:cNvSpPr/>
      </dsp:nvSpPr>
      <dsp:spPr>
        <a:xfrm>
          <a:off x="3949123" y="2568649"/>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36C54A16-37FC-4102-8D64-FA801890C829}">
      <dsp:nvSpPr>
        <dsp:cNvPr id="0" name=""/>
        <dsp:cNvSpPr/>
      </dsp:nvSpPr>
      <dsp:spPr>
        <a:xfrm rot="5400000">
          <a:off x="3934816" y="4027843"/>
          <a:ext cx="629017" cy="716114"/>
        </a:xfrm>
        <a:prstGeom prst="bentUpArrow">
          <a:avLst>
            <a:gd name="adj1" fmla="val 32840"/>
            <a:gd name="adj2" fmla="val 25000"/>
            <a:gd name="adj3" fmla="val 35780"/>
          </a:avLst>
        </a:prstGeom>
        <a:gradFill rotWithShape="0">
          <a:gsLst>
            <a:gs pos="0">
              <a:schemeClr val="accent1">
                <a:tint val="50000"/>
                <a:hueOff val="-12059734"/>
                <a:satOff val="24125"/>
                <a:lumOff val="10225"/>
                <a:alphaOff val="0"/>
                <a:satMod val="103000"/>
                <a:lumMod val="102000"/>
                <a:tint val="94000"/>
              </a:schemeClr>
            </a:gs>
            <a:gs pos="50000">
              <a:schemeClr val="accent1">
                <a:tint val="50000"/>
                <a:hueOff val="-12059734"/>
                <a:satOff val="24125"/>
                <a:lumOff val="10225"/>
                <a:alphaOff val="0"/>
                <a:satMod val="110000"/>
                <a:lumMod val="100000"/>
                <a:shade val="100000"/>
              </a:schemeClr>
            </a:gs>
            <a:gs pos="100000">
              <a:schemeClr val="accent1">
                <a:tint val="50000"/>
                <a:hueOff val="-12059734"/>
                <a:satOff val="24125"/>
                <a:lumOff val="10225"/>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0DFD2E15-78B3-4C7B-9A32-90DC8DADFB62}">
      <dsp:nvSpPr>
        <dsp:cNvPr id="0" name=""/>
        <dsp:cNvSpPr/>
      </dsp:nvSpPr>
      <dsp:spPr>
        <a:xfrm>
          <a:off x="3768164" y="3330564"/>
          <a:ext cx="1058895" cy="741192"/>
        </a:xfrm>
        <a:prstGeom prst="roundRect">
          <a:avLst>
            <a:gd name="adj" fmla="val 16670"/>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2</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ER(UNESCO)</a:t>
          </a:r>
        </a:p>
      </dsp:txBody>
      <dsp:txXfrm>
        <a:off x="3804353" y="3366753"/>
        <a:ext cx="986517" cy="668814"/>
      </dsp:txXfrm>
    </dsp:sp>
    <dsp:sp modelId="{24AB30A3-EC25-47E2-A43D-5166608C24F5}">
      <dsp:nvSpPr>
        <dsp:cNvPr id="0" name=""/>
        <dsp:cNvSpPr/>
      </dsp:nvSpPr>
      <dsp:spPr>
        <a:xfrm>
          <a:off x="4827060" y="3401253"/>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003E371C-6982-49BD-8815-1C90E81BE021}">
      <dsp:nvSpPr>
        <dsp:cNvPr id="0" name=""/>
        <dsp:cNvSpPr/>
      </dsp:nvSpPr>
      <dsp:spPr>
        <a:xfrm>
          <a:off x="4646101" y="4163168"/>
          <a:ext cx="1058895" cy="741192"/>
        </a:xfrm>
        <a:prstGeom prst="roundRect">
          <a:avLst>
            <a:gd name="adj" fmla="val 1667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8</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OOC</a:t>
          </a:r>
        </a:p>
        <a:p>
          <a:pPr lvl="0" algn="ctr" defTabSz="444500">
            <a:lnSpc>
              <a:spcPct val="90000"/>
            </a:lnSpc>
            <a:spcBef>
              <a:spcPct val="0"/>
            </a:spcBef>
            <a:spcAft>
              <a:spcPct val="35000"/>
            </a:spcAft>
          </a:pPr>
          <a:r>
            <a:rPr lang="es-EC" sz="1000" b="0" i="0" kern="1200">
              <a:latin typeface="Arial" panose="020B0604020202020204" pitchFamily="34" charset="0"/>
              <a:cs typeface="Arial" panose="020B0604020202020204" pitchFamily="34" charset="0"/>
            </a:rPr>
            <a:t>Dave Comier</a:t>
          </a:r>
          <a:endParaRPr lang="es-EC" sz="1000" kern="1200">
            <a:latin typeface="Arial" panose="020B0604020202020204" pitchFamily="34" charset="0"/>
            <a:cs typeface="Arial" panose="020B0604020202020204" pitchFamily="34" charset="0"/>
          </a:endParaRPr>
        </a:p>
      </dsp:txBody>
      <dsp:txXfrm>
        <a:off x="4682290" y="4199357"/>
        <a:ext cx="986517" cy="66881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0B0F388-4738-4984-B777-BC8D0C32C6C5}">
      <dsp:nvSpPr>
        <dsp:cNvPr id="0" name=""/>
        <dsp:cNvSpPr/>
      </dsp:nvSpPr>
      <dsp:spPr>
        <a:xfrm>
          <a:off x="94646"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Tools: </a:t>
          </a:r>
          <a:r>
            <a:rPr lang="es-EC" sz="1000" kern="1200">
              <a:latin typeface="Arial" panose="020B0604020202020204" pitchFamily="34" charset="0"/>
              <a:cs typeface="Arial" panose="020B0604020202020204" pitchFamily="34" charset="0"/>
            </a:rPr>
            <a:t>Open source sowftare for development and delivery of resources</a:t>
          </a:r>
        </a:p>
      </dsp:txBody>
      <dsp:txXfrm>
        <a:off x="118064" y="26783"/>
        <a:ext cx="1552257" cy="752710"/>
      </dsp:txXfrm>
    </dsp:sp>
    <dsp:sp modelId="{70135D3E-2967-4C8C-9752-13FDDBA40D5E}">
      <dsp:nvSpPr>
        <dsp:cNvPr id="0" name=""/>
        <dsp:cNvSpPr/>
      </dsp:nvSpPr>
      <dsp:spPr>
        <a:xfrm>
          <a:off x="254555"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54C8CB5-3A8E-4E06-B461-6EF6654147DF}">
      <dsp:nvSpPr>
        <dsp:cNvPr id="0" name=""/>
        <dsp:cNvSpPr/>
      </dsp:nvSpPr>
      <dsp:spPr>
        <a:xfrm>
          <a:off x="414464"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Content Management Systems(CMS)</a:t>
          </a:r>
        </a:p>
      </dsp:txBody>
      <dsp:txXfrm>
        <a:off x="437882" y="1026217"/>
        <a:ext cx="1232438" cy="752710"/>
      </dsp:txXfrm>
    </dsp:sp>
    <dsp:sp modelId="{03B44DC4-A247-4F46-BA89-A6C5C3A829EA}">
      <dsp:nvSpPr>
        <dsp:cNvPr id="0" name=""/>
        <dsp:cNvSpPr/>
      </dsp:nvSpPr>
      <dsp:spPr>
        <a:xfrm>
          <a:off x="254555"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2550514-DF52-49BF-91C4-7658E6AF0E3F}">
      <dsp:nvSpPr>
        <dsp:cNvPr id="0" name=""/>
        <dsp:cNvSpPr/>
      </dsp:nvSpPr>
      <dsp:spPr>
        <a:xfrm>
          <a:off x="414464"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Social Software: Wikis, H20, OSLO research</a:t>
          </a:r>
        </a:p>
      </dsp:txBody>
      <dsp:txXfrm>
        <a:off x="437882" y="2025650"/>
        <a:ext cx="1232438" cy="752710"/>
      </dsp:txXfrm>
    </dsp:sp>
    <dsp:sp modelId="{317BF9AA-0DC8-4E93-BB6F-322B2C9E178C}">
      <dsp:nvSpPr>
        <dsp:cNvPr id="0" name=""/>
        <dsp:cNvSpPr/>
      </dsp:nvSpPr>
      <dsp:spPr>
        <a:xfrm>
          <a:off x="254555"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6291C8D-B5EA-4219-A257-F665814AB054}">
      <dsp:nvSpPr>
        <dsp:cNvPr id="0" name=""/>
        <dsp:cNvSpPr/>
      </dsp:nvSpPr>
      <dsp:spPr>
        <a:xfrm>
          <a:off x="414464"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Development Tools: Connexions</a:t>
          </a:r>
        </a:p>
      </dsp:txBody>
      <dsp:txXfrm>
        <a:off x="437882" y="3025084"/>
        <a:ext cx="1232438" cy="752710"/>
      </dsp:txXfrm>
    </dsp:sp>
    <dsp:sp modelId="{74D271D5-2CF1-4C22-8BEC-42E32F9A8954}">
      <dsp:nvSpPr>
        <dsp:cNvPr id="0" name=""/>
        <dsp:cNvSpPr/>
      </dsp:nvSpPr>
      <dsp:spPr>
        <a:xfrm>
          <a:off x="254555" y="802912"/>
          <a:ext cx="159909" cy="3597960"/>
        </a:xfrm>
        <a:custGeom>
          <a:avLst/>
          <a:gdLst/>
          <a:ahLst/>
          <a:cxnLst/>
          <a:rect l="0" t="0" r="0" b="0"/>
          <a:pathLst>
            <a:path>
              <a:moveTo>
                <a:pt x="0" y="0"/>
              </a:moveTo>
              <a:lnTo>
                <a:pt x="0" y="3597960"/>
              </a:lnTo>
              <a:lnTo>
                <a:pt x="159909" y="35979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491AA02-7045-4BC7-AC4A-F039E813F605}">
      <dsp:nvSpPr>
        <dsp:cNvPr id="0" name=""/>
        <dsp:cNvSpPr/>
      </dsp:nvSpPr>
      <dsp:spPr>
        <a:xfrm>
          <a:off x="414464" y="40010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Management Systems: Moodle, Sakai</a:t>
          </a:r>
        </a:p>
      </dsp:txBody>
      <dsp:txXfrm>
        <a:off x="437882" y="4024517"/>
        <a:ext cx="1232438" cy="752710"/>
      </dsp:txXfrm>
    </dsp:sp>
    <dsp:sp modelId="{4CFBF226-F566-4276-92D0-F82C063B5CCD}">
      <dsp:nvSpPr>
        <dsp:cNvPr id="0" name=""/>
        <dsp:cNvSpPr/>
      </dsp:nvSpPr>
      <dsp:spPr>
        <a:xfrm>
          <a:off x="2093513"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Content: </a:t>
          </a:r>
          <a:r>
            <a:rPr lang="es-EC" sz="1000" kern="1200">
              <a:latin typeface="Arial" panose="020B0604020202020204" pitchFamily="34" charset="0"/>
              <a:cs typeface="Arial" panose="020B0604020202020204" pitchFamily="34" charset="0"/>
            </a:rPr>
            <a:t>Materials published for learming or reference</a:t>
          </a:r>
        </a:p>
      </dsp:txBody>
      <dsp:txXfrm>
        <a:off x="2116931" y="26783"/>
        <a:ext cx="1552257" cy="752710"/>
      </dsp:txXfrm>
    </dsp:sp>
    <dsp:sp modelId="{D97B4C20-3799-4AAA-AD45-328E0E3A4291}">
      <dsp:nvSpPr>
        <dsp:cNvPr id="0" name=""/>
        <dsp:cNvSpPr/>
      </dsp:nvSpPr>
      <dsp:spPr>
        <a:xfrm>
          <a:off x="2253422"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ABF6A2A-F1B3-453D-94EA-9DD16AD5EB06}">
      <dsp:nvSpPr>
        <dsp:cNvPr id="0" name=""/>
        <dsp:cNvSpPr/>
      </dsp:nvSpPr>
      <dsp:spPr>
        <a:xfrm>
          <a:off x="2413331"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t" anchorCtr="0">
          <a:noAutofit/>
        </a:bodyPr>
        <a:lstStyle/>
        <a:p>
          <a:pPr lvl="0" algn="l"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Resources</a:t>
          </a:r>
        </a:p>
        <a:p>
          <a:pPr marL="57150" lvl="1" indent="-57150" algn="l" defTabSz="444500">
            <a:lnSpc>
              <a:spcPct val="90000"/>
            </a:lnSpc>
            <a:spcBef>
              <a:spcPct val="0"/>
            </a:spcBef>
            <a:spcAft>
              <a:spcPct val="15000"/>
            </a:spcAft>
            <a:buChar char="••"/>
          </a:pPr>
          <a:r>
            <a:rPr lang="es-EC" sz="1000" kern="1200">
              <a:latin typeface="Arial" panose="020B0604020202020204" pitchFamily="34" charset="0"/>
              <a:cs typeface="Arial" panose="020B0604020202020204" pitchFamily="34" charset="0"/>
            </a:rPr>
            <a:t>Courseware: MIT OCW, Paris Tech, Japan OCW</a:t>
          </a:r>
        </a:p>
        <a:p>
          <a:pPr marL="57150" lvl="1" indent="-57150" algn="l" defTabSz="444500">
            <a:lnSpc>
              <a:spcPct val="90000"/>
            </a:lnSpc>
            <a:spcBef>
              <a:spcPct val="0"/>
            </a:spcBef>
            <a:spcAft>
              <a:spcPct val="15000"/>
            </a:spcAft>
            <a:buChar char="••"/>
          </a:pPr>
          <a:r>
            <a:rPr lang="es-EC" sz="1000" kern="1200">
              <a:latin typeface="Arial" panose="020B0604020202020204" pitchFamily="34" charset="0"/>
              <a:cs typeface="Arial" panose="020B0604020202020204" pitchFamily="34" charset="0"/>
            </a:rPr>
            <a:t>Consortium</a:t>
          </a:r>
        </a:p>
      </dsp:txBody>
      <dsp:txXfrm>
        <a:off x="2436749" y="1026217"/>
        <a:ext cx="1232438" cy="752710"/>
      </dsp:txXfrm>
    </dsp:sp>
    <dsp:sp modelId="{BE721B99-01CF-4390-9802-D5A087298AFA}">
      <dsp:nvSpPr>
        <dsp:cNvPr id="0" name=""/>
        <dsp:cNvSpPr/>
      </dsp:nvSpPr>
      <dsp:spPr>
        <a:xfrm>
          <a:off x="2253422"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B2BF247-9A0F-4446-958F-6E84E3C36D29}">
      <dsp:nvSpPr>
        <dsp:cNvPr id="0" name=""/>
        <dsp:cNvSpPr/>
      </dsp:nvSpPr>
      <dsp:spPr>
        <a:xfrm>
          <a:off x="2413331"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Objects: MERLOT, Connexions, ARIADNE</a:t>
          </a:r>
        </a:p>
      </dsp:txBody>
      <dsp:txXfrm>
        <a:off x="2436749" y="2025650"/>
        <a:ext cx="1232438" cy="752710"/>
      </dsp:txXfrm>
    </dsp:sp>
    <dsp:sp modelId="{4DB12333-4FB5-4DD7-9144-B77BA2339799}">
      <dsp:nvSpPr>
        <dsp:cNvPr id="0" name=""/>
        <dsp:cNvSpPr/>
      </dsp:nvSpPr>
      <dsp:spPr>
        <a:xfrm>
          <a:off x="2253422"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6B34B09-CDFC-46A3-B971-054C7B76FCB9}">
      <dsp:nvSpPr>
        <dsp:cNvPr id="0" name=""/>
        <dsp:cNvSpPr/>
      </dsp:nvSpPr>
      <dsp:spPr>
        <a:xfrm>
          <a:off x="2413331"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Reference Collection: Internet archive, Google Scholar, Library of Congress, Wikis.</a:t>
          </a:r>
        </a:p>
      </dsp:txBody>
      <dsp:txXfrm>
        <a:off x="2436749" y="3025084"/>
        <a:ext cx="1232438" cy="752710"/>
      </dsp:txXfrm>
    </dsp:sp>
    <dsp:sp modelId="{699388BC-FD3A-47FD-90A0-DFB621F5D1FE}">
      <dsp:nvSpPr>
        <dsp:cNvPr id="0" name=""/>
        <dsp:cNvSpPr/>
      </dsp:nvSpPr>
      <dsp:spPr>
        <a:xfrm>
          <a:off x="2253422" y="802912"/>
          <a:ext cx="159909" cy="3597960"/>
        </a:xfrm>
        <a:custGeom>
          <a:avLst/>
          <a:gdLst/>
          <a:ahLst/>
          <a:cxnLst/>
          <a:rect l="0" t="0" r="0" b="0"/>
          <a:pathLst>
            <a:path>
              <a:moveTo>
                <a:pt x="0" y="0"/>
              </a:moveTo>
              <a:lnTo>
                <a:pt x="0" y="3597960"/>
              </a:lnTo>
              <a:lnTo>
                <a:pt x="159909" y="35979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7AD73ED-5A0E-409E-A07B-C29FED3CECF9}">
      <dsp:nvSpPr>
        <dsp:cNvPr id="0" name=""/>
        <dsp:cNvSpPr/>
      </dsp:nvSpPr>
      <dsp:spPr>
        <a:xfrm>
          <a:off x="2413331" y="40010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OOC</a:t>
          </a:r>
        </a:p>
      </dsp:txBody>
      <dsp:txXfrm>
        <a:off x="2436749" y="4024517"/>
        <a:ext cx="1232438" cy="752710"/>
      </dsp:txXfrm>
    </dsp:sp>
    <dsp:sp modelId="{2A488ABB-B61C-4151-BCD2-3081F3043546}">
      <dsp:nvSpPr>
        <dsp:cNvPr id="0" name=""/>
        <dsp:cNvSpPr/>
      </dsp:nvSpPr>
      <dsp:spPr>
        <a:xfrm>
          <a:off x="4092380"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Implementation Resources</a:t>
          </a:r>
        </a:p>
      </dsp:txBody>
      <dsp:txXfrm>
        <a:off x="4115798" y="26783"/>
        <a:ext cx="1552257" cy="752710"/>
      </dsp:txXfrm>
    </dsp:sp>
    <dsp:sp modelId="{FB4B8A68-E65D-4B25-83C4-AA9DEF3DC2EE}">
      <dsp:nvSpPr>
        <dsp:cNvPr id="0" name=""/>
        <dsp:cNvSpPr/>
      </dsp:nvSpPr>
      <dsp:spPr>
        <a:xfrm>
          <a:off x="4252289"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808E68-728A-4869-8DA6-3F8BF4A99BB3}">
      <dsp:nvSpPr>
        <dsp:cNvPr id="0" name=""/>
        <dsp:cNvSpPr/>
      </dsp:nvSpPr>
      <dsp:spPr>
        <a:xfrm>
          <a:off x="4412199"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icensing Tools: Creative Commons, GNU Free Documentacion License</a:t>
          </a:r>
        </a:p>
      </dsp:txBody>
      <dsp:txXfrm>
        <a:off x="4435617" y="1026217"/>
        <a:ext cx="1232438" cy="752710"/>
      </dsp:txXfrm>
    </dsp:sp>
    <dsp:sp modelId="{FD3D030D-7259-4ED8-8E09-B7DA3EA5D7A3}">
      <dsp:nvSpPr>
        <dsp:cNvPr id="0" name=""/>
        <dsp:cNvSpPr/>
      </dsp:nvSpPr>
      <dsp:spPr>
        <a:xfrm>
          <a:off x="4252289"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F88F35-BFC1-4A85-AA7B-CC8A33F93D77}">
      <dsp:nvSpPr>
        <dsp:cNvPr id="0" name=""/>
        <dsp:cNvSpPr/>
      </dsp:nvSpPr>
      <dsp:spPr>
        <a:xfrm>
          <a:off x="4412199"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Interoperability: IMS, SCORM, OKI</a:t>
          </a:r>
        </a:p>
      </dsp:txBody>
      <dsp:txXfrm>
        <a:off x="4435617" y="2025650"/>
        <a:ext cx="1232438" cy="752710"/>
      </dsp:txXfrm>
    </dsp:sp>
    <dsp:sp modelId="{56D0CC1B-89CE-4FB5-9804-1137426156E0}">
      <dsp:nvSpPr>
        <dsp:cNvPr id="0" name=""/>
        <dsp:cNvSpPr/>
      </dsp:nvSpPr>
      <dsp:spPr>
        <a:xfrm>
          <a:off x="4252289"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5F1D332-CC2B-4452-99D3-22947D6D8BA9}">
      <dsp:nvSpPr>
        <dsp:cNvPr id="0" name=""/>
        <dsp:cNvSpPr/>
      </dsp:nvSpPr>
      <dsp:spPr>
        <a:xfrm>
          <a:off x="4412199"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Best Practices: CMU design principles</a:t>
          </a:r>
        </a:p>
      </dsp:txBody>
      <dsp:txXfrm>
        <a:off x="4435617" y="3025084"/>
        <a:ext cx="1232438" cy="752710"/>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style>
        <a:lnRef idx="1">
          <a:schemeClr val="accent3"/>
        </a:lnRef>
        <a:fillRef idx="2">
          <a:schemeClr val="accent3"/>
        </a:fillRef>
        <a:effectRef idx="1">
          <a:schemeClr val="accent3"/>
        </a:effectRef>
        <a:fontRef idx="minor">
          <a:schemeClr val="dk1"/>
        </a:fontRef>
      </a: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CD10</b:Tag>
    <b:SourceType>BookSection</b:SourceType>
    <b:Guid>{2B53C5E7-310C-4DA4-8028-3AE4C02C82A3}</b:Guid>
    <b:Author>
      <b:Author>
        <b:Corporate>OCDE</b:Corporate>
      </b:Author>
      <b:BookAuthor>
        <b:NameList>
          <b:Person>
            <b:Last>Graham Attwell de Pontydysgu</b:Last>
            <b:First>Susan</b:First>
            <b:Middle>D’Antoni, Knud Erik Hilding-Hamann,</b:Middle>
          </b:Person>
        </b:NameList>
      </b:BookAuthor>
    </b:Author>
    <b:Title>www.ocde.org/edu/REA</b:Title>
    <b:Year>2010</b:Year>
    <b:BookTitle>El conocimiento libre y los recursos educativos abiertos</b:BookTitle>
    <b:Pages>16</b:Pages>
    <b:City>España</b:City>
    <b:RefOrder>1</b:RefOrder>
  </b:Source>
</b:Sources>
</file>

<file path=customXml/itemProps1.xml><?xml version="1.0" encoding="utf-8"?>
<ds:datastoreItem xmlns:ds="http://schemas.openxmlformats.org/officeDocument/2006/customXml" ds:itemID="{33E05B47-F2F1-4BF8-8933-6CD21F0E9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1</TotalTime>
  <Pages>82</Pages>
  <Words>21623</Words>
  <Characters>118927</Characters>
  <Application>Microsoft Office Word</Application>
  <DocSecurity>0</DocSecurity>
  <Lines>991</Lines>
  <Paragraphs>2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 Augusto Pesantez Carrión</dc:creator>
  <cp:keywords/>
  <dc:description/>
  <cp:lastModifiedBy>Cesar Augusto Pesantez Carrión</cp:lastModifiedBy>
  <cp:revision>38</cp:revision>
  <cp:lastPrinted>2017-06-16T15:56:00Z</cp:lastPrinted>
  <dcterms:created xsi:type="dcterms:W3CDTF">2017-07-26T20:46:00Z</dcterms:created>
  <dcterms:modified xsi:type="dcterms:W3CDTF">2018-05-15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21db058-c7c6-3189-a8f6-f6849b84b1de</vt:lpwstr>
  </property>
</Properties>
</file>